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DF2AC7" w14:textId="77777777" w:rsidR="00AC685A" w:rsidRPr="005822D1" w:rsidRDefault="00AC685A" w:rsidP="001D540A">
      <w:pPr>
        <w:spacing w:line="360" w:lineRule="auto"/>
        <w:ind w:firstLine="720"/>
        <w:rPr>
          <w:sz w:val="20"/>
          <w:szCs w:val="20"/>
        </w:rPr>
      </w:pPr>
      <w:bookmarkStart w:id="0" w:name="_Toc488001361"/>
      <w:bookmarkStart w:id="1" w:name="_Toc499586798"/>
    </w:p>
    <w:p w14:paraId="6077A746" w14:textId="0FE4D55C" w:rsidR="00AC685A" w:rsidRDefault="00AC685A" w:rsidP="001D540A">
      <w:pPr>
        <w:spacing w:line="360" w:lineRule="auto"/>
      </w:pPr>
    </w:p>
    <w:p w14:paraId="58D9F559" w14:textId="3CA649C0" w:rsidR="001D540A" w:rsidRDefault="001D540A" w:rsidP="001D540A">
      <w:pPr>
        <w:spacing w:line="360" w:lineRule="auto"/>
      </w:pPr>
    </w:p>
    <w:p w14:paraId="52680C3D" w14:textId="77777777" w:rsidR="001D540A" w:rsidRDefault="001D540A" w:rsidP="001D540A">
      <w:pPr>
        <w:spacing w:line="360" w:lineRule="auto"/>
      </w:pPr>
    </w:p>
    <w:p w14:paraId="60767BB6" w14:textId="11EA3172" w:rsidR="00AC685A" w:rsidRPr="00BC71B4" w:rsidRDefault="00AC685A" w:rsidP="001D540A">
      <w:pPr>
        <w:spacing w:line="360" w:lineRule="auto"/>
        <w:ind w:firstLine="720"/>
        <w:rPr>
          <w:b/>
          <w:bCs/>
        </w:rPr>
      </w:pPr>
      <w:r w:rsidRPr="00BC71B4">
        <w:rPr>
          <w:b/>
          <w:bCs/>
        </w:rPr>
        <w:t>Portfolio Optimization using Deep Learning for Momentum Trading</w:t>
      </w:r>
    </w:p>
    <w:p w14:paraId="3C74D626" w14:textId="77777777" w:rsidR="00AC685A" w:rsidRPr="00BC71B4" w:rsidRDefault="00AC685A" w:rsidP="001D540A">
      <w:pPr>
        <w:spacing w:line="360" w:lineRule="auto"/>
        <w:jc w:val="center"/>
      </w:pPr>
    </w:p>
    <w:p w14:paraId="69485242" w14:textId="77777777" w:rsidR="00AC685A" w:rsidRPr="00BC71B4" w:rsidRDefault="00AC685A" w:rsidP="001D540A">
      <w:pPr>
        <w:spacing w:line="360" w:lineRule="auto"/>
        <w:jc w:val="center"/>
      </w:pPr>
    </w:p>
    <w:p w14:paraId="1688A1BE" w14:textId="77777777" w:rsidR="00AC685A" w:rsidRPr="00BC71B4" w:rsidRDefault="00AC685A" w:rsidP="001D540A">
      <w:pPr>
        <w:spacing w:line="360" w:lineRule="auto"/>
        <w:jc w:val="center"/>
      </w:pPr>
    </w:p>
    <w:p w14:paraId="12B1C1DB" w14:textId="77777777" w:rsidR="00AC685A" w:rsidRPr="00BC71B4" w:rsidRDefault="00AC685A" w:rsidP="001D540A">
      <w:pPr>
        <w:spacing w:line="360" w:lineRule="auto"/>
        <w:jc w:val="center"/>
      </w:pPr>
    </w:p>
    <w:p w14:paraId="29A932A5" w14:textId="7CAA508E" w:rsidR="00EA67A0" w:rsidRDefault="00EA67A0" w:rsidP="001D540A">
      <w:pPr>
        <w:spacing w:line="360" w:lineRule="auto"/>
      </w:pPr>
    </w:p>
    <w:p w14:paraId="76E75009" w14:textId="77777777" w:rsidR="00EA67A0" w:rsidRPr="00BC71B4" w:rsidRDefault="00EA67A0" w:rsidP="005702A7">
      <w:pPr>
        <w:spacing w:line="360" w:lineRule="auto"/>
      </w:pPr>
    </w:p>
    <w:p w14:paraId="235A90D7" w14:textId="77777777" w:rsidR="00AC685A" w:rsidRPr="00BC71B4" w:rsidRDefault="00AC685A" w:rsidP="001D540A">
      <w:pPr>
        <w:spacing w:line="360" w:lineRule="auto"/>
        <w:jc w:val="center"/>
        <w:rPr>
          <w:b/>
          <w:bCs/>
        </w:rPr>
      </w:pPr>
      <w:r w:rsidRPr="00BC71B4">
        <w:rPr>
          <w:b/>
          <w:bCs/>
        </w:rPr>
        <w:t>Sourav Patel</w:t>
      </w:r>
    </w:p>
    <w:p w14:paraId="64735CFF" w14:textId="77777777" w:rsidR="00AC685A" w:rsidRPr="00BC71B4" w:rsidRDefault="00AC685A" w:rsidP="001D540A">
      <w:pPr>
        <w:spacing w:line="360" w:lineRule="auto"/>
        <w:jc w:val="center"/>
        <w:rPr>
          <w:b/>
          <w:bCs/>
        </w:rPr>
      </w:pPr>
    </w:p>
    <w:p w14:paraId="4322D119" w14:textId="77777777" w:rsidR="00AC685A" w:rsidRDefault="00AC685A" w:rsidP="005702A7">
      <w:pPr>
        <w:spacing w:line="360" w:lineRule="auto"/>
        <w:rPr>
          <w:b/>
          <w:bCs/>
        </w:rPr>
      </w:pPr>
    </w:p>
    <w:p w14:paraId="272EC661" w14:textId="77777777" w:rsidR="005702A7" w:rsidRDefault="005702A7" w:rsidP="005702A7">
      <w:pPr>
        <w:spacing w:line="360" w:lineRule="auto"/>
        <w:rPr>
          <w:b/>
          <w:bCs/>
        </w:rPr>
      </w:pPr>
    </w:p>
    <w:p w14:paraId="487D452A" w14:textId="77777777" w:rsidR="005702A7" w:rsidRDefault="005702A7" w:rsidP="005702A7">
      <w:pPr>
        <w:spacing w:line="360" w:lineRule="auto"/>
        <w:rPr>
          <w:b/>
          <w:bCs/>
        </w:rPr>
      </w:pPr>
    </w:p>
    <w:p w14:paraId="5D33E41F" w14:textId="77777777" w:rsidR="005702A7" w:rsidRPr="00F57CE7" w:rsidRDefault="005702A7" w:rsidP="005702A7">
      <w:pPr>
        <w:pStyle w:val="Default"/>
        <w:spacing w:line="360" w:lineRule="auto"/>
        <w:jc w:val="center"/>
        <w:rPr>
          <w:sz w:val="22"/>
          <w:szCs w:val="22"/>
          <w:lang w:val="en-GB"/>
        </w:rPr>
      </w:pPr>
      <w:r w:rsidRPr="00F57CE7">
        <w:rPr>
          <w:sz w:val="22"/>
          <w:szCs w:val="22"/>
          <w:lang w:val="en-GB"/>
        </w:rPr>
        <w:t>Under the supervision of</w:t>
      </w:r>
    </w:p>
    <w:p w14:paraId="2AC37365" w14:textId="77777777" w:rsidR="005702A7" w:rsidRPr="00F57CE7" w:rsidRDefault="005702A7" w:rsidP="005702A7">
      <w:pPr>
        <w:jc w:val="center"/>
        <w:rPr>
          <w:caps/>
          <w:lang w:val="en-GB"/>
        </w:rPr>
      </w:pPr>
      <w:r w:rsidRPr="00F57CE7">
        <w:rPr>
          <w:b/>
          <w:bCs/>
          <w:lang w:val="en-GB"/>
        </w:rPr>
        <w:t>SUVAJIT MUKHOPADHAY</w:t>
      </w:r>
    </w:p>
    <w:p w14:paraId="10FD3701" w14:textId="77777777" w:rsidR="005702A7" w:rsidRPr="005702A7" w:rsidRDefault="005702A7" w:rsidP="005702A7">
      <w:pPr>
        <w:spacing w:line="360" w:lineRule="auto"/>
        <w:rPr>
          <w:b/>
          <w:bCs/>
          <w:lang w:val="en-GB"/>
        </w:rPr>
      </w:pPr>
    </w:p>
    <w:p w14:paraId="29BC87F2" w14:textId="22F6632E" w:rsidR="00AC685A" w:rsidRDefault="00AC685A" w:rsidP="001D540A">
      <w:pPr>
        <w:spacing w:line="360" w:lineRule="auto"/>
        <w:jc w:val="center"/>
        <w:rPr>
          <w:b/>
          <w:bCs/>
        </w:rPr>
      </w:pPr>
    </w:p>
    <w:p w14:paraId="6147A391" w14:textId="145AD2F0" w:rsidR="00EA67A0" w:rsidRDefault="00EA67A0" w:rsidP="001D540A">
      <w:pPr>
        <w:spacing w:line="360" w:lineRule="auto"/>
        <w:jc w:val="center"/>
        <w:rPr>
          <w:b/>
          <w:bCs/>
        </w:rPr>
      </w:pPr>
    </w:p>
    <w:p w14:paraId="3A232DF2" w14:textId="72A6776D" w:rsidR="00EA67A0" w:rsidRDefault="00EA67A0" w:rsidP="001D540A">
      <w:pPr>
        <w:spacing w:line="360" w:lineRule="auto"/>
        <w:rPr>
          <w:b/>
          <w:bCs/>
        </w:rPr>
      </w:pPr>
    </w:p>
    <w:p w14:paraId="77407A9E" w14:textId="77777777" w:rsidR="00EA67A0" w:rsidRPr="00BC71B4" w:rsidRDefault="00EA67A0" w:rsidP="001D540A">
      <w:pPr>
        <w:spacing w:line="360" w:lineRule="auto"/>
        <w:jc w:val="center"/>
        <w:rPr>
          <w:b/>
          <w:bCs/>
        </w:rPr>
      </w:pPr>
    </w:p>
    <w:p w14:paraId="40B81CEA" w14:textId="09C6216E" w:rsidR="00AC685A" w:rsidRPr="00C95B8B" w:rsidRDefault="005702A7" w:rsidP="001D540A">
      <w:pPr>
        <w:spacing w:line="360" w:lineRule="auto"/>
        <w:jc w:val="center"/>
        <w:rPr>
          <w:b/>
          <w:bCs/>
        </w:rPr>
      </w:pPr>
      <w:r>
        <w:rPr>
          <w:b/>
          <w:bCs/>
        </w:rPr>
        <w:t>Final</w:t>
      </w:r>
      <w:r w:rsidR="00AC685A" w:rsidRPr="00C95B8B">
        <w:rPr>
          <w:b/>
          <w:bCs/>
        </w:rPr>
        <w:t xml:space="preserve"> </w:t>
      </w:r>
      <w:r w:rsidR="00C95B8B" w:rsidRPr="00C95B8B">
        <w:rPr>
          <w:b/>
          <w:bCs/>
        </w:rPr>
        <w:t>Report</w:t>
      </w:r>
    </w:p>
    <w:p w14:paraId="280CC38B" w14:textId="30BBD42F" w:rsidR="00C95B8B" w:rsidRPr="00BC71B4" w:rsidRDefault="00C95B8B" w:rsidP="001D540A">
      <w:pPr>
        <w:spacing w:line="360" w:lineRule="auto"/>
        <w:jc w:val="center"/>
      </w:pPr>
      <w:r>
        <w:t>Liverpool John Moores University – Master’s in Data Science</w:t>
      </w:r>
    </w:p>
    <w:p w14:paraId="723A1A37" w14:textId="77777777" w:rsidR="00AC685A" w:rsidRPr="00BC71B4" w:rsidRDefault="00AC685A" w:rsidP="001D540A">
      <w:pPr>
        <w:spacing w:line="360" w:lineRule="auto"/>
        <w:jc w:val="center"/>
      </w:pPr>
    </w:p>
    <w:p w14:paraId="3A0CAEAF" w14:textId="77777777" w:rsidR="00AC685A" w:rsidRPr="00BC71B4" w:rsidRDefault="00AC685A" w:rsidP="001D540A">
      <w:pPr>
        <w:spacing w:line="360" w:lineRule="auto"/>
        <w:jc w:val="center"/>
      </w:pPr>
    </w:p>
    <w:p w14:paraId="13964F69" w14:textId="77777777" w:rsidR="00AC685A" w:rsidRPr="00BC71B4" w:rsidRDefault="00AC685A" w:rsidP="001D540A">
      <w:pPr>
        <w:spacing w:line="360" w:lineRule="auto"/>
        <w:jc w:val="center"/>
      </w:pPr>
    </w:p>
    <w:p w14:paraId="08712ED6" w14:textId="77777777" w:rsidR="00AC685A" w:rsidRPr="00BC71B4" w:rsidRDefault="00AC685A" w:rsidP="001D540A">
      <w:pPr>
        <w:spacing w:line="360" w:lineRule="auto"/>
        <w:jc w:val="center"/>
      </w:pPr>
    </w:p>
    <w:p w14:paraId="791E8A5A" w14:textId="77777777" w:rsidR="00AC685A" w:rsidRPr="00BC71B4" w:rsidRDefault="00AC685A" w:rsidP="001D540A">
      <w:pPr>
        <w:spacing w:line="360" w:lineRule="auto"/>
        <w:jc w:val="center"/>
      </w:pPr>
    </w:p>
    <w:p w14:paraId="23AE8AE5" w14:textId="77777777" w:rsidR="00AC685A" w:rsidRPr="00BC71B4" w:rsidRDefault="00AC685A" w:rsidP="001D540A">
      <w:pPr>
        <w:spacing w:line="360" w:lineRule="auto"/>
        <w:jc w:val="center"/>
      </w:pPr>
    </w:p>
    <w:p w14:paraId="7A1331C1" w14:textId="77777777" w:rsidR="00AC685A" w:rsidRPr="00BC71B4" w:rsidRDefault="00AC685A" w:rsidP="001D540A">
      <w:pPr>
        <w:spacing w:line="360" w:lineRule="auto"/>
        <w:jc w:val="center"/>
      </w:pPr>
    </w:p>
    <w:p w14:paraId="4D68ACA7" w14:textId="77777777" w:rsidR="00AC685A" w:rsidRPr="00BC71B4" w:rsidRDefault="00AC685A" w:rsidP="001D540A">
      <w:pPr>
        <w:spacing w:line="360" w:lineRule="auto"/>
        <w:jc w:val="center"/>
      </w:pPr>
    </w:p>
    <w:p w14:paraId="066DA3F3" w14:textId="294534F7" w:rsidR="00AC685A" w:rsidRDefault="005702A7" w:rsidP="001D540A">
      <w:pPr>
        <w:spacing w:line="360" w:lineRule="auto"/>
        <w:jc w:val="center"/>
      </w:pPr>
      <w:r>
        <w:t>December</w:t>
      </w:r>
      <w:r w:rsidR="00AC685A" w:rsidRPr="00BC71B4">
        <w:t xml:space="preserve"> 2021</w:t>
      </w:r>
    </w:p>
    <w:p w14:paraId="35F67BC8" w14:textId="77777777" w:rsidR="00794B12" w:rsidRDefault="00794B12" w:rsidP="001D540A">
      <w:pPr>
        <w:spacing w:line="360" w:lineRule="auto"/>
        <w:jc w:val="center"/>
        <w:rPr>
          <w:b/>
        </w:rPr>
      </w:pPr>
    </w:p>
    <w:p w14:paraId="4BF77FB2" w14:textId="77777777" w:rsidR="00794B12" w:rsidRDefault="00794B12" w:rsidP="001D540A">
      <w:pPr>
        <w:spacing w:line="360" w:lineRule="auto"/>
        <w:jc w:val="center"/>
        <w:rPr>
          <w:b/>
        </w:rPr>
      </w:pPr>
    </w:p>
    <w:p w14:paraId="00155464" w14:textId="0D2657E8" w:rsidR="00794B12" w:rsidRDefault="00794B12" w:rsidP="001D540A">
      <w:pPr>
        <w:spacing w:line="360" w:lineRule="auto"/>
        <w:jc w:val="center"/>
        <w:rPr>
          <w:b/>
        </w:rPr>
      </w:pPr>
      <w:r w:rsidRPr="00794B12">
        <w:rPr>
          <w:b/>
        </w:rPr>
        <w:t>ACKNOWLEDGEMENT</w:t>
      </w:r>
    </w:p>
    <w:p w14:paraId="130717A1" w14:textId="77777777" w:rsidR="00794B12" w:rsidRDefault="00794B12" w:rsidP="001D540A">
      <w:pPr>
        <w:spacing w:line="360" w:lineRule="auto"/>
        <w:jc w:val="center"/>
        <w:rPr>
          <w:b/>
        </w:rPr>
      </w:pPr>
    </w:p>
    <w:p w14:paraId="21E7A298" w14:textId="77777777" w:rsidR="00794B12" w:rsidRDefault="00794B12" w:rsidP="00794B12">
      <w:pPr>
        <w:spacing w:line="276" w:lineRule="auto"/>
        <w:rPr>
          <w:lang w:val="en-GB"/>
        </w:rPr>
      </w:pPr>
      <w:r w:rsidRPr="00F57CE7">
        <w:rPr>
          <w:lang w:val="en-GB"/>
        </w:rPr>
        <w:t>Throughout the process of writing my dissertation, starting from creating a proposal, drafting an interim report and finally completing my thesis, I have received constant help, guidance support and motivation.</w:t>
      </w:r>
    </w:p>
    <w:p w14:paraId="3C1A7144" w14:textId="77777777" w:rsidR="00794B12" w:rsidRPr="00F57CE7" w:rsidRDefault="00794B12" w:rsidP="00794B12">
      <w:pPr>
        <w:spacing w:line="276" w:lineRule="auto"/>
        <w:rPr>
          <w:lang w:val="en-GB"/>
        </w:rPr>
      </w:pPr>
    </w:p>
    <w:p w14:paraId="4E555E96" w14:textId="77777777" w:rsidR="00794B12" w:rsidRPr="00F57CE7" w:rsidRDefault="00794B12" w:rsidP="00794B12">
      <w:pPr>
        <w:spacing w:line="276" w:lineRule="auto"/>
        <w:rPr>
          <w:lang w:val="en-GB"/>
        </w:rPr>
      </w:pPr>
      <w:r w:rsidRPr="00F57CE7">
        <w:rPr>
          <w:lang w:val="en-GB"/>
        </w:rPr>
        <w:t xml:space="preserve">Firstly, I would like to thank my thesis supervisor, Mr. Suvajit Mukhopadhay, for his insightful comments and timely feedback, which refined my thinking process, during the research process as well as while writing the thesis. </w:t>
      </w:r>
    </w:p>
    <w:p w14:paraId="47DA6416" w14:textId="77777777" w:rsidR="00794B12" w:rsidRDefault="00794B12" w:rsidP="00794B12">
      <w:pPr>
        <w:spacing w:line="276" w:lineRule="auto"/>
        <w:rPr>
          <w:b/>
          <w:lang w:val="en-GB"/>
        </w:rPr>
      </w:pPr>
    </w:p>
    <w:p w14:paraId="7626022A" w14:textId="1B363B2D" w:rsidR="00794B12" w:rsidRDefault="00794B12" w:rsidP="00794B12">
      <w:pPr>
        <w:spacing w:line="276" w:lineRule="auto"/>
        <w:rPr>
          <w:lang w:val="en-GB"/>
        </w:rPr>
      </w:pPr>
      <w:r w:rsidRPr="00F57CE7">
        <w:rPr>
          <w:lang w:val="en-GB"/>
        </w:rPr>
        <w:t xml:space="preserve">Secondly, I would like to thank Dr. </w:t>
      </w:r>
      <w:r>
        <w:rPr>
          <w:lang w:val="en-GB"/>
        </w:rPr>
        <w:t>Ahmed Kaki</w:t>
      </w:r>
      <w:r w:rsidRPr="00F57CE7">
        <w:rPr>
          <w:lang w:val="en-GB"/>
        </w:rPr>
        <w:t xml:space="preserve"> from Liverpool John Moores University for his never-ending guidance and assistance through weekly sessions. I would also like to thank the UpGrad team for presenting me with this opportunity of completing my dissertation and their assistance throughout the program.</w:t>
      </w:r>
    </w:p>
    <w:p w14:paraId="672C2E7D" w14:textId="77777777" w:rsidR="00794B12" w:rsidRPr="00F57CE7" w:rsidRDefault="00794B12" w:rsidP="00794B12">
      <w:pPr>
        <w:spacing w:line="276" w:lineRule="auto"/>
        <w:rPr>
          <w:lang w:val="en-GB"/>
        </w:rPr>
      </w:pPr>
    </w:p>
    <w:p w14:paraId="2B2DF79A" w14:textId="77777777" w:rsidR="00794B12" w:rsidRDefault="00794B12" w:rsidP="00794B12">
      <w:pPr>
        <w:spacing w:line="276" w:lineRule="auto"/>
        <w:rPr>
          <w:lang w:val="en-GB"/>
        </w:rPr>
      </w:pPr>
      <w:r w:rsidRPr="00F57CE7">
        <w:rPr>
          <w:lang w:val="en-GB"/>
        </w:rPr>
        <w:t>I owe my gratitude to my family, for their support in pursuing my academic goals and providing motivation throughout the process of researching and writing my thesis. And finally, a sincere thanks to my friends for their continued support.</w:t>
      </w:r>
    </w:p>
    <w:p w14:paraId="0A89004C" w14:textId="77777777" w:rsidR="00794B12" w:rsidRPr="00F57CE7" w:rsidRDefault="00794B12" w:rsidP="00794B12">
      <w:pPr>
        <w:spacing w:line="276" w:lineRule="auto"/>
        <w:rPr>
          <w:lang w:val="en-GB"/>
        </w:rPr>
      </w:pPr>
    </w:p>
    <w:p w14:paraId="1D80899E" w14:textId="77777777" w:rsidR="00794B12" w:rsidRDefault="00794B12" w:rsidP="00794B12">
      <w:pPr>
        <w:spacing w:line="276" w:lineRule="auto"/>
        <w:rPr>
          <w:lang w:val="en-GB"/>
        </w:rPr>
      </w:pPr>
      <w:r w:rsidRPr="00F57CE7">
        <w:rPr>
          <w:lang w:val="en-GB"/>
        </w:rPr>
        <w:t>Thank you,</w:t>
      </w:r>
    </w:p>
    <w:p w14:paraId="4986ADDF" w14:textId="77777777" w:rsidR="00794B12" w:rsidRDefault="00794B12" w:rsidP="00794B12">
      <w:pPr>
        <w:spacing w:line="276" w:lineRule="auto"/>
        <w:rPr>
          <w:lang w:val="en-GB"/>
        </w:rPr>
      </w:pPr>
    </w:p>
    <w:p w14:paraId="44DD1A02" w14:textId="4D5ED10D" w:rsidR="00794B12" w:rsidRPr="00F57CE7" w:rsidRDefault="00794B12" w:rsidP="00794B12">
      <w:pPr>
        <w:spacing w:line="276" w:lineRule="auto"/>
        <w:rPr>
          <w:lang w:val="en-GB"/>
        </w:rPr>
      </w:pPr>
      <w:r>
        <w:rPr>
          <w:lang w:val="en-GB"/>
        </w:rPr>
        <w:t>Sourav Kumar Patel</w:t>
      </w:r>
    </w:p>
    <w:p w14:paraId="24449572" w14:textId="77777777" w:rsidR="00794B12" w:rsidRDefault="00794B12" w:rsidP="00794B12">
      <w:pPr>
        <w:spacing w:line="360" w:lineRule="auto"/>
        <w:rPr>
          <w:b/>
        </w:rPr>
      </w:pPr>
    </w:p>
    <w:p w14:paraId="203E8692" w14:textId="77777777" w:rsidR="00794B12" w:rsidRDefault="00794B12" w:rsidP="001D540A">
      <w:pPr>
        <w:spacing w:line="360" w:lineRule="auto"/>
        <w:jc w:val="center"/>
        <w:rPr>
          <w:b/>
        </w:rPr>
      </w:pPr>
    </w:p>
    <w:p w14:paraId="19BD5C11" w14:textId="77777777" w:rsidR="00794B12" w:rsidRDefault="00794B12" w:rsidP="001D540A">
      <w:pPr>
        <w:spacing w:line="360" w:lineRule="auto"/>
        <w:jc w:val="center"/>
        <w:rPr>
          <w:b/>
        </w:rPr>
      </w:pPr>
    </w:p>
    <w:p w14:paraId="1081C787" w14:textId="77777777" w:rsidR="00794B12" w:rsidRDefault="00794B12" w:rsidP="001D540A">
      <w:pPr>
        <w:spacing w:line="360" w:lineRule="auto"/>
        <w:jc w:val="center"/>
        <w:rPr>
          <w:b/>
        </w:rPr>
      </w:pPr>
    </w:p>
    <w:p w14:paraId="5DD0473B" w14:textId="77777777" w:rsidR="00794B12" w:rsidRDefault="00794B12" w:rsidP="001D540A">
      <w:pPr>
        <w:spacing w:line="360" w:lineRule="auto"/>
        <w:jc w:val="center"/>
        <w:rPr>
          <w:b/>
        </w:rPr>
      </w:pPr>
    </w:p>
    <w:p w14:paraId="1A497D53" w14:textId="77777777" w:rsidR="00794B12" w:rsidRDefault="00794B12" w:rsidP="001D540A">
      <w:pPr>
        <w:spacing w:line="360" w:lineRule="auto"/>
        <w:jc w:val="center"/>
        <w:rPr>
          <w:b/>
        </w:rPr>
      </w:pPr>
    </w:p>
    <w:p w14:paraId="1059994B" w14:textId="77777777" w:rsidR="00794B12" w:rsidRDefault="00794B12" w:rsidP="001D540A">
      <w:pPr>
        <w:spacing w:line="360" w:lineRule="auto"/>
        <w:jc w:val="center"/>
        <w:rPr>
          <w:b/>
        </w:rPr>
      </w:pPr>
    </w:p>
    <w:p w14:paraId="585A984E" w14:textId="77777777" w:rsidR="00794B12" w:rsidRDefault="00794B12" w:rsidP="001D540A">
      <w:pPr>
        <w:spacing w:line="360" w:lineRule="auto"/>
        <w:jc w:val="center"/>
        <w:rPr>
          <w:b/>
        </w:rPr>
      </w:pPr>
    </w:p>
    <w:p w14:paraId="2691BBCF" w14:textId="77777777" w:rsidR="00794B12" w:rsidRDefault="00794B12" w:rsidP="001D540A">
      <w:pPr>
        <w:spacing w:line="360" w:lineRule="auto"/>
        <w:jc w:val="center"/>
        <w:rPr>
          <w:b/>
        </w:rPr>
      </w:pPr>
    </w:p>
    <w:p w14:paraId="3FDEB503" w14:textId="77777777" w:rsidR="00794B12" w:rsidRDefault="00794B12" w:rsidP="001D540A">
      <w:pPr>
        <w:spacing w:line="360" w:lineRule="auto"/>
        <w:jc w:val="center"/>
        <w:rPr>
          <w:b/>
        </w:rPr>
      </w:pPr>
    </w:p>
    <w:p w14:paraId="5DD3127F" w14:textId="77777777" w:rsidR="00794B12" w:rsidRDefault="00794B12" w:rsidP="001D540A">
      <w:pPr>
        <w:spacing w:line="360" w:lineRule="auto"/>
        <w:jc w:val="center"/>
        <w:rPr>
          <w:b/>
        </w:rPr>
      </w:pPr>
    </w:p>
    <w:p w14:paraId="05798D3F" w14:textId="77777777" w:rsidR="00794B12" w:rsidRDefault="00794B12" w:rsidP="001D540A">
      <w:pPr>
        <w:spacing w:line="360" w:lineRule="auto"/>
        <w:jc w:val="center"/>
        <w:rPr>
          <w:b/>
        </w:rPr>
      </w:pPr>
    </w:p>
    <w:p w14:paraId="232C6E13" w14:textId="77777777" w:rsidR="00794B12" w:rsidRDefault="00794B12" w:rsidP="001D540A">
      <w:pPr>
        <w:spacing w:line="360" w:lineRule="auto"/>
        <w:jc w:val="center"/>
        <w:rPr>
          <w:b/>
        </w:rPr>
      </w:pPr>
    </w:p>
    <w:p w14:paraId="7A878D9D" w14:textId="77777777" w:rsidR="00794B12" w:rsidRDefault="00794B12" w:rsidP="001D540A">
      <w:pPr>
        <w:spacing w:line="360" w:lineRule="auto"/>
        <w:jc w:val="center"/>
        <w:rPr>
          <w:b/>
        </w:rPr>
      </w:pPr>
    </w:p>
    <w:p w14:paraId="36DE998C" w14:textId="77777777" w:rsidR="00C95B8B" w:rsidRPr="00BC71B4" w:rsidRDefault="00C95B8B" w:rsidP="001D540A">
      <w:pPr>
        <w:spacing w:line="360" w:lineRule="auto"/>
        <w:jc w:val="center"/>
        <w:rPr>
          <w:b/>
          <w:bCs/>
        </w:rPr>
      </w:pPr>
      <w:r w:rsidRPr="00BC71B4">
        <w:rPr>
          <w:b/>
          <w:bCs/>
        </w:rPr>
        <w:lastRenderedPageBreak/>
        <w:t>Abstract</w:t>
      </w:r>
    </w:p>
    <w:p w14:paraId="14B5649B" w14:textId="77777777" w:rsidR="00C95B8B" w:rsidRPr="00BC71B4" w:rsidRDefault="00C95B8B" w:rsidP="001D540A">
      <w:pPr>
        <w:spacing w:line="360" w:lineRule="auto"/>
        <w:jc w:val="center"/>
        <w:rPr>
          <w:b/>
          <w:bCs/>
        </w:rPr>
      </w:pPr>
    </w:p>
    <w:p w14:paraId="0DE15DF6" w14:textId="77777777" w:rsidR="00C95B8B" w:rsidRPr="00BC71B4" w:rsidRDefault="00C95B8B" w:rsidP="001D540A">
      <w:pPr>
        <w:spacing w:line="360" w:lineRule="auto"/>
        <w:jc w:val="center"/>
        <w:rPr>
          <w:b/>
          <w:bCs/>
        </w:rPr>
      </w:pPr>
    </w:p>
    <w:p w14:paraId="19DE5D11" w14:textId="77777777" w:rsidR="00C95B8B" w:rsidRPr="00BC71B4" w:rsidRDefault="00C95B8B" w:rsidP="001D540A">
      <w:pPr>
        <w:spacing w:line="360" w:lineRule="auto"/>
        <w:jc w:val="center"/>
        <w:rPr>
          <w:b/>
          <w:bCs/>
        </w:rPr>
      </w:pPr>
    </w:p>
    <w:p w14:paraId="02A51F95" w14:textId="77777777" w:rsidR="00C95B8B" w:rsidRPr="00BC71B4" w:rsidRDefault="00C95B8B" w:rsidP="001D540A">
      <w:pPr>
        <w:pStyle w:val="NormalWeb"/>
        <w:spacing w:line="360" w:lineRule="auto"/>
        <w:jc w:val="both"/>
        <w:rPr>
          <w:color w:val="000000"/>
        </w:rPr>
      </w:pPr>
      <w:r w:rsidRPr="00BC71B4">
        <w:t xml:space="preserve">Financial portfolio management refers to the continuous reassignment of funds into financial assets like </w:t>
      </w:r>
      <w:r w:rsidRPr="00BC71B4">
        <w:rPr>
          <w:color w:val="202124"/>
          <w:shd w:val="clear" w:color="auto" w:fill="FFFFFF"/>
        </w:rPr>
        <w:t>cash, stocks, bonds, mutual funds, bank deposits and commodities. The financial portfolio is created based on the investors' risk tolerance, investment objectives, and time period.</w:t>
      </w:r>
      <w:r w:rsidRPr="00BC71B4">
        <w:rPr>
          <w:color w:val="000000"/>
        </w:rPr>
        <w:t xml:space="preserve"> The price of each asset has an impact on the portfolio's risk/reward ratio. It's also known as portfolio asset allocation. Because the investing world is so volatile, portfolio management includes asset allocation and rebalancing. With the fast changes that occur throughout time, one sector may become less popular than another, and vice versa. As a result, only a nimble investor can benefit handsomely from the world's stock markets.</w:t>
      </w:r>
    </w:p>
    <w:p w14:paraId="13B958C5" w14:textId="77777777" w:rsidR="00C95B8B" w:rsidRPr="00BC71B4" w:rsidRDefault="00C95B8B" w:rsidP="001D540A">
      <w:pPr>
        <w:pStyle w:val="NormalWeb"/>
        <w:spacing w:line="360" w:lineRule="auto"/>
        <w:jc w:val="both"/>
      </w:pPr>
      <w:r w:rsidRPr="00BC71B4">
        <w:rPr>
          <w:color w:val="000000"/>
        </w:rPr>
        <w:t>To tackle the challenge of Financial Time Series Forecasting, researchers devised a variety of Machine Learning models, and a lot of papers have been published as a result. Despite the increased interest in creating financial time series forecasting models, few review papers have focused on optimizing financial portfolios to maximize returns. As a result, the goal of this paper is to develop a method for managing our portfolio assets so that we may maximize profits depending on market momentum.</w:t>
      </w:r>
    </w:p>
    <w:p w14:paraId="3B58AE67" w14:textId="2F9F7740" w:rsidR="00AC685A" w:rsidRDefault="00AC685A" w:rsidP="001D540A">
      <w:pPr>
        <w:spacing w:line="360" w:lineRule="auto"/>
      </w:pPr>
    </w:p>
    <w:p w14:paraId="13AE916B" w14:textId="2B0D6E12" w:rsidR="00C95B8B" w:rsidRDefault="00C95B8B" w:rsidP="001D540A">
      <w:pPr>
        <w:spacing w:line="360" w:lineRule="auto"/>
      </w:pPr>
    </w:p>
    <w:p w14:paraId="3D4464DB" w14:textId="03DE07DE" w:rsidR="00C95B8B" w:rsidRDefault="00C95B8B" w:rsidP="001D540A">
      <w:pPr>
        <w:spacing w:line="360" w:lineRule="auto"/>
      </w:pPr>
    </w:p>
    <w:p w14:paraId="77E08F1C" w14:textId="7CDF1F9A" w:rsidR="00C95B8B" w:rsidRDefault="00C95B8B" w:rsidP="001D540A">
      <w:pPr>
        <w:spacing w:line="360" w:lineRule="auto"/>
      </w:pPr>
    </w:p>
    <w:p w14:paraId="16CC4FA8" w14:textId="3718AB7C" w:rsidR="00C95B8B" w:rsidRDefault="00C95B8B" w:rsidP="001D540A">
      <w:pPr>
        <w:spacing w:line="360" w:lineRule="auto"/>
      </w:pPr>
    </w:p>
    <w:p w14:paraId="48778A84" w14:textId="2D09B4F5" w:rsidR="00C95B8B" w:rsidRDefault="00C95B8B" w:rsidP="001D540A">
      <w:pPr>
        <w:spacing w:line="360" w:lineRule="auto"/>
      </w:pPr>
    </w:p>
    <w:p w14:paraId="686FEE06" w14:textId="290B3FE9" w:rsidR="00C95B8B" w:rsidRDefault="00C95B8B" w:rsidP="001D540A">
      <w:pPr>
        <w:spacing w:line="360" w:lineRule="auto"/>
      </w:pPr>
    </w:p>
    <w:p w14:paraId="2F9F9E6B" w14:textId="198D415F" w:rsidR="00C95B8B" w:rsidRDefault="00C95B8B" w:rsidP="001D540A">
      <w:pPr>
        <w:spacing w:line="360" w:lineRule="auto"/>
      </w:pPr>
    </w:p>
    <w:p w14:paraId="5B118C76" w14:textId="4B46787D" w:rsidR="00C95B8B" w:rsidRDefault="00C95B8B" w:rsidP="001D540A">
      <w:pPr>
        <w:spacing w:line="360" w:lineRule="auto"/>
      </w:pPr>
    </w:p>
    <w:p w14:paraId="69892348" w14:textId="4D1B731F" w:rsidR="00C95B8B" w:rsidRDefault="00C95B8B" w:rsidP="001D540A">
      <w:pPr>
        <w:spacing w:line="360" w:lineRule="auto"/>
      </w:pPr>
    </w:p>
    <w:p w14:paraId="311C50AB" w14:textId="77777777" w:rsidR="00C95B8B" w:rsidRPr="00BC71B4" w:rsidRDefault="00C95B8B" w:rsidP="001D540A">
      <w:pPr>
        <w:spacing w:line="360" w:lineRule="auto"/>
      </w:pPr>
    </w:p>
    <w:p w14:paraId="596A5CC9" w14:textId="2E93C56C" w:rsidR="00AC685A" w:rsidRDefault="00AC685A" w:rsidP="001D540A">
      <w:pPr>
        <w:spacing w:after="160" w:line="360" w:lineRule="auto"/>
        <w:rPr>
          <w:b/>
          <w:bCs/>
          <w:lang w:val="en-GB"/>
        </w:rPr>
      </w:pPr>
    </w:p>
    <w:p w14:paraId="52099A14" w14:textId="77777777" w:rsidR="00EA67A0" w:rsidRDefault="00EA67A0" w:rsidP="001D540A">
      <w:pPr>
        <w:spacing w:after="160" w:line="360" w:lineRule="auto"/>
        <w:rPr>
          <w:b/>
          <w:bCs/>
          <w:lang w:val="en-GB"/>
        </w:rPr>
      </w:pPr>
    </w:p>
    <w:p w14:paraId="0B0450A0" w14:textId="1EFA316D" w:rsidR="00351450" w:rsidRPr="005640C4" w:rsidRDefault="00351450" w:rsidP="005640C4">
      <w:pPr>
        <w:pStyle w:val="ChapterHeaders"/>
      </w:pPr>
      <w:r w:rsidRPr="004B50DE">
        <w:lastRenderedPageBreak/>
        <w:t>TABLE OF CONTENTS</w:t>
      </w:r>
      <w:bookmarkEnd w:id="0"/>
      <w:bookmarkEnd w:id="1"/>
      <w:r>
        <w:rPr>
          <w:noProof/>
        </w:rPr>
        <w:fldChar w:fldCharType="begin"/>
      </w:r>
      <w:r>
        <w:instrText xml:space="preserve"> TOC \h \z \t "Heading 1,2,Heading 2,3,Heading 3,4,Chapter Headers,1" </w:instrText>
      </w:r>
      <w:r>
        <w:rPr>
          <w:noProof/>
        </w:rPr>
        <w:fldChar w:fldCharType="separate"/>
      </w:r>
    </w:p>
    <w:p w14:paraId="3F95D08F" w14:textId="34579D9D" w:rsidR="00351450" w:rsidRPr="00631886" w:rsidRDefault="00351450" w:rsidP="001D540A">
      <w:pPr>
        <w:pStyle w:val="TOC1"/>
        <w:tabs>
          <w:tab w:val="clear" w:pos="9061"/>
          <w:tab w:val="right" w:leader="dot" w:pos="9395"/>
        </w:tabs>
        <w:spacing w:after="0"/>
        <w:jc w:val="left"/>
        <w:rPr>
          <w:rFonts w:eastAsiaTheme="minorHAnsi"/>
          <w:lang w:val="en-US" w:eastAsia="en-US"/>
        </w:rPr>
      </w:pPr>
      <w:r w:rsidRPr="00631886">
        <w:rPr>
          <w:rFonts w:eastAsiaTheme="minorHAnsi"/>
          <w:lang w:val="en-US" w:eastAsia="en-US"/>
        </w:rPr>
        <w:t>ABSTRACT</w:t>
      </w:r>
      <w:r w:rsidRPr="00631886">
        <w:rPr>
          <w:rFonts w:eastAsiaTheme="minorHAnsi"/>
          <w:webHidden/>
          <w:lang w:val="en-US" w:eastAsia="en-US"/>
        </w:rPr>
        <w:tab/>
      </w:r>
      <w:r w:rsidR="005640C4">
        <w:rPr>
          <w:rFonts w:eastAsiaTheme="minorHAnsi"/>
          <w:webHidden/>
          <w:lang w:val="en-US" w:eastAsia="en-US"/>
        </w:rPr>
        <w:t>i</w:t>
      </w:r>
    </w:p>
    <w:p w14:paraId="716ECDE5" w14:textId="20465A24" w:rsidR="00351450" w:rsidRPr="00631886" w:rsidRDefault="00351450" w:rsidP="001D540A">
      <w:pPr>
        <w:pStyle w:val="TOC1"/>
        <w:tabs>
          <w:tab w:val="clear" w:pos="9061"/>
          <w:tab w:val="right" w:leader="dot" w:pos="9395"/>
        </w:tabs>
        <w:spacing w:after="0"/>
        <w:jc w:val="left"/>
        <w:rPr>
          <w:rFonts w:eastAsiaTheme="minorHAnsi"/>
          <w:lang w:val="en-US" w:eastAsia="en-US"/>
        </w:rPr>
      </w:pPr>
      <w:r w:rsidRPr="00631886">
        <w:rPr>
          <w:rFonts w:eastAsiaTheme="minorHAnsi"/>
          <w:lang w:val="en-US" w:eastAsia="en-US"/>
        </w:rPr>
        <w:t>LIST OF TABLES</w:t>
      </w:r>
      <w:r w:rsidRPr="00631886">
        <w:rPr>
          <w:rFonts w:eastAsiaTheme="minorHAnsi"/>
          <w:webHidden/>
          <w:lang w:val="en-US" w:eastAsia="en-US"/>
        </w:rPr>
        <w:tab/>
        <w:t>ii</w:t>
      </w:r>
    </w:p>
    <w:p w14:paraId="42DDC320" w14:textId="66A99706" w:rsidR="00351450" w:rsidRPr="00631886" w:rsidRDefault="00351450" w:rsidP="001D540A">
      <w:pPr>
        <w:pStyle w:val="TOC1"/>
        <w:tabs>
          <w:tab w:val="clear" w:pos="9061"/>
          <w:tab w:val="right" w:leader="dot" w:pos="9395"/>
        </w:tabs>
        <w:spacing w:after="0"/>
        <w:jc w:val="left"/>
        <w:rPr>
          <w:rFonts w:eastAsiaTheme="minorHAnsi"/>
          <w:lang w:val="en-US" w:eastAsia="en-US"/>
        </w:rPr>
      </w:pPr>
      <w:r w:rsidRPr="00631886">
        <w:rPr>
          <w:rFonts w:eastAsiaTheme="minorHAnsi"/>
          <w:lang w:val="en-US" w:eastAsia="en-US"/>
        </w:rPr>
        <w:t>LIST OF FIGURES</w:t>
      </w:r>
      <w:r w:rsidRPr="00631886">
        <w:rPr>
          <w:rFonts w:eastAsiaTheme="minorHAnsi"/>
          <w:webHidden/>
          <w:lang w:val="en-US" w:eastAsia="en-US"/>
        </w:rPr>
        <w:tab/>
      </w:r>
      <w:r w:rsidR="005640C4">
        <w:rPr>
          <w:rFonts w:eastAsiaTheme="minorHAnsi"/>
          <w:webHidden/>
          <w:lang w:val="en-US" w:eastAsia="en-US"/>
        </w:rPr>
        <w:t>iii</w:t>
      </w:r>
    </w:p>
    <w:p w14:paraId="5093830F" w14:textId="44E8344B" w:rsidR="00351450" w:rsidRDefault="00351450" w:rsidP="001D540A">
      <w:pPr>
        <w:pStyle w:val="TOC1"/>
        <w:tabs>
          <w:tab w:val="clear" w:pos="9061"/>
          <w:tab w:val="right" w:leader="dot" w:pos="9395"/>
        </w:tabs>
        <w:spacing w:after="0"/>
        <w:jc w:val="left"/>
        <w:rPr>
          <w:rFonts w:asciiTheme="minorHAnsi" w:eastAsiaTheme="minorEastAsia" w:hAnsiTheme="minorHAnsi" w:cstheme="minorBidi"/>
          <w:sz w:val="22"/>
          <w:szCs w:val="22"/>
        </w:rPr>
      </w:pPr>
      <w:r w:rsidRPr="00631886">
        <w:rPr>
          <w:rFonts w:eastAsiaTheme="minorHAnsi"/>
          <w:lang w:val="en-US" w:eastAsia="en-US"/>
        </w:rPr>
        <w:t>LIST OF ABBREVIATIONS</w:t>
      </w:r>
      <w:r w:rsidRPr="00631886">
        <w:rPr>
          <w:rFonts w:eastAsiaTheme="minorHAnsi"/>
          <w:webHidden/>
          <w:lang w:val="en-US" w:eastAsia="en-US"/>
        </w:rPr>
        <w:tab/>
      </w:r>
      <w:r w:rsidR="005640C4">
        <w:rPr>
          <w:rFonts w:eastAsiaTheme="minorHAnsi"/>
          <w:webHidden/>
          <w:lang w:val="en-US" w:eastAsia="en-US"/>
        </w:rPr>
        <w:t>iv</w:t>
      </w:r>
    </w:p>
    <w:p w14:paraId="4617A786" w14:textId="5153D523" w:rsidR="00351450" w:rsidRDefault="00B3575A" w:rsidP="001D540A">
      <w:pPr>
        <w:pStyle w:val="TOC1"/>
        <w:spacing w:after="0"/>
        <w:rPr>
          <w:rFonts w:asciiTheme="minorHAnsi" w:eastAsiaTheme="minorEastAsia" w:hAnsiTheme="minorHAnsi" w:cstheme="minorBidi"/>
          <w:sz w:val="22"/>
          <w:szCs w:val="22"/>
          <w:lang w:val="en-US" w:eastAsia="en-US"/>
        </w:rPr>
      </w:pPr>
      <w:hyperlink w:anchor="_Toc499586802" w:history="1">
        <w:r w:rsidR="00351450" w:rsidRPr="00BF3934">
          <w:rPr>
            <w:rStyle w:val="Hyperlink"/>
          </w:rPr>
          <w:t>CHAPTER 1: INTRODUCTION</w:t>
        </w:r>
        <w:r w:rsidR="00351450">
          <w:rPr>
            <w:webHidden/>
          </w:rPr>
          <w:tab/>
        </w:r>
        <w:r w:rsidR="00DD0608">
          <w:rPr>
            <w:webHidden/>
          </w:rPr>
          <w:t>13</w:t>
        </w:r>
      </w:hyperlink>
    </w:p>
    <w:p w14:paraId="6E9C33C4" w14:textId="4960D961" w:rsidR="00351450" w:rsidRPr="001F40EA" w:rsidRDefault="00351450" w:rsidP="00680E9F">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1</w:t>
      </w:r>
      <w:r w:rsidRPr="001F40EA">
        <w:rPr>
          <w:rFonts w:eastAsiaTheme="minorHAnsi"/>
          <w:noProof/>
          <w:lang w:val="en-US" w:eastAsia="en-US"/>
          <w14:scene3d>
            <w14:camera w14:prst="orthographicFront"/>
            <w14:lightRig w14:rig="threePt" w14:dir="t">
              <w14:rot w14:lat="0" w14:lon="0" w14:rev="0"/>
            </w14:lightRig>
          </w14:scene3d>
        </w:rPr>
        <w:tab/>
        <w:t>Background of the Study</w:t>
      </w:r>
      <w:r w:rsidRPr="001F40EA">
        <w:rPr>
          <w:rFonts w:eastAsiaTheme="minorHAnsi"/>
          <w:noProof/>
          <w:webHidden/>
          <w:lang w:val="en-US" w:eastAsia="en-US"/>
          <w14:scene3d>
            <w14:camera w14:prst="orthographicFront"/>
            <w14:lightRig w14:rig="threePt" w14:dir="t">
              <w14:rot w14:lat="0" w14:lon="0" w14:rev="0"/>
            </w14:lightRig>
          </w14:scene3d>
        </w:rPr>
        <w:tab/>
      </w:r>
      <w:r w:rsidR="00DD0608">
        <w:rPr>
          <w:rFonts w:eastAsiaTheme="minorHAnsi"/>
          <w:noProof/>
          <w:webHidden/>
          <w:lang w:val="en-US" w:eastAsia="en-US"/>
          <w14:scene3d>
            <w14:camera w14:prst="orthographicFront"/>
            <w14:lightRig w14:rig="threePt" w14:dir="t">
              <w14:rot w14:lat="0" w14:lon="0" w14:rev="0"/>
            </w14:lightRig>
          </w14:scene3d>
        </w:rPr>
        <w:t>13</w:t>
      </w:r>
    </w:p>
    <w:p w14:paraId="797AD552" w14:textId="0A4199F0" w:rsidR="00351450" w:rsidRPr="001F40EA" w:rsidRDefault="00351450" w:rsidP="001D540A">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sidR="00680E9F">
        <w:rPr>
          <w:rFonts w:eastAsiaTheme="minorHAnsi"/>
          <w:noProof/>
          <w:lang w:val="en-US" w:eastAsia="en-US"/>
          <w14:scene3d>
            <w14:camera w14:prst="orthographicFront"/>
            <w14:lightRig w14:rig="threePt" w14:dir="t">
              <w14:rot w14:lat="0" w14:lon="0" w14:rev="0"/>
            </w14:lightRig>
          </w14:scene3d>
        </w:rPr>
        <w:t>2</w:t>
      </w:r>
      <w:r w:rsidRPr="001F40EA">
        <w:rPr>
          <w:rFonts w:eastAsiaTheme="minorHAnsi"/>
          <w:noProof/>
          <w:lang w:val="en-US" w:eastAsia="en-US"/>
          <w14:scene3d>
            <w14:camera w14:prst="orthographicFront"/>
            <w14:lightRig w14:rig="threePt" w14:dir="t">
              <w14:rot w14:lat="0" w14:lon="0" w14:rev="0"/>
            </w14:lightRig>
          </w14:scene3d>
        </w:rPr>
        <w:tab/>
        <w:t>Aim and Objectives</w:t>
      </w:r>
      <w:r w:rsidRPr="001F40EA">
        <w:rPr>
          <w:rFonts w:eastAsiaTheme="minorHAnsi"/>
          <w:noProof/>
          <w:webHidden/>
          <w:lang w:val="en-US" w:eastAsia="en-US"/>
          <w14:scene3d>
            <w14:camera w14:prst="orthographicFront"/>
            <w14:lightRig w14:rig="threePt" w14:dir="t">
              <w14:rot w14:lat="0" w14:lon="0" w14:rev="0"/>
            </w14:lightRig>
          </w14:scene3d>
        </w:rPr>
        <w:tab/>
      </w:r>
      <w:r w:rsidR="00DD0608">
        <w:rPr>
          <w:rFonts w:eastAsiaTheme="minorHAnsi"/>
          <w:noProof/>
          <w:webHidden/>
          <w:lang w:val="en-US" w:eastAsia="en-US"/>
          <w14:scene3d>
            <w14:camera w14:prst="orthographicFront"/>
            <w14:lightRig w14:rig="threePt" w14:dir="t">
              <w14:rot w14:lat="0" w14:lon="0" w14:rev="0"/>
            </w14:lightRig>
          </w14:scene3d>
        </w:rPr>
        <w:t>15</w:t>
      </w:r>
    </w:p>
    <w:p w14:paraId="2C52CD68" w14:textId="332D4896" w:rsidR="00351450" w:rsidRPr="001F40EA" w:rsidRDefault="00351450" w:rsidP="001D540A">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sidR="00DD0608">
        <w:rPr>
          <w:rFonts w:eastAsiaTheme="minorHAnsi"/>
          <w:noProof/>
          <w:lang w:val="en-US" w:eastAsia="en-US"/>
          <w14:scene3d>
            <w14:camera w14:prst="orthographicFront"/>
            <w14:lightRig w14:rig="threePt" w14:dir="t">
              <w14:rot w14:lat="0" w14:lon="0" w14:rev="0"/>
            </w14:lightRig>
          </w14:scene3d>
        </w:rPr>
        <w:t>3</w:t>
      </w:r>
      <w:r w:rsidRPr="001F40EA">
        <w:rPr>
          <w:rFonts w:eastAsiaTheme="minorHAnsi"/>
          <w:noProof/>
          <w:lang w:val="en-US" w:eastAsia="en-US"/>
          <w14:scene3d>
            <w14:camera w14:prst="orthographicFront"/>
            <w14:lightRig w14:rig="threePt" w14:dir="t">
              <w14:rot w14:lat="0" w14:lon="0" w14:rev="0"/>
            </w14:lightRig>
          </w14:scene3d>
        </w:rPr>
        <w:tab/>
        <w:t>Scope of the Study</w:t>
      </w:r>
      <w:r w:rsidRPr="001F40EA">
        <w:rPr>
          <w:rFonts w:eastAsiaTheme="minorHAnsi"/>
          <w:noProof/>
          <w:webHidden/>
          <w:lang w:val="en-US" w:eastAsia="en-US"/>
          <w14:scene3d>
            <w14:camera w14:prst="orthographicFront"/>
            <w14:lightRig w14:rig="threePt" w14:dir="t">
              <w14:rot w14:lat="0" w14:lon="0" w14:rev="0"/>
            </w14:lightRig>
          </w14:scene3d>
        </w:rPr>
        <w:tab/>
      </w:r>
      <w:r w:rsidR="001E65EF">
        <w:rPr>
          <w:rFonts w:eastAsiaTheme="minorHAnsi"/>
          <w:noProof/>
          <w:webHidden/>
          <w:lang w:val="en-US" w:eastAsia="en-US"/>
          <w14:scene3d>
            <w14:camera w14:prst="orthographicFront"/>
            <w14:lightRig w14:rig="threePt" w14:dir="t">
              <w14:rot w14:lat="0" w14:lon="0" w14:rev="0"/>
            </w14:lightRig>
          </w14:scene3d>
        </w:rPr>
        <w:t>1</w:t>
      </w:r>
      <w:r w:rsidR="00DD0608">
        <w:rPr>
          <w:rFonts w:eastAsiaTheme="minorHAnsi"/>
          <w:noProof/>
          <w:webHidden/>
          <w:lang w:val="en-US" w:eastAsia="en-US"/>
          <w14:scene3d>
            <w14:camera w14:prst="orthographicFront"/>
            <w14:lightRig w14:rig="threePt" w14:dir="t">
              <w14:rot w14:lat="0" w14:lon="0" w14:rev="0"/>
            </w14:lightRig>
          </w14:scene3d>
        </w:rPr>
        <w:t>5</w:t>
      </w:r>
    </w:p>
    <w:p w14:paraId="7F9ED73C" w14:textId="067384B7" w:rsidR="00351450" w:rsidRPr="001F40EA" w:rsidRDefault="00351450" w:rsidP="001D540A">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sidR="00DD0608">
        <w:rPr>
          <w:rFonts w:eastAsiaTheme="minorHAnsi"/>
          <w:noProof/>
          <w:lang w:val="en-US" w:eastAsia="en-US"/>
          <w14:scene3d>
            <w14:camera w14:prst="orthographicFront"/>
            <w14:lightRig w14:rig="threePt" w14:dir="t">
              <w14:rot w14:lat="0" w14:lon="0" w14:rev="0"/>
            </w14:lightRig>
          </w14:scene3d>
        </w:rPr>
        <w:t>4</w:t>
      </w:r>
      <w:r w:rsidRPr="001F40EA">
        <w:rPr>
          <w:rFonts w:eastAsiaTheme="minorHAnsi"/>
          <w:noProof/>
          <w:lang w:val="en-US" w:eastAsia="en-US"/>
          <w14:scene3d>
            <w14:camera w14:prst="orthographicFront"/>
            <w14:lightRig w14:rig="threePt" w14:dir="t">
              <w14:rot w14:lat="0" w14:lon="0" w14:rev="0"/>
            </w14:lightRig>
          </w14:scene3d>
        </w:rPr>
        <w:tab/>
        <w:t>Significance of the Study</w:t>
      </w:r>
      <w:r w:rsidRPr="001F40EA">
        <w:rPr>
          <w:rFonts w:eastAsiaTheme="minorHAnsi"/>
          <w:noProof/>
          <w:webHidden/>
          <w:lang w:val="en-US" w:eastAsia="en-US"/>
          <w14:scene3d>
            <w14:camera w14:prst="orthographicFront"/>
            <w14:lightRig w14:rig="threePt" w14:dir="t">
              <w14:rot w14:lat="0" w14:lon="0" w14:rev="0"/>
            </w14:lightRig>
          </w14:scene3d>
        </w:rPr>
        <w:tab/>
      </w:r>
      <w:r w:rsidR="001E65EF">
        <w:rPr>
          <w:rFonts w:eastAsiaTheme="minorHAnsi"/>
          <w:noProof/>
          <w:webHidden/>
          <w:lang w:val="en-US" w:eastAsia="en-US"/>
          <w14:scene3d>
            <w14:camera w14:prst="orthographicFront"/>
            <w14:lightRig w14:rig="threePt" w14:dir="t">
              <w14:rot w14:lat="0" w14:lon="0" w14:rev="0"/>
            </w14:lightRig>
          </w14:scene3d>
        </w:rPr>
        <w:t>1</w:t>
      </w:r>
      <w:r w:rsidR="00DD0608">
        <w:rPr>
          <w:rFonts w:eastAsiaTheme="minorHAnsi"/>
          <w:noProof/>
          <w:webHidden/>
          <w:lang w:val="en-US" w:eastAsia="en-US"/>
          <w14:scene3d>
            <w14:camera w14:prst="orthographicFront"/>
            <w14:lightRig w14:rig="threePt" w14:dir="t">
              <w14:rot w14:lat="0" w14:lon="0" w14:rev="0"/>
            </w14:lightRig>
          </w14:scene3d>
        </w:rPr>
        <w:t>6</w:t>
      </w:r>
    </w:p>
    <w:p w14:paraId="0BB40B71" w14:textId="55784832" w:rsidR="00351450" w:rsidRPr="001F40EA" w:rsidRDefault="00351450" w:rsidP="001D540A">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sidR="00DD0608">
        <w:rPr>
          <w:rFonts w:eastAsiaTheme="minorHAnsi"/>
          <w:noProof/>
          <w:lang w:val="en-US" w:eastAsia="en-US"/>
          <w14:scene3d>
            <w14:camera w14:prst="orthographicFront"/>
            <w14:lightRig w14:rig="threePt" w14:dir="t">
              <w14:rot w14:lat="0" w14:lon="0" w14:rev="0"/>
            </w14:lightRig>
          </w14:scene3d>
        </w:rPr>
        <w:t>5</w:t>
      </w:r>
      <w:r w:rsidRPr="001F40EA">
        <w:rPr>
          <w:rFonts w:eastAsiaTheme="minorHAnsi"/>
          <w:noProof/>
          <w:lang w:val="en-US" w:eastAsia="en-US"/>
          <w14:scene3d>
            <w14:camera w14:prst="orthographicFront"/>
            <w14:lightRig w14:rig="threePt" w14:dir="t">
              <w14:rot w14:lat="0" w14:lon="0" w14:rev="0"/>
            </w14:lightRig>
          </w14:scene3d>
        </w:rPr>
        <w:tab/>
        <w:t>Structure of the Study</w:t>
      </w:r>
      <w:r w:rsidRPr="001F40EA">
        <w:rPr>
          <w:rFonts w:eastAsiaTheme="minorHAnsi"/>
          <w:noProof/>
          <w:webHidden/>
          <w:lang w:val="en-US" w:eastAsia="en-US"/>
          <w14:scene3d>
            <w14:camera w14:prst="orthographicFront"/>
            <w14:lightRig w14:rig="threePt" w14:dir="t">
              <w14:rot w14:lat="0" w14:lon="0" w14:rev="0"/>
            </w14:lightRig>
          </w14:scene3d>
        </w:rPr>
        <w:tab/>
      </w:r>
      <w:r w:rsidR="001E65EF">
        <w:rPr>
          <w:rFonts w:eastAsiaTheme="minorHAnsi"/>
          <w:noProof/>
          <w:webHidden/>
          <w:lang w:val="en-US" w:eastAsia="en-US"/>
          <w14:scene3d>
            <w14:camera w14:prst="orthographicFront"/>
            <w14:lightRig w14:rig="threePt" w14:dir="t">
              <w14:rot w14:lat="0" w14:lon="0" w14:rev="0"/>
            </w14:lightRig>
          </w14:scene3d>
        </w:rPr>
        <w:t>1</w:t>
      </w:r>
      <w:r w:rsidR="00DD0608">
        <w:rPr>
          <w:rFonts w:eastAsiaTheme="minorHAnsi"/>
          <w:noProof/>
          <w:webHidden/>
          <w:lang w:val="en-US" w:eastAsia="en-US"/>
          <w14:scene3d>
            <w14:camera w14:prst="orthographicFront"/>
            <w14:lightRig w14:rig="threePt" w14:dir="t">
              <w14:rot w14:lat="0" w14:lon="0" w14:rev="0"/>
            </w14:lightRig>
          </w14:scene3d>
        </w:rPr>
        <w:t>7</w:t>
      </w:r>
    </w:p>
    <w:p w14:paraId="15279E3C" w14:textId="77777777" w:rsidR="007E31CE" w:rsidRDefault="007E31CE" w:rsidP="001D540A">
      <w:pPr>
        <w:pStyle w:val="TOC1"/>
        <w:spacing w:after="0"/>
      </w:pPr>
    </w:p>
    <w:p w14:paraId="66D1D7AE" w14:textId="18A06673" w:rsidR="00351450" w:rsidRDefault="00B3575A" w:rsidP="001D540A">
      <w:pPr>
        <w:pStyle w:val="TOC1"/>
        <w:spacing w:after="0"/>
      </w:pPr>
      <w:hyperlink w:anchor="_Toc499586811" w:history="1">
        <w:r w:rsidR="00351450" w:rsidRPr="00BF3934">
          <w:rPr>
            <w:rStyle w:val="Hyperlink"/>
          </w:rPr>
          <w:t>CHAPTER 2: LITERATURE REVIEW</w:t>
        </w:r>
        <w:r w:rsidR="00351450">
          <w:rPr>
            <w:webHidden/>
          </w:rPr>
          <w:tab/>
        </w:r>
        <w:r w:rsidR="00351450">
          <w:rPr>
            <w:webHidden/>
          </w:rPr>
          <w:fldChar w:fldCharType="begin"/>
        </w:r>
        <w:r w:rsidR="00351450">
          <w:rPr>
            <w:webHidden/>
          </w:rPr>
          <w:instrText xml:space="preserve"> PAGEREF _Toc499586811 \h </w:instrText>
        </w:r>
        <w:r w:rsidR="00351450">
          <w:rPr>
            <w:webHidden/>
          </w:rPr>
        </w:r>
        <w:r w:rsidR="00351450">
          <w:rPr>
            <w:webHidden/>
          </w:rPr>
          <w:fldChar w:fldCharType="separate"/>
        </w:r>
        <w:r w:rsidR="00351450">
          <w:rPr>
            <w:webHidden/>
          </w:rPr>
          <w:t>1</w:t>
        </w:r>
        <w:r w:rsidR="00351450">
          <w:rPr>
            <w:webHidden/>
          </w:rPr>
          <w:fldChar w:fldCharType="end"/>
        </w:r>
      </w:hyperlink>
      <w:r w:rsidR="00DD0608">
        <w:t>8</w:t>
      </w:r>
    </w:p>
    <w:p w14:paraId="3EBF743B" w14:textId="43DC3633" w:rsidR="003228EC" w:rsidRDefault="005822D1" w:rsidP="005640C4">
      <w:pPr>
        <w:spacing w:line="360" w:lineRule="auto"/>
        <w:ind w:firstLine="220"/>
        <w:rPr>
          <w:lang w:val="en-GB"/>
        </w:rPr>
      </w:pPr>
      <w:r>
        <w:rPr>
          <w:lang w:val="en-GB"/>
        </w:rPr>
        <w:t>2.1 In</w:t>
      </w:r>
      <w:r w:rsidR="003228EC">
        <w:rPr>
          <w:lang w:val="en-GB"/>
        </w:rPr>
        <w:t>troduction</w:t>
      </w:r>
      <w:r w:rsidR="00774415">
        <w:rPr>
          <w:lang w:val="en-GB"/>
        </w:rPr>
        <w:t>…………………………………</w:t>
      </w:r>
      <w:r w:rsidR="00DD0608">
        <w:rPr>
          <w:lang w:val="en-GB"/>
        </w:rPr>
        <w:t>…………………………………………18</w:t>
      </w:r>
    </w:p>
    <w:p w14:paraId="3F840EA2" w14:textId="2183B9A4" w:rsidR="003228EC" w:rsidRDefault="003228EC" w:rsidP="005640C4">
      <w:pPr>
        <w:spacing w:line="360" w:lineRule="auto"/>
        <w:ind w:left="220"/>
      </w:pPr>
      <w:r>
        <w:rPr>
          <w:lang w:val="en-GB"/>
        </w:rPr>
        <w:t xml:space="preserve">2.2 </w:t>
      </w:r>
      <w:r w:rsidR="00493728" w:rsidRPr="003228EC">
        <w:t>Evaluation of co-evolutionary neural network architectures for time series prediction with mobile application in finance</w:t>
      </w:r>
      <w:r w:rsidR="00493728" w:rsidRPr="003228EC">
        <w:fldChar w:fldCharType="begin"/>
      </w:r>
      <w:r w:rsidR="00493728" w:rsidRPr="003228EC">
        <w:instrText xml:space="preserve"> ADDIN ZOTERO_ITEM CSL_CITATION {"citationID":"lh3yIH5Y","properties":{"formattedCitation":"(Chandra &amp; Chand, 2016)","plainCitation":"(Chandra &amp; Chand, 2016)","noteIndex":0},"citationItems":[{"id":100,"uris":["http://zotero.org/users/local/g8lD94u9/items/QJEZVPBL"],"uri":["http://zotero.org/users/local/g8lD94u9/items/QJEZVPBL"],"itemData":{"id":100,"type":"article-journal","container-title":"Applied Soft Computing","DOI":"10.1016/j.asoc.2016.08.029","journalAbbreviation":"Applied Soft Computing","page":"462-473","title":"Evaluation of co-evolutionary neural network architectures for time series prediction with mobile application in finance","volume":"49","author":[{"family":"Chandra","given":"Rohitash"},{"family":"Chand","given":"Shelvin"}],"issued":{"date-parts":[["2016",12,1]]}}}],"schema":"https://github.com/citation-style-language/schema/raw/master/csl-citation.json"} </w:instrText>
      </w:r>
      <w:r w:rsidR="00493728" w:rsidRPr="003228EC">
        <w:fldChar w:fldCharType="separate"/>
      </w:r>
      <w:r w:rsidR="00493728" w:rsidRPr="003228EC">
        <w:rPr>
          <w:noProof/>
        </w:rPr>
        <w:t>(Chandra &amp; Chand, 2016)</w:t>
      </w:r>
      <w:r w:rsidR="00493728" w:rsidRPr="003228EC">
        <w:fldChar w:fldCharType="end"/>
      </w:r>
      <w:r w:rsidR="00DD0608">
        <w:t>……………………………..18</w:t>
      </w:r>
    </w:p>
    <w:p w14:paraId="4BBEDB13" w14:textId="1BE2002F" w:rsidR="003228EC" w:rsidRDefault="003228EC" w:rsidP="001D540A">
      <w:pPr>
        <w:spacing w:line="360" w:lineRule="auto"/>
        <w:ind w:left="220"/>
        <w:rPr>
          <w:rFonts w:ascii="TimesNewRomanPS" w:hAnsi="TimesNewRomanPS"/>
        </w:rPr>
      </w:pPr>
      <w:r>
        <w:tab/>
        <w:t xml:space="preserve">2.2.1. </w:t>
      </w:r>
      <w:r w:rsidRPr="003228EC">
        <w:rPr>
          <w:rFonts w:ascii="TimesNewRomanPS" w:hAnsi="TimesNewRomanPS"/>
        </w:rPr>
        <w:t>Business problem</w:t>
      </w:r>
      <w:r w:rsidR="00DD0608">
        <w:rPr>
          <w:rFonts w:ascii="TimesNewRomanPS" w:hAnsi="TimesNewRomanPS"/>
        </w:rPr>
        <w:t>……………………………………………………...………18</w:t>
      </w:r>
    </w:p>
    <w:p w14:paraId="62026DFE" w14:textId="21B9CD71" w:rsidR="003228EC" w:rsidRDefault="003228EC" w:rsidP="001D540A">
      <w:pPr>
        <w:spacing w:line="360" w:lineRule="auto"/>
        <w:ind w:left="220"/>
        <w:rPr>
          <w:rFonts w:ascii="TimesNewRomanPS" w:hAnsi="TimesNewRomanPS"/>
        </w:rPr>
      </w:pPr>
      <w:r>
        <w:rPr>
          <w:rFonts w:ascii="TimesNewRomanPS" w:hAnsi="TimesNewRomanPS"/>
        </w:rPr>
        <w:tab/>
        <w:t xml:space="preserve">2.2.2. </w:t>
      </w:r>
      <w:r w:rsidRPr="003228EC">
        <w:rPr>
          <w:rFonts w:ascii="TimesNewRomanPS" w:hAnsi="TimesNewRomanPS"/>
        </w:rPr>
        <w:t>Research Methodology</w:t>
      </w:r>
      <w:r w:rsidR="00DD0608">
        <w:rPr>
          <w:rFonts w:ascii="TimesNewRomanPS" w:hAnsi="TimesNewRomanPS"/>
        </w:rPr>
        <w:t>………………………………………………………...18</w:t>
      </w:r>
    </w:p>
    <w:p w14:paraId="32F2841C" w14:textId="7A50607B" w:rsidR="003228EC" w:rsidRDefault="003228EC" w:rsidP="005640C4">
      <w:pPr>
        <w:spacing w:line="360" w:lineRule="auto"/>
        <w:ind w:left="220"/>
        <w:rPr>
          <w:rFonts w:ascii="TimesNewRomanPS" w:hAnsi="TimesNewRomanPS"/>
        </w:rPr>
      </w:pPr>
      <w:r>
        <w:rPr>
          <w:rFonts w:ascii="TimesNewRomanPS" w:hAnsi="TimesNewRomanPS"/>
        </w:rPr>
        <w:tab/>
        <w:t xml:space="preserve">2.2.3. </w:t>
      </w:r>
      <w:r w:rsidRPr="003228EC">
        <w:rPr>
          <w:rFonts w:ascii="TimesNewRomanPS" w:hAnsi="TimesNewRomanPS"/>
        </w:rPr>
        <w:t>Results</w:t>
      </w:r>
      <w:r w:rsidR="001E65EF">
        <w:rPr>
          <w:rFonts w:ascii="TimesNewRomanPS" w:hAnsi="TimesNewRomanPS"/>
        </w:rPr>
        <w:t>…</w:t>
      </w:r>
      <w:r w:rsidR="00DD0608">
        <w:rPr>
          <w:rFonts w:ascii="TimesNewRomanPS" w:hAnsi="TimesNewRomanPS"/>
        </w:rPr>
        <w:t>……………………………………………………………………....21</w:t>
      </w:r>
    </w:p>
    <w:p w14:paraId="1EB2BA2E" w14:textId="388D4950" w:rsidR="00DD0608" w:rsidRDefault="00DD0608" w:rsidP="00DD0608">
      <w:pPr>
        <w:spacing w:line="360" w:lineRule="auto"/>
        <w:ind w:left="220" w:firstLine="500"/>
        <w:rPr>
          <w:rFonts w:ascii="TimesNewRomanPS" w:hAnsi="TimesNewRomanPS"/>
        </w:rPr>
      </w:pPr>
      <w:r>
        <w:rPr>
          <w:rFonts w:ascii="TimesNewRomanPS" w:hAnsi="TimesNewRomanPS"/>
        </w:rPr>
        <w:t>2.2.4. Research Gaps………………………………………………………………....23</w:t>
      </w:r>
    </w:p>
    <w:p w14:paraId="591C5160" w14:textId="4E98EC6D" w:rsidR="00493728" w:rsidRDefault="003228EC" w:rsidP="00493728">
      <w:pPr>
        <w:spacing w:line="360" w:lineRule="auto"/>
        <w:ind w:left="220"/>
      </w:pPr>
      <w:r>
        <w:rPr>
          <w:lang w:val="en-GB"/>
        </w:rPr>
        <w:t xml:space="preserve">2.3 </w:t>
      </w:r>
      <w:r w:rsidR="00493728" w:rsidRPr="00493728">
        <w:t>A Deep Learning Approach for Optimization of Systematic Signal Detection in Financial Trading Systems with Big Data</w:t>
      </w:r>
      <w:r w:rsidR="00493728" w:rsidRPr="00493728">
        <w:fldChar w:fldCharType="begin"/>
      </w:r>
      <w:r w:rsidR="00493728" w:rsidRPr="00493728">
        <w:instrText xml:space="preserve"> ADDIN ZOTERO_ITEM CSL_CITATION {"citationID":"YB3Ay47K","properties":{"formattedCitation":"(Chang et al., 2011)","plainCitation":"(Chang et al., 2011)","dontUpdate":true,"noteIndex":0},"citationItems":[{"id":74,"uris":["http://zotero.org/users/local/g8lD94u9/items/ICEF3D4H"],"uri":["http://zotero.org/users/local/g8lD94u9/items/ICEF3D4H"],"itemData":{"id":74,"type":"article-journal","container-title":"Applied Soft Computing","DOI":"10.1016/j.asoc.2011.02.029","ISSN":"15684946","issue":"5","journalAbbreviation":"Applied Soft Computing","language":"en","page":"3998-4010","source":"DOI.org (Crossref)","title":"A dynamic threshold decision system for stock trading signal detection","volume":"11","author":[{"family":"Chang","given":"Pei-Chann"},{"family":"Liao","given":"T. Warren"},{"family":"Lin","given":"Jyun-Jie"},{"family":"Fan","given":"Chin-Yuan"}],"issued":{"date-parts":[["2011",7]]}}}],"schema":"https://github.com/citation-style-language/schema/raw/master/csl-citation.json"} </w:instrText>
      </w:r>
      <w:r w:rsidR="00493728" w:rsidRPr="00493728">
        <w:fldChar w:fldCharType="end"/>
      </w:r>
      <w:r w:rsidR="00493728" w:rsidRPr="00493728">
        <w:fldChar w:fldCharType="begin"/>
      </w:r>
      <w:r w:rsidR="00493728" w:rsidRPr="00493728">
        <w:instrText xml:space="preserve"> ADDIN ZOTERO_ITEM CSL_CITATION {"citationID":"b9MBlT7e","properties":{"formattedCitation":"(Arpaci &amp; Karaoglu, 2017)","plainCitation":"(Arpaci &amp; Karaoglu, 2017)","noteIndex":0},"citationItems":[{"id":108,"uris":["http://zotero.org/users/local/g8lD94u9/items/E6BMY8XN"],"uri":["http://zotero.org/users/local/g8lD94u9/items/E6BMY8XN"],"itemData":{"id":108,"type":"article-journal","container-title":"International Journal of Intelligent Systems and Applications in Engineering","DOI":"10.18201/ijisae.2017SpecialIssue31421","ISSN":"2147-6799","issue":"Special Issue","journalAbbreviation":"ijisae","language":"en","page":"31-36","source":"DOI.org (Crossref)","title":"A Deep Learning Approach for Optimization of Systematic Signal Detection in Financial Trading Systems with Big Data","volume":"Special Issue","author":[{"family":"Arpaci","given":"Ugur"},{"family":"Karaoglu","given":"Sercan"}],"issued":{"date-parts":[["2017",7,31]]}}}],"schema":"https://github.com/citation-style-language/schema/raw/master/csl-citation.json"} </w:instrText>
      </w:r>
      <w:r w:rsidR="00493728" w:rsidRPr="00493728">
        <w:fldChar w:fldCharType="separate"/>
      </w:r>
      <w:r w:rsidR="00493728" w:rsidRPr="00493728">
        <w:rPr>
          <w:noProof/>
        </w:rPr>
        <w:t>(Arpaci &amp; Karaoglu, 2017)</w:t>
      </w:r>
      <w:r w:rsidR="00493728" w:rsidRPr="00493728">
        <w:fldChar w:fldCharType="end"/>
      </w:r>
      <w:r w:rsidR="00DD0608">
        <w:t>……………………23</w:t>
      </w:r>
    </w:p>
    <w:p w14:paraId="6A2B12A9" w14:textId="7CC4F96A" w:rsidR="003228EC" w:rsidRDefault="003228EC" w:rsidP="00493728">
      <w:pPr>
        <w:spacing w:line="360" w:lineRule="auto"/>
        <w:ind w:firstLine="720"/>
        <w:rPr>
          <w:rFonts w:ascii="TimesNewRomanPS" w:hAnsi="TimesNewRomanPS"/>
        </w:rPr>
      </w:pPr>
      <w:r>
        <w:t xml:space="preserve">2.3.1. </w:t>
      </w:r>
      <w:r w:rsidRPr="003228EC">
        <w:rPr>
          <w:rFonts w:ascii="TimesNewRomanPS" w:hAnsi="TimesNewRomanPS"/>
        </w:rPr>
        <w:t>Business problem</w:t>
      </w:r>
      <w:r w:rsidR="00DD0608">
        <w:rPr>
          <w:rFonts w:ascii="TimesNewRomanPS" w:hAnsi="TimesNewRomanPS"/>
        </w:rPr>
        <w:t>……………………………………………………………...23</w:t>
      </w:r>
    </w:p>
    <w:p w14:paraId="1177CA1E" w14:textId="648CB6DE" w:rsidR="003228EC" w:rsidRDefault="003228EC" w:rsidP="001D540A">
      <w:pPr>
        <w:spacing w:line="360" w:lineRule="auto"/>
        <w:ind w:left="220"/>
        <w:rPr>
          <w:rFonts w:ascii="TimesNewRomanPS" w:hAnsi="TimesNewRomanPS"/>
        </w:rPr>
      </w:pPr>
      <w:r>
        <w:rPr>
          <w:rFonts w:ascii="TimesNewRomanPS" w:hAnsi="TimesNewRomanPS"/>
        </w:rPr>
        <w:tab/>
        <w:t xml:space="preserve">2.3.2. </w:t>
      </w:r>
      <w:r w:rsidRPr="003228EC">
        <w:rPr>
          <w:rFonts w:ascii="TimesNewRomanPS" w:hAnsi="TimesNewRomanPS"/>
        </w:rPr>
        <w:t>Research Methodology</w:t>
      </w:r>
      <w:r w:rsidR="00DD0608">
        <w:rPr>
          <w:rFonts w:ascii="TimesNewRomanPS" w:hAnsi="TimesNewRomanPS"/>
        </w:rPr>
        <w:t>………………………………………………………...23</w:t>
      </w:r>
    </w:p>
    <w:p w14:paraId="005A1F77" w14:textId="77B0B994" w:rsidR="003228EC" w:rsidRDefault="003228EC" w:rsidP="005640C4">
      <w:pPr>
        <w:spacing w:line="360" w:lineRule="auto"/>
        <w:ind w:left="220"/>
        <w:rPr>
          <w:rFonts w:ascii="TimesNewRomanPS" w:hAnsi="TimesNewRomanPS"/>
        </w:rPr>
      </w:pPr>
      <w:r>
        <w:rPr>
          <w:rFonts w:ascii="TimesNewRomanPS" w:hAnsi="TimesNewRomanPS"/>
        </w:rPr>
        <w:tab/>
        <w:t xml:space="preserve">2.3.3. </w:t>
      </w:r>
      <w:r w:rsidRPr="003228EC">
        <w:rPr>
          <w:rFonts w:ascii="TimesNewRomanPS" w:hAnsi="TimesNewRomanPS"/>
        </w:rPr>
        <w:t>Results</w:t>
      </w:r>
      <w:r w:rsidR="00DD0608">
        <w:rPr>
          <w:rFonts w:ascii="TimesNewRomanPS" w:hAnsi="TimesNewRomanPS"/>
        </w:rPr>
        <w:t>…………………………………………………………………………25</w:t>
      </w:r>
    </w:p>
    <w:p w14:paraId="7BC90DEC" w14:textId="6E5E2A70" w:rsidR="00DD0608" w:rsidRDefault="00DD0608" w:rsidP="00DD0608">
      <w:pPr>
        <w:spacing w:line="360" w:lineRule="auto"/>
        <w:ind w:left="220" w:firstLine="500"/>
        <w:rPr>
          <w:lang w:val="en-GB"/>
        </w:rPr>
      </w:pPr>
      <w:r>
        <w:rPr>
          <w:rFonts w:ascii="TimesNewRomanPS" w:hAnsi="TimesNewRomanPS"/>
        </w:rPr>
        <w:t xml:space="preserve">2.3.4. </w:t>
      </w:r>
      <w:r w:rsidRPr="003228EC">
        <w:rPr>
          <w:rFonts w:ascii="TimesNewRomanPS" w:hAnsi="TimesNewRomanPS"/>
        </w:rPr>
        <w:t>Res</w:t>
      </w:r>
      <w:r>
        <w:rPr>
          <w:rFonts w:ascii="TimesNewRomanPS" w:hAnsi="TimesNewRomanPS"/>
        </w:rPr>
        <w:t>earch Gaps…………………………………………………………………26</w:t>
      </w:r>
    </w:p>
    <w:p w14:paraId="7F3283F9" w14:textId="5EF8B42B" w:rsidR="003228EC" w:rsidRDefault="003228EC" w:rsidP="005640C4">
      <w:pPr>
        <w:spacing w:line="360" w:lineRule="auto"/>
        <w:ind w:left="220"/>
      </w:pPr>
      <w:r>
        <w:rPr>
          <w:lang w:val="en-GB"/>
        </w:rPr>
        <w:t xml:space="preserve">2.4 </w:t>
      </w:r>
      <w:r w:rsidR="00F719A6" w:rsidRPr="00F719A6">
        <w:t>Deep learning with long short-term memory networks for financial market predictions</w:t>
      </w:r>
      <w:r w:rsidR="00F719A6" w:rsidRPr="00F719A6">
        <w:fldChar w:fldCharType="begin"/>
      </w:r>
      <w:r w:rsidR="00F719A6" w:rsidRPr="00F719A6">
        <w:instrText xml:space="preserve"> ADDIN ZOTERO_ITEM CSL_CITATION {"citationID":"pkTfVPkK","properties":{"formattedCitation":"(Fischer &amp; Krauss, 2017)","plainCitation":"(Fischer &amp; Krauss, 2017)","noteIndex":0},"citationItems":[{"id":88,"uris":["http://zotero.org/users/local/g8lD94u9/items/GL93FCVC"],"uri":["http://zotero.org/users/local/g8lD94u9/items/GL93FCVC"],"itemData":{"id":88,"type":"report","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We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is able to explain a portion of the returns of the LSTM.","note":"issue: 11/2017","publisher":"Friedrich-Alexander University Erlangen-Nuremberg, Institute for Economics","title":"Deep learning with long short-term memory networks for financial market predictions","URL":"https://ideas.repec.org/p/zbw/iwqwdp/112017.html","author":[{"family":"Fischer","given":"Thomas"},{"family":"Krauss","given":"Christopher"}],"issued":{"date-parts":[["2017"]]}}}],"schema":"https://github.com/citation-style-language/schema/raw/master/csl-citation.json"} </w:instrText>
      </w:r>
      <w:r w:rsidR="00F719A6" w:rsidRPr="00F719A6">
        <w:fldChar w:fldCharType="separate"/>
      </w:r>
      <w:r w:rsidR="00F719A6" w:rsidRPr="00F719A6">
        <w:rPr>
          <w:noProof/>
        </w:rPr>
        <w:t>(Fischer &amp; Krauss, 2017)</w:t>
      </w:r>
      <w:r w:rsidR="00F719A6" w:rsidRPr="00F719A6">
        <w:fldChar w:fldCharType="end"/>
      </w:r>
      <w:r w:rsidR="001E65EF">
        <w:t>……………………………………………………</w:t>
      </w:r>
      <w:r w:rsidR="00774415">
        <w:t>…</w:t>
      </w:r>
      <w:r w:rsidR="00DD0608">
        <w:t>26</w:t>
      </w:r>
    </w:p>
    <w:p w14:paraId="4FFDD407" w14:textId="4BB08DE8" w:rsidR="003228EC" w:rsidRDefault="003228EC" w:rsidP="001D540A">
      <w:pPr>
        <w:spacing w:line="360" w:lineRule="auto"/>
        <w:ind w:left="220"/>
        <w:rPr>
          <w:rFonts w:ascii="TimesNewRomanPS" w:hAnsi="TimesNewRomanPS"/>
        </w:rPr>
      </w:pPr>
      <w:r>
        <w:tab/>
        <w:t xml:space="preserve">2.4.1. </w:t>
      </w:r>
      <w:r w:rsidRPr="003228EC">
        <w:rPr>
          <w:rFonts w:ascii="TimesNewRomanPS" w:hAnsi="TimesNewRomanPS"/>
        </w:rPr>
        <w:t>Business problem</w:t>
      </w:r>
      <w:r w:rsidR="001E65EF">
        <w:rPr>
          <w:rFonts w:ascii="TimesNewRomanPS" w:hAnsi="TimesNewRomanPS"/>
        </w:rPr>
        <w:t>…………………</w:t>
      </w:r>
      <w:r w:rsidR="00774415">
        <w:rPr>
          <w:rFonts w:ascii="TimesNewRomanPS" w:hAnsi="TimesNewRomanPS"/>
        </w:rPr>
        <w:t>………………………………….</w:t>
      </w:r>
      <w:r w:rsidR="001E65EF">
        <w:rPr>
          <w:rFonts w:ascii="TimesNewRomanPS" w:hAnsi="TimesNewRomanPS"/>
        </w:rPr>
        <w:t>……….</w:t>
      </w:r>
      <w:r w:rsidR="00774415">
        <w:rPr>
          <w:rFonts w:ascii="TimesNewRomanPS" w:hAnsi="TimesNewRomanPS"/>
        </w:rPr>
        <w:t>.</w:t>
      </w:r>
      <w:r w:rsidR="00DD0608">
        <w:rPr>
          <w:rFonts w:ascii="TimesNewRomanPS" w:hAnsi="TimesNewRomanPS"/>
        </w:rPr>
        <w:t>26</w:t>
      </w:r>
    </w:p>
    <w:p w14:paraId="57BBF206" w14:textId="029F1B06" w:rsidR="003228EC" w:rsidRDefault="003228EC" w:rsidP="001D540A">
      <w:pPr>
        <w:spacing w:line="360" w:lineRule="auto"/>
        <w:ind w:left="220"/>
        <w:rPr>
          <w:rFonts w:ascii="TimesNewRomanPS" w:hAnsi="TimesNewRomanPS"/>
        </w:rPr>
      </w:pPr>
      <w:r>
        <w:rPr>
          <w:rFonts w:ascii="TimesNewRomanPS" w:hAnsi="TimesNewRomanPS"/>
        </w:rPr>
        <w:tab/>
        <w:t xml:space="preserve">2.4.2. </w:t>
      </w:r>
      <w:r w:rsidRPr="003228EC">
        <w:rPr>
          <w:rFonts w:ascii="TimesNewRomanPS" w:hAnsi="TimesNewRomanPS"/>
        </w:rPr>
        <w:t>Research Methodology</w:t>
      </w:r>
      <w:r w:rsidR="001E65EF">
        <w:rPr>
          <w:rFonts w:ascii="TimesNewRomanPS" w:hAnsi="TimesNewRomanPS"/>
        </w:rPr>
        <w:t>……………</w:t>
      </w:r>
      <w:r w:rsidR="00774415">
        <w:rPr>
          <w:rFonts w:ascii="TimesNewRomanPS" w:hAnsi="TimesNewRomanPS"/>
        </w:rPr>
        <w:t>…………………………………………...</w:t>
      </w:r>
      <w:r w:rsidR="00DD0608">
        <w:rPr>
          <w:rFonts w:ascii="TimesNewRomanPS" w:hAnsi="TimesNewRomanPS"/>
        </w:rPr>
        <w:t>27</w:t>
      </w:r>
    </w:p>
    <w:p w14:paraId="4A3DA2DE" w14:textId="282E0CC9" w:rsidR="003228EC" w:rsidRDefault="003228EC" w:rsidP="005640C4">
      <w:pPr>
        <w:spacing w:line="360" w:lineRule="auto"/>
        <w:ind w:left="220"/>
        <w:rPr>
          <w:lang w:val="en-GB"/>
        </w:rPr>
      </w:pPr>
      <w:r>
        <w:rPr>
          <w:rFonts w:ascii="TimesNewRomanPS" w:hAnsi="TimesNewRomanPS"/>
        </w:rPr>
        <w:tab/>
        <w:t xml:space="preserve">2.4.3. </w:t>
      </w:r>
      <w:r w:rsidRPr="003228EC">
        <w:rPr>
          <w:rFonts w:ascii="TimesNewRomanPS" w:hAnsi="TimesNewRomanPS"/>
        </w:rPr>
        <w:t>Results</w:t>
      </w:r>
      <w:r w:rsidR="001E65EF">
        <w:rPr>
          <w:rFonts w:ascii="TimesNewRomanPS" w:hAnsi="TimesNewRomanPS"/>
        </w:rPr>
        <w:t>………</w:t>
      </w:r>
      <w:r w:rsidR="00774415">
        <w:rPr>
          <w:rFonts w:ascii="TimesNewRomanPS" w:hAnsi="TimesNewRomanPS"/>
        </w:rPr>
        <w:t>……………………………………………………………..</w:t>
      </w:r>
      <w:r w:rsidR="001E65EF">
        <w:rPr>
          <w:rFonts w:ascii="TimesNewRomanPS" w:hAnsi="TimesNewRomanPS"/>
        </w:rPr>
        <w:t>…</w:t>
      </w:r>
      <w:r w:rsidR="00774415">
        <w:rPr>
          <w:rFonts w:ascii="TimesNewRomanPS" w:hAnsi="TimesNewRomanPS"/>
        </w:rPr>
        <w:t>..</w:t>
      </w:r>
      <w:r w:rsidR="00DD0608">
        <w:rPr>
          <w:rFonts w:ascii="TimesNewRomanPS" w:hAnsi="TimesNewRomanPS"/>
        </w:rPr>
        <w:t>29</w:t>
      </w:r>
    </w:p>
    <w:p w14:paraId="1FCE9244" w14:textId="553C4008" w:rsidR="003228EC" w:rsidRDefault="003228EC" w:rsidP="005640C4">
      <w:pPr>
        <w:spacing w:line="360" w:lineRule="auto"/>
        <w:ind w:left="220"/>
      </w:pPr>
      <w:r>
        <w:rPr>
          <w:lang w:val="en-GB"/>
        </w:rPr>
        <w:t xml:space="preserve">2.5 </w:t>
      </w:r>
      <w:r w:rsidRPr="003228EC">
        <w:t xml:space="preserve">Deep Learning in Finance </w:t>
      </w:r>
      <w:r w:rsidRPr="003228EC">
        <w:fldChar w:fldCharType="begin"/>
      </w:r>
      <w:r w:rsidRPr="003228EC">
        <w:instrText xml:space="preserve"> ADDIN ZOTERO_ITEM CSL_CITATION {"citationID":"8GO4B7mp","properties":{"formattedCitation":"(Heaton et al., 2018)","plainCitation":"(Heaton et al., 2018)","noteIndex":0},"citationItems":[{"id":96,"uris":["http://zotero.org/users/local/g8lD94u9/items/GQGUYCFU"],"uri":["http://zotero.org/users/local/g8lD94u9/items/GQGUYCFU"],"itemData":{"id":96,"type":"article-journal","abstract":"We explore the use of deep learning hierarchical models for problems in financial prediction and classification. Financial prediction problems -- such as those presented in designing and pricing securities, constructing portfolios, and risk management -- often involve large data sets with complex data interactions that currently are difficult or impossible to specify in a full economic model. Applying deep learning methods to these problems can produce more useful results than standard methods in finance. In particular, deep learning can detect and exploit interactions in the data that are, at least currently, invisible to any existing financial economic theory.","container-title":"arXiv:1602.06561 [cs]","note":"arXiv: 1602.06561","source":"arXiv.org","title":"Deep Learning in Finance","URL":"http://arxiv.org/abs/1602.06561","author":[{"family":"Heaton","given":"J. B."},{"family":"Polson","given":"N. G."},{"family":"Witte","given":"J. H."}],"accessed":{"date-parts":[["2021",9,28]]},"issued":{"date-parts":[["2018",1,14]]}}}],"schema":"https://github.com/citation-style-language/schema/raw/master/csl-citation.json"} </w:instrText>
      </w:r>
      <w:r w:rsidRPr="003228EC">
        <w:fldChar w:fldCharType="separate"/>
      </w:r>
      <w:r w:rsidRPr="003228EC">
        <w:rPr>
          <w:noProof/>
        </w:rPr>
        <w:t>(Heaton et al., 2018)</w:t>
      </w:r>
      <w:r w:rsidRPr="003228EC">
        <w:fldChar w:fldCharType="end"/>
      </w:r>
      <w:r w:rsidR="001E65EF">
        <w:t>…………</w:t>
      </w:r>
      <w:r w:rsidR="00774415">
        <w:t>…………………………….</w:t>
      </w:r>
      <w:r w:rsidR="00DD0608">
        <w:t>30</w:t>
      </w:r>
    </w:p>
    <w:p w14:paraId="52CDFB71" w14:textId="2BED94D2" w:rsidR="003228EC" w:rsidRDefault="003228EC" w:rsidP="001D540A">
      <w:pPr>
        <w:spacing w:line="360" w:lineRule="auto"/>
        <w:ind w:left="220"/>
        <w:rPr>
          <w:rFonts w:ascii="TimesNewRomanPS" w:hAnsi="TimesNewRomanPS"/>
        </w:rPr>
      </w:pPr>
      <w:r>
        <w:lastRenderedPageBreak/>
        <w:tab/>
        <w:t xml:space="preserve">2.5.1. </w:t>
      </w:r>
      <w:r w:rsidRPr="003228EC">
        <w:rPr>
          <w:rFonts w:ascii="TimesNewRomanPS" w:hAnsi="TimesNewRomanPS"/>
        </w:rPr>
        <w:t>Business problem</w:t>
      </w:r>
      <w:r w:rsidR="001E65EF">
        <w:rPr>
          <w:rFonts w:ascii="TimesNewRomanPS" w:hAnsi="TimesNewRomanPS"/>
        </w:rPr>
        <w:t>…………………</w:t>
      </w:r>
      <w:r w:rsidR="00774415">
        <w:rPr>
          <w:rFonts w:ascii="TimesNewRomanPS" w:hAnsi="TimesNewRomanPS"/>
        </w:rPr>
        <w:t>…………………………………………...</w:t>
      </w:r>
      <w:r w:rsidR="00DD0608">
        <w:rPr>
          <w:rFonts w:ascii="TimesNewRomanPS" w:hAnsi="TimesNewRomanPS"/>
        </w:rPr>
        <w:t>30</w:t>
      </w:r>
    </w:p>
    <w:p w14:paraId="4333F57E" w14:textId="5AE3272A" w:rsidR="003228EC" w:rsidRDefault="003228EC" w:rsidP="001D540A">
      <w:pPr>
        <w:spacing w:line="360" w:lineRule="auto"/>
        <w:ind w:left="220"/>
        <w:rPr>
          <w:rFonts w:ascii="TimesNewRomanPS" w:hAnsi="TimesNewRomanPS"/>
        </w:rPr>
      </w:pPr>
      <w:r>
        <w:rPr>
          <w:rFonts w:ascii="TimesNewRomanPS" w:hAnsi="TimesNewRomanPS"/>
        </w:rPr>
        <w:tab/>
        <w:t xml:space="preserve">2.5.2. </w:t>
      </w:r>
      <w:r w:rsidRPr="003228EC">
        <w:rPr>
          <w:rFonts w:ascii="TimesNewRomanPS" w:hAnsi="TimesNewRomanPS"/>
        </w:rPr>
        <w:t>Research Methodology</w:t>
      </w:r>
      <w:r w:rsidR="001E65EF">
        <w:rPr>
          <w:rFonts w:ascii="TimesNewRomanPS" w:hAnsi="TimesNewRomanPS"/>
        </w:rPr>
        <w:t>………</w:t>
      </w:r>
      <w:r w:rsidR="00774415">
        <w:rPr>
          <w:rFonts w:ascii="TimesNewRomanPS" w:hAnsi="TimesNewRomanPS"/>
        </w:rPr>
        <w:t>……………………………………………...</w:t>
      </w:r>
      <w:r w:rsidR="00DD0608">
        <w:rPr>
          <w:rFonts w:ascii="TimesNewRomanPS" w:hAnsi="TimesNewRomanPS"/>
        </w:rPr>
        <w:t>…30</w:t>
      </w:r>
    </w:p>
    <w:p w14:paraId="73235432" w14:textId="5A682945" w:rsidR="003228EC" w:rsidRDefault="003228EC" w:rsidP="005640C4">
      <w:pPr>
        <w:spacing w:line="360" w:lineRule="auto"/>
        <w:ind w:left="220"/>
        <w:rPr>
          <w:lang w:val="en-GB"/>
        </w:rPr>
      </w:pPr>
      <w:r>
        <w:rPr>
          <w:rFonts w:ascii="TimesNewRomanPS" w:hAnsi="TimesNewRomanPS"/>
        </w:rPr>
        <w:tab/>
        <w:t xml:space="preserve">2.5.3. </w:t>
      </w:r>
      <w:r w:rsidRPr="003228EC">
        <w:rPr>
          <w:rFonts w:ascii="TimesNewRomanPS" w:hAnsi="TimesNewRomanPS"/>
        </w:rPr>
        <w:t>Results</w:t>
      </w:r>
      <w:r w:rsidR="001E65EF">
        <w:rPr>
          <w:rFonts w:ascii="TimesNewRomanPS" w:hAnsi="TimesNewRomanPS"/>
        </w:rPr>
        <w:t>…………</w:t>
      </w:r>
      <w:r w:rsidR="00774415">
        <w:rPr>
          <w:rFonts w:ascii="TimesNewRomanPS" w:hAnsi="TimesNewRomanPS"/>
        </w:rPr>
        <w:t>………………………………………………………..</w:t>
      </w:r>
      <w:r w:rsidR="001E65EF">
        <w:rPr>
          <w:rFonts w:ascii="TimesNewRomanPS" w:hAnsi="TimesNewRomanPS"/>
        </w:rPr>
        <w:t>……..</w:t>
      </w:r>
      <w:r w:rsidR="00482A16">
        <w:rPr>
          <w:rFonts w:ascii="TimesNewRomanPS" w:hAnsi="TimesNewRomanPS"/>
        </w:rPr>
        <w:t>30</w:t>
      </w:r>
    </w:p>
    <w:p w14:paraId="7A5499F4" w14:textId="77777777" w:rsidR="00493728" w:rsidRPr="00493728" w:rsidRDefault="003228EC" w:rsidP="00493728">
      <w:pPr>
        <w:spacing w:line="360" w:lineRule="auto"/>
        <w:ind w:firstLine="220"/>
      </w:pPr>
      <w:r>
        <w:rPr>
          <w:lang w:val="en-GB"/>
        </w:rPr>
        <w:t xml:space="preserve">2.6 </w:t>
      </w:r>
      <w:r w:rsidR="00493728" w:rsidRPr="00493728">
        <w:t>A deep learning framework for financial time series using stacked</w:t>
      </w:r>
    </w:p>
    <w:p w14:paraId="12B38614" w14:textId="5C2B1E11" w:rsidR="003228EC" w:rsidRPr="00493728" w:rsidRDefault="00493728" w:rsidP="00493728">
      <w:pPr>
        <w:spacing w:line="360" w:lineRule="auto"/>
        <w:ind w:firstLine="220"/>
      </w:pPr>
      <w:r w:rsidRPr="00493728">
        <w:t>autoencoders and long-short term memory</w:t>
      </w:r>
      <w:r w:rsidRPr="00493728">
        <w:fldChar w:fldCharType="begin"/>
      </w:r>
      <w:r w:rsidRPr="00493728">
        <w:instrText xml:space="preserve"> ADDIN ZOTERO_ITEM CSL_CITATION {"citationID":"YW46spwh","properties":{"formattedCitation":"(Bao et al., 2017)","plainCitation":"(Bao et al., 2017)","noteIndex":0},"citationItems":[{"id":116,"uris":["http://zotero.org/users/local/g8lD94u9/items/EPJS9C2D"],"uri":["http://zotero.org/users/local/g8lD94u9/items/EPJS9C2D"],"itemData":{"id":116,"type":"article-journal","container-title":"PLOS ONE","DOI":"10.1371/journal.pone.0180944","ISSN":"1932-6203","issue":"7","journalAbbreviation":"PLoS ONE","language":"en","page":"e0180944","source":"DOI.org (Crossref)","title":"A deep learning framework for financial time series using stacked autoencoders and long-short term memory","volume":"12","author":[{"family":"Bao","given":"Wei"},{"family":"Yue","given":"Jun"},{"family":"Rao","given":"Yulei"}],"editor":[{"family":"Podobnik","given":"Boris"}],"issued":{"date-parts":[["2017",7,14]]}}}],"schema":"https://github.com/citation-style-language/schema/raw/master/csl-citation.json"} </w:instrText>
      </w:r>
      <w:r w:rsidRPr="00493728">
        <w:fldChar w:fldCharType="separate"/>
      </w:r>
      <w:r w:rsidRPr="00493728">
        <w:rPr>
          <w:noProof/>
        </w:rPr>
        <w:t>(Bao et al., 2017)</w:t>
      </w:r>
      <w:r w:rsidRPr="00493728">
        <w:fldChar w:fldCharType="end"/>
      </w:r>
      <w:r w:rsidR="001E65EF">
        <w:t>………………</w:t>
      </w:r>
      <w:r w:rsidR="00774415">
        <w:t>…………..</w:t>
      </w:r>
      <w:r w:rsidR="001E65EF">
        <w:t>…</w:t>
      </w:r>
      <w:r w:rsidR="00482A16">
        <w:t>33</w:t>
      </w:r>
    </w:p>
    <w:p w14:paraId="0C2B7892" w14:textId="05EC43E3" w:rsidR="003228EC" w:rsidRDefault="003228EC" w:rsidP="001D540A">
      <w:pPr>
        <w:spacing w:line="360" w:lineRule="auto"/>
        <w:ind w:left="220"/>
        <w:rPr>
          <w:rFonts w:ascii="TimesNewRomanPS" w:hAnsi="TimesNewRomanPS"/>
        </w:rPr>
      </w:pPr>
      <w:r>
        <w:tab/>
        <w:t xml:space="preserve">2.6.1. </w:t>
      </w:r>
      <w:r w:rsidRPr="003228EC">
        <w:rPr>
          <w:rFonts w:ascii="TimesNewRomanPS" w:hAnsi="TimesNewRomanPS"/>
        </w:rPr>
        <w:t>Business problem</w:t>
      </w:r>
      <w:r w:rsidR="001E65EF">
        <w:rPr>
          <w:rFonts w:ascii="TimesNewRomanPS" w:hAnsi="TimesNewRomanPS"/>
        </w:rPr>
        <w:t>…………………………</w:t>
      </w:r>
      <w:r w:rsidR="00774415">
        <w:rPr>
          <w:rFonts w:ascii="TimesNewRomanPS" w:hAnsi="TimesNewRomanPS"/>
        </w:rPr>
        <w:t>…………………………………..</w:t>
      </w:r>
      <w:r w:rsidR="001E65EF">
        <w:rPr>
          <w:rFonts w:ascii="TimesNewRomanPS" w:hAnsi="TimesNewRomanPS"/>
        </w:rPr>
        <w:t>.</w:t>
      </w:r>
      <w:r w:rsidR="00482A16">
        <w:rPr>
          <w:rFonts w:ascii="TimesNewRomanPS" w:hAnsi="TimesNewRomanPS"/>
        </w:rPr>
        <w:t>33</w:t>
      </w:r>
    </w:p>
    <w:p w14:paraId="7ABD4191" w14:textId="7D5ECD4B" w:rsidR="003228EC" w:rsidRDefault="003228EC" w:rsidP="001D540A">
      <w:pPr>
        <w:spacing w:line="360" w:lineRule="auto"/>
        <w:ind w:left="220"/>
        <w:rPr>
          <w:rFonts w:ascii="TimesNewRomanPS" w:hAnsi="TimesNewRomanPS"/>
        </w:rPr>
      </w:pPr>
      <w:r>
        <w:rPr>
          <w:rFonts w:ascii="TimesNewRomanPS" w:hAnsi="TimesNewRomanPS"/>
        </w:rPr>
        <w:tab/>
        <w:t xml:space="preserve">2.6.2. </w:t>
      </w:r>
      <w:r w:rsidRPr="003228EC">
        <w:rPr>
          <w:rFonts w:ascii="TimesNewRomanPS" w:hAnsi="TimesNewRomanPS"/>
        </w:rPr>
        <w:t>Research Methodology</w:t>
      </w:r>
      <w:r w:rsidR="001E65EF">
        <w:rPr>
          <w:rFonts w:ascii="TimesNewRomanPS" w:hAnsi="TimesNewRomanPS"/>
        </w:rPr>
        <w:t>……………………</w:t>
      </w:r>
      <w:r w:rsidR="00774415">
        <w:rPr>
          <w:rFonts w:ascii="TimesNewRomanPS" w:hAnsi="TimesNewRomanPS"/>
        </w:rPr>
        <w:t>………………………………..</w:t>
      </w:r>
      <w:r w:rsidR="001E65EF">
        <w:rPr>
          <w:rFonts w:ascii="TimesNewRomanPS" w:hAnsi="TimesNewRomanPS"/>
        </w:rPr>
        <w:t>…</w:t>
      </w:r>
      <w:r w:rsidR="00482A16">
        <w:rPr>
          <w:rFonts w:ascii="TimesNewRomanPS" w:hAnsi="TimesNewRomanPS"/>
        </w:rPr>
        <w:t>33</w:t>
      </w:r>
    </w:p>
    <w:p w14:paraId="573D2C90" w14:textId="1574F3BE" w:rsidR="003228EC" w:rsidRDefault="003228EC" w:rsidP="005640C4">
      <w:pPr>
        <w:spacing w:line="360" w:lineRule="auto"/>
        <w:ind w:left="220"/>
        <w:rPr>
          <w:lang w:val="en-GB"/>
        </w:rPr>
      </w:pPr>
      <w:r>
        <w:rPr>
          <w:rFonts w:ascii="TimesNewRomanPS" w:hAnsi="TimesNewRomanPS"/>
        </w:rPr>
        <w:tab/>
        <w:t xml:space="preserve">2.6.3. </w:t>
      </w:r>
      <w:r w:rsidRPr="003228EC">
        <w:rPr>
          <w:rFonts w:ascii="TimesNewRomanPS" w:hAnsi="TimesNewRomanPS"/>
        </w:rPr>
        <w:t>Results</w:t>
      </w:r>
      <w:r w:rsidR="001E65EF">
        <w:rPr>
          <w:rFonts w:ascii="TimesNewRomanPS" w:hAnsi="TimesNewRomanPS"/>
        </w:rPr>
        <w:t>…………</w:t>
      </w:r>
      <w:r w:rsidR="00774415">
        <w:rPr>
          <w:rFonts w:ascii="TimesNewRomanPS" w:hAnsi="TimesNewRomanPS"/>
        </w:rPr>
        <w:t>………………………………………………………………</w:t>
      </w:r>
      <w:r w:rsidR="00F66C6A">
        <w:rPr>
          <w:rFonts w:ascii="TimesNewRomanPS" w:hAnsi="TimesNewRomanPS"/>
        </w:rPr>
        <w:t>35</w:t>
      </w:r>
    </w:p>
    <w:p w14:paraId="2C72DC1F" w14:textId="164C1F58" w:rsidR="003228EC" w:rsidRDefault="003228EC" w:rsidP="005640C4">
      <w:pPr>
        <w:spacing w:line="360" w:lineRule="auto"/>
        <w:ind w:left="220"/>
      </w:pPr>
      <w:r>
        <w:rPr>
          <w:lang w:val="en-GB"/>
        </w:rPr>
        <w:t xml:space="preserve">2.7 </w:t>
      </w:r>
      <w:r w:rsidR="00493728" w:rsidRPr="00493728">
        <w:t>A Recurrent Neural Network Approach in Predicting Daily Stock Prices</w:t>
      </w:r>
      <w:r w:rsidR="0068487E">
        <w:t xml:space="preserve"> </w:t>
      </w:r>
      <w:r w:rsidR="00493728" w:rsidRPr="00493728">
        <w:t>(Samarawickrama &amp; Fernando, 2017)</w:t>
      </w:r>
      <w:r w:rsidR="001E65EF">
        <w:t>……………………</w:t>
      </w:r>
      <w:r w:rsidR="00774415">
        <w:t>………………………………..</w:t>
      </w:r>
      <w:r w:rsidR="001E65EF">
        <w:t>3</w:t>
      </w:r>
      <w:r w:rsidR="00F66C6A">
        <w:t>6</w:t>
      </w:r>
    </w:p>
    <w:p w14:paraId="4D7363E8" w14:textId="204EFB8E" w:rsidR="003228EC" w:rsidRDefault="003228EC" w:rsidP="001D540A">
      <w:pPr>
        <w:spacing w:line="360" w:lineRule="auto"/>
        <w:ind w:left="220"/>
        <w:rPr>
          <w:rFonts w:ascii="TimesNewRomanPS" w:hAnsi="TimesNewRomanPS"/>
        </w:rPr>
      </w:pPr>
      <w:r>
        <w:tab/>
        <w:t xml:space="preserve">2.7.1. </w:t>
      </w:r>
      <w:r w:rsidRPr="003228EC">
        <w:rPr>
          <w:rFonts w:ascii="TimesNewRomanPS" w:hAnsi="TimesNewRomanPS"/>
        </w:rPr>
        <w:t>Business problem</w:t>
      </w:r>
      <w:r w:rsidR="001E65EF">
        <w:rPr>
          <w:rFonts w:ascii="TimesNewRomanPS" w:hAnsi="TimesNewRomanPS"/>
        </w:rPr>
        <w:t>………………………</w:t>
      </w:r>
      <w:r w:rsidR="00774415">
        <w:rPr>
          <w:rFonts w:ascii="TimesNewRomanPS" w:hAnsi="TimesNewRomanPS"/>
        </w:rPr>
        <w:t>……………………………………...</w:t>
      </w:r>
      <w:r w:rsidR="001E65EF">
        <w:rPr>
          <w:rFonts w:ascii="TimesNewRomanPS" w:hAnsi="TimesNewRomanPS"/>
        </w:rPr>
        <w:t>3</w:t>
      </w:r>
      <w:r w:rsidR="00F66C6A">
        <w:rPr>
          <w:rFonts w:ascii="TimesNewRomanPS" w:hAnsi="TimesNewRomanPS"/>
        </w:rPr>
        <w:t>6</w:t>
      </w:r>
    </w:p>
    <w:p w14:paraId="5ECCA288" w14:textId="760C6D30" w:rsidR="003228EC" w:rsidRDefault="003228EC" w:rsidP="001D540A">
      <w:pPr>
        <w:spacing w:line="360" w:lineRule="auto"/>
        <w:ind w:left="220"/>
        <w:rPr>
          <w:rFonts w:ascii="TimesNewRomanPS" w:hAnsi="TimesNewRomanPS"/>
        </w:rPr>
      </w:pPr>
      <w:r>
        <w:rPr>
          <w:rFonts w:ascii="TimesNewRomanPS" w:hAnsi="TimesNewRomanPS"/>
        </w:rPr>
        <w:tab/>
        <w:t xml:space="preserve">2.7.2. </w:t>
      </w:r>
      <w:r w:rsidRPr="003228EC">
        <w:rPr>
          <w:rFonts w:ascii="TimesNewRomanPS" w:hAnsi="TimesNewRomanPS"/>
        </w:rPr>
        <w:t>Research Methodology</w:t>
      </w:r>
      <w:r w:rsidR="001E65EF">
        <w:rPr>
          <w:rFonts w:ascii="TimesNewRomanPS" w:hAnsi="TimesNewRomanPS"/>
        </w:rPr>
        <w:t>……………………</w:t>
      </w:r>
      <w:r w:rsidR="00774415">
        <w:rPr>
          <w:rFonts w:ascii="TimesNewRomanPS" w:hAnsi="TimesNewRomanPS"/>
        </w:rPr>
        <w:t>………………………………...</w:t>
      </w:r>
      <w:r w:rsidR="001E65EF">
        <w:rPr>
          <w:rFonts w:ascii="TimesNewRomanPS" w:hAnsi="TimesNewRomanPS"/>
        </w:rPr>
        <w:t>…3</w:t>
      </w:r>
      <w:r w:rsidR="00F66C6A">
        <w:rPr>
          <w:rFonts w:ascii="TimesNewRomanPS" w:hAnsi="TimesNewRomanPS"/>
        </w:rPr>
        <w:t>6</w:t>
      </w:r>
    </w:p>
    <w:p w14:paraId="06392308" w14:textId="1DB5B18E" w:rsidR="003228EC" w:rsidRDefault="003228EC" w:rsidP="005640C4">
      <w:pPr>
        <w:spacing w:line="360" w:lineRule="auto"/>
        <w:ind w:left="220"/>
        <w:rPr>
          <w:rFonts w:ascii="TimesNewRomanPS" w:hAnsi="TimesNewRomanPS"/>
        </w:rPr>
      </w:pPr>
      <w:r>
        <w:rPr>
          <w:rFonts w:ascii="TimesNewRomanPS" w:hAnsi="TimesNewRomanPS"/>
        </w:rPr>
        <w:tab/>
        <w:t xml:space="preserve">2.7.3. </w:t>
      </w:r>
      <w:r w:rsidRPr="003228EC">
        <w:rPr>
          <w:rFonts w:ascii="TimesNewRomanPS" w:hAnsi="TimesNewRomanPS"/>
        </w:rPr>
        <w:t>Results</w:t>
      </w:r>
      <w:r w:rsidR="001E65EF">
        <w:rPr>
          <w:rFonts w:ascii="TimesNewRomanPS" w:hAnsi="TimesNewRomanPS"/>
        </w:rPr>
        <w:t>…………………………</w:t>
      </w:r>
      <w:r w:rsidR="00774415">
        <w:rPr>
          <w:rFonts w:ascii="TimesNewRomanPS" w:hAnsi="TimesNewRomanPS"/>
        </w:rPr>
        <w:t>……………………………………………...</w:t>
      </w:r>
      <w:r w:rsidR="00F66C6A">
        <w:rPr>
          <w:rFonts w:ascii="TimesNewRomanPS" w:hAnsi="TimesNewRomanPS"/>
        </w:rPr>
        <w:t>.38</w:t>
      </w:r>
    </w:p>
    <w:p w14:paraId="08127E95" w14:textId="7A057BAF" w:rsidR="00F66C6A" w:rsidRDefault="00F66C6A" w:rsidP="00F66C6A">
      <w:pPr>
        <w:spacing w:line="360" w:lineRule="auto"/>
        <w:ind w:left="220" w:firstLine="500"/>
        <w:rPr>
          <w:lang w:val="en-GB"/>
        </w:rPr>
      </w:pPr>
      <w:r>
        <w:rPr>
          <w:rFonts w:ascii="TimesNewRomanPS" w:hAnsi="TimesNewRomanPS"/>
        </w:rPr>
        <w:t xml:space="preserve">2.7.4. </w:t>
      </w:r>
      <w:r w:rsidRPr="003228EC">
        <w:rPr>
          <w:rFonts w:ascii="TimesNewRomanPS" w:hAnsi="TimesNewRomanPS"/>
        </w:rPr>
        <w:t>Res</w:t>
      </w:r>
      <w:r>
        <w:rPr>
          <w:rFonts w:ascii="TimesNewRomanPS" w:hAnsi="TimesNewRomanPS"/>
        </w:rPr>
        <w:t>earch Gaps………………………………………………………………....38</w:t>
      </w:r>
    </w:p>
    <w:p w14:paraId="48172568" w14:textId="6905B729" w:rsidR="0068487E" w:rsidRDefault="003228EC" w:rsidP="001D540A">
      <w:pPr>
        <w:spacing w:line="360" w:lineRule="auto"/>
        <w:ind w:left="220"/>
        <w:rPr>
          <w:b/>
          <w:bCs/>
        </w:rPr>
      </w:pPr>
      <w:r>
        <w:rPr>
          <w:lang w:val="en-GB"/>
        </w:rPr>
        <w:t xml:space="preserve">2.8 </w:t>
      </w:r>
      <w:r w:rsidR="0068487E" w:rsidRPr="0068487E">
        <w:t>CNN-LSTM Neural Network Model for Quantitative Strategy Analysis in Stock Markets</w:t>
      </w:r>
      <w:r w:rsidR="0068487E" w:rsidRPr="0068487E">
        <w:fldChar w:fldCharType="begin"/>
      </w:r>
      <w:r w:rsidR="0068487E" w:rsidRPr="0068487E">
        <w:instrText xml:space="preserve"> ADDIN ZOTERO_ITEM CSL_CITATION {"citationID":"vI789O2n","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sidR="0068487E" w:rsidRPr="0068487E">
        <w:fldChar w:fldCharType="separate"/>
      </w:r>
      <w:r w:rsidR="0068487E" w:rsidRPr="0068487E">
        <w:rPr>
          <w:noProof/>
        </w:rPr>
        <w:t>(Liu et al., 2017a)</w:t>
      </w:r>
      <w:r w:rsidR="0068487E" w:rsidRPr="0068487E">
        <w:fldChar w:fldCharType="end"/>
      </w:r>
      <w:r w:rsidR="001E65EF">
        <w:t>………………………………</w:t>
      </w:r>
      <w:r w:rsidR="00774415">
        <w:t>………………………</w:t>
      </w:r>
      <w:r w:rsidR="00F66C6A">
        <w:t>…………38</w:t>
      </w:r>
    </w:p>
    <w:p w14:paraId="639423EB" w14:textId="7BB3B7F0" w:rsidR="003228EC" w:rsidRDefault="003228EC" w:rsidP="001D540A">
      <w:pPr>
        <w:spacing w:line="360" w:lineRule="auto"/>
        <w:ind w:left="220"/>
        <w:rPr>
          <w:rFonts w:ascii="TimesNewRomanPS" w:hAnsi="TimesNewRomanPS"/>
        </w:rPr>
      </w:pPr>
      <w:r>
        <w:tab/>
        <w:t xml:space="preserve">2.8.1. </w:t>
      </w:r>
      <w:r w:rsidRPr="003228EC">
        <w:rPr>
          <w:rFonts w:ascii="TimesNewRomanPS" w:hAnsi="TimesNewRomanPS"/>
        </w:rPr>
        <w:t>Business problem</w:t>
      </w:r>
      <w:r w:rsidR="001E65EF">
        <w:rPr>
          <w:rFonts w:ascii="TimesNewRomanPS" w:hAnsi="TimesNewRomanPS"/>
        </w:rPr>
        <w:t>……………………………</w:t>
      </w:r>
      <w:r w:rsidR="00774415">
        <w:rPr>
          <w:rFonts w:ascii="TimesNewRomanPS" w:hAnsi="TimesNewRomanPS"/>
        </w:rPr>
        <w:t>………………………………..</w:t>
      </w:r>
      <w:r w:rsidR="00F66C6A">
        <w:rPr>
          <w:rFonts w:ascii="TimesNewRomanPS" w:hAnsi="TimesNewRomanPS"/>
        </w:rPr>
        <w:t>.38</w:t>
      </w:r>
    </w:p>
    <w:p w14:paraId="4532E32F" w14:textId="151BF6CE" w:rsidR="003228EC" w:rsidRDefault="003228EC" w:rsidP="001D540A">
      <w:pPr>
        <w:spacing w:line="360" w:lineRule="auto"/>
        <w:ind w:left="220"/>
        <w:rPr>
          <w:rFonts w:ascii="TimesNewRomanPS" w:hAnsi="TimesNewRomanPS"/>
        </w:rPr>
      </w:pPr>
      <w:r>
        <w:rPr>
          <w:rFonts w:ascii="TimesNewRomanPS" w:hAnsi="TimesNewRomanPS"/>
        </w:rPr>
        <w:tab/>
        <w:t xml:space="preserve">2.8.2. </w:t>
      </w:r>
      <w:r w:rsidRPr="003228EC">
        <w:rPr>
          <w:rFonts w:ascii="TimesNewRomanPS" w:hAnsi="TimesNewRomanPS"/>
        </w:rPr>
        <w:t>Research Methodology</w:t>
      </w:r>
      <w:r w:rsidR="001E65EF">
        <w:rPr>
          <w:rFonts w:ascii="TimesNewRomanPS" w:hAnsi="TimesNewRomanPS"/>
        </w:rPr>
        <w:t>…………………………</w:t>
      </w:r>
      <w:r w:rsidR="00774415">
        <w:rPr>
          <w:rFonts w:ascii="TimesNewRomanPS" w:hAnsi="TimesNewRomanPS"/>
        </w:rPr>
        <w:t>……………………………...</w:t>
      </w:r>
      <w:r w:rsidR="00F66C6A">
        <w:rPr>
          <w:rFonts w:ascii="TimesNewRomanPS" w:hAnsi="TimesNewRomanPS"/>
        </w:rPr>
        <w:t>39</w:t>
      </w:r>
    </w:p>
    <w:p w14:paraId="2F957181" w14:textId="32142B48" w:rsidR="003228EC" w:rsidRDefault="003228EC" w:rsidP="005640C4">
      <w:pPr>
        <w:spacing w:line="360" w:lineRule="auto"/>
        <w:ind w:left="220"/>
        <w:rPr>
          <w:rFonts w:ascii="TimesNewRomanPS" w:hAnsi="TimesNewRomanPS"/>
        </w:rPr>
      </w:pPr>
      <w:r>
        <w:rPr>
          <w:rFonts w:ascii="TimesNewRomanPS" w:hAnsi="TimesNewRomanPS"/>
        </w:rPr>
        <w:tab/>
        <w:t xml:space="preserve">2.8.3. </w:t>
      </w:r>
      <w:r w:rsidRPr="003228EC">
        <w:rPr>
          <w:rFonts w:ascii="TimesNewRomanPS" w:hAnsi="TimesNewRomanPS"/>
        </w:rPr>
        <w:t>Results</w:t>
      </w:r>
      <w:r w:rsidR="001E65EF">
        <w:rPr>
          <w:rFonts w:ascii="TimesNewRomanPS" w:hAnsi="TimesNewRomanPS"/>
        </w:rPr>
        <w:t>……………………………………</w:t>
      </w:r>
      <w:r w:rsidR="00774415">
        <w:rPr>
          <w:rFonts w:ascii="TimesNewRomanPS" w:hAnsi="TimesNewRomanPS"/>
        </w:rPr>
        <w:t>……………………………………</w:t>
      </w:r>
      <w:r w:rsidR="00F66C6A">
        <w:rPr>
          <w:rFonts w:ascii="TimesNewRomanPS" w:hAnsi="TimesNewRomanPS"/>
        </w:rPr>
        <w:t>40</w:t>
      </w:r>
    </w:p>
    <w:p w14:paraId="3C2BE95E" w14:textId="00475C24" w:rsidR="00F66C6A" w:rsidRDefault="00F66C6A" w:rsidP="00F66C6A">
      <w:pPr>
        <w:spacing w:line="360" w:lineRule="auto"/>
        <w:ind w:left="220" w:firstLine="500"/>
        <w:rPr>
          <w:lang w:val="en-GB"/>
        </w:rPr>
      </w:pPr>
      <w:r>
        <w:rPr>
          <w:rFonts w:ascii="TimesNewRomanPS" w:hAnsi="TimesNewRomanPS"/>
        </w:rPr>
        <w:t>2.8.4. Research Gap</w:t>
      </w:r>
      <w:r w:rsidRPr="003228EC">
        <w:rPr>
          <w:rFonts w:ascii="TimesNewRomanPS" w:hAnsi="TimesNewRomanPS"/>
        </w:rPr>
        <w:t>s</w:t>
      </w:r>
      <w:r>
        <w:rPr>
          <w:rFonts w:ascii="TimesNewRomanPS" w:hAnsi="TimesNewRomanPS"/>
        </w:rPr>
        <w:t>…………………………………………………………………</w:t>
      </w:r>
      <w:r w:rsidR="00B5215C">
        <w:rPr>
          <w:rFonts w:ascii="TimesNewRomanPS" w:hAnsi="TimesNewRomanPS"/>
        </w:rPr>
        <w:t>41</w:t>
      </w:r>
    </w:p>
    <w:p w14:paraId="52E90D51" w14:textId="2943E3C3" w:rsidR="003228EC" w:rsidRPr="005640C4" w:rsidRDefault="003228EC" w:rsidP="005640C4">
      <w:pPr>
        <w:spacing w:line="360" w:lineRule="auto"/>
        <w:ind w:left="220"/>
        <w:rPr>
          <w:b/>
          <w:bCs/>
        </w:rPr>
      </w:pPr>
      <w:r>
        <w:rPr>
          <w:lang w:val="en-GB"/>
        </w:rPr>
        <w:t xml:space="preserve">2.9 </w:t>
      </w:r>
      <w:r w:rsidR="0068487E" w:rsidRPr="0068487E">
        <w:t>Deep and Wide Neural Networks on Multiple sets of Temporal data with Correlation</w:t>
      </w:r>
      <w:r w:rsidR="0068487E" w:rsidRPr="0068487E">
        <w:fldChar w:fldCharType="begin"/>
      </w:r>
      <w:r w:rsidR="0068487E" w:rsidRPr="0068487E">
        <w:instrText xml:space="preserve"> ADDIN ZOTERO_ITEM CSL_CITATION {"citationID":"n9xRjY1l","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sidR="0068487E" w:rsidRPr="0068487E">
        <w:fldChar w:fldCharType="separate"/>
      </w:r>
      <w:r w:rsidR="0068487E" w:rsidRPr="0068487E">
        <w:rPr>
          <w:noProof/>
        </w:rPr>
        <w:t>(Yuan et al., 2018a)</w:t>
      </w:r>
      <w:r w:rsidR="0068487E" w:rsidRPr="0068487E">
        <w:fldChar w:fldCharType="end"/>
      </w:r>
      <w:r w:rsidR="001E65EF">
        <w:t>…………………………</w:t>
      </w:r>
      <w:r w:rsidR="00774415">
        <w:t>…………………………..</w:t>
      </w:r>
      <w:r w:rsidR="00B5215C">
        <w:t>……..41</w:t>
      </w:r>
    </w:p>
    <w:p w14:paraId="51B0AD1F" w14:textId="1A502644" w:rsidR="003228EC" w:rsidRDefault="003228EC" w:rsidP="001D540A">
      <w:pPr>
        <w:spacing w:line="360" w:lineRule="auto"/>
        <w:ind w:left="220"/>
        <w:rPr>
          <w:rFonts w:ascii="TimesNewRomanPS" w:hAnsi="TimesNewRomanPS"/>
        </w:rPr>
      </w:pPr>
      <w:r>
        <w:tab/>
        <w:t xml:space="preserve">2.9.1. </w:t>
      </w:r>
      <w:r w:rsidRPr="003228EC">
        <w:rPr>
          <w:rFonts w:ascii="TimesNewRomanPS" w:hAnsi="TimesNewRomanPS"/>
        </w:rPr>
        <w:t>Business problem</w:t>
      </w:r>
      <w:r w:rsidR="001E65EF">
        <w:rPr>
          <w:rFonts w:ascii="TimesNewRomanPS" w:hAnsi="TimesNewRomanPS"/>
        </w:rPr>
        <w:t>………………………………</w:t>
      </w:r>
      <w:r w:rsidR="00774415">
        <w:rPr>
          <w:rFonts w:ascii="TimesNewRomanPS" w:hAnsi="TimesNewRomanPS"/>
        </w:rPr>
        <w:t>……………………………...</w:t>
      </w:r>
      <w:r w:rsidR="00B5215C">
        <w:rPr>
          <w:rFonts w:ascii="TimesNewRomanPS" w:hAnsi="TimesNewRomanPS"/>
        </w:rPr>
        <w:t>41</w:t>
      </w:r>
    </w:p>
    <w:p w14:paraId="01EE7028" w14:textId="071BA1AE" w:rsidR="003228EC" w:rsidRDefault="003228EC" w:rsidP="001D540A">
      <w:pPr>
        <w:spacing w:line="360" w:lineRule="auto"/>
        <w:ind w:left="220"/>
        <w:rPr>
          <w:rFonts w:ascii="TimesNewRomanPS" w:hAnsi="TimesNewRomanPS"/>
        </w:rPr>
      </w:pPr>
      <w:r>
        <w:rPr>
          <w:rFonts w:ascii="TimesNewRomanPS" w:hAnsi="TimesNewRomanPS"/>
        </w:rPr>
        <w:tab/>
        <w:t xml:space="preserve">2.9.2. </w:t>
      </w:r>
      <w:r w:rsidRPr="003228EC">
        <w:rPr>
          <w:rFonts w:ascii="TimesNewRomanPS" w:hAnsi="TimesNewRomanPS"/>
        </w:rPr>
        <w:t>Research Methodology</w:t>
      </w:r>
      <w:r w:rsidR="001E65EF">
        <w:rPr>
          <w:rFonts w:ascii="TimesNewRomanPS" w:hAnsi="TimesNewRomanPS"/>
        </w:rPr>
        <w:t>………………………</w:t>
      </w:r>
      <w:r w:rsidR="00774415">
        <w:rPr>
          <w:rFonts w:ascii="TimesNewRomanPS" w:hAnsi="TimesNewRomanPS"/>
        </w:rPr>
        <w:t>……………………………...</w:t>
      </w:r>
      <w:r w:rsidR="00B5215C">
        <w:rPr>
          <w:rFonts w:ascii="TimesNewRomanPS" w:hAnsi="TimesNewRomanPS"/>
        </w:rPr>
        <w:t>…41</w:t>
      </w:r>
    </w:p>
    <w:p w14:paraId="0C681DA7" w14:textId="538B8478" w:rsidR="003228EC" w:rsidRDefault="003228EC" w:rsidP="005640C4">
      <w:pPr>
        <w:spacing w:line="360" w:lineRule="auto"/>
        <w:ind w:left="220"/>
        <w:rPr>
          <w:lang w:val="en-GB"/>
        </w:rPr>
      </w:pPr>
      <w:r>
        <w:rPr>
          <w:rFonts w:ascii="TimesNewRomanPS" w:hAnsi="TimesNewRomanPS"/>
        </w:rPr>
        <w:tab/>
        <w:t xml:space="preserve">2.9.3. </w:t>
      </w:r>
      <w:r w:rsidRPr="003228EC">
        <w:rPr>
          <w:rFonts w:ascii="TimesNewRomanPS" w:hAnsi="TimesNewRomanPS"/>
        </w:rPr>
        <w:t>Results</w:t>
      </w:r>
      <w:r w:rsidR="001E65EF">
        <w:rPr>
          <w:rFonts w:ascii="TimesNewRomanPS" w:hAnsi="TimesNewRomanPS"/>
        </w:rPr>
        <w:t>……………………………</w:t>
      </w:r>
      <w:r w:rsidR="00774415">
        <w:rPr>
          <w:rFonts w:ascii="TimesNewRomanPS" w:hAnsi="TimesNewRomanPS"/>
        </w:rPr>
        <w:t>…………………………………………..</w:t>
      </w:r>
      <w:r w:rsidR="00B5215C">
        <w:rPr>
          <w:rFonts w:ascii="TimesNewRomanPS" w:hAnsi="TimesNewRomanPS"/>
        </w:rPr>
        <w:t>..45</w:t>
      </w:r>
    </w:p>
    <w:p w14:paraId="320D7E7A" w14:textId="21181487" w:rsidR="003228EC" w:rsidRDefault="003E1307" w:rsidP="005640C4">
      <w:pPr>
        <w:spacing w:line="360" w:lineRule="auto"/>
        <w:ind w:left="220"/>
      </w:pPr>
      <w:r w:rsidRPr="003E1307">
        <w:t xml:space="preserve">2.10 </w:t>
      </w:r>
      <w:r w:rsidR="0068487E" w:rsidRPr="0068487E">
        <w:t xml:space="preserve">Stock Price Prediction via Discovering Multi-Frequency Trading Patterns </w:t>
      </w:r>
      <w:r w:rsidR="0068487E" w:rsidRPr="0068487E">
        <w:fldChar w:fldCharType="begin"/>
      </w:r>
      <w:r w:rsidR="0068487E" w:rsidRPr="0068487E">
        <w:instrText xml:space="preserve"> ADDIN ZOTERO_ITEM CSL_CITATION {"citationID":"wAcx6K5F","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rsidR="0068487E" w:rsidRPr="0068487E">
        <w:fldChar w:fldCharType="separate"/>
      </w:r>
      <w:r w:rsidR="0068487E" w:rsidRPr="0068487E">
        <w:t>(Zhang et al., 2017)</w:t>
      </w:r>
      <w:r w:rsidR="0068487E" w:rsidRPr="0068487E">
        <w:fldChar w:fldCharType="end"/>
      </w:r>
      <w:r w:rsidR="001E65EF">
        <w:t>……………………………………</w:t>
      </w:r>
      <w:r w:rsidR="00774415">
        <w:t>……………………………………………...</w:t>
      </w:r>
      <w:r w:rsidR="00B5215C">
        <w:t>46</w:t>
      </w:r>
    </w:p>
    <w:p w14:paraId="4AB9E2C4" w14:textId="0C163BF4" w:rsidR="003228EC" w:rsidRDefault="003228EC" w:rsidP="001D540A">
      <w:pPr>
        <w:spacing w:line="360" w:lineRule="auto"/>
        <w:ind w:left="220"/>
        <w:rPr>
          <w:rFonts w:ascii="TimesNewRomanPS" w:hAnsi="TimesNewRomanPS"/>
        </w:rPr>
      </w:pPr>
      <w:r>
        <w:tab/>
        <w:t xml:space="preserve">2.10.1. </w:t>
      </w:r>
      <w:r w:rsidRPr="003228EC">
        <w:rPr>
          <w:rFonts w:ascii="TimesNewRomanPS" w:hAnsi="TimesNewRomanPS"/>
        </w:rPr>
        <w:t>Business problem</w:t>
      </w:r>
      <w:r w:rsidR="001E65EF">
        <w:rPr>
          <w:rFonts w:ascii="TimesNewRomanPS" w:hAnsi="TimesNewRomanPS"/>
        </w:rPr>
        <w:t>…………………………</w:t>
      </w:r>
      <w:r w:rsidR="00774415">
        <w:rPr>
          <w:rFonts w:ascii="TimesNewRomanPS" w:hAnsi="TimesNewRomanPS"/>
        </w:rPr>
        <w:t>…………………………………</w:t>
      </w:r>
      <w:r w:rsidR="00B5215C">
        <w:rPr>
          <w:rFonts w:ascii="TimesNewRomanPS" w:hAnsi="TimesNewRomanPS"/>
        </w:rPr>
        <w:t>.46</w:t>
      </w:r>
    </w:p>
    <w:p w14:paraId="583D47E0" w14:textId="369CA862" w:rsidR="003228EC" w:rsidRDefault="003228EC" w:rsidP="001D540A">
      <w:pPr>
        <w:spacing w:line="360" w:lineRule="auto"/>
        <w:ind w:left="220"/>
        <w:rPr>
          <w:rFonts w:ascii="TimesNewRomanPS" w:hAnsi="TimesNewRomanPS"/>
        </w:rPr>
      </w:pPr>
      <w:r>
        <w:rPr>
          <w:rFonts w:ascii="TimesNewRomanPS" w:hAnsi="TimesNewRomanPS"/>
        </w:rPr>
        <w:tab/>
        <w:t xml:space="preserve">2.10.2. </w:t>
      </w:r>
      <w:r w:rsidRPr="003228EC">
        <w:rPr>
          <w:rFonts w:ascii="TimesNewRomanPS" w:hAnsi="TimesNewRomanPS"/>
        </w:rPr>
        <w:t>Research Methodology</w:t>
      </w:r>
      <w:r w:rsidR="001E65EF">
        <w:rPr>
          <w:rFonts w:ascii="TimesNewRomanPS" w:hAnsi="TimesNewRomanPS"/>
        </w:rPr>
        <w:t>………………………</w:t>
      </w:r>
      <w:r w:rsidR="00774415">
        <w:rPr>
          <w:rFonts w:ascii="TimesNewRomanPS" w:hAnsi="TimesNewRomanPS"/>
        </w:rPr>
        <w:t>……………………………….</w:t>
      </w:r>
      <w:r w:rsidR="00B5215C">
        <w:rPr>
          <w:rFonts w:ascii="TimesNewRomanPS" w:hAnsi="TimesNewRomanPS"/>
        </w:rPr>
        <w:t>47</w:t>
      </w:r>
    </w:p>
    <w:p w14:paraId="0CC7EC34" w14:textId="6B3770D3" w:rsidR="003228EC" w:rsidRDefault="003228EC" w:rsidP="005640C4">
      <w:pPr>
        <w:spacing w:line="360" w:lineRule="auto"/>
        <w:ind w:left="220"/>
        <w:rPr>
          <w:lang w:val="en-GB"/>
        </w:rPr>
      </w:pPr>
      <w:r>
        <w:rPr>
          <w:rFonts w:ascii="TimesNewRomanPS" w:hAnsi="TimesNewRomanPS"/>
        </w:rPr>
        <w:tab/>
        <w:t xml:space="preserve">2.10.3. </w:t>
      </w:r>
      <w:r w:rsidRPr="003228EC">
        <w:rPr>
          <w:rFonts w:ascii="TimesNewRomanPS" w:hAnsi="TimesNewRomanPS"/>
        </w:rPr>
        <w:t>Results</w:t>
      </w:r>
      <w:r w:rsidR="001E65EF">
        <w:rPr>
          <w:rFonts w:ascii="TimesNewRomanPS" w:hAnsi="TimesNewRomanPS"/>
        </w:rPr>
        <w:t>…………………………</w:t>
      </w:r>
      <w:r w:rsidR="00774415">
        <w:rPr>
          <w:rFonts w:ascii="TimesNewRomanPS" w:hAnsi="TimesNewRomanPS"/>
        </w:rPr>
        <w:t>……………………………………………..</w:t>
      </w:r>
      <w:r w:rsidR="00B5215C">
        <w:rPr>
          <w:rFonts w:ascii="TimesNewRomanPS" w:hAnsi="TimesNewRomanPS"/>
        </w:rPr>
        <w:t>49</w:t>
      </w:r>
    </w:p>
    <w:p w14:paraId="3012F922" w14:textId="438FD604" w:rsidR="003228EC" w:rsidRDefault="003228EC" w:rsidP="005640C4">
      <w:pPr>
        <w:spacing w:line="360" w:lineRule="auto"/>
        <w:ind w:firstLine="220"/>
      </w:pPr>
      <w:r>
        <w:rPr>
          <w:lang w:val="en-GB"/>
        </w:rPr>
        <w:t xml:space="preserve">2.11 </w:t>
      </w:r>
      <w:r w:rsidRPr="003228EC">
        <w:t>Enhancing Stock Movement Prediction with Adversarial Training</w:t>
      </w:r>
      <w:r w:rsidRPr="003228EC">
        <w:fldChar w:fldCharType="begin"/>
      </w:r>
      <w:r w:rsidRPr="003228EC">
        <w:instrText xml:space="preserve"> ADDIN ZOTERO_ITEM CSL_CITATION {"citationID":"hvo4zPx5","properties":{"formattedCitation":"(Feng et al., 2019)","plainCitation":"(Feng et al., 2019)","noteIndex":0},"citationItems":[{"id":15,"uris":["http://zotero.org/users/local/g8lD94u9/items/KBFGRM9X"],"uri":["http://zotero.org/users/local/g8lD94u9/items/KBFGRM9X"],"itemData":{"id":15,"type":"paper-conference","container-title":"IJCAI","title":"Enhancing Stock Movement Prediction with Adversarial Training","author":[{"family":"Feng","given":"Fuli"},{"family":"Chen","given":"Huimin"},{"family":"He","given":"Xiangnan"},{"family":"Ding","given":"Ji"},{"family":"Sun","given":"Maosong"},{"family":"Chua","given":"Tat-Seng"}],"issued":{"date-parts":[["2019"]]}}}],"schema":"https://github.com/citation-style-language/schema/raw/master/csl-citation.json"} </w:instrText>
      </w:r>
      <w:r w:rsidRPr="003228EC">
        <w:fldChar w:fldCharType="separate"/>
      </w:r>
      <w:r w:rsidRPr="003228EC">
        <w:rPr>
          <w:noProof/>
        </w:rPr>
        <w:t>(Feng et al., 2019)</w:t>
      </w:r>
      <w:r w:rsidRPr="003228EC">
        <w:fldChar w:fldCharType="end"/>
      </w:r>
      <w:r w:rsidR="00774415">
        <w:t>………………………………………………………………………………………….</w:t>
      </w:r>
      <w:r w:rsidR="00B5215C">
        <w:t>53</w:t>
      </w:r>
    </w:p>
    <w:p w14:paraId="62EC544F" w14:textId="5513BAC1" w:rsidR="003228EC" w:rsidRDefault="003228EC" w:rsidP="001D540A">
      <w:pPr>
        <w:spacing w:line="360" w:lineRule="auto"/>
        <w:ind w:left="220"/>
        <w:rPr>
          <w:rFonts w:ascii="TimesNewRomanPS" w:hAnsi="TimesNewRomanPS"/>
        </w:rPr>
      </w:pPr>
      <w:r>
        <w:tab/>
        <w:t xml:space="preserve">2.11.1. </w:t>
      </w:r>
      <w:r w:rsidRPr="003228EC">
        <w:rPr>
          <w:rFonts w:ascii="TimesNewRomanPS" w:hAnsi="TimesNewRomanPS"/>
        </w:rPr>
        <w:t>Business problem</w:t>
      </w:r>
      <w:r w:rsidR="00B5215C">
        <w:rPr>
          <w:rFonts w:ascii="TimesNewRomanPS" w:hAnsi="TimesNewRomanPS"/>
        </w:rPr>
        <w:t>…………………………………………………………….53</w:t>
      </w:r>
    </w:p>
    <w:p w14:paraId="1F6B3511" w14:textId="4F8AA987" w:rsidR="003228EC" w:rsidRDefault="003228EC" w:rsidP="001D540A">
      <w:pPr>
        <w:spacing w:line="360" w:lineRule="auto"/>
        <w:ind w:left="220"/>
        <w:rPr>
          <w:rFonts w:ascii="TimesNewRomanPS" w:hAnsi="TimesNewRomanPS"/>
        </w:rPr>
      </w:pPr>
      <w:r>
        <w:rPr>
          <w:rFonts w:ascii="TimesNewRomanPS" w:hAnsi="TimesNewRomanPS"/>
        </w:rPr>
        <w:tab/>
        <w:t xml:space="preserve">2.11.2. </w:t>
      </w:r>
      <w:r w:rsidRPr="003228EC">
        <w:rPr>
          <w:rFonts w:ascii="TimesNewRomanPS" w:hAnsi="TimesNewRomanPS"/>
        </w:rPr>
        <w:t>Research Methodology</w:t>
      </w:r>
      <w:r w:rsidR="00B5215C">
        <w:rPr>
          <w:rFonts w:ascii="TimesNewRomanPS" w:hAnsi="TimesNewRomanPS"/>
        </w:rPr>
        <w:t>…………………………………………………….…53</w:t>
      </w:r>
    </w:p>
    <w:p w14:paraId="12377759" w14:textId="7E56DF39" w:rsidR="003228EC" w:rsidRDefault="003228EC" w:rsidP="005640C4">
      <w:pPr>
        <w:spacing w:line="360" w:lineRule="auto"/>
        <w:ind w:left="220"/>
        <w:rPr>
          <w:rFonts w:ascii="TimesNewRomanPS" w:hAnsi="TimesNewRomanPS"/>
        </w:rPr>
      </w:pPr>
      <w:r>
        <w:rPr>
          <w:rFonts w:ascii="TimesNewRomanPS" w:hAnsi="TimesNewRomanPS"/>
        </w:rPr>
        <w:lastRenderedPageBreak/>
        <w:tab/>
        <w:t xml:space="preserve">2.11.3. </w:t>
      </w:r>
      <w:r w:rsidRPr="003228EC">
        <w:rPr>
          <w:rFonts w:ascii="TimesNewRomanPS" w:hAnsi="TimesNewRomanPS"/>
        </w:rPr>
        <w:t>Results</w:t>
      </w:r>
      <w:r w:rsidR="00B5215C">
        <w:rPr>
          <w:rFonts w:ascii="TimesNewRomanPS" w:hAnsi="TimesNewRomanPS"/>
        </w:rPr>
        <w:t>……………………………………………………………………..…55</w:t>
      </w:r>
    </w:p>
    <w:p w14:paraId="49971FDD" w14:textId="51006168" w:rsidR="00774415" w:rsidRDefault="003228EC" w:rsidP="001D540A">
      <w:pPr>
        <w:spacing w:line="360" w:lineRule="auto"/>
        <w:ind w:left="220"/>
      </w:pPr>
      <w:r>
        <w:rPr>
          <w:lang w:val="en-GB"/>
        </w:rPr>
        <w:t xml:space="preserve">2.12 </w:t>
      </w:r>
      <w:r w:rsidRPr="003228EC">
        <w:t>Hierarchical Multi-Scale Gaussian Transformer for Stock Movement Prediction</w:t>
      </w:r>
      <w:r w:rsidRPr="003228EC">
        <w:fldChar w:fldCharType="begin"/>
      </w:r>
      <w:r w:rsidRPr="003228EC">
        <w:instrText xml:space="preserve"> ADDIN ZOTERO_ITEM CSL_CITATION {"citationID":"Nj1JV8Ij","properties":{"formattedCitation":"(Ding et al., 2020)","plainCitation":"(Ding et al., 2020)","noteIndex":0},"citationItems":[{"id":115,"uris":["http://zotero.org/users/local/g8lD94u9/items/R3DQX426"],"uri":["http://zotero.org/users/local/g8lD94u9/items/R3DQX426"],"itemData":{"id":115,"type":"paper-conference","container-title":"IJCAI","title":"Hierarchical Multi-Scale Gaussian Transformer for Stock Movement Prediction","author":[{"family":"Ding","given":"Qianggang"},{"family":"Wu","given":"Sifan"},{"family":"Sun","given":"Hao"},{"family":"Guo","given":"Jiadong"},{"family":"Guo","given":"Jian"}],"issued":{"date-parts":[["2020"]]}}}],"schema":"https://github.com/citation-style-language/schema/raw/master/csl-citation.json"} </w:instrText>
      </w:r>
      <w:r w:rsidRPr="003228EC">
        <w:fldChar w:fldCharType="separate"/>
      </w:r>
      <w:r w:rsidRPr="003228EC">
        <w:rPr>
          <w:noProof/>
        </w:rPr>
        <w:t>(Ding et al., 2020)</w:t>
      </w:r>
      <w:r w:rsidRPr="003228EC">
        <w:fldChar w:fldCharType="end"/>
      </w:r>
      <w:r w:rsidR="001E65EF">
        <w:t>…………………………………</w:t>
      </w:r>
      <w:r w:rsidR="00774415">
        <w:t>……………………………………...</w:t>
      </w:r>
      <w:r w:rsidR="001E65EF">
        <w:t>…</w:t>
      </w:r>
      <w:r w:rsidR="00B5215C">
        <w:t>…..</w:t>
      </w:r>
      <w:r w:rsidR="001E65EF">
        <w:t>..</w:t>
      </w:r>
      <w:r w:rsidR="00B5215C">
        <w:t>56</w:t>
      </w:r>
    </w:p>
    <w:p w14:paraId="741D4B0B" w14:textId="096A8F12" w:rsidR="003228EC" w:rsidRDefault="003228EC" w:rsidP="00774415">
      <w:pPr>
        <w:spacing w:line="360" w:lineRule="auto"/>
        <w:ind w:left="220" w:firstLine="500"/>
        <w:rPr>
          <w:rFonts w:ascii="TimesNewRomanPS" w:hAnsi="TimesNewRomanPS"/>
        </w:rPr>
      </w:pPr>
      <w:r>
        <w:t xml:space="preserve">2.12.1. </w:t>
      </w:r>
      <w:r w:rsidRPr="003228EC">
        <w:rPr>
          <w:rFonts w:ascii="TimesNewRomanPS" w:hAnsi="TimesNewRomanPS"/>
        </w:rPr>
        <w:t>Business problem</w:t>
      </w:r>
      <w:r w:rsidR="001E65EF">
        <w:rPr>
          <w:rFonts w:ascii="TimesNewRomanPS" w:hAnsi="TimesNewRomanPS"/>
        </w:rPr>
        <w:t>…………………………</w:t>
      </w:r>
      <w:r w:rsidR="00774415">
        <w:rPr>
          <w:rFonts w:ascii="TimesNewRomanPS" w:hAnsi="TimesNewRomanPS"/>
        </w:rPr>
        <w:t>…………………………...</w:t>
      </w:r>
      <w:r w:rsidR="001E65EF">
        <w:rPr>
          <w:rFonts w:ascii="TimesNewRomanPS" w:hAnsi="TimesNewRomanPS"/>
        </w:rPr>
        <w:t>……..</w:t>
      </w:r>
      <w:r w:rsidR="00774415">
        <w:rPr>
          <w:rFonts w:ascii="TimesNewRomanPS" w:hAnsi="TimesNewRomanPS"/>
        </w:rPr>
        <w:t>5</w:t>
      </w:r>
      <w:r w:rsidR="00B5215C">
        <w:rPr>
          <w:rFonts w:ascii="TimesNewRomanPS" w:hAnsi="TimesNewRomanPS"/>
        </w:rPr>
        <w:t>6</w:t>
      </w:r>
    </w:p>
    <w:p w14:paraId="22D4EC78" w14:textId="7D063D97" w:rsidR="003228EC" w:rsidRDefault="003228EC" w:rsidP="001D540A">
      <w:pPr>
        <w:spacing w:line="360" w:lineRule="auto"/>
        <w:ind w:left="220"/>
        <w:rPr>
          <w:rFonts w:ascii="TimesNewRomanPS" w:hAnsi="TimesNewRomanPS"/>
        </w:rPr>
      </w:pPr>
      <w:r>
        <w:rPr>
          <w:rFonts w:ascii="TimesNewRomanPS" w:hAnsi="TimesNewRomanPS"/>
        </w:rPr>
        <w:tab/>
        <w:t xml:space="preserve">2.12.2. </w:t>
      </w:r>
      <w:r w:rsidRPr="003228EC">
        <w:rPr>
          <w:rFonts w:ascii="TimesNewRomanPS" w:hAnsi="TimesNewRomanPS"/>
        </w:rPr>
        <w:t>Research Methodology</w:t>
      </w:r>
      <w:r w:rsidR="00B5215C">
        <w:rPr>
          <w:rFonts w:ascii="TimesNewRomanPS" w:hAnsi="TimesNewRomanPS"/>
        </w:rPr>
        <w:t>……………………………………………………….57</w:t>
      </w:r>
    </w:p>
    <w:p w14:paraId="5EA8CE95" w14:textId="0A98BED2" w:rsidR="005640C4" w:rsidRPr="005822D1" w:rsidRDefault="003228EC" w:rsidP="005640C4">
      <w:pPr>
        <w:spacing w:line="360" w:lineRule="auto"/>
        <w:ind w:left="220"/>
        <w:rPr>
          <w:lang w:val="en-GB"/>
        </w:rPr>
      </w:pPr>
      <w:r>
        <w:rPr>
          <w:rFonts w:ascii="TimesNewRomanPS" w:hAnsi="TimesNewRomanPS"/>
        </w:rPr>
        <w:tab/>
        <w:t xml:space="preserve">2.12.3. </w:t>
      </w:r>
      <w:r w:rsidRPr="003228EC">
        <w:rPr>
          <w:rFonts w:ascii="TimesNewRomanPS" w:hAnsi="TimesNewRomanPS"/>
        </w:rPr>
        <w:t>Results</w:t>
      </w:r>
      <w:r w:rsidR="00B5215C">
        <w:rPr>
          <w:rFonts w:ascii="TimesNewRomanPS" w:hAnsi="TimesNewRomanPS"/>
        </w:rPr>
        <w:t>…………………………………………………………………..……59</w:t>
      </w:r>
    </w:p>
    <w:p w14:paraId="2CB0DEFA" w14:textId="6E3D1D78" w:rsidR="00351450" w:rsidRPr="0008577E" w:rsidRDefault="00B3575A" w:rsidP="001D540A">
      <w:pPr>
        <w:pStyle w:val="TOC1"/>
      </w:pPr>
      <w:hyperlink w:anchor="_Toc499586831" w:history="1">
        <w:r w:rsidR="00351450" w:rsidRPr="00BF3934">
          <w:rPr>
            <w:rStyle w:val="Hyperlink"/>
          </w:rPr>
          <w:t>CHAPTER 3: RESEARCH METHODOLOGY</w:t>
        </w:r>
        <w:r w:rsidR="00351450">
          <w:rPr>
            <w:webHidden/>
          </w:rPr>
          <w:tab/>
        </w:r>
        <w:r w:rsidR="00B5215C">
          <w:rPr>
            <w:webHidden/>
          </w:rPr>
          <w:t>60</w:t>
        </w:r>
      </w:hyperlink>
    </w:p>
    <w:p w14:paraId="1866E641" w14:textId="1A8DE845" w:rsidR="00351450" w:rsidRDefault="00B3575A" w:rsidP="001D540A">
      <w:pPr>
        <w:pStyle w:val="TOC2"/>
        <w:rPr>
          <w:rFonts w:asciiTheme="minorHAnsi" w:eastAsiaTheme="minorEastAsia" w:hAnsiTheme="minorHAnsi" w:cstheme="minorBidi"/>
          <w:noProof/>
          <w:sz w:val="22"/>
          <w:szCs w:val="22"/>
          <w:lang w:val="en-US" w:eastAsia="en-US"/>
        </w:rPr>
      </w:pPr>
      <w:hyperlink w:anchor="_Toc499586832" w:history="1">
        <w:r w:rsidR="00351450" w:rsidRPr="00BF3934">
          <w:rPr>
            <w:rStyle w:val="Hyperlink"/>
            <w:noProof/>
          </w:rPr>
          <w:t>3.</w:t>
        </w:r>
        <w:r w:rsidR="00351450">
          <w:rPr>
            <w:rStyle w:val="Hyperlink"/>
            <w:noProof/>
          </w:rPr>
          <w:t>1</w:t>
        </w:r>
        <w:r w:rsidR="00351450">
          <w:rPr>
            <w:rFonts w:asciiTheme="minorHAnsi" w:eastAsiaTheme="minorEastAsia" w:hAnsiTheme="minorHAnsi" w:cstheme="minorBidi"/>
            <w:noProof/>
            <w:sz w:val="22"/>
            <w:szCs w:val="22"/>
            <w:lang w:val="en-US" w:eastAsia="en-US"/>
          </w:rPr>
          <w:tab/>
        </w:r>
        <w:r w:rsidR="00C0446E">
          <w:rPr>
            <w:rStyle w:val="Hyperlink"/>
            <w:noProof/>
          </w:rPr>
          <w:t>Introduction</w:t>
        </w:r>
        <w:r w:rsidR="00351450">
          <w:rPr>
            <w:noProof/>
            <w:webHidden/>
          </w:rPr>
          <w:tab/>
        </w:r>
        <w:r w:rsidR="00B5215C">
          <w:rPr>
            <w:noProof/>
            <w:webHidden/>
          </w:rPr>
          <w:t>60</w:t>
        </w:r>
      </w:hyperlink>
    </w:p>
    <w:p w14:paraId="6ED19042" w14:textId="296258ED" w:rsidR="00351450" w:rsidRDefault="00B3575A" w:rsidP="001D540A">
      <w:pPr>
        <w:pStyle w:val="TOC2"/>
        <w:rPr>
          <w:rFonts w:asciiTheme="minorHAnsi" w:eastAsiaTheme="minorEastAsia" w:hAnsiTheme="minorHAnsi" w:cstheme="minorBidi"/>
          <w:noProof/>
          <w:sz w:val="22"/>
          <w:szCs w:val="22"/>
          <w:lang w:val="en-US" w:eastAsia="en-US"/>
        </w:rPr>
      </w:pPr>
      <w:hyperlink w:anchor="_Toc499586841" w:history="1">
        <w:r w:rsidR="00351450">
          <w:rPr>
            <w:rStyle w:val="Hyperlink"/>
            <w:noProof/>
          </w:rPr>
          <w:t>3.</w:t>
        </w:r>
        <w:r w:rsidR="00774415">
          <w:rPr>
            <w:rStyle w:val="Hyperlink"/>
            <w:noProof/>
          </w:rPr>
          <w:t>2</w:t>
        </w:r>
        <w:r w:rsidR="00351450">
          <w:rPr>
            <w:rFonts w:asciiTheme="minorHAnsi" w:eastAsiaTheme="minorEastAsia" w:hAnsiTheme="minorHAnsi" w:cstheme="minorBidi"/>
            <w:noProof/>
            <w:sz w:val="22"/>
            <w:szCs w:val="22"/>
            <w:lang w:val="en-US" w:eastAsia="en-US"/>
          </w:rPr>
          <w:tab/>
        </w:r>
        <w:r w:rsidR="00C0446E">
          <w:rPr>
            <w:rStyle w:val="Hyperlink"/>
            <w:noProof/>
          </w:rPr>
          <w:t>Dataset Description</w:t>
        </w:r>
        <w:r w:rsidR="00351450">
          <w:rPr>
            <w:noProof/>
            <w:webHidden/>
          </w:rPr>
          <w:tab/>
        </w:r>
        <w:r w:rsidR="006D59D6">
          <w:rPr>
            <w:noProof/>
            <w:webHidden/>
          </w:rPr>
          <w:t>61</w:t>
        </w:r>
      </w:hyperlink>
    </w:p>
    <w:p w14:paraId="7898330D" w14:textId="6938BB72" w:rsidR="00351450" w:rsidRDefault="00B3575A" w:rsidP="001D540A">
      <w:pPr>
        <w:pStyle w:val="TOC2"/>
        <w:rPr>
          <w:rFonts w:asciiTheme="minorHAnsi" w:eastAsiaTheme="minorEastAsia" w:hAnsiTheme="minorHAnsi" w:cstheme="minorBidi"/>
          <w:noProof/>
          <w:sz w:val="22"/>
          <w:szCs w:val="22"/>
          <w:lang w:val="en-US" w:eastAsia="en-US"/>
        </w:rPr>
      </w:pPr>
      <w:hyperlink w:anchor="_Toc499586842" w:history="1">
        <w:r w:rsidR="00351450">
          <w:rPr>
            <w:rStyle w:val="Hyperlink"/>
            <w:noProof/>
          </w:rPr>
          <w:t>3.</w:t>
        </w:r>
        <w:r w:rsidR="00774415">
          <w:rPr>
            <w:rStyle w:val="Hyperlink"/>
            <w:noProof/>
          </w:rPr>
          <w:t>3</w:t>
        </w:r>
        <w:r w:rsidR="00351450">
          <w:rPr>
            <w:rFonts w:asciiTheme="minorHAnsi" w:eastAsiaTheme="minorEastAsia" w:hAnsiTheme="minorHAnsi" w:cstheme="minorBidi"/>
            <w:noProof/>
            <w:sz w:val="22"/>
            <w:szCs w:val="22"/>
            <w:lang w:val="en-US" w:eastAsia="en-US"/>
          </w:rPr>
          <w:tab/>
        </w:r>
        <w:r w:rsidR="00C0446E">
          <w:rPr>
            <w:rStyle w:val="Hyperlink"/>
            <w:noProof/>
          </w:rPr>
          <w:t>Data Preparation and Pre-Processing</w:t>
        </w:r>
        <w:r w:rsidR="00351450">
          <w:rPr>
            <w:noProof/>
            <w:webHidden/>
          </w:rPr>
          <w:tab/>
        </w:r>
        <w:r w:rsidR="006D59D6">
          <w:rPr>
            <w:noProof/>
            <w:webHidden/>
          </w:rPr>
          <w:t>61</w:t>
        </w:r>
      </w:hyperlink>
    </w:p>
    <w:p w14:paraId="492F4C9C" w14:textId="6E79CDB5" w:rsidR="00351450" w:rsidRPr="00CF0770" w:rsidRDefault="00B3575A" w:rsidP="001D540A">
      <w:pPr>
        <w:pStyle w:val="TOC2"/>
        <w:rPr>
          <w:rStyle w:val="Hyperlink"/>
        </w:rPr>
      </w:pPr>
      <w:hyperlink w:anchor="_Toc499586847" w:history="1">
        <w:r w:rsidR="00351450" w:rsidRPr="00BF3934">
          <w:rPr>
            <w:rStyle w:val="Hyperlink"/>
            <w:noProof/>
          </w:rPr>
          <w:t>3.</w:t>
        </w:r>
        <w:r w:rsidR="00774415">
          <w:rPr>
            <w:rStyle w:val="Hyperlink"/>
            <w:noProof/>
          </w:rPr>
          <w:t>4</w:t>
        </w:r>
        <w:r w:rsidR="00351450" w:rsidRPr="00CF0770">
          <w:rPr>
            <w:rStyle w:val="Hyperlink"/>
          </w:rPr>
          <w:tab/>
        </w:r>
        <w:r w:rsidR="00C0446E">
          <w:rPr>
            <w:rStyle w:val="Hyperlink"/>
            <w:noProof/>
          </w:rPr>
          <w:t>Feature Extraction and Engineering</w:t>
        </w:r>
        <w:r w:rsidR="00351450" w:rsidRPr="00CF0770">
          <w:rPr>
            <w:rStyle w:val="Hyperlink"/>
            <w:webHidden/>
          </w:rPr>
          <w:tab/>
        </w:r>
        <w:r w:rsidR="006D59D6">
          <w:rPr>
            <w:rStyle w:val="Hyperlink"/>
            <w:webHidden/>
          </w:rPr>
          <w:t>61</w:t>
        </w:r>
      </w:hyperlink>
    </w:p>
    <w:p w14:paraId="684DF4E5" w14:textId="7CA6612E" w:rsidR="00351450" w:rsidRDefault="00B3575A" w:rsidP="001D540A">
      <w:pPr>
        <w:pStyle w:val="TOC2"/>
        <w:rPr>
          <w:rFonts w:asciiTheme="minorHAnsi" w:eastAsiaTheme="minorEastAsia" w:hAnsiTheme="minorHAnsi" w:cstheme="minorBidi"/>
          <w:noProof/>
          <w:sz w:val="22"/>
          <w:szCs w:val="22"/>
          <w:lang w:val="en-US" w:eastAsia="en-US"/>
        </w:rPr>
      </w:pPr>
      <w:hyperlink w:anchor="_Toc499586850" w:history="1">
        <w:r w:rsidR="00351450">
          <w:rPr>
            <w:rStyle w:val="Hyperlink"/>
            <w:noProof/>
          </w:rPr>
          <w:t>3.</w:t>
        </w:r>
        <w:r w:rsidR="00774415">
          <w:rPr>
            <w:rStyle w:val="Hyperlink"/>
            <w:noProof/>
          </w:rPr>
          <w:t>5</w:t>
        </w:r>
        <w:r w:rsidR="00351450">
          <w:rPr>
            <w:rFonts w:asciiTheme="minorHAnsi" w:eastAsiaTheme="minorEastAsia" w:hAnsiTheme="minorHAnsi" w:cstheme="minorBidi"/>
            <w:noProof/>
            <w:sz w:val="22"/>
            <w:szCs w:val="22"/>
            <w:lang w:val="en-US" w:eastAsia="en-US"/>
          </w:rPr>
          <w:tab/>
        </w:r>
        <w:r w:rsidR="00C0446E">
          <w:rPr>
            <w:rStyle w:val="Hyperlink"/>
            <w:noProof/>
          </w:rPr>
          <w:t xml:space="preserve">Stock </w:t>
        </w:r>
        <w:r w:rsidR="00CE03F5">
          <w:rPr>
            <w:rStyle w:val="Hyperlink"/>
            <w:noProof/>
          </w:rPr>
          <w:t xml:space="preserve">Selection and </w:t>
        </w:r>
        <w:r w:rsidR="00C0446E">
          <w:rPr>
            <w:rStyle w:val="Hyperlink"/>
            <w:noProof/>
          </w:rPr>
          <w:t>Sortation Logic</w:t>
        </w:r>
        <w:r w:rsidR="00351450">
          <w:rPr>
            <w:noProof/>
            <w:webHidden/>
          </w:rPr>
          <w:tab/>
        </w:r>
        <w:r w:rsidR="00774415">
          <w:rPr>
            <w:noProof/>
            <w:webHidden/>
          </w:rPr>
          <w:t>6</w:t>
        </w:r>
        <w:r w:rsidR="006D59D6">
          <w:rPr>
            <w:noProof/>
            <w:webHidden/>
          </w:rPr>
          <w:t>3</w:t>
        </w:r>
      </w:hyperlink>
    </w:p>
    <w:p w14:paraId="0644FD12" w14:textId="6CBEA1A0" w:rsidR="00351450" w:rsidRDefault="00B3575A" w:rsidP="001D540A">
      <w:pPr>
        <w:pStyle w:val="TOC2"/>
        <w:rPr>
          <w:noProof/>
        </w:rPr>
      </w:pPr>
      <w:hyperlink w:anchor="_Toc499586856" w:history="1">
        <w:r w:rsidR="00351450">
          <w:rPr>
            <w:rStyle w:val="Hyperlink"/>
            <w:noProof/>
          </w:rPr>
          <w:t>3.</w:t>
        </w:r>
        <w:r w:rsidR="00774415">
          <w:rPr>
            <w:rStyle w:val="Hyperlink"/>
            <w:noProof/>
          </w:rPr>
          <w:t>6</w:t>
        </w:r>
        <w:r w:rsidR="00351450">
          <w:rPr>
            <w:rFonts w:asciiTheme="minorHAnsi" w:eastAsiaTheme="minorEastAsia" w:hAnsiTheme="minorHAnsi" w:cstheme="minorBidi"/>
            <w:noProof/>
            <w:sz w:val="22"/>
            <w:szCs w:val="22"/>
            <w:lang w:val="en-US" w:eastAsia="en-US"/>
          </w:rPr>
          <w:tab/>
        </w:r>
        <w:r w:rsidR="00C0446E">
          <w:rPr>
            <w:rStyle w:val="Hyperlink"/>
            <w:noProof/>
          </w:rPr>
          <w:t>Model Development</w:t>
        </w:r>
        <w:r w:rsidR="00351450">
          <w:rPr>
            <w:noProof/>
            <w:webHidden/>
          </w:rPr>
          <w:tab/>
        </w:r>
        <w:r w:rsidR="00774415">
          <w:rPr>
            <w:noProof/>
            <w:webHidden/>
          </w:rPr>
          <w:t>6</w:t>
        </w:r>
        <w:r w:rsidR="006D59D6">
          <w:rPr>
            <w:noProof/>
            <w:webHidden/>
          </w:rPr>
          <w:t>3</w:t>
        </w:r>
      </w:hyperlink>
    </w:p>
    <w:p w14:paraId="684B5DC6" w14:textId="08BF3EDB" w:rsidR="009D0D12" w:rsidRPr="009D0D12" w:rsidRDefault="00B3575A" w:rsidP="009D0D12">
      <w:pPr>
        <w:pStyle w:val="TOC2"/>
        <w:rPr>
          <w:noProof/>
        </w:rPr>
      </w:pPr>
      <w:hyperlink w:anchor="_Toc499586856" w:history="1">
        <w:r w:rsidR="009D0D12">
          <w:rPr>
            <w:rStyle w:val="Hyperlink"/>
            <w:noProof/>
          </w:rPr>
          <w:t>3.7</w:t>
        </w:r>
        <w:r w:rsidR="009D0D12">
          <w:rPr>
            <w:rFonts w:asciiTheme="minorHAnsi" w:eastAsiaTheme="minorEastAsia" w:hAnsiTheme="minorHAnsi" w:cstheme="minorBidi"/>
            <w:noProof/>
            <w:sz w:val="22"/>
            <w:szCs w:val="22"/>
            <w:lang w:val="en-US" w:eastAsia="en-US"/>
          </w:rPr>
          <w:tab/>
        </w:r>
        <w:r w:rsidR="009D0D12">
          <w:rPr>
            <w:rStyle w:val="Hyperlink"/>
            <w:noProof/>
          </w:rPr>
          <w:t>Research Hypothesis Formation</w:t>
        </w:r>
        <w:r w:rsidR="009D0D12">
          <w:rPr>
            <w:noProof/>
            <w:webHidden/>
          </w:rPr>
          <w:tab/>
          <w:t>64</w:t>
        </w:r>
      </w:hyperlink>
    </w:p>
    <w:p w14:paraId="5610A5E2" w14:textId="624D1021" w:rsidR="001F40EA" w:rsidRDefault="00B3575A" w:rsidP="001D540A">
      <w:pPr>
        <w:pStyle w:val="TOC2"/>
        <w:rPr>
          <w:noProof/>
        </w:rPr>
      </w:pPr>
      <w:hyperlink w:anchor="_Toc499586856" w:history="1">
        <w:r w:rsidR="00C0446E">
          <w:rPr>
            <w:rStyle w:val="Hyperlink"/>
            <w:noProof/>
          </w:rPr>
          <w:t>3.</w:t>
        </w:r>
        <w:r w:rsidR="009D0D12">
          <w:rPr>
            <w:rStyle w:val="Hyperlink"/>
            <w:noProof/>
          </w:rPr>
          <w:t>8</w:t>
        </w:r>
        <w:r w:rsidR="00C0446E">
          <w:rPr>
            <w:rFonts w:asciiTheme="minorHAnsi" w:eastAsiaTheme="minorEastAsia" w:hAnsiTheme="minorHAnsi" w:cstheme="minorBidi"/>
            <w:noProof/>
            <w:sz w:val="22"/>
            <w:szCs w:val="22"/>
            <w:lang w:val="en-US" w:eastAsia="en-US"/>
          </w:rPr>
          <w:tab/>
        </w:r>
        <w:r w:rsidR="00C0446E">
          <w:rPr>
            <w:rStyle w:val="Hyperlink"/>
            <w:noProof/>
          </w:rPr>
          <w:t>Model Evaluation</w:t>
        </w:r>
        <w:r w:rsidR="00C0446E">
          <w:rPr>
            <w:noProof/>
            <w:webHidden/>
          </w:rPr>
          <w:tab/>
        </w:r>
        <w:r w:rsidR="00774415">
          <w:rPr>
            <w:noProof/>
            <w:webHidden/>
          </w:rPr>
          <w:t>6</w:t>
        </w:r>
        <w:r w:rsidR="006D59D6">
          <w:rPr>
            <w:noProof/>
            <w:webHidden/>
          </w:rPr>
          <w:t>4</w:t>
        </w:r>
      </w:hyperlink>
    </w:p>
    <w:p w14:paraId="3B989E71" w14:textId="0C7FB2BD" w:rsidR="00774415" w:rsidRDefault="00B3575A" w:rsidP="00774415">
      <w:pPr>
        <w:pStyle w:val="TOC2"/>
        <w:rPr>
          <w:noProof/>
        </w:rPr>
      </w:pPr>
      <w:hyperlink w:anchor="_Toc499586856" w:history="1">
        <w:r w:rsidR="00774415">
          <w:rPr>
            <w:rStyle w:val="Hyperlink"/>
            <w:noProof/>
          </w:rPr>
          <w:t>3.</w:t>
        </w:r>
        <w:r w:rsidR="009D0D12">
          <w:rPr>
            <w:rStyle w:val="Hyperlink"/>
            <w:noProof/>
          </w:rPr>
          <w:t>9</w:t>
        </w:r>
        <w:r w:rsidR="00774415">
          <w:rPr>
            <w:rFonts w:asciiTheme="minorHAnsi" w:eastAsiaTheme="minorEastAsia" w:hAnsiTheme="minorHAnsi" w:cstheme="minorBidi"/>
            <w:noProof/>
            <w:sz w:val="22"/>
            <w:szCs w:val="22"/>
            <w:lang w:val="en-US" w:eastAsia="en-US"/>
          </w:rPr>
          <w:tab/>
        </w:r>
        <w:r w:rsidR="00774415">
          <w:rPr>
            <w:rStyle w:val="Hyperlink"/>
            <w:noProof/>
          </w:rPr>
          <w:t>Resource Requirement</w:t>
        </w:r>
        <w:r w:rsidR="00774415">
          <w:rPr>
            <w:noProof/>
            <w:webHidden/>
          </w:rPr>
          <w:tab/>
          <w:t>6</w:t>
        </w:r>
        <w:r w:rsidR="009D0D12">
          <w:rPr>
            <w:noProof/>
            <w:webHidden/>
          </w:rPr>
          <w:t>5</w:t>
        </w:r>
      </w:hyperlink>
    </w:p>
    <w:p w14:paraId="06601C7E" w14:textId="2A883BD4" w:rsidR="00C87C9E" w:rsidRDefault="00C87C9E" w:rsidP="00C87C9E">
      <w:pPr>
        <w:pStyle w:val="TOC1"/>
        <w:tabs>
          <w:tab w:val="right" w:leader="dot" w:pos="9395"/>
        </w:tabs>
        <w:rPr>
          <w:lang w:val="en-US" w:eastAsia="en-US"/>
        </w:rPr>
      </w:pPr>
      <w:r>
        <w:rPr>
          <w:caps/>
        </w:rPr>
        <w:t>CHAPTER 4:</w:t>
      </w:r>
      <w:r w:rsidR="00A870EC">
        <w:t xml:space="preserve"> IMPLEMENTATION AND ANALYSIS</w:t>
      </w:r>
      <w:r>
        <w:rPr>
          <w:webHidden/>
        </w:rPr>
        <w:tab/>
      </w:r>
      <w:r w:rsidR="006D59D6">
        <w:rPr>
          <w:webHidden/>
        </w:rPr>
        <w:t>66</w:t>
      </w:r>
    </w:p>
    <w:p w14:paraId="7F2E8D29" w14:textId="145FBEA2" w:rsidR="00C87C9E" w:rsidRDefault="00C87C9E" w:rsidP="00C87C9E">
      <w:pPr>
        <w:pStyle w:val="TOC2"/>
        <w:tabs>
          <w:tab w:val="left" w:pos="880"/>
          <w:tab w:val="right" w:leader="dot" w:pos="9395"/>
        </w:tabs>
        <w:rPr>
          <w:rFonts w:asciiTheme="minorHAnsi" w:eastAsiaTheme="minorEastAsia" w:hAnsiTheme="minorHAnsi" w:cstheme="minorBidi"/>
          <w:noProof/>
          <w:sz w:val="22"/>
          <w:szCs w:val="22"/>
        </w:rPr>
      </w:pPr>
      <w:r>
        <w:rPr>
          <w:noProof/>
        </w:rPr>
        <w:t>4.1</w:t>
      </w:r>
      <w:r>
        <w:rPr>
          <w:rFonts w:asciiTheme="minorHAnsi" w:eastAsiaTheme="minorEastAsia" w:hAnsiTheme="minorHAnsi" w:cstheme="minorBidi"/>
          <w:noProof/>
          <w:sz w:val="22"/>
          <w:szCs w:val="22"/>
        </w:rPr>
        <w:tab/>
      </w:r>
      <w:r>
        <w:rPr>
          <w:noProof/>
        </w:rPr>
        <w:t>Introduction</w:t>
      </w:r>
      <w:r>
        <w:rPr>
          <w:noProof/>
          <w:webHidden/>
        </w:rPr>
        <w:tab/>
      </w:r>
      <w:r w:rsidR="006D59D6">
        <w:rPr>
          <w:noProof/>
          <w:webHidden/>
        </w:rPr>
        <w:t>66</w:t>
      </w:r>
    </w:p>
    <w:p w14:paraId="37EA5E3F" w14:textId="222A17A4" w:rsidR="00C87C9E" w:rsidRDefault="00C87C9E" w:rsidP="00C87C9E">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4.2</w:t>
      </w:r>
      <w:r>
        <w:rPr>
          <w:rFonts w:asciiTheme="minorHAnsi" w:eastAsiaTheme="minorEastAsia" w:hAnsiTheme="minorHAnsi" w:cstheme="minorBidi"/>
          <w:noProof/>
          <w:sz w:val="22"/>
          <w:szCs w:val="22"/>
        </w:rPr>
        <w:tab/>
      </w:r>
      <w:r>
        <w:rPr>
          <w:noProof/>
        </w:rPr>
        <w:t>Dataset Description</w:t>
      </w:r>
      <w:r>
        <w:rPr>
          <w:noProof/>
          <w:webHidden/>
        </w:rPr>
        <w:tab/>
      </w:r>
      <w:r w:rsidR="006D59D6">
        <w:rPr>
          <w:noProof/>
          <w:webHidden/>
        </w:rPr>
        <w:t>66</w:t>
      </w:r>
    </w:p>
    <w:p w14:paraId="352E7692" w14:textId="104A37D4" w:rsidR="00C87C9E" w:rsidRDefault="00C87C9E" w:rsidP="00C87C9E">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4.3</w:t>
      </w:r>
      <w:r>
        <w:rPr>
          <w:rFonts w:asciiTheme="minorHAnsi" w:eastAsiaTheme="minorEastAsia" w:hAnsiTheme="minorHAnsi" w:cstheme="minorBidi"/>
          <w:noProof/>
          <w:sz w:val="22"/>
          <w:szCs w:val="22"/>
        </w:rPr>
        <w:tab/>
      </w:r>
      <w:r>
        <w:rPr>
          <w:noProof/>
        </w:rPr>
        <w:t>Data</w:t>
      </w:r>
      <w:r w:rsidR="00A870EC">
        <w:rPr>
          <w:noProof/>
        </w:rPr>
        <w:t>set Cleaning</w:t>
      </w:r>
      <w:r>
        <w:rPr>
          <w:noProof/>
          <w:webHidden/>
        </w:rPr>
        <w:tab/>
      </w:r>
      <w:r w:rsidR="006D59D6">
        <w:rPr>
          <w:noProof/>
          <w:webHidden/>
        </w:rPr>
        <w:t>67</w:t>
      </w:r>
    </w:p>
    <w:p w14:paraId="114F82AB" w14:textId="3361AA27" w:rsidR="00C87C9E" w:rsidRDefault="00C87C9E" w:rsidP="00C87C9E">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4.4</w:t>
      </w:r>
      <w:r>
        <w:rPr>
          <w:rFonts w:asciiTheme="minorHAnsi" w:eastAsiaTheme="minorEastAsia" w:hAnsiTheme="minorHAnsi" w:cstheme="minorBidi"/>
          <w:noProof/>
          <w:sz w:val="22"/>
          <w:szCs w:val="22"/>
        </w:rPr>
        <w:tab/>
      </w:r>
      <w:r w:rsidR="00A870EC">
        <w:rPr>
          <w:noProof/>
        </w:rPr>
        <w:t>Financial Asset Selection</w:t>
      </w:r>
      <w:r>
        <w:rPr>
          <w:noProof/>
          <w:webHidden/>
        </w:rPr>
        <w:tab/>
        <w:t>6</w:t>
      </w:r>
      <w:r w:rsidR="006D59D6">
        <w:rPr>
          <w:noProof/>
          <w:webHidden/>
        </w:rPr>
        <w:t>7</w:t>
      </w:r>
    </w:p>
    <w:p w14:paraId="0359930F" w14:textId="7C4F669B" w:rsidR="00C87C9E" w:rsidRDefault="00C87C9E" w:rsidP="00C87C9E">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4.5</w:t>
      </w:r>
      <w:r>
        <w:rPr>
          <w:rFonts w:asciiTheme="minorHAnsi" w:eastAsiaTheme="minorEastAsia" w:hAnsiTheme="minorHAnsi" w:cstheme="minorBidi"/>
          <w:noProof/>
          <w:sz w:val="22"/>
          <w:szCs w:val="22"/>
        </w:rPr>
        <w:tab/>
      </w:r>
      <w:r w:rsidR="00A870EC">
        <w:rPr>
          <w:noProof/>
        </w:rPr>
        <w:t>Exploratory Data Analysis</w:t>
      </w:r>
      <w:r>
        <w:rPr>
          <w:noProof/>
          <w:webHidden/>
        </w:rPr>
        <w:tab/>
      </w:r>
      <w:r w:rsidR="006D59D6">
        <w:rPr>
          <w:noProof/>
          <w:webHidden/>
        </w:rPr>
        <w:t>68</w:t>
      </w:r>
    </w:p>
    <w:p w14:paraId="1E6B6072" w14:textId="0D204B10" w:rsidR="00C87C9E" w:rsidRDefault="00A870EC" w:rsidP="00C87C9E">
      <w:pPr>
        <w:pStyle w:val="TC3"/>
        <w:rPr>
          <w:rFonts w:eastAsiaTheme="minorEastAsia"/>
        </w:rPr>
      </w:pPr>
      <w:r>
        <w:rPr>
          <w:rFonts w:eastAsiaTheme="minorEastAsia"/>
        </w:rPr>
        <w:t>4.5.1</w:t>
      </w:r>
      <w:r>
        <w:rPr>
          <w:rFonts w:eastAsiaTheme="minorEastAsia"/>
        </w:rPr>
        <w:tab/>
        <w:t>Univariate Analysis</w:t>
      </w:r>
      <w:r w:rsidR="00C87C9E">
        <w:rPr>
          <w:rFonts w:eastAsiaTheme="minorEastAsia"/>
        </w:rPr>
        <w:t>……</w:t>
      </w:r>
      <w:r>
        <w:rPr>
          <w:rFonts w:eastAsiaTheme="minorEastAsia"/>
        </w:rPr>
        <w:t>…………………………………………………………</w:t>
      </w:r>
      <w:r w:rsidR="006D59D6">
        <w:rPr>
          <w:rFonts w:eastAsiaTheme="minorEastAsia"/>
        </w:rPr>
        <w:t>68</w:t>
      </w:r>
    </w:p>
    <w:p w14:paraId="185FBF85" w14:textId="2AEC56F1" w:rsidR="00C87C9E" w:rsidRDefault="00A870EC" w:rsidP="00C87C9E">
      <w:pPr>
        <w:pStyle w:val="TC3"/>
        <w:rPr>
          <w:rFonts w:eastAsiaTheme="minorEastAsia"/>
        </w:rPr>
      </w:pPr>
      <w:r>
        <w:rPr>
          <w:rFonts w:eastAsiaTheme="minorEastAsia"/>
        </w:rPr>
        <w:t>4.5.2</w:t>
      </w:r>
      <w:r>
        <w:rPr>
          <w:rFonts w:eastAsiaTheme="minorEastAsia"/>
        </w:rPr>
        <w:tab/>
        <w:t>Multivariate Analysis</w:t>
      </w:r>
      <w:r w:rsidR="00C87C9E">
        <w:rPr>
          <w:rFonts w:eastAsiaTheme="minorEastAsia"/>
        </w:rPr>
        <w:t>……</w:t>
      </w:r>
      <w:r>
        <w:rPr>
          <w:rFonts w:eastAsiaTheme="minorEastAsia"/>
        </w:rPr>
        <w:t>……………………………………………………….</w:t>
      </w:r>
      <w:r w:rsidR="006D59D6">
        <w:rPr>
          <w:rFonts w:eastAsiaTheme="minorEastAsia"/>
        </w:rPr>
        <w:t>75</w:t>
      </w:r>
    </w:p>
    <w:p w14:paraId="25CD66DF" w14:textId="6F2B0040" w:rsidR="00C87C9E" w:rsidRDefault="00C87C9E" w:rsidP="00C87C9E">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4.</w:t>
      </w:r>
      <w:r w:rsidR="00A870EC">
        <w:rPr>
          <w:noProof/>
          <w14:scene3d>
            <w14:camera w14:prst="orthographicFront"/>
            <w14:lightRig w14:rig="threePt" w14:dir="t">
              <w14:rot w14:lat="0" w14:lon="0" w14:rev="0"/>
            </w14:lightRig>
          </w14:scene3d>
        </w:rPr>
        <w:t>6</w:t>
      </w:r>
      <w:r>
        <w:rPr>
          <w:rFonts w:asciiTheme="minorHAnsi" w:eastAsiaTheme="minorEastAsia" w:hAnsiTheme="minorHAnsi" w:cstheme="minorBidi"/>
          <w:noProof/>
          <w:sz w:val="22"/>
          <w:szCs w:val="22"/>
        </w:rPr>
        <w:tab/>
      </w:r>
      <w:r w:rsidR="00A870EC">
        <w:rPr>
          <w:noProof/>
        </w:rPr>
        <w:t>Data Transformations</w:t>
      </w:r>
      <w:r>
        <w:rPr>
          <w:noProof/>
          <w:webHidden/>
        </w:rPr>
        <w:tab/>
      </w:r>
      <w:r w:rsidR="006D59D6">
        <w:rPr>
          <w:noProof/>
          <w:webHidden/>
        </w:rPr>
        <w:t>77</w:t>
      </w:r>
    </w:p>
    <w:p w14:paraId="3315E5B2" w14:textId="3F5FED52" w:rsidR="00A870EC" w:rsidRDefault="00A870EC" w:rsidP="00A870EC">
      <w:pPr>
        <w:pStyle w:val="TC3"/>
        <w:rPr>
          <w:rFonts w:eastAsiaTheme="minorEastAsia"/>
        </w:rPr>
      </w:pPr>
      <w:r>
        <w:rPr>
          <w:rFonts w:eastAsiaTheme="minorEastAsia"/>
        </w:rPr>
        <w:t>4.6.1</w:t>
      </w:r>
      <w:r>
        <w:rPr>
          <w:rFonts w:eastAsiaTheme="minorEastAsia"/>
        </w:rPr>
        <w:tab/>
        <w:t>Reviewing the values…………………………………………………………</w:t>
      </w:r>
      <w:r w:rsidR="006D59D6">
        <w:rPr>
          <w:rFonts w:eastAsiaTheme="minorEastAsia"/>
        </w:rPr>
        <w:t>…..77</w:t>
      </w:r>
    </w:p>
    <w:p w14:paraId="6A199D47" w14:textId="5613DCA2" w:rsidR="00A870EC" w:rsidRDefault="00A870EC" w:rsidP="00A870EC">
      <w:pPr>
        <w:pStyle w:val="TC3"/>
        <w:rPr>
          <w:rFonts w:eastAsiaTheme="minorEastAsia"/>
        </w:rPr>
      </w:pPr>
      <w:r>
        <w:rPr>
          <w:rFonts w:eastAsiaTheme="minorEastAsia"/>
        </w:rPr>
        <w:t>4.6.2</w:t>
      </w:r>
      <w:r>
        <w:rPr>
          <w:rFonts w:eastAsiaTheme="minorEastAsia"/>
        </w:rPr>
        <w:tab/>
        <w:t>Scaling……………………………………………………………</w:t>
      </w:r>
      <w:r w:rsidR="006D59D6">
        <w:rPr>
          <w:rFonts w:eastAsiaTheme="minorEastAsia"/>
        </w:rPr>
        <w:t>……………...</w:t>
      </w:r>
      <w:r>
        <w:rPr>
          <w:rFonts w:eastAsiaTheme="minorEastAsia"/>
        </w:rPr>
        <w:t>.</w:t>
      </w:r>
      <w:r w:rsidR="006D59D6">
        <w:rPr>
          <w:rFonts w:eastAsiaTheme="minorEastAsia"/>
        </w:rPr>
        <w:t>77</w:t>
      </w:r>
    </w:p>
    <w:p w14:paraId="68E044BB" w14:textId="7EB9A5AD" w:rsidR="00A870EC" w:rsidRPr="00A870EC" w:rsidRDefault="00A870EC" w:rsidP="00A870EC">
      <w:pPr>
        <w:rPr>
          <w:rFonts w:eastAsiaTheme="minorEastAsia"/>
          <w:lang w:val="en-GB"/>
        </w:rPr>
      </w:pPr>
    </w:p>
    <w:p w14:paraId="098F72C3" w14:textId="151645EC" w:rsidR="00C87C9E" w:rsidRDefault="00C87C9E" w:rsidP="00C87C9E">
      <w:pPr>
        <w:pStyle w:val="TOC1"/>
        <w:tabs>
          <w:tab w:val="right" w:leader="dot" w:pos="9395"/>
        </w:tabs>
        <w:rPr>
          <w:lang w:val="en-US" w:eastAsia="en-US"/>
        </w:rPr>
      </w:pPr>
      <w:r>
        <w:rPr>
          <w:caps/>
        </w:rPr>
        <w:t>CHAPTER 5:</w:t>
      </w:r>
      <w:r>
        <w:t xml:space="preserve"> RESULTS AND DISCUSSIONS</w:t>
      </w:r>
      <w:r>
        <w:rPr>
          <w:webHidden/>
        </w:rPr>
        <w:tab/>
      </w:r>
      <w:r w:rsidR="006D59D6">
        <w:rPr>
          <w:webHidden/>
        </w:rPr>
        <w:t>78</w:t>
      </w:r>
    </w:p>
    <w:p w14:paraId="1B8C3549" w14:textId="1AFC6695" w:rsidR="00C87C9E" w:rsidRDefault="00C87C9E" w:rsidP="00C87C9E">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5.</w:t>
      </w:r>
      <w:r w:rsidR="00A870EC">
        <w:rPr>
          <w:noProof/>
          <w14:scene3d>
            <w14:camera w14:prst="orthographicFront"/>
            <w14:lightRig w14:rig="threePt" w14:dir="t">
              <w14:rot w14:lat="0" w14:lon="0" w14:rev="0"/>
            </w14:lightRig>
          </w14:scene3d>
        </w:rPr>
        <w:t>1</w:t>
      </w:r>
      <w:r>
        <w:rPr>
          <w:rFonts w:asciiTheme="minorHAnsi" w:eastAsiaTheme="minorEastAsia" w:hAnsiTheme="minorHAnsi" w:cstheme="minorBidi"/>
          <w:noProof/>
          <w:sz w:val="22"/>
          <w:szCs w:val="22"/>
        </w:rPr>
        <w:tab/>
      </w:r>
      <w:r w:rsidR="00A870EC">
        <w:rPr>
          <w:noProof/>
        </w:rPr>
        <w:t>Introduction</w:t>
      </w:r>
      <w:r>
        <w:rPr>
          <w:noProof/>
          <w:webHidden/>
        </w:rPr>
        <w:tab/>
      </w:r>
      <w:r w:rsidR="006D59D6">
        <w:rPr>
          <w:noProof/>
          <w:webHidden/>
        </w:rPr>
        <w:t>78</w:t>
      </w:r>
    </w:p>
    <w:p w14:paraId="7F986AC5" w14:textId="4C30A3AB" w:rsidR="00A870EC" w:rsidRDefault="00A870EC" w:rsidP="00A870EC">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lastRenderedPageBreak/>
        <w:t>5.2</w:t>
      </w:r>
      <w:r>
        <w:rPr>
          <w:rFonts w:asciiTheme="minorHAnsi" w:eastAsiaTheme="minorEastAsia" w:hAnsiTheme="minorHAnsi" w:cstheme="minorBidi"/>
          <w:noProof/>
          <w:sz w:val="22"/>
          <w:szCs w:val="22"/>
        </w:rPr>
        <w:tab/>
      </w:r>
      <w:r>
        <w:rPr>
          <w:noProof/>
        </w:rPr>
        <w:t>Development of Stacked LSTM models</w:t>
      </w:r>
      <w:r>
        <w:rPr>
          <w:noProof/>
          <w:webHidden/>
        </w:rPr>
        <w:tab/>
      </w:r>
      <w:r w:rsidR="006D59D6">
        <w:rPr>
          <w:noProof/>
          <w:webHidden/>
        </w:rPr>
        <w:t>78</w:t>
      </w:r>
    </w:p>
    <w:p w14:paraId="4B8D871C" w14:textId="071E4E3B" w:rsidR="00A870EC" w:rsidRPr="00A870EC" w:rsidRDefault="00A870EC" w:rsidP="00A870EC">
      <w:pPr>
        <w:pStyle w:val="TOC2"/>
        <w:tabs>
          <w:tab w:val="left" w:pos="880"/>
          <w:tab w:val="right" w:leader="dot" w:pos="9395"/>
        </w:tabs>
        <w:rPr>
          <w:rFonts w:asciiTheme="minorHAnsi" w:eastAsiaTheme="minorEastAsia" w:hAnsiTheme="minorHAnsi" w:cstheme="minorBidi"/>
          <w:noProof/>
          <w:sz w:val="22"/>
          <w:szCs w:val="22"/>
          <w:lang w:eastAsia="en-US"/>
        </w:rPr>
      </w:pPr>
      <w:r>
        <w:rPr>
          <w:noProof/>
          <w14:scene3d>
            <w14:camera w14:prst="orthographicFront"/>
            <w14:lightRig w14:rig="threePt" w14:dir="t">
              <w14:rot w14:lat="0" w14:lon="0" w14:rev="0"/>
            </w14:lightRig>
          </w14:scene3d>
        </w:rPr>
        <w:t>5.3</w:t>
      </w:r>
      <w:r>
        <w:rPr>
          <w:rFonts w:asciiTheme="minorHAnsi" w:eastAsiaTheme="minorEastAsia" w:hAnsiTheme="minorHAnsi" w:cstheme="minorBidi"/>
          <w:noProof/>
          <w:sz w:val="22"/>
          <w:szCs w:val="22"/>
        </w:rPr>
        <w:tab/>
      </w:r>
      <w:r>
        <w:rPr>
          <w:noProof/>
        </w:rPr>
        <w:t>Development of hybrid CNN-LSTM models</w:t>
      </w:r>
      <w:r>
        <w:rPr>
          <w:noProof/>
          <w:webHidden/>
        </w:rPr>
        <w:tab/>
      </w:r>
      <w:r w:rsidR="006D59D6">
        <w:rPr>
          <w:noProof/>
          <w:webHidden/>
        </w:rPr>
        <w:t>80</w:t>
      </w:r>
    </w:p>
    <w:p w14:paraId="272CD71B" w14:textId="4D02A644" w:rsidR="00A870EC" w:rsidRDefault="00A870EC" w:rsidP="00A870EC">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5.4</w:t>
      </w:r>
      <w:r>
        <w:rPr>
          <w:rFonts w:asciiTheme="minorHAnsi" w:eastAsiaTheme="minorEastAsia" w:hAnsiTheme="minorHAnsi" w:cstheme="minorBidi"/>
          <w:noProof/>
          <w:sz w:val="22"/>
          <w:szCs w:val="22"/>
        </w:rPr>
        <w:tab/>
      </w:r>
      <w:r>
        <w:rPr>
          <w:noProof/>
        </w:rPr>
        <w:t>Returns Analysis using Backtesting</w:t>
      </w:r>
      <w:r>
        <w:rPr>
          <w:noProof/>
          <w:webHidden/>
        </w:rPr>
        <w:tab/>
      </w:r>
      <w:r w:rsidR="006D59D6">
        <w:rPr>
          <w:noProof/>
          <w:webHidden/>
        </w:rPr>
        <w:t>82</w:t>
      </w:r>
    </w:p>
    <w:p w14:paraId="48E9A10B" w14:textId="2415E8D7" w:rsidR="00DD5379" w:rsidRDefault="00DD5379" w:rsidP="00DD5379">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5.5</w:t>
      </w:r>
      <w:r>
        <w:rPr>
          <w:rFonts w:asciiTheme="minorHAnsi" w:eastAsiaTheme="minorEastAsia" w:hAnsiTheme="minorHAnsi" w:cstheme="minorBidi"/>
          <w:noProof/>
          <w:sz w:val="22"/>
          <w:szCs w:val="22"/>
        </w:rPr>
        <w:tab/>
      </w:r>
      <w:r>
        <w:rPr>
          <w:noProof/>
        </w:rPr>
        <w:t>Resources</w:t>
      </w:r>
      <w:r>
        <w:rPr>
          <w:noProof/>
          <w:webHidden/>
        </w:rPr>
        <w:tab/>
      </w:r>
      <w:r w:rsidR="006D59D6">
        <w:rPr>
          <w:noProof/>
          <w:webHidden/>
        </w:rPr>
        <w:t>89</w:t>
      </w:r>
    </w:p>
    <w:p w14:paraId="1BF92326" w14:textId="129E01F7" w:rsidR="00DD5379" w:rsidRDefault="00DD5379" w:rsidP="00DD5379">
      <w:pPr>
        <w:pStyle w:val="TC3"/>
        <w:rPr>
          <w:rFonts w:eastAsiaTheme="minorEastAsia"/>
        </w:rPr>
      </w:pPr>
      <w:r>
        <w:rPr>
          <w:rFonts w:eastAsiaTheme="minorEastAsia"/>
        </w:rPr>
        <w:t>5.5.1</w:t>
      </w:r>
      <w:r>
        <w:rPr>
          <w:rFonts w:eastAsiaTheme="minorEastAsia"/>
        </w:rPr>
        <w:tab/>
        <w:t>Hardware Resources…………………………………………………………</w:t>
      </w:r>
      <w:r w:rsidR="006D59D6">
        <w:rPr>
          <w:rFonts w:eastAsiaTheme="minorEastAsia"/>
        </w:rPr>
        <w:t>…...89</w:t>
      </w:r>
    </w:p>
    <w:p w14:paraId="3FC62EDD" w14:textId="2B1B8495" w:rsidR="00DD5379" w:rsidRDefault="00DD5379" w:rsidP="00DD5379">
      <w:pPr>
        <w:pStyle w:val="TC3"/>
        <w:rPr>
          <w:rFonts w:eastAsiaTheme="minorEastAsia"/>
        </w:rPr>
      </w:pPr>
      <w:r>
        <w:rPr>
          <w:rFonts w:eastAsiaTheme="minorEastAsia"/>
        </w:rPr>
        <w:t>5.5.2</w:t>
      </w:r>
      <w:r>
        <w:rPr>
          <w:rFonts w:eastAsiaTheme="minorEastAsia"/>
        </w:rPr>
        <w:tab/>
        <w:t>Software Resources……………………………………………………………</w:t>
      </w:r>
      <w:r w:rsidR="006D59D6">
        <w:rPr>
          <w:rFonts w:eastAsiaTheme="minorEastAsia"/>
        </w:rPr>
        <w:t>…89</w:t>
      </w:r>
    </w:p>
    <w:p w14:paraId="79EDA2FF" w14:textId="51E1995B" w:rsidR="00DD5379" w:rsidRDefault="00DD5379" w:rsidP="00DD5379">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5.6</w:t>
      </w:r>
      <w:r>
        <w:rPr>
          <w:rFonts w:asciiTheme="minorHAnsi" w:eastAsiaTheme="minorEastAsia" w:hAnsiTheme="minorHAnsi" w:cstheme="minorBidi"/>
          <w:noProof/>
          <w:sz w:val="22"/>
          <w:szCs w:val="22"/>
        </w:rPr>
        <w:tab/>
      </w:r>
      <w:r>
        <w:rPr>
          <w:noProof/>
        </w:rPr>
        <w:t>Summary</w:t>
      </w:r>
      <w:r>
        <w:rPr>
          <w:noProof/>
          <w:webHidden/>
        </w:rPr>
        <w:tab/>
      </w:r>
      <w:r w:rsidR="006D59D6">
        <w:rPr>
          <w:noProof/>
          <w:webHidden/>
        </w:rPr>
        <w:t>89</w:t>
      </w:r>
    </w:p>
    <w:p w14:paraId="674A499C" w14:textId="61A2B258" w:rsidR="00DD5379" w:rsidRDefault="00DD5379" w:rsidP="00DD5379">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5.7</w:t>
      </w:r>
      <w:r>
        <w:rPr>
          <w:rFonts w:asciiTheme="minorHAnsi" w:eastAsiaTheme="minorEastAsia" w:hAnsiTheme="minorHAnsi" w:cstheme="minorBidi"/>
          <w:noProof/>
          <w:sz w:val="22"/>
          <w:szCs w:val="22"/>
        </w:rPr>
        <w:tab/>
      </w:r>
      <w:r>
        <w:rPr>
          <w:noProof/>
        </w:rPr>
        <w:t>Review of Hypothesis</w:t>
      </w:r>
      <w:r>
        <w:rPr>
          <w:noProof/>
          <w:webHidden/>
        </w:rPr>
        <w:tab/>
      </w:r>
      <w:r w:rsidR="006D59D6">
        <w:rPr>
          <w:noProof/>
          <w:webHidden/>
        </w:rPr>
        <w:t>90</w:t>
      </w:r>
    </w:p>
    <w:p w14:paraId="16ADCBE6" w14:textId="6985AB2C" w:rsidR="00DD5379" w:rsidRDefault="00DD5379" w:rsidP="00DD5379">
      <w:pPr>
        <w:pStyle w:val="TOC1"/>
        <w:tabs>
          <w:tab w:val="right" w:leader="dot" w:pos="9395"/>
        </w:tabs>
        <w:rPr>
          <w:lang w:val="en-US" w:eastAsia="en-US"/>
        </w:rPr>
      </w:pPr>
      <w:r>
        <w:rPr>
          <w:caps/>
        </w:rPr>
        <w:t>CHAPTER 6:</w:t>
      </w:r>
      <w:r>
        <w:t xml:space="preserve"> CONCLUSIONS AND RECOMMENDATIONS</w:t>
      </w:r>
      <w:r>
        <w:rPr>
          <w:webHidden/>
        </w:rPr>
        <w:tab/>
      </w:r>
      <w:r w:rsidR="006D59D6">
        <w:rPr>
          <w:webHidden/>
        </w:rPr>
        <w:t>91</w:t>
      </w:r>
    </w:p>
    <w:p w14:paraId="2473EC81" w14:textId="77424620" w:rsidR="00DD5379" w:rsidRDefault="00DD5379" w:rsidP="00DD5379">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6.1</w:t>
      </w:r>
      <w:r>
        <w:rPr>
          <w:rFonts w:asciiTheme="minorHAnsi" w:eastAsiaTheme="minorEastAsia" w:hAnsiTheme="minorHAnsi" w:cstheme="minorBidi"/>
          <w:noProof/>
          <w:sz w:val="22"/>
          <w:szCs w:val="22"/>
        </w:rPr>
        <w:tab/>
      </w:r>
      <w:r>
        <w:rPr>
          <w:noProof/>
        </w:rPr>
        <w:t>Discussion and Summary</w:t>
      </w:r>
      <w:r>
        <w:rPr>
          <w:noProof/>
          <w:webHidden/>
        </w:rPr>
        <w:tab/>
      </w:r>
      <w:r w:rsidR="006D59D6">
        <w:rPr>
          <w:noProof/>
          <w:webHidden/>
        </w:rPr>
        <w:t>91</w:t>
      </w:r>
    </w:p>
    <w:p w14:paraId="0E44E250" w14:textId="5D76E30A" w:rsidR="00DD5379" w:rsidRDefault="00DD5379" w:rsidP="00DD5379">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5.2</w:t>
      </w:r>
      <w:r>
        <w:rPr>
          <w:rFonts w:asciiTheme="minorHAnsi" w:eastAsiaTheme="minorEastAsia" w:hAnsiTheme="minorHAnsi" w:cstheme="minorBidi"/>
          <w:noProof/>
          <w:sz w:val="22"/>
          <w:szCs w:val="22"/>
        </w:rPr>
        <w:tab/>
      </w:r>
      <w:r>
        <w:rPr>
          <w:noProof/>
        </w:rPr>
        <w:t>Limitations</w:t>
      </w:r>
      <w:r>
        <w:rPr>
          <w:noProof/>
          <w:webHidden/>
        </w:rPr>
        <w:tab/>
      </w:r>
      <w:r w:rsidR="006D59D6">
        <w:rPr>
          <w:noProof/>
          <w:webHidden/>
        </w:rPr>
        <w:t>92</w:t>
      </w:r>
    </w:p>
    <w:p w14:paraId="03AADB8D" w14:textId="18630223" w:rsidR="00DD5379" w:rsidRPr="00A870EC" w:rsidRDefault="00DD5379" w:rsidP="00DD5379">
      <w:pPr>
        <w:pStyle w:val="TOC2"/>
        <w:tabs>
          <w:tab w:val="left" w:pos="880"/>
          <w:tab w:val="right" w:leader="dot" w:pos="9395"/>
        </w:tabs>
        <w:rPr>
          <w:rFonts w:asciiTheme="minorHAnsi" w:eastAsiaTheme="minorEastAsia" w:hAnsiTheme="minorHAnsi" w:cstheme="minorBidi"/>
          <w:noProof/>
          <w:sz w:val="22"/>
          <w:szCs w:val="22"/>
          <w:lang w:eastAsia="en-US"/>
        </w:rPr>
      </w:pPr>
      <w:r>
        <w:rPr>
          <w:noProof/>
          <w14:scene3d>
            <w14:camera w14:prst="orthographicFront"/>
            <w14:lightRig w14:rig="threePt" w14:dir="t">
              <w14:rot w14:lat="0" w14:lon="0" w14:rev="0"/>
            </w14:lightRig>
          </w14:scene3d>
        </w:rPr>
        <w:t>5.3</w:t>
      </w:r>
      <w:r>
        <w:rPr>
          <w:rFonts w:asciiTheme="minorHAnsi" w:eastAsiaTheme="minorEastAsia" w:hAnsiTheme="minorHAnsi" w:cstheme="minorBidi"/>
          <w:noProof/>
          <w:sz w:val="22"/>
          <w:szCs w:val="22"/>
        </w:rPr>
        <w:tab/>
      </w:r>
      <w:r>
        <w:rPr>
          <w:noProof/>
        </w:rPr>
        <w:t>Final Conclusions</w:t>
      </w:r>
      <w:r>
        <w:rPr>
          <w:noProof/>
          <w:webHidden/>
        </w:rPr>
        <w:tab/>
      </w:r>
      <w:r w:rsidR="006D59D6">
        <w:rPr>
          <w:noProof/>
          <w:webHidden/>
        </w:rPr>
        <w:t>9</w:t>
      </w:r>
      <w:r>
        <w:rPr>
          <w:noProof/>
          <w:webHidden/>
        </w:rPr>
        <w:t>2</w:t>
      </w:r>
    </w:p>
    <w:p w14:paraId="4CB56472" w14:textId="57AFFA7B" w:rsidR="00DD5379" w:rsidRDefault="00DD5379" w:rsidP="00DD5379">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5.4</w:t>
      </w:r>
      <w:r>
        <w:rPr>
          <w:rFonts w:asciiTheme="minorHAnsi" w:eastAsiaTheme="minorEastAsia" w:hAnsiTheme="minorHAnsi" w:cstheme="minorBidi"/>
          <w:noProof/>
          <w:sz w:val="22"/>
          <w:szCs w:val="22"/>
        </w:rPr>
        <w:tab/>
      </w:r>
      <w:r>
        <w:rPr>
          <w:noProof/>
        </w:rPr>
        <w:t>Contribution and Importance of Study</w:t>
      </w:r>
      <w:r>
        <w:rPr>
          <w:noProof/>
          <w:webHidden/>
        </w:rPr>
        <w:tab/>
      </w:r>
      <w:r w:rsidR="006D59D6">
        <w:rPr>
          <w:noProof/>
          <w:webHidden/>
        </w:rPr>
        <w:t>93</w:t>
      </w:r>
    </w:p>
    <w:p w14:paraId="36EC8DAA" w14:textId="641981CA" w:rsidR="00C87C9E" w:rsidRPr="00C87C9E" w:rsidRDefault="00DD5379" w:rsidP="00DD5379">
      <w:pPr>
        <w:pStyle w:val="TOC2"/>
        <w:tabs>
          <w:tab w:val="left" w:pos="880"/>
          <w:tab w:val="right" w:leader="dot" w:pos="9395"/>
        </w:tabs>
        <w:rPr>
          <w:noProof/>
        </w:rPr>
      </w:pPr>
      <w:r>
        <w:rPr>
          <w:noProof/>
          <w14:scene3d>
            <w14:camera w14:prst="orthographicFront"/>
            <w14:lightRig w14:rig="threePt" w14:dir="t">
              <w14:rot w14:lat="0" w14:lon="0" w14:rev="0"/>
            </w14:lightRig>
          </w14:scene3d>
        </w:rPr>
        <w:t>5.5</w:t>
      </w:r>
      <w:r>
        <w:rPr>
          <w:rFonts w:asciiTheme="minorHAnsi" w:eastAsiaTheme="minorEastAsia" w:hAnsiTheme="minorHAnsi" w:cstheme="minorBidi"/>
          <w:noProof/>
          <w:sz w:val="22"/>
          <w:szCs w:val="22"/>
        </w:rPr>
        <w:tab/>
      </w:r>
      <w:r>
        <w:rPr>
          <w:noProof/>
        </w:rPr>
        <w:t>Future Recommendations</w:t>
      </w:r>
      <w:r>
        <w:rPr>
          <w:noProof/>
          <w:webHidden/>
        </w:rPr>
        <w:tab/>
      </w:r>
      <w:r w:rsidR="006D59D6">
        <w:rPr>
          <w:noProof/>
          <w:webHidden/>
        </w:rPr>
        <w:t>94</w:t>
      </w:r>
    </w:p>
    <w:p w14:paraId="57B8B993" w14:textId="1062916B" w:rsidR="00351450" w:rsidRDefault="00B3575A" w:rsidP="001D540A">
      <w:pPr>
        <w:pStyle w:val="TOC1"/>
        <w:rPr>
          <w:rFonts w:asciiTheme="minorHAnsi" w:eastAsiaTheme="minorEastAsia" w:hAnsiTheme="minorHAnsi" w:cstheme="minorBidi"/>
          <w:sz w:val="22"/>
          <w:szCs w:val="22"/>
          <w:lang w:val="en-US" w:eastAsia="en-US"/>
        </w:rPr>
      </w:pPr>
      <w:hyperlink w:anchor="_Toc499586888" w:history="1">
        <w:r w:rsidR="00351450" w:rsidRPr="00BF3934">
          <w:rPr>
            <w:rStyle w:val="Hyperlink"/>
          </w:rPr>
          <w:t>REFERENCES</w:t>
        </w:r>
        <w:r w:rsidR="00351450">
          <w:rPr>
            <w:webHidden/>
          </w:rPr>
          <w:tab/>
        </w:r>
        <w:r w:rsidR="006D59D6">
          <w:rPr>
            <w:webHidden/>
          </w:rPr>
          <w:t>95</w:t>
        </w:r>
      </w:hyperlink>
    </w:p>
    <w:p w14:paraId="64B41A83" w14:textId="0BCED6E5" w:rsidR="00351450" w:rsidRDefault="00351450" w:rsidP="001D540A">
      <w:pPr>
        <w:pStyle w:val="TOC1"/>
        <w:tabs>
          <w:tab w:val="right" w:leader="dot" w:pos="9395"/>
        </w:tabs>
        <w:rPr>
          <w:rFonts w:asciiTheme="minorHAnsi" w:eastAsiaTheme="minorEastAsia" w:hAnsiTheme="minorHAnsi" w:cstheme="minorBidi"/>
          <w:sz w:val="22"/>
          <w:szCs w:val="22"/>
        </w:rPr>
      </w:pPr>
      <w:r w:rsidRPr="0013080A">
        <w:t>APPENDIX A: RESEARCH PLAN</w:t>
      </w:r>
      <w:r>
        <w:rPr>
          <w:webHidden/>
        </w:rPr>
        <w:tab/>
      </w:r>
      <w:r w:rsidR="006D59D6">
        <w:rPr>
          <w:webHidden/>
        </w:rPr>
        <w:t>101</w:t>
      </w:r>
    </w:p>
    <w:p w14:paraId="37955D52" w14:textId="47D1E7A6" w:rsidR="00351450" w:rsidRDefault="00351450" w:rsidP="00774415">
      <w:pPr>
        <w:pStyle w:val="TOC1"/>
        <w:tabs>
          <w:tab w:val="right" w:leader="dot" w:pos="9395"/>
        </w:tabs>
        <w:rPr>
          <w:webHidden/>
        </w:rPr>
      </w:pPr>
      <w:r w:rsidRPr="007D1BAF">
        <w:t xml:space="preserve">APPENDIX B: </w:t>
      </w:r>
      <w:r>
        <w:t>RESEARCH PROPOSAL</w:t>
      </w:r>
      <w:r w:rsidRPr="007D1BAF">
        <w:rPr>
          <w:webHidden/>
        </w:rPr>
        <w:tab/>
      </w:r>
      <w:r w:rsidR="006D59D6">
        <w:rPr>
          <w:webHidden/>
        </w:rPr>
        <w:t>102</w:t>
      </w:r>
    </w:p>
    <w:p w14:paraId="4093E982" w14:textId="15A6E9CD" w:rsidR="00EB70E9" w:rsidRDefault="00EB70E9" w:rsidP="00EB70E9">
      <w:pPr>
        <w:pStyle w:val="TOC1"/>
        <w:tabs>
          <w:tab w:val="right" w:leader="dot" w:pos="9395"/>
        </w:tabs>
        <w:rPr>
          <w:rFonts w:asciiTheme="minorHAnsi" w:eastAsiaTheme="minorEastAsia" w:hAnsiTheme="minorHAnsi" w:cstheme="minorBidi"/>
          <w:sz w:val="22"/>
          <w:szCs w:val="22"/>
        </w:rPr>
      </w:pPr>
      <w:r w:rsidRPr="007D1BAF">
        <w:t xml:space="preserve">APPENDIX </w:t>
      </w:r>
      <w:r>
        <w:t>C</w:t>
      </w:r>
      <w:r w:rsidRPr="007D1BAF">
        <w:t xml:space="preserve">: </w:t>
      </w:r>
      <w:r>
        <w:t>INTERIM REPORT</w:t>
      </w:r>
      <w:r w:rsidRPr="007D1BAF">
        <w:rPr>
          <w:webHidden/>
        </w:rPr>
        <w:tab/>
      </w:r>
      <w:r>
        <w:rPr>
          <w:webHidden/>
        </w:rPr>
        <w:t>103</w:t>
      </w:r>
    </w:p>
    <w:p w14:paraId="5AB0AF8F" w14:textId="77777777" w:rsidR="00EB70E9" w:rsidRPr="00EB70E9" w:rsidRDefault="00EB70E9" w:rsidP="00EB70E9">
      <w:pPr>
        <w:rPr>
          <w:rFonts w:eastAsiaTheme="minorEastAsia"/>
          <w:lang w:val="en-GB"/>
        </w:rPr>
      </w:pPr>
    </w:p>
    <w:p w14:paraId="7829F684" w14:textId="77777777" w:rsidR="00351450" w:rsidRPr="002D325B" w:rsidRDefault="00351450" w:rsidP="001D540A">
      <w:pPr>
        <w:pStyle w:val="TOC1"/>
        <w:rPr>
          <w:rStyle w:val="Hyperlink"/>
        </w:rPr>
      </w:pPr>
    </w:p>
    <w:p w14:paraId="7CE31D16" w14:textId="77777777" w:rsidR="00351450" w:rsidRPr="002D325B" w:rsidRDefault="00351450" w:rsidP="001D540A">
      <w:pPr>
        <w:spacing w:line="360" w:lineRule="auto"/>
      </w:pPr>
    </w:p>
    <w:p w14:paraId="2FDFCE01" w14:textId="77777777" w:rsidR="00351450" w:rsidRPr="002D325B" w:rsidRDefault="00351450" w:rsidP="001D540A">
      <w:pPr>
        <w:spacing w:line="360" w:lineRule="auto"/>
        <w:rPr>
          <w:rFonts w:eastAsiaTheme="minorEastAsia"/>
        </w:rPr>
      </w:pPr>
    </w:p>
    <w:p w14:paraId="37EEBD54" w14:textId="77777777" w:rsidR="00351450" w:rsidRDefault="00351450" w:rsidP="001D540A">
      <w:pPr>
        <w:spacing w:line="360" w:lineRule="auto"/>
      </w:pPr>
      <w:r>
        <w:fldChar w:fldCharType="end"/>
      </w:r>
    </w:p>
    <w:p w14:paraId="4B16B979" w14:textId="41D62E19" w:rsidR="008D5157" w:rsidRDefault="008D5157" w:rsidP="001D540A">
      <w:pPr>
        <w:spacing w:line="360" w:lineRule="auto"/>
      </w:pPr>
    </w:p>
    <w:p w14:paraId="50B35870" w14:textId="23E815B9" w:rsidR="008D5157" w:rsidRDefault="008D5157" w:rsidP="001D540A">
      <w:pPr>
        <w:spacing w:line="360" w:lineRule="auto"/>
      </w:pPr>
    </w:p>
    <w:p w14:paraId="19963193" w14:textId="31F8A64D" w:rsidR="00B41497" w:rsidRDefault="00B41497" w:rsidP="001D540A">
      <w:pPr>
        <w:spacing w:line="360" w:lineRule="auto"/>
      </w:pPr>
    </w:p>
    <w:p w14:paraId="2B109FE8" w14:textId="37D34925" w:rsidR="00B41497" w:rsidRDefault="00B41497" w:rsidP="001D540A">
      <w:pPr>
        <w:spacing w:line="360" w:lineRule="auto"/>
      </w:pPr>
    </w:p>
    <w:p w14:paraId="3FA9DD51" w14:textId="729C5433" w:rsidR="00B41497" w:rsidRDefault="00B41497" w:rsidP="001D540A">
      <w:pPr>
        <w:spacing w:line="360" w:lineRule="auto"/>
      </w:pPr>
    </w:p>
    <w:p w14:paraId="72571851" w14:textId="124CDBEE" w:rsidR="00B41497" w:rsidRDefault="00B41497" w:rsidP="001D540A">
      <w:pPr>
        <w:spacing w:line="360" w:lineRule="auto"/>
      </w:pPr>
    </w:p>
    <w:p w14:paraId="642CE0AA" w14:textId="77777777" w:rsidR="00DD0608" w:rsidRDefault="00DD0608" w:rsidP="001D540A">
      <w:pPr>
        <w:spacing w:line="360" w:lineRule="auto"/>
      </w:pPr>
    </w:p>
    <w:p w14:paraId="2E4297FC" w14:textId="27A694C2" w:rsidR="00455B01" w:rsidRPr="00DD3731" w:rsidRDefault="003D6B3E" w:rsidP="001D540A">
      <w:pPr>
        <w:spacing w:line="360" w:lineRule="auto"/>
        <w:rPr>
          <w:b/>
          <w:bCs/>
        </w:rPr>
      </w:pPr>
      <w:r w:rsidRPr="003D6B3E">
        <w:rPr>
          <w:b/>
          <w:bCs/>
        </w:rPr>
        <w:lastRenderedPageBreak/>
        <w:t xml:space="preserve">LIST OF TABLES </w:t>
      </w:r>
    </w:p>
    <w:tbl>
      <w:tblPr>
        <w:tblStyle w:val="TableGrid"/>
        <w:tblW w:w="0" w:type="auto"/>
        <w:tblLook w:val="04A0" w:firstRow="1" w:lastRow="0" w:firstColumn="1" w:lastColumn="0" w:noHBand="0" w:noVBand="1"/>
      </w:tblPr>
      <w:tblGrid>
        <w:gridCol w:w="805"/>
        <w:gridCol w:w="7380"/>
        <w:gridCol w:w="831"/>
      </w:tblGrid>
      <w:tr w:rsidR="00DD3731" w14:paraId="32092185" w14:textId="77777777" w:rsidTr="00DD3731">
        <w:tc>
          <w:tcPr>
            <w:tcW w:w="805" w:type="dxa"/>
          </w:tcPr>
          <w:p w14:paraId="3A562647" w14:textId="03D0EECF" w:rsidR="00DD3731" w:rsidRPr="00DD3731" w:rsidRDefault="00DD3731" w:rsidP="001D540A">
            <w:pPr>
              <w:spacing w:line="360" w:lineRule="auto"/>
              <w:rPr>
                <w:b/>
                <w:bCs/>
                <w:sz w:val="16"/>
                <w:szCs w:val="16"/>
              </w:rPr>
            </w:pPr>
            <w:r w:rsidRPr="00DD3731">
              <w:rPr>
                <w:b/>
                <w:bCs/>
                <w:sz w:val="16"/>
                <w:szCs w:val="16"/>
              </w:rPr>
              <w:t>Table Id</w:t>
            </w:r>
          </w:p>
        </w:tc>
        <w:tc>
          <w:tcPr>
            <w:tcW w:w="7380" w:type="dxa"/>
          </w:tcPr>
          <w:p w14:paraId="16074737" w14:textId="01663FB0" w:rsidR="00DD3731" w:rsidRPr="00DD3731" w:rsidRDefault="00DD3731" w:rsidP="001D540A">
            <w:pPr>
              <w:spacing w:line="360" w:lineRule="auto"/>
              <w:rPr>
                <w:b/>
                <w:bCs/>
                <w:sz w:val="16"/>
                <w:szCs w:val="16"/>
              </w:rPr>
            </w:pPr>
            <w:r w:rsidRPr="00DD3731">
              <w:rPr>
                <w:b/>
                <w:bCs/>
                <w:sz w:val="16"/>
                <w:szCs w:val="16"/>
              </w:rPr>
              <w:t>Table Name</w:t>
            </w:r>
          </w:p>
        </w:tc>
        <w:tc>
          <w:tcPr>
            <w:tcW w:w="831" w:type="dxa"/>
          </w:tcPr>
          <w:p w14:paraId="3043BF28" w14:textId="4AA5F72A" w:rsidR="00DD3731" w:rsidRPr="00DD3731" w:rsidRDefault="00DD3731" w:rsidP="001D540A">
            <w:pPr>
              <w:spacing w:line="360" w:lineRule="auto"/>
              <w:rPr>
                <w:b/>
                <w:bCs/>
                <w:sz w:val="16"/>
                <w:szCs w:val="16"/>
              </w:rPr>
            </w:pPr>
            <w:r w:rsidRPr="00DD3731">
              <w:rPr>
                <w:b/>
                <w:bCs/>
                <w:sz w:val="16"/>
                <w:szCs w:val="16"/>
              </w:rPr>
              <w:t>Page No</w:t>
            </w:r>
          </w:p>
        </w:tc>
      </w:tr>
      <w:tr w:rsidR="00DD3731" w14:paraId="455EC207" w14:textId="77777777" w:rsidTr="00DD3731">
        <w:tc>
          <w:tcPr>
            <w:tcW w:w="805" w:type="dxa"/>
          </w:tcPr>
          <w:p w14:paraId="2357C9CE" w14:textId="51B418B4" w:rsidR="00DD3731" w:rsidRPr="006C699E" w:rsidRDefault="00DD3731" w:rsidP="00DD3731">
            <w:pPr>
              <w:spacing w:line="360" w:lineRule="auto"/>
              <w:jc w:val="center"/>
              <w:rPr>
                <w:bCs/>
                <w:sz w:val="16"/>
                <w:szCs w:val="16"/>
              </w:rPr>
            </w:pPr>
            <w:r w:rsidRPr="006C699E">
              <w:rPr>
                <w:bCs/>
                <w:sz w:val="16"/>
                <w:szCs w:val="16"/>
              </w:rPr>
              <w:t>2.3.2.1</w:t>
            </w:r>
          </w:p>
        </w:tc>
        <w:tc>
          <w:tcPr>
            <w:tcW w:w="7380" w:type="dxa"/>
          </w:tcPr>
          <w:p w14:paraId="79E5992F" w14:textId="745D830C" w:rsidR="00DD3731" w:rsidRPr="006C699E" w:rsidRDefault="00DD3731" w:rsidP="00DD3731">
            <w:pPr>
              <w:spacing w:line="360" w:lineRule="auto"/>
              <w:jc w:val="center"/>
              <w:rPr>
                <w:bCs/>
                <w:sz w:val="16"/>
                <w:szCs w:val="16"/>
              </w:rPr>
            </w:pPr>
            <w:r w:rsidRPr="006C699E">
              <w:rPr>
                <w:sz w:val="16"/>
                <w:szCs w:val="16"/>
              </w:rPr>
              <w:t>Features used for model</w:t>
            </w:r>
          </w:p>
        </w:tc>
        <w:tc>
          <w:tcPr>
            <w:tcW w:w="831" w:type="dxa"/>
          </w:tcPr>
          <w:p w14:paraId="78328680" w14:textId="5B43D147" w:rsidR="00DD3731" w:rsidRPr="006C699E" w:rsidRDefault="009B0347" w:rsidP="00DD3731">
            <w:pPr>
              <w:spacing w:line="360" w:lineRule="auto"/>
              <w:jc w:val="center"/>
              <w:rPr>
                <w:bCs/>
                <w:sz w:val="16"/>
                <w:szCs w:val="16"/>
              </w:rPr>
            </w:pPr>
            <w:r>
              <w:rPr>
                <w:bCs/>
                <w:sz w:val="16"/>
                <w:szCs w:val="16"/>
              </w:rPr>
              <w:t>24</w:t>
            </w:r>
          </w:p>
        </w:tc>
      </w:tr>
      <w:tr w:rsidR="00DD3731" w14:paraId="09B3BA7F" w14:textId="77777777" w:rsidTr="00DD3731">
        <w:tc>
          <w:tcPr>
            <w:tcW w:w="805" w:type="dxa"/>
          </w:tcPr>
          <w:p w14:paraId="5F46652D" w14:textId="05249D97" w:rsidR="00DD3731" w:rsidRPr="006C699E" w:rsidRDefault="00DD3731" w:rsidP="00DD3731">
            <w:pPr>
              <w:spacing w:line="360" w:lineRule="auto"/>
              <w:jc w:val="center"/>
              <w:rPr>
                <w:bCs/>
                <w:sz w:val="16"/>
                <w:szCs w:val="16"/>
              </w:rPr>
            </w:pPr>
            <w:r w:rsidRPr="006C699E">
              <w:rPr>
                <w:bCs/>
                <w:sz w:val="16"/>
                <w:szCs w:val="16"/>
              </w:rPr>
              <w:t>2.7.2.1</w:t>
            </w:r>
          </w:p>
        </w:tc>
        <w:tc>
          <w:tcPr>
            <w:tcW w:w="7380" w:type="dxa"/>
          </w:tcPr>
          <w:p w14:paraId="2AA45900" w14:textId="67D872E1" w:rsidR="00DD3731" w:rsidRPr="006C699E" w:rsidRDefault="00DD3731" w:rsidP="00DD3731">
            <w:pPr>
              <w:spacing w:line="360" w:lineRule="auto"/>
              <w:jc w:val="center"/>
              <w:rPr>
                <w:bCs/>
                <w:sz w:val="16"/>
                <w:szCs w:val="16"/>
              </w:rPr>
            </w:pPr>
            <w:r w:rsidRPr="006C699E">
              <w:rPr>
                <w:sz w:val="16"/>
                <w:szCs w:val="16"/>
              </w:rPr>
              <w:t>Model parameters used for training</w:t>
            </w:r>
          </w:p>
        </w:tc>
        <w:tc>
          <w:tcPr>
            <w:tcW w:w="831" w:type="dxa"/>
          </w:tcPr>
          <w:p w14:paraId="7DF70CD1" w14:textId="53C0738C" w:rsidR="00DD3731" w:rsidRPr="006C699E" w:rsidRDefault="009B0347" w:rsidP="00DD3731">
            <w:pPr>
              <w:spacing w:line="360" w:lineRule="auto"/>
              <w:jc w:val="center"/>
              <w:rPr>
                <w:bCs/>
                <w:sz w:val="16"/>
                <w:szCs w:val="16"/>
              </w:rPr>
            </w:pPr>
            <w:r>
              <w:rPr>
                <w:bCs/>
                <w:sz w:val="16"/>
                <w:szCs w:val="16"/>
              </w:rPr>
              <w:t>37</w:t>
            </w:r>
          </w:p>
        </w:tc>
      </w:tr>
      <w:tr w:rsidR="00DD3731" w14:paraId="095F8E87" w14:textId="77777777" w:rsidTr="00DD3731">
        <w:tc>
          <w:tcPr>
            <w:tcW w:w="805" w:type="dxa"/>
          </w:tcPr>
          <w:p w14:paraId="4F064452" w14:textId="68BE686B" w:rsidR="00DD3731" w:rsidRPr="006C699E" w:rsidRDefault="00DD3731" w:rsidP="00DD3731">
            <w:pPr>
              <w:spacing w:line="360" w:lineRule="auto"/>
              <w:jc w:val="center"/>
              <w:rPr>
                <w:bCs/>
                <w:sz w:val="16"/>
                <w:szCs w:val="16"/>
              </w:rPr>
            </w:pPr>
            <w:r w:rsidRPr="006C699E">
              <w:rPr>
                <w:bCs/>
                <w:sz w:val="16"/>
                <w:szCs w:val="16"/>
              </w:rPr>
              <w:t>2.8.2.1</w:t>
            </w:r>
          </w:p>
        </w:tc>
        <w:tc>
          <w:tcPr>
            <w:tcW w:w="7380" w:type="dxa"/>
          </w:tcPr>
          <w:p w14:paraId="3E77E1BE" w14:textId="593FA4CE" w:rsidR="00DD3731" w:rsidRPr="006C699E" w:rsidRDefault="00DD3731" w:rsidP="00DD3731">
            <w:pPr>
              <w:spacing w:line="360" w:lineRule="auto"/>
              <w:jc w:val="center"/>
              <w:rPr>
                <w:bCs/>
                <w:sz w:val="16"/>
                <w:szCs w:val="16"/>
              </w:rPr>
            </w:pPr>
            <w:r w:rsidRPr="006C699E">
              <w:rPr>
                <w:sz w:val="16"/>
                <w:szCs w:val="16"/>
              </w:rPr>
              <w:t>CNN-LSTM Parameter Details</w:t>
            </w:r>
          </w:p>
        </w:tc>
        <w:tc>
          <w:tcPr>
            <w:tcW w:w="831" w:type="dxa"/>
          </w:tcPr>
          <w:p w14:paraId="181C1BB4" w14:textId="191DAB23" w:rsidR="00DD3731" w:rsidRPr="006C699E" w:rsidRDefault="009B0347" w:rsidP="00DD3731">
            <w:pPr>
              <w:spacing w:line="360" w:lineRule="auto"/>
              <w:jc w:val="center"/>
              <w:rPr>
                <w:bCs/>
                <w:sz w:val="16"/>
                <w:szCs w:val="16"/>
              </w:rPr>
            </w:pPr>
            <w:r>
              <w:rPr>
                <w:bCs/>
                <w:sz w:val="16"/>
                <w:szCs w:val="16"/>
              </w:rPr>
              <w:t>39</w:t>
            </w:r>
          </w:p>
        </w:tc>
      </w:tr>
      <w:tr w:rsidR="00DD3731" w14:paraId="5F503BD1" w14:textId="77777777" w:rsidTr="00DD3731">
        <w:tc>
          <w:tcPr>
            <w:tcW w:w="805" w:type="dxa"/>
          </w:tcPr>
          <w:p w14:paraId="31EB851F" w14:textId="6BB8C468" w:rsidR="00DD3731" w:rsidRPr="006C699E" w:rsidRDefault="00DD3731" w:rsidP="00DD3731">
            <w:pPr>
              <w:spacing w:line="360" w:lineRule="auto"/>
              <w:jc w:val="center"/>
              <w:rPr>
                <w:bCs/>
                <w:sz w:val="16"/>
                <w:szCs w:val="16"/>
              </w:rPr>
            </w:pPr>
            <w:r w:rsidRPr="006C699E">
              <w:rPr>
                <w:bCs/>
                <w:sz w:val="16"/>
                <w:szCs w:val="16"/>
              </w:rPr>
              <w:t>2.8.3.1</w:t>
            </w:r>
          </w:p>
        </w:tc>
        <w:tc>
          <w:tcPr>
            <w:tcW w:w="7380" w:type="dxa"/>
          </w:tcPr>
          <w:p w14:paraId="335EB2F4" w14:textId="5DFB4C56" w:rsidR="00DD3731" w:rsidRPr="006C699E" w:rsidRDefault="00DD3731" w:rsidP="00DD3731">
            <w:pPr>
              <w:spacing w:line="360" w:lineRule="auto"/>
              <w:jc w:val="center"/>
              <w:rPr>
                <w:bCs/>
                <w:sz w:val="16"/>
                <w:szCs w:val="16"/>
              </w:rPr>
            </w:pPr>
            <w:r w:rsidRPr="006C699E">
              <w:rPr>
                <w:sz w:val="16"/>
                <w:szCs w:val="16"/>
              </w:rPr>
              <w:t>CNN-LSTM vs Benchmark</w:t>
            </w:r>
          </w:p>
        </w:tc>
        <w:tc>
          <w:tcPr>
            <w:tcW w:w="831" w:type="dxa"/>
          </w:tcPr>
          <w:p w14:paraId="5304196D" w14:textId="223B190F" w:rsidR="00DD3731" w:rsidRPr="006C699E" w:rsidRDefault="009B0347" w:rsidP="00DD3731">
            <w:pPr>
              <w:spacing w:line="360" w:lineRule="auto"/>
              <w:jc w:val="center"/>
              <w:rPr>
                <w:bCs/>
                <w:sz w:val="16"/>
                <w:szCs w:val="16"/>
              </w:rPr>
            </w:pPr>
            <w:r>
              <w:rPr>
                <w:bCs/>
                <w:sz w:val="16"/>
                <w:szCs w:val="16"/>
              </w:rPr>
              <w:t>40</w:t>
            </w:r>
          </w:p>
        </w:tc>
      </w:tr>
      <w:tr w:rsidR="00DD3731" w14:paraId="08247EB4" w14:textId="77777777" w:rsidTr="00DD3731">
        <w:tc>
          <w:tcPr>
            <w:tcW w:w="805" w:type="dxa"/>
          </w:tcPr>
          <w:p w14:paraId="2413BD3C" w14:textId="2A53CD6F" w:rsidR="00DD3731" w:rsidRPr="006C699E" w:rsidRDefault="00DD3731" w:rsidP="00DD3731">
            <w:pPr>
              <w:spacing w:line="360" w:lineRule="auto"/>
              <w:jc w:val="center"/>
              <w:rPr>
                <w:bCs/>
                <w:sz w:val="16"/>
                <w:szCs w:val="16"/>
              </w:rPr>
            </w:pPr>
            <w:r w:rsidRPr="006C699E">
              <w:rPr>
                <w:bCs/>
                <w:sz w:val="16"/>
                <w:szCs w:val="16"/>
              </w:rPr>
              <w:t>2.10.3.1</w:t>
            </w:r>
          </w:p>
        </w:tc>
        <w:tc>
          <w:tcPr>
            <w:tcW w:w="7380" w:type="dxa"/>
          </w:tcPr>
          <w:p w14:paraId="244F6763" w14:textId="3311E6E3" w:rsidR="00DD3731" w:rsidRPr="006C699E" w:rsidRDefault="00DD3731" w:rsidP="00DD3731">
            <w:pPr>
              <w:spacing w:line="360" w:lineRule="auto"/>
              <w:jc w:val="center"/>
              <w:rPr>
                <w:bCs/>
                <w:sz w:val="16"/>
                <w:szCs w:val="16"/>
              </w:rPr>
            </w:pPr>
            <w:r w:rsidRPr="006C699E">
              <w:rPr>
                <w:sz w:val="16"/>
                <w:szCs w:val="16"/>
              </w:rPr>
              <w:t>mean square error of models across multiple steps</w:t>
            </w:r>
          </w:p>
        </w:tc>
        <w:tc>
          <w:tcPr>
            <w:tcW w:w="831" w:type="dxa"/>
          </w:tcPr>
          <w:p w14:paraId="153E0A79" w14:textId="503D28E5" w:rsidR="00DD3731" w:rsidRPr="006C699E" w:rsidRDefault="009B0347" w:rsidP="00DD3731">
            <w:pPr>
              <w:spacing w:line="360" w:lineRule="auto"/>
              <w:jc w:val="center"/>
              <w:rPr>
                <w:bCs/>
                <w:sz w:val="16"/>
                <w:szCs w:val="16"/>
              </w:rPr>
            </w:pPr>
            <w:r>
              <w:rPr>
                <w:bCs/>
                <w:sz w:val="16"/>
                <w:szCs w:val="16"/>
              </w:rPr>
              <w:t>50</w:t>
            </w:r>
          </w:p>
        </w:tc>
      </w:tr>
      <w:tr w:rsidR="00DD3731" w14:paraId="027ED3DB" w14:textId="77777777" w:rsidTr="00DD3731">
        <w:tc>
          <w:tcPr>
            <w:tcW w:w="805" w:type="dxa"/>
          </w:tcPr>
          <w:p w14:paraId="7B1D8273" w14:textId="6BFCD458" w:rsidR="00DD3731" w:rsidRPr="006C699E" w:rsidRDefault="00DD3731" w:rsidP="00DD3731">
            <w:pPr>
              <w:spacing w:line="360" w:lineRule="auto"/>
              <w:jc w:val="center"/>
              <w:rPr>
                <w:bCs/>
                <w:sz w:val="16"/>
                <w:szCs w:val="16"/>
              </w:rPr>
            </w:pPr>
            <w:r w:rsidRPr="006C699E">
              <w:rPr>
                <w:bCs/>
                <w:sz w:val="16"/>
                <w:szCs w:val="16"/>
              </w:rPr>
              <w:t>2.10.3.2</w:t>
            </w:r>
          </w:p>
        </w:tc>
        <w:tc>
          <w:tcPr>
            <w:tcW w:w="7380" w:type="dxa"/>
          </w:tcPr>
          <w:p w14:paraId="3622656C" w14:textId="571E04A2" w:rsidR="00DD3731" w:rsidRPr="006C699E" w:rsidRDefault="00DD3731" w:rsidP="00DD3731">
            <w:pPr>
              <w:spacing w:line="360" w:lineRule="auto"/>
              <w:jc w:val="center"/>
              <w:rPr>
                <w:bCs/>
                <w:sz w:val="16"/>
                <w:szCs w:val="16"/>
              </w:rPr>
            </w:pPr>
            <w:r w:rsidRPr="006C699E">
              <w:rPr>
                <w:sz w:val="16"/>
                <w:szCs w:val="16"/>
              </w:rPr>
              <w:t>In LSTM, the mean square error vs. # of states</w:t>
            </w:r>
          </w:p>
        </w:tc>
        <w:tc>
          <w:tcPr>
            <w:tcW w:w="831" w:type="dxa"/>
          </w:tcPr>
          <w:p w14:paraId="6099AC96" w14:textId="5556A7DD" w:rsidR="00DD3731" w:rsidRPr="006C699E" w:rsidRDefault="009B0347" w:rsidP="00DD3731">
            <w:pPr>
              <w:spacing w:line="360" w:lineRule="auto"/>
              <w:jc w:val="center"/>
              <w:rPr>
                <w:bCs/>
                <w:sz w:val="16"/>
                <w:szCs w:val="16"/>
              </w:rPr>
            </w:pPr>
            <w:r>
              <w:rPr>
                <w:bCs/>
                <w:sz w:val="16"/>
                <w:szCs w:val="16"/>
              </w:rPr>
              <w:t>52</w:t>
            </w:r>
          </w:p>
        </w:tc>
      </w:tr>
      <w:tr w:rsidR="00DD3731" w14:paraId="17C899BC" w14:textId="77777777" w:rsidTr="00DD3731">
        <w:tc>
          <w:tcPr>
            <w:tcW w:w="805" w:type="dxa"/>
          </w:tcPr>
          <w:p w14:paraId="56923879" w14:textId="5D6B1693" w:rsidR="00DD3731" w:rsidRPr="006C699E" w:rsidRDefault="00DD3731" w:rsidP="00DD3731">
            <w:pPr>
              <w:spacing w:line="360" w:lineRule="auto"/>
              <w:jc w:val="center"/>
              <w:rPr>
                <w:bCs/>
                <w:sz w:val="16"/>
                <w:szCs w:val="16"/>
              </w:rPr>
            </w:pPr>
            <w:r w:rsidRPr="006C699E">
              <w:rPr>
                <w:bCs/>
                <w:sz w:val="16"/>
                <w:szCs w:val="16"/>
              </w:rPr>
              <w:t>2.10.3.3</w:t>
            </w:r>
          </w:p>
        </w:tc>
        <w:tc>
          <w:tcPr>
            <w:tcW w:w="7380" w:type="dxa"/>
          </w:tcPr>
          <w:p w14:paraId="428D517A" w14:textId="6A393676" w:rsidR="00DD3731" w:rsidRPr="006C699E" w:rsidRDefault="00DD3731" w:rsidP="00DD3731">
            <w:pPr>
              <w:spacing w:line="360" w:lineRule="auto"/>
              <w:jc w:val="center"/>
              <w:rPr>
                <w:bCs/>
                <w:sz w:val="16"/>
                <w:szCs w:val="16"/>
              </w:rPr>
            </w:pPr>
            <w:r w:rsidRPr="006C699E">
              <w:rPr>
                <w:sz w:val="16"/>
                <w:szCs w:val="16"/>
              </w:rPr>
              <w:t>In SFM, the mean square error vs. # of states with frequencies hardcoded to ten</w:t>
            </w:r>
          </w:p>
        </w:tc>
        <w:tc>
          <w:tcPr>
            <w:tcW w:w="831" w:type="dxa"/>
          </w:tcPr>
          <w:p w14:paraId="427B85CB" w14:textId="7872BED8" w:rsidR="00DD3731" w:rsidRPr="006C699E" w:rsidRDefault="009B0347" w:rsidP="00DD3731">
            <w:pPr>
              <w:spacing w:line="360" w:lineRule="auto"/>
              <w:jc w:val="center"/>
              <w:rPr>
                <w:bCs/>
                <w:sz w:val="16"/>
                <w:szCs w:val="16"/>
              </w:rPr>
            </w:pPr>
            <w:r>
              <w:rPr>
                <w:bCs/>
                <w:sz w:val="16"/>
                <w:szCs w:val="16"/>
              </w:rPr>
              <w:t>52</w:t>
            </w:r>
          </w:p>
        </w:tc>
      </w:tr>
      <w:tr w:rsidR="00DD3731" w14:paraId="1728DF37" w14:textId="77777777" w:rsidTr="00DD3731">
        <w:tc>
          <w:tcPr>
            <w:tcW w:w="805" w:type="dxa"/>
          </w:tcPr>
          <w:p w14:paraId="24BDC00D" w14:textId="704DE0BD" w:rsidR="00DD3731" w:rsidRPr="006C699E" w:rsidRDefault="00DD3731" w:rsidP="00DD3731">
            <w:pPr>
              <w:spacing w:line="360" w:lineRule="auto"/>
              <w:jc w:val="center"/>
              <w:rPr>
                <w:bCs/>
                <w:sz w:val="16"/>
                <w:szCs w:val="16"/>
              </w:rPr>
            </w:pPr>
            <w:r w:rsidRPr="006C699E">
              <w:rPr>
                <w:bCs/>
                <w:sz w:val="16"/>
                <w:szCs w:val="16"/>
              </w:rPr>
              <w:t>2.10.3.4</w:t>
            </w:r>
          </w:p>
        </w:tc>
        <w:tc>
          <w:tcPr>
            <w:tcW w:w="7380" w:type="dxa"/>
          </w:tcPr>
          <w:p w14:paraId="1E7D80BA" w14:textId="729DF996" w:rsidR="00DD3731" w:rsidRPr="006C699E" w:rsidRDefault="00DD3731" w:rsidP="00DD3731">
            <w:pPr>
              <w:spacing w:line="360" w:lineRule="auto"/>
              <w:jc w:val="center"/>
              <w:rPr>
                <w:sz w:val="16"/>
                <w:szCs w:val="16"/>
              </w:rPr>
            </w:pPr>
            <w:r w:rsidRPr="006C699E">
              <w:rPr>
                <w:sz w:val="16"/>
                <w:szCs w:val="16"/>
              </w:rPr>
              <w:t>In SFM, the mean square error is shown against the # of frequencies with states set at fifty</w:t>
            </w:r>
          </w:p>
        </w:tc>
        <w:tc>
          <w:tcPr>
            <w:tcW w:w="831" w:type="dxa"/>
          </w:tcPr>
          <w:p w14:paraId="4FC0166B" w14:textId="65106472" w:rsidR="00DD3731" w:rsidRPr="006C699E" w:rsidRDefault="009B0347" w:rsidP="00DD3731">
            <w:pPr>
              <w:spacing w:line="360" w:lineRule="auto"/>
              <w:jc w:val="center"/>
              <w:rPr>
                <w:bCs/>
                <w:sz w:val="16"/>
                <w:szCs w:val="16"/>
              </w:rPr>
            </w:pPr>
            <w:r>
              <w:rPr>
                <w:bCs/>
                <w:sz w:val="16"/>
                <w:szCs w:val="16"/>
              </w:rPr>
              <w:t>52</w:t>
            </w:r>
          </w:p>
        </w:tc>
      </w:tr>
      <w:tr w:rsidR="00DD3731" w14:paraId="016F039E" w14:textId="77777777" w:rsidTr="00DD3731">
        <w:tc>
          <w:tcPr>
            <w:tcW w:w="805" w:type="dxa"/>
          </w:tcPr>
          <w:p w14:paraId="784C29E7" w14:textId="76B39C9B" w:rsidR="00DD3731" w:rsidRPr="006C699E" w:rsidRDefault="00DD3731" w:rsidP="00DD3731">
            <w:pPr>
              <w:spacing w:line="360" w:lineRule="auto"/>
              <w:jc w:val="center"/>
              <w:rPr>
                <w:bCs/>
                <w:sz w:val="16"/>
                <w:szCs w:val="16"/>
              </w:rPr>
            </w:pPr>
            <w:r w:rsidRPr="006C699E">
              <w:rPr>
                <w:bCs/>
                <w:sz w:val="16"/>
                <w:szCs w:val="16"/>
              </w:rPr>
              <w:t>2.11.2.1</w:t>
            </w:r>
          </w:p>
        </w:tc>
        <w:tc>
          <w:tcPr>
            <w:tcW w:w="7380" w:type="dxa"/>
          </w:tcPr>
          <w:p w14:paraId="1CF06B5F" w14:textId="7508C9FA" w:rsidR="00DD3731" w:rsidRPr="006C699E" w:rsidRDefault="00DD3731" w:rsidP="00DD3731">
            <w:pPr>
              <w:spacing w:line="360" w:lineRule="auto"/>
              <w:jc w:val="center"/>
              <w:rPr>
                <w:sz w:val="16"/>
                <w:szCs w:val="16"/>
              </w:rPr>
            </w:pPr>
            <w:r w:rsidRPr="006C699E">
              <w:rPr>
                <w:sz w:val="16"/>
                <w:szCs w:val="16"/>
              </w:rPr>
              <w:t>temporal features to explain the trend of a stock</w:t>
            </w:r>
          </w:p>
        </w:tc>
        <w:tc>
          <w:tcPr>
            <w:tcW w:w="831" w:type="dxa"/>
          </w:tcPr>
          <w:p w14:paraId="4E53D714" w14:textId="40EA4C8B" w:rsidR="00DD3731" w:rsidRPr="006C699E" w:rsidRDefault="009B0347" w:rsidP="00DD3731">
            <w:pPr>
              <w:spacing w:line="360" w:lineRule="auto"/>
              <w:jc w:val="center"/>
              <w:rPr>
                <w:bCs/>
                <w:sz w:val="16"/>
                <w:szCs w:val="16"/>
              </w:rPr>
            </w:pPr>
            <w:r>
              <w:rPr>
                <w:bCs/>
                <w:sz w:val="16"/>
                <w:szCs w:val="16"/>
              </w:rPr>
              <w:t>54</w:t>
            </w:r>
          </w:p>
        </w:tc>
      </w:tr>
      <w:tr w:rsidR="00DD3731" w14:paraId="40FDEEC8" w14:textId="77777777" w:rsidTr="00DD3731">
        <w:tc>
          <w:tcPr>
            <w:tcW w:w="805" w:type="dxa"/>
          </w:tcPr>
          <w:p w14:paraId="66C7D745" w14:textId="638BE084" w:rsidR="00DD3731" w:rsidRPr="006C699E" w:rsidRDefault="00DD3731" w:rsidP="00DD3731">
            <w:pPr>
              <w:spacing w:line="360" w:lineRule="auto"/>
              <w:jc w:val="center"/>
              <w:rPr>
                <w:bCs/>
                <w:sz w:val="16"/>
                <w:szCs w:val="16"/>
              </w:rPr>
            </w:pPr>
            <w:r w:rsidRPr="006C699E">
              <w:rPr>
                <w:bCs/>
                <w:sz w:val="16"/>
                <w:szCs w:val="16"/>
              </w:rPr>
              <w:t>2.11.3.1</w:t>
            </w:r>
          </w:p>
        </w:tc>
        <w:tc>
          <w:tcPr>
            <w:tcW w:w="7380" w:type="dxa"/>
          </w:tcPr>
          <w:p w14:paraId="1B9A5DDA" w14:textId="298DC98E" w:rsidR="00DD3731" w:rsidRPr="006C699E" w:rsidRDefault="00DD3731" w:rsidP="00DD3731">
            <w:pPr>
              <w:spacing w:line="360" w:lineRule="auto"/>
              <w:jc w:val="center"/>
              <w:rPr>
                <w:sz w:val="16"/>
                <w:szCs w:val="16"/>
              </w:rPr>
            </w:pPr>
            <w:r w:rsidRPr="006C699E">
              <w:rPr>
                <w:sz w:val="16"/>
                <w:szCs w:val="16"/>
              </w:rPr>
              <w:t>Model Comparison against suggested ALSTM</w:t>
            </w:r>
          </w:p>
        </w:tc>
        <w:tc>
          <w:tcPr>
            <w:tcW w:w="831" w:type="dxa"/>
          </w:tcPr>
          <w:p w14:paraId="0C0F4605" w14:textId="7787563F" w:rsidR="00DD3731" w:rsidRPr="006C699E" w:rsidRDefault="009B0347" w:rsidP="00DD3731">
            <w:pPr>
              <w:spacing w:line="360" w:lineRule="auto"/>
              <w:jc w:val="center"/>
              <w:rPr>
                <w:bCs/>
                <w:sz w:val="16"/>
                <w:szCs w:val="16"/>
              </w:rPr>
            </w:pPr>
            <w:r>
              <w:rPr>
                <w:bCs/>
                <w:sz w:val="16"/>
                <w:szCs w:val="16"/>
              </w:rPr>
              <w:t>55</w:t>
            </w:r>
          </w:p>
        </w:tc>
      </w:tr>
      <w:tr w:rsidR="00DD3731" w14:paraId="6515CD9B" w14:textId="77777777" w:rsidTr="00DD3731">
        <w:tc>
          <w:tcPr>
            <w:tcW w:w="805" w:type="dxa"/>
          </w:tcPr>
          <w:p w14:paraId="5535D859" w14:textId="07C031AB" w:rsidR="00DD3731" w:rsidRPr="006C699E" w:rsidRDefault="00DD3731" w:rsidP="00DD3731">
            <w:pPr>
              <w:spacing w:line="360" w:lineRule="auto"/>
              <w:jc w:val="center"/>
              <w:rPr>
                <w:bCs/>
                <w:sz w:val="16"/>
                <w:szCs w:val="16"/>
              </w:rPr>
            </w:pPr>
            <w:r w:rsidRPr="006C699E">
              <w:rPr>
                <w:bCs/>
                <w:sz w:val="16"/>
                <w:szCs w:val="16"/>
              </w:rPr>
              <w:t>2.11.3.2</w:t>
            </w:r>
          </w:p>
        </w:tc>
        <w:tc>
          <w:tcPr>
            <w:tcW w:w="7380" w:type="dxa"/>
          </w:tcPr>
          <w:p w14:paraId="0DB9A6AD" w14:textId="3F972266" w:rsidR="00DD3731" w:rsidRPr="006C699E" w:rsidRDefault="00DD3731" w:rsidP="00DD3731">
            <w:pPr>
              <w:spacing w:line="360" w:lineRule="auto"/>
              <w:jc w:val="center"/>
              <w:rPr>
                <w:sz w:val="16"/>
                <w:szCs w:val="16"/>
              </w:rPr>
            </w:pPr>
            <w:r w:rsidRPr="006C699E">
              <w:rPr>
                <w:sz w:val="16"/>
                <w:szCs w:val="16"/>
              </w:rPr>
              <w:t>Compare effect of Adversarial Training</w:t>
            </w:r>
          </w:p>
        </w:tc>
        <w:tc>
          <w:tcPr>
            <w:tcW w:w="831" w:type="dxa"/>
          </w:tcPr>
          <w:p w14:paraId="263BF43F" w14:textId="1E04A25B" w:rsidR="00DD3731" w:rsidRPr="006C699E" w:rsidRDefault="009B0347" w:rsidP="00DD3731">
            <w:pPr>
              <w:spacing w:line="360" w:lineRule="auto"/>
              <w:jc w:val="center"/>
              <w:rPr>
                <w:bCs/>
                <w:sz w:val="16"/>
                <w:szCs w:val="16"/>
              </w:rPr>
            </w:pPr>
            <w:r>
              <w:rPr>
                <w:bCs/>
                <w:sz w:val="16"/>
                <w:szCs w:val="16"/>
              </w:rPr>
              <w:t>56</w:t>
            </w:r>
          </w:p>
        </w:tc>
      </w:tr>
      <w:tr w:rsidR="00DD3731" w14:paraId="775798A6" w14:textId="77777777" w:rsidTr="00DD3731">
        <w:tc>
          <w:tcPr>
            <w:tcW w:w="805" w:type="dxa"/>
          </w:tcPr>
          <w:p w14:paraId="2CD53174" w14:textId="3974125E" w:rsidR="00DD3731" w:rsidRPr="006C699E" w:rsidRDefault="00C24B94" w:rsidP="00DD3731">
            <w:pPr>
              <w:spacing w:line="360" w:lineRule="auto"/>
              <w:jc w:val="center"/>
              <w:rPr>
                <w:bCs/>
                <w:sz w:val="16"/>
                <w:szCs w:val="16"/>
              </w:rPr>
            </w:pPr>
            <w:r w:rsidRPr="006C699E">
              <w:rPr>
                <w:bCs/>
                <w:sz w:val="16"/>
                <w:szCs w:val="16"/>
              </w:rPr>
              <w:t>2.12.2.1</w:t>
            </w:r>
          </w:p>
        </w:tc>
        <w:tc>
          <w:tcPr>
            <w:tcW w:w="7380" w:type="dxa"/>
          </w:tcPr>
          <w:p w14:paraId="09D70A8F" w14:textId="17B39D65" w:rsidR="00DD3731" w:rsidRPr="006C699E" w:rsidRDefault="00DD3731" w:rsidP="00DD3731">
            <w:pPr>
              <w:spacing w:line="360" w:lineRule="auto"/>
              <w:jc w:val="center"/>
              <w:rPr>
                <w:sz w:val="16"/>
                <w:szCs w:val="16"/>
              </w:rPr>
            </w:pPr>
            <w:r w:rsidRPr="006C699E">
              <w:rPr>
                <w:sz w:val="16"/>
                <w:szCs w:val="16"/>
              </w:rPr>
              <w:t>Dataset properties</w:t>
            </w:r>
          </w:p>
        </w:tc>
        <w:tc>
          <w:tcPr>
            <w:tcW w:w="831" w:type="dxa"/>
          </w:tcPr>
          <w:p w14:paraId="19BCB424" w14:textId="32D52D17" w:rsidR="00DD3731" w:rsidRPr="006C699E" w:rsidRDefault="009B0347" w:rsidP="00DD3731">
            <w:pPr>
              <w:spacing w:line="360" w:lineRule="auto"/>
              <w:jc w:val="center"/>
              <w:rPr>
                <w:bCs/>
                <w:sz w:val="16"/>
                <w:szCs w:val="16"/>
              </w:rPr>
            </w:pPr>
            <w:r>
              <w:rPr>
                <w:bCs/>
                <w:sz w:val="16"/>
                <w:szCs w:val="16"/>
              </w:rPr>
              <w:t>57</w:t>
            </w:r>
          </w:p>
        </w:tc>
      </w:tr>
      <w:tr w:rsidR="00DD3731" w14:paraId="6B8A9F7E" w14:textId="77777777" w:rsidTr="00DD3731">
        <w:tc>
          <w:tcPr>
            <w:tcW w:w="805" w:type="dxa"/>
          </w:tcPr>
          <w:p w14:paraId="0E82E5C4" w14:textId="377C293A" w:rsidR="00DD3731" w:rsidRPr="006C699E" w:rsidRDefault="00C24B94" w:rsidP="00DD3731">
            <w:pPr>
              <w:spacing w:line="360" w:lineRule="auto"/>
              <w:jc w:val="center"/>
              <w:rPr>
                <w:bCs/>
                <w:sz w:val="16"/>
                <w:szCs w:val="16"/>
              </w:rPr>
            </w:pPr>
            <w:r w:rsidRPr="006C699E">
              <w:rPr>
                <w:bCs/>
                <w:sz w:val="16"/>
                <w:szCs w:val="16"/>
              </w:rPr>
              <w:t>2.12.2.2</w:t>
            </w:r>
          </w:p>
        </w:tc>
        <w:tc>
          <w:tcPr>
            <w:tcW w:w="7380" w:type="dxa"/>
          </w:tcPr>
          <w:p w14:paraId="4EB54879" w14:textId="0C351A61" w:rsidR="00DD3731" w:rsidRPr="006C699E" w:rsidRDefault="00DD3731" w:rsidP="00DD3731">
            <w:pPr>
              <w:spacing w:line="360" w:lineRule="auto"/>
              <w:jc w:val="center"/>
              <w:rPr>
                <w:sz w:val="16"/>
                <w:szCs w:val="16"/>
              </w:rPr>
            </w:pPr>
            <w:r w:rsidRPr="006C699E">
              <w:rPr>
                <w:sz w:val="16"/>
                <w:szCs w:val="16"/>
              </w:rPr>
              <w:t>Model Comparison against suggested Transformers</w:t>
            </w:r>
          </w:p>
        </w:tc>
        <w:tc>
          <w:tcPr>
            <w:tcW w:w="831" w:type="dxa"/>
          </w:tcPr>
          <w:p w14:paraId="1BAA339C" w14:textId="372F8F64" w:rsidR="00DD3731" w:rsidRPr="006C699E" w:rsidRDefault="009B0347" w:rsidP="00DD3731">
            <w:pPr>
              <w:spacing w:line="360" w:lineRule="auto"/>
              <w:jc w:val="center"/>
              <w:rPr>
                <w:bCs/>
                <w:sz w:val="16"/>
                <w:szCs w:val="16"/>
              </w:rPr>
            </w:pPr>
            <w:r>
              <w:rPr>
                <w:bCs/>
                <w:sz w:val="16"/>
                <w:szCs w:val="16"/>
              </w:rPr>
              <w:t>58</w:t>
            </w:r>
          </w:p>
        </w:tc>
      </w:tr>
      <w:tr w:rsidR="00DD3731" w14:paraId="1CBCCF11" w14:textId="77777777" w:rsidTr="00DD3731">
        <w:tc>
          <w:tcPr>
            <w:tcW w:w="805" w:type="dxa"/>
          </w:tcPr>
          <w:p w14:paraId="391A0E20" w14:textId="31466ABE" w:rsidR="00DD3731" w:rsidRPr="006C699E" w:rsidRDefault="00C24B94" w:rsidP="00DD3731">
            <w:pPr>
              <w:spacing w:line="360" w:lineRule="auto"/>
              <w:jc w:val="center"/>
              <w:rPr>
                <w:bCs/>
                <w:sz w:val="16"/>
                <w:szCs w:val="16"/>
              </w:rPr>
            </w:pPr>
            <w:r w:rsidRPr="006C699E">
              <w:rPr>
                <w:bCs/>
                <w:sz w:val="16"/>
                <w:szCs w:val="16"/>
              </w:rPr>
              <w:t>3.2.1</w:t>
            </w:r>
          </w:p>
        </w:tc>
        <w:tc>
          <w:tcPr>
            <w:tcW w:w="7380" w:type="dxa"/>
          </w:tcPr>
          <w:p w14:paraId="379CA7C2" w14:textId="52874EB5" w:rsidR="00DD3731" w:rsidRPr="006C699E" w:rsidRDefault="00DD3731" w:rsidP="00DD3731">
            <w:pPr>
              <w:spacing w:line="360" w:lineRule="auto"/>
              <w:jc w:val="center"/>
              <w:rPr>
                <w:sz w:val="16"/>
                <w:szCs w:val="16"/>
              </w:rPr>
            </w:pPr>
            <w:r w:rsidRPr="006C699E">
              <w:rPr>
                <w:sz w:val="16"/>
                <w:szCs w:val="16"/>
              </w:rPr>
              <w:t>Base Attributes</w:t>
            </w:r>
          </w:p>
        </w:tc>
        <w:tc>
          <w:tcPr>
            <w:tcW w:w="831" w:type="dxa"/>
          </w:tcPr>
          <w:p w14:paraId="0FDC97EB" w14:textId="369CC678" w:rsidR="00DD3731" w:rsidRPr="006C699E" w:rsidRDefault="009B0347" w:rsidP="00DD3731">
            <w:pPr>
              <w:spacing w:line="360" w:lineRule="auto"/>
              <w:jc w:val="center"/>
              <w:rPr>
                <w:bCs/>
                <w:sz w:val="16"/>
                <w:szCs w:val="16"/>
              </w:rPr>
            </w:pPr>
            <w:r>
              <w:rPr>
                <w:bCs/>
                <w:sz w:val="16"/>
                <w:szCs w:val="16"/>
              </w:rPr>
              <w:t>61</w:t>
            </w:r>
          </w:p>
        </w:tc>
      </w:tr>
      <w:tr w:rsidR="00DD3731" w14:paraId="348274C0" w14:textId="77777777" w:rsidTr="00DD3731">
        <w:tc>
          <w:tcPr>
            <w:tcW w:w="805" w:type="dxa"/>
          </w:tcPr>
          <w:p w14:paraId="38F39E3F" w14:textId="7579B83D" w:rsidR="00DD3731" w:rsidRPr="006C699E" w:rsidRDefault="00C24B94" w:rsidP="00DD3731">
            <w:pPr>
              <w:spacing w:line="360" w:lineRule="auto"/>
              <w:jc w:val="center"/>
              <w:rPr>
                <w:bCs/>
                <w:sz w:val="16"/>
                <w:szCs w:val="16"/>
              </w:rPr>
            </w:pPr>
            <w:r w:rsidRPr="006C699E">
              <w:rPr>
                <w:bCs/>
                <w:sz w:val="16"/>
                <w:szCs w:val="16"/>
              </w:rPr>
              <w:t>3.4.1</w:t>
            </w:r>
          </w:p>
        </w:tc>
        <w:tc>
          <w:tcPr>
            <w:tcW w:w="7380" w:type="dxa"/>
          </w:tcPr>
          <w:p w14:paraId="750AA063" w14:textId="2A0472D8" w:rsidR="00DD3731" w:rsidRPr="006C699E" w:rsidRDefault="00DD3731" w:rsidP="00DD3731">
            <w:pPr>
              <w:spacing w:line="360" w:lineRule="auto"/>
              <w:jc w:val="center"/>
              <w:rPr>
                <w:sz w:val="16"/>
                <w:szCs w:val="16"/>
              </w:rPr>
            </w:pPr>
            <w:r w:rsidRPr="006C699E">
              <w:rPr>
                <w:sz w:val="16"/>
                <w:szCs w:val="16"/>
              </w:rPr>
              <w:t>Derived Features</w:t>
            </w:r>
          </w:p>
        </w:tc>
        <w:tc>
          <w:tcPr>
            <w:tcW w:w="831" w:type="dxa"/>
          </w:tcPr>
          <w:p w14:paraId="33B7FD70" w14:textId="3776CCF3" w:rsidR="00DD3731" w:rsidRPr="006C699E" w:rsidRDefault="009B0347" w:rsidP="00DD3731">
            <w:pPr>
              <w:spacing w:line="360" w:lineRule="auto"/>
              <w:jc w:val="center"/>
              <w:rPr>
                <w:bCs/>
                <w:sz w:val="16"/>
                <w:szCs w:val="16"/>
              </w:rPr>
            </w:pPr>
            <w:r>
              <w:rPr>
                <w:bCs/>
                <w:sz w:val="16"/>
                <w:szCs w:val="16"/>
              </w:rPr>
              <w:t>62</w:t>
            </w:r>
          </w:p>
        </w:tc>
      </w:tr>
      <w:tr w:rsidR="00DD3731" w14:paraId="319706DC" w14:textId="77777777" w:rsidTr="00DD3731">
        <w:tc>
          <w:tcPr>
            <w:tcW w:w="805" w:type="dxa"/>
          </w:tcPr>
          <w:p w14:paraId="026BC8BE" w14:textId="599DE55C" w:rsidR="00DD3731" w:rsidRPr="006C699E" w:rsidRDefault="00C24B94" w:rsidP="00DD3731">
            <w:pPr>
              <w:spacing w:line="360" w:lineRule="auto"/>
              <w:jc w:val="center"/>
              <w:rPr>
                <w:bCs/>
                <w:sz w:val="16"/>
                <w:szCs w:val="16"/>
              </w:rPr>
            </w:pPr>
            <w:r w:rsidRPr="006C699E">
              <w:rPr>
                <w:bCs/>
                <w:sz w:val="16"/>
                <w:szCs w:val="16"/>
              </w:rPr>
              <w:t>3.5.1</w:t>
            </w:r>
          </w:p>
        </w:tc>
        <w:tc>
          <w:tcPr>
            <w:tcW w:w="7380" w:type="dxa"/>
          </w:tcPr>
          <w:p w14:paraId="7C00D16C" w14:textId="62C600E2" w:rsidR="00DD3731" w:rsidRPr="006C699E" w:rsidRDefault="00DD3731" w:rsidP="00DD3731">
            <w:pPr>
              <w:spacing w:line="360" w:lineRule="auto"/>
              <w:jc w:val="center"/>
              <w:rPr>
                <w:sz w:val="16"/>
                <w:szCs w:val="16"/>
              </w:rPr>
            </w:pPr>
            <w:r w:rsidRPr="006C699E">
              <w:rPr>
                <w:sz w:val="16"/>
                <w:szCs w:val="16"/>
              </w:rPr>
              <w:t>Sortation and Filtering Logic</w:t>
            </w:r>
          </w:p>
        </w:tc>
        <w:tc>
          <w:tcPr>
            <w:tcW w:w="831" w:type="dxa"/>
          </w:tcPr>
          <w:p w14:paraId="466F297A" w14:textId="63A15A92" w:rsidR="00DD3731" w:rsidRPr="006C699E" w:rsidRDefault="009B0347" w:rsidP="00DD3731">
            <w:pPr>
              <w:spacing w:line="360" w:lineRule="auto"/>
              <w:jc w:val="center"/>
              <w:rPr>
                <w:bCs/>
                <w:sz w:val="16"/>
                <w:szCs w:val="16"/>
              </w:rPr>
            </w:pPr>
            <w:r>
              <w:rPr>
                <w:bCs/>
                <w:sz w:val="16"/>
                <w:szCs w:val="16"/>
              </w:rPr>
              <w:t>63</w:t>
            </w:r>
          </w:p>
        </w:tc>
      </w:tr>
      <w:tr w:rsidR="00DD3731" w14:paraId="7FCAB713" w14:textId="77777777" w:rsidTr="00DD3731">
        <w:tc>
          <w:tcPr>
            <w:tcW w:w="805" w:type="dxa"/>
          </w:tcPr>
          <w:p w14:paraId="179F48B3" w14:textId="2B86A6D4" w:rsidR="00DD3731" w:rsidRPr="006C699E" w:rsidRDefault="00C24B94" w:rsidP="00DD3731">
            <w:pPr>
              <w:spacing w:line="360" w:lineRule="auto"/>
              <w:jc w:val="center"/>
              <w:rPr>
                <w:bCs/>
                <w:sz w:val="16"/>
                <w:szCs w:val="16"/>
              </w:rPr>
            </w:pPr>
            <w:r w:rsidRPr="006C699E">
              <w:rPr>
                <w:bCs/>
                <w:sz w:val="16"/>
                <w:szCs w:val="16"/>
              </w:rPr>
              <w:t>3.8.1</w:t>
            </w:r>
          </w:p>
        </w:tc>
        <w:tc>
          <w:tcPr>
            <w:tcW w:w="7380" w:type="dxa"/>
          </w:tcPr>
          <w:p w14:paraId="54B4A656" w14:textId="5A167B57" w:rsidR="00DD3731" w:rsidRPr="006C699E" w:rsidRDefault="00C24B94" w:rsidP="00DD3731">
            <w:pPr>
              <w:spacing w:line="360" w:lineRule="auto"/>
              <w:jc w:val="center"/>
              <w:rPr>
                <w:sz w:val="16"/>
                <w:szCs w:val="16"/>
              </w:rPr>
            </w:pPr>
            <w:r w:rsidRPr="006C699E">
              <w:rPr>
                <w:bCs/>
                <w:sz w:val="16"/>
                <w:szCs w:val="16"/>
              </w:rPr>
              <w:t>Hardware Requirements</w:t>
            </w:r>
          </w:p>
        </w:tc>
        <w:tc>
          <w:tcPr>
            <w:tcW w:w="831" w:type="dxa"/>
          </w:tcPr>
          <w:p w14:paraId="315E0AA2" w14:textId="401C7A24" w:rsidR="00DD3731" w:rsidRPr="006C699E" w:rsidRDefault="009B0347" w:rsidP="00DD3731">
            <w:pPr>
              <w:spacing w:line="360" w:lineRule="auto"/>
              <w:jc w:val="center"/>
              <w:rPr>
                <w:bCs/>
                <w:sz w:val="16"/>
                <w:szCs w:val="16"/>
              </w:rPr>
            </w:pPr>
            <w:r>
              <w:rPr>
                <w:bCs/>
                <w:sz w:val="16"/>
                <w:szCs w:val="16"/>
              </w:rPr>
              <w:t>64</w:t>
            </w:r>
          </w:p>
        </w:tc>
      </w:tr>
      <w:tr w:rsidR="00DD3731" w14:paraId="7281CD0C" w14:textId="77777777" w:rsidTr="00DD3731">
        <w:tc>
          <w:tcPr>
            <w:tcW w:w="805" w:type="dxa"/>
          </w:tcPr>
          <w:p w14:paraId="3AB67BE6" w14:textId="4C0FB4AC" w:rsidR="00DD3731" w:rsidRPr="006C699E" w:rsidRDefault="006C699E" w:rsidP="00DD3731">
            <w:pPr>
              <w:spacing w:line="360" w:lineRule="auto"/>
              <w:jc w:val="center"/>
              <w:rPr>
                <w:bCs/>
                <w:sz w:val="16"/>
                <w:szCs w:val="16"/>
              </w:rPr>
            </w:pPr>
            <w:r w:rsidRPr="006C699E">
              <w:rPr>
                <w:bCs/>
                <w:sz w:val="16"/>
                <w:szCs w:val="16"/>
              </w:rPr>
              <w:t>5.2.1</w:t>
            </w:r>
          </w:p>
        </w:tc>
        <w:tc>
          <w:tcPr>
            <w:tcW w:w="7380" w:type="dxa"/>
          </w:tcPr>
          <w:p w14:paraId="05BBFC94" w14:textId="18688D1A" w:rsidR="00DD3731" w:rsidRPr="006C699E" w:rsidRDefault="00C24B94" w:rsidP="00C24B94">
            <w:pPr>
              <w:spacing w:line="360" w:lineRule="auto"/>
              <w:jc w:val="center"/>
              <w:rPr>
                <w:bCs/>
                <w:sz w:val="16"/>
                <w:szCs w:val="16"/>
              </w:rPr>
            </w:pPr>
            <w:r w:rsidRPr="006C699E">
              <w:rPr>
                <w:bCs/>
                <w:sz w:val="16"/>
                <w:szCs w:val="16"/>
              </w:rPr>
              <w:t>Model Evaluation Metrics KSCL (LSTM)</w:t>
            </w:r>
          </w:p>
        </w:tc>
        <w:tc>
          <w:tcPr>
            <w:tcW w:w="831" w:type="dxa"/>
          </w:tcPr>
          <w:p w14:paraId="17D571F7" w14:textId="1F868E86" w:rsidR="00DD3731" w:rsidRPr="006C699E" w:rsidRDefault="009B0347" w:rsidP="00DD3731">
            <w:pPr>
              <w:spacing w:line="360" w:lineRule="auto"/>
              <w:jc w:val="center"/>
              <w:rPr>
                <w:bCs/>
                <w:sz w:val="16"/>
                <w:szCs w:val="16"/>
              </w:rPr>
            </w:pPr>
            <w:r>
              <w:rPr>
                <w:bCs/>
                <w:sz w:val="16"/>
                <w:szCs w:val="16"/>
              </w:rPr>
              <w:t>78</w:t>
            </w:r>
          </w:p>
        </w:tc>
      </w:tr>
      <w:tr w:rsidR="00DD3731" w14:paraId="017F0CEC" w14:textId="77777777" w:rsidTr="00DD3731">
        <w:tc>
          <w:tcPr>
            <w:tcW w:w="805" w:type="dxa"/>
          </w:tcPr>
          <w:p w14:paraId="797CF660" w14:textId="4A265D21" w:rsidR="00DD3731" w:rsidRPr="006C699E" w:rsidRDefault="006C699E" w:rsidP="00DD3731">
            <w:pPr>
              <w:spacing w:line="360" w:lineRule="auto"/>
              <w:jc w:val="center"/>
              <w:rPr>
                <w:bCs/>
                <w:sz w:val="16"/>
                <w:szCs w:val="16"/>
              </w:rPr>
            </w:pPr>
            <w:r w:rsidRPr="006C699E">
              <w:rPr>
                <w:bCs/>
                <w:sz w:val="16"/>
                <w:szCs w:val="16"/>
              </w:rPr>
              <w:t>5.2.2</w:t>
            </w:r>
          </w:p>
        </w:tc>
        <w:tc>
          <w:tcPr>
            <w:tcW w:w="7380" w:type="dxa"/>
          </w:tcPr>
          <w:p w14:paraId="4A04C6EC" w14:textId="49673BA9" w:rsidR="00DD3731" w:rsidRPr="006C699E" w:rsidRDefault="00C24B94" w:rsidP="00C24B94">
            <w:pPr>
              <w:spacing w:line="360" w:lineRule="auto"/>
              <w:jc w:val="center"/>
              <w:rPr>
                <w:bCs/>
                <w:sz w:val="16"/>
                <w:szCs w:val="16"/>
              </w:rPr>
            </w:pPr>
            <w:r w:rsidRPr="006C699E">
              <w:rPr>
                <w:bCs/>
                <w:sz w:val="16"/>
                <w:szCs w:val="16"/>
              </w:rPr>
              <w:t>Model Evaluation Metrics SOMANYCERA (LSTM)</w:t>
            </w:r>
          </w:p>
        </w:tc>
        <w:tc>
          <w:tcPr>
            <w:tcW w:w="831" w:type="dxa"/>
          </w:tcPr>
          <w:p w14:paraId="345023ED" w14:textId="08165D2F" w:rsidR="00DD3731" w:rsidRPr="006C699E" w:rsidRDefault="009B0347" w:rsidP="00DD3731">
            <w:pPr>
              <w:spacing w:line="360" w:lineRule="auto"/>
              <w:jc w:val="center"/>
              <w:rPr>
                <w:bCs/>
                <w:sz w:val="16"/>
                <w:szCs w:val="16"/>
              </w:rPr>
            </w:pPr>
            <w:r>
              <w:rPr>
                <w:bCs/>
                <w:sz w:val="16"/>
                <w:szCs w:val="16"/>
              </w:rPr>
              <w:t>79</w:t>
            </w:r>
          </w:p>
        </w:tc>
      </w:tr>
      <w:tr w:rsidR="00DD3731" w14:paraId="00D36002" w14:textId="77777777" w:rsidTr="00DD3731">
        <w:tc>
          <w:tcPr>
            <w:tcW w:w="805" w:type="dxa"/>
          </w:tcPr>
          <w:p w14:paraId="4D00174F" w14:textId="2D821188" w:rsidR="00DD3731" w:rsidRPr="006C699E" w:rsidRDefault="006C699E" w:rsidP="00DD3731">
            <w:pPr>
              <w:spacing w:line="360" w:lineRule="auto"/>
              <w:jc w:val="center"/>
              <w:rPr>
                <w:bCs/>
                <w:sz w:val="16"/>
                <w:szCs w:val="16"/>
              </w:rPr>
            </w:pPr>
            <w:r w:rsidRPr="006C699E">
              <w:rPr>
                <w:bCs/>
                <w:sz w:val="16"/>
                <w:szCs w:val="16"/>
              </w:rPr>
              <w:t>5.2.3</w:t>
            </w:r>
          </w:p>
        </w:tc>
        <w:tc>
          <w:tcPr>
            <w:tcW w:w="7380" w:type="dxa"/>
          </w:tcPr>
          <w:p w14:paraId="178B021A" w14:textId="2C476129" w:rsidR="00DD3731" w:rsidRPr="006C699E" w:rsidRDefault="00C24B94" w:rsidP="00DD3731">
            <w:pPr>
              <w:spacing w:line="360" w:lineRule="auto"/>
              <w:jc w:val="center"/>
              <w:rPr>
                <w:sz w:val="16"/>
                <w:szCs w:val="16"/>
              </w:rPr>
            </w:pPr>
            <w:r w:rsidRPr="006C699E">
              <w:rPr>
                <w:bCs/>
                <w:sz w:val="16"/>
                <w:szCs w:val="16"/>
              </w:rPr>
              <w:t>Model Evaluation Metrics ORIENTBELL (LSTM)</w:t>
            </w:r>
          </w:p>
        </w:tc>
        <w:tc>
          <w:tcPr>
            <w:tcW w:w="831" w:type="dxa"/>
          </w:tcPr>
          <w:p w14:paraId="4ADC4F19" w14:textId="5D0197E2" w:rsidR="00DD3731" w:rsidRPr="006C699E" w:rsidRDefault="009B0347" w:rsidP="00DD3731">
            <w:pPr>
              <w:spacing w:line="360" w:lineRule="auto"/>
              <w:jc w:val="center"/>
              <w:rPr>
                <w:bCs/>
                <w:sz w:val="16"/>
                <w:szCs w:val="16"/>
              </w:rPr>
            </w:pPr>
            <w:r>
              <w:rPr>
                <w:bCs/>
                <w:sz w:val="16"/>
                <w:szCs w:val="16"/>
              </w:rPr>
              <w:t>79</w:t>
            </w:r>
          </w:p>
        </w:tc>
      </w:tr>
      <w:tr w:rsidR="00DD3731" w14:paraId="6C3CFA9C" w14:textId="77777777" w:rsidTr="00DD3731">
        <w:tc>
          <w:tcPr>
            <w:tcW w:w="805" w:type="dxa"/>
          </w:tcPr>
          <w:p w14:paraId="55FA8179" w14:textId="2895CBB0" w:rsidR="00DD3731" w:rsidRPr="006C699E" w:rsidRDefault="006C699E" w:rsidP="00DD3731">
            <w:pPr>
              <w:spacing w:line="360" w:lineRule="auto"/>
              <w:jc w:val="center"/>
              <w:rPr>
                <w:bCs/>
                <w:sz w:val="16"/>
                <w:szCs w:val="16"/>
              </w:rPr>
            </w:pPr>
            <w:r w:rsidRPr="006C699E">
              <w:rPr>
                <w:bCs/>
                <w:sz w:val="16"/>
                <w:szCs w:val="16"/>
              </w:rPr>
              <w:t>5.2.4</w:t>
            </w:r>
          </w:p>
        </w:tc>
        <w:tc>
          <w:tcPr>
            <w:tcW w:w="7380" w:type="dxa"/>
          </w:tcPr>
          <w:p w14:paraId="0645E2B1" w14:textId="5E98F04B" w:rsidR="00DD3731" w:rsidRPr="006C699E" w:rsidRDefault="00C24B94" w:rsidP="00C24B94">
            <w:pPr>
              <w:spacing w:line="360" w:lineRule="auto"/>
              <w:jc w:val="center"/>
              <w:rPr>
                <w:bCs/>
                <w:sz w:val="16"/>
                <w:szCs w:val="16"/>
              </w:rPr>
            </w:pPr>
            <w:r w:rsidRPr="006C699E">
              <w:rPr>
                <w:bCs/>
                <w:sz w:val="16"/>
                <w:szCs w:val="16"/>
              </w:rPr>
              <w:t>Model Evaluation Metrics ESABINDIA (LSTM)</w:t>
            </w:r>
          </w:p>
        </w:tc>
        <w:tc>
          <w:tcPr>
            <w:tcW w:w="831" w:type="dxa"/>
          </w:tcPr>
          <w:p w14:paraId="42164AB6" w14:textId="212CA1B4" w:rsidR="00DD3731" w:rsidRPr="006C699E" w:rsidRDefault="009B0347" w:rsidP="00DD3731">
            <w:pPr>
              <w:spacing w:line="360" w:lineRule="auto"/>
              <w:jc w:val="center"/>
              <w:rPr>
                <w:bCs/>
                <w:sz w:val="16"/>
                <w:szCs w:val="16"/>
              </w:rPr>
            </w:pPr>
            <w:r>
              <w:rPr>
                <w:bCs/>
                <w:sz w:val="16"/>
                <w:szCs w:val="16"/>
              </w:rPr>
              <w:t>79</w:t>
            </w:r>
          </w:p>
        </w:tc>
      </w:tr>
      <w:tr w:rsidR="00C24B94" w14:paraId="7A31F429" w14:textId="77777777" w:rsidTr="00DD3731">
        <w:tc>
          <w:tcPr>
            <w:tcW w:w="805" w:type="dxa"/>
          </w:tcPr>
          <w:p w14:paraId="2235043D" w14:textId="22AF0DDE" w:rsidR="00C24B94" w:rsidRPr="006C699E" w:rsidRDefault="006C699E" w:rsidP="00DD3731">
            <w:pPr>
              <w:spacing w:line="360" w:lineRule="auto"/>
              <w:jc w:val="center"/>
              <w:rPr>
                <w:bCs/>
                <w:sz w:val="16"/>
                <w:szCs w:val="16"/>
              </w:rPr>
            </w:pPr>
            <w:r w:rsidRPr="006C699E">
              <w:rPr>
                <w:bCs/>
                <w:sz w:val="16"/>
                <w:szCs w:val="16"/>
              </w:rPr>
              <w:t>5.2.5</w:t>
            </w:r>
          </w:p>
        </w:tc>
        <w:tc>
          <w:tcPr>
            <w:tcW w:w="7380" w:type="dxa"/>
          </w:tcPr>
          <w:p w14:paraId="66F0620A" w14:textId="3246BBA1" w:rsidR="00C24B94" w:rsidRPr="006C699E" w:rsidRDefault="00C24B94" w:rsidP="00C24B94">
            <w:pPr>
              <w:spacing w:line="360" w:lineRule="auto"/>
              <w:jc w:val="center"/>
              <w:rPr>
                <w:bCs/>
                <w:sz w:val="16"/>
                <w:szCs w:val="16"/>
              </w:rPr>
            </w:pPr>
            <w:r w:rsidRPr="006C699E">
              <w:rPr>
                <w:bCs/>
                <w:sz w:val="16"/>
                <w:szCs w:val="16"/>
              </w:rPr>
              <w:t>Model Evaluation Metrics SMLISUZU (LSTM)</w:t>
            </w:r>
          </w:p>
        </w:tc>
        <w:tc>
          <w:tcPr>
            <w:tcW w:w="831" w:type="dxa"/>
          </w:tcPr>
          <w:p w14:paraId="2EEDF738" w14:textId="48443FBF" w:rsidR="00C24B94" w:rsidRPr="006C699E" w:rsidRDefault="009B0347" w:rsidP="00DD3731">
            <w:pPr>
              <w:spacing w:line="360" w:lineRule="auto"/>
              <w:jc w:val="center"/>
              <w:rPr>
                <w:bCs/>
                <w:sz w:val="16"/>
                <w:szCs w:val="16"/>
              </w:rPr>
            </w:pPr>
            <w:r>
              <w:rPr>
                <w:bCs/>
                <w:sz w:val="16"/>
                <w:szCs w:val="16"/>
              </w:rPr>
              <w:t>80</w:t>
            </w:r>
          </w:p>
        </w:tc>
      </w:tr>
      <w:tr w:rsidR="00C24B94" w14:paraId="7C018A35" w14:textId="77777777" w:rsidTr="00DD3731">
        <w:tc>
          <w:tcPr>
            <w:tcW w:w="805" w:type="dxa"/>
          </w:tcPr>
          <w:p w14:paraId="55F0B33C" w14:textId="157B976C" w:rsidR="00C24B94" w:rsidRPr="006C699E" w:rsidRDefault="006C699E" w:rsidP="00DD3731">
            <w:pPr>
              <w:spacing w:line="360" w:lineRule="auto"/>
              <w:jc w:val="center"/>
              <w:rPr>
                <w:bCs/>
                <w:sz w:val="16"/>
                <w:szCs w:val="16"/>
              </w:rPr>
            </w:pPr>
            <w:r w:rsidRPr="006C699E">
              <w:rPr>
                <w:bCs/>
                <w:sz w:val="16"/>
                <w:szCs w:val="16"/>
              </w:rPr>
              <w:t>5.3.1</w:t>
            </w:r>
          </w:p>
        </w:tc>
        <w:tc>
          <w:tcPr>
            <w:tcW w:w="7380" w:type="dxa"/>
          </w:tcPr>
          <w:p w14:paraId="0E18F711" w14:textId="61F294E3" w:rsidR="00C24B94" w:rsidRPr="006C699E" w:rsidRDefault="005E712D" w:rsidP="00C24B94">
            <w:pPr>
              <w:spacing w:line="360" w:lineRule="auto"/>
              <w:jc w:val="center"/>
              <w:rPr>
                <w:bCs/>
                <w:sz w:val="16"/>
                <w:szCs w:val="16"/>
              </w:rPr>
            </w:pPr>
            <w:r w:rsidRPr="006C699E">
              <w:rPr>
                <w:bCs/>
                <w:sz w:val="16"/>
                <w:szCs w:val="16"/>
              </w:rPr>
              <w:t>Model Evaluation Metrics KSCL (CNN-LSTM)</w:t>
            </w:r>
          </w:p>
        </w:tc>
        <w:tc>
          <w:tcPr>
            <w:tcW w:w="831" w:type="dxa"/>
          </w:tcPr>
          <w:p w14:paraId="6ECAFAB9" w14:textId="7D4E558E" w:rsidR="00C24B94" w:rsidRPr="006C699E" w:rsidRDefault="009B0347" w:rsidP="00DD3731">
            <w:pPr>
              <w:spacing w:line="360" w:lineRule="auto"/>
              <w:jc w:val="center"/>
              <w:rPr>
                <w:bCs/>
                <w:sz w:val="16"/>
                <w:szCs w:val="16"/>
              </w:rPr>
            </w:pPr>
            <w:r>
              <w:rPr>
                <w:bCs/>
                <w:sz w:val="16"/>
                <w:szCs w:val="16"/>
              </w:rPr>
              <w:t>80</w:t>
            </w:r>
          </w:p>
        </w:tc>
      </w:tr>
      <w:tr w:rsidR="00C24B94" w14:paraId="48C0336D" w14:textId="77777777" w:rsidTr="00DD3731">
        <w:tc>
          <w:tcPr>
            <w:tcW w:w="805" w:type="dxa"/>
          </w:tcPr>
          <w:p w14:paraId="7DD3A29C" w14:textId="25C6BA26" w:rsidR="00C24B94" w:rsidRPr="006C699E" w:rsidRDefault="006C699E" w:rsidP="00DD3731">
            <w:pPr>
              <w:spacing w:line="360" w:lineRule="auto"/>
              <w:jc w:val="center"/>
              <w:rPr>
                <w:bCs/>
                <w:sz w:val="16"/>
                <w:szCs w:val="16"/>
              </w:rPr>
            </w:pPr>
            <w:r w:rsidRPr="006C699E">
              <w:rPr>
                <w:bCs/>
                <w:sz w:val="16"/>
                <w:szCs w:val="16"/>
              </w:rPr>
              <w:t>5.3.2</w:t>
            </w:r>
          </w:p>
        </w:tc>
        <w:tc>
          <w:tcPr>
            <w:tcW w:w="7380" w:type="dxa"/>
          </w:tcPr>
          <w:p w14:paraId="3B123146" w14:textId="5C1D0FC3" w:rsidR="00C24B94" w:rsidRPr="006C699E" w:rsidRDefault="005E712D" w:rsidP="00C24B94">
            <w:pPr>
              <w:spacing w:line="360" w:lineRule="auto"/>
              <w:jc w:val="center"/>
              <w:rPr>
                <w:bCs/>
                <w:sz w:val="16"/>
                <w:szCs w:val="16"/>
              </w:rPr>
            </w:pPr>
            <w:r w:rsidRPr="006C699E">
              <w:rPr>
                <w:bCs/>
                <w:sz w:val="16"/>
                <w:szCs w:val="16"/>
              </w:rPr>
              <w:t>Model Evaluation Metrics SOMANYCERA (CNN-LSTM)</w:t>
            </w:r>
          </w:p>
        </w:tc>
        <w:tc>
          <w:tcPr>
            <w:tcW w:w="831" w:type="dxa"/>
          </w:tcPr>
          <w:p w14:paraId="43F929AA" w14:textId="41351A41" w:rsidR="00C24B94" w:rsidRPr="006C699E" w:rsidRDefault="009B0347" w:rsidP="00DD3731">
            <w:pPr>
              <w:spacing w:line="360" w:lineRule="auto"/>
              <w:jc w:val="center"/>
              <w:rPr>
                <w:bCs/>
                <w:sz w:val="16"/>
                <w:szCs w:val="16"/>
              </w:rPr>
            </w:pPr>
            <w:r>
              <w:rPr>
                <w:bCs/>
                <w:sz w:val="16"/>
                <w:szCs w:val="16"/>
              </w:rPr>
              <w:t>81</w:t>
            </w:r>
          </w:p>
        </w:tc>
      </w:tr>
      <w:tr w:rsidR="00C24B94" w14:paraId="35726D43" w14:textId="77777777" w:rsidTr="00DD3731">
        <w:tc>
          <w:tcPr>
            <w:tcW w:w="805" w:type="dxa"/>
          </w:tcPr>
          <w:p w14:paraId="4A4E0626" w14:textId="22EA1758" w:rsidR="00C24B94" w:rsidRPr="006C699E" w:rsidRDefault="006C699E" w:rsidP="00DD3731">
            <w:pPr>
              <w:spacing w:line="360" w:lineRule="auto"/>
              <w:jc w:val="center"/>
              <w:rPr>
                <w:bCs/>
                <w:sz w:val="16"/>
                <w:szCs w:val="16"/>
              </w:rPr>
            </w:pPr>
            <w:r w:rsidRPr="006C699E">
              <w:rPr>
                <w:bCs/>
                <w:sz w:val="16"/>
                <w:szCs w:val="16"/>
              </w:rPr>
              <w:t>5.3.3</w:t>
            </w:r>
          </w:p>
        </w:tc>
        <w:tc>
          <w:tcPr>
            <w:tcW w:w="7380" w:type="dxa"/>
          </w:tcPr>
          <w:p w14:paraId="2E4EAE1B" w14:textId="0699FA1E" w:rsidR="00C24B94" w:rsidRPr="006C699E" w:rsidRDefault="005E712D" w:rsidP="00C24B94">
            <w:pPr>
              <w:spacing w:line="360" w:lineRule="auto"/>
              <w:jc w:val="center"/>
              <w:rPr>
                <w:bCs/>
                <w:sz w:val="16"/>
                <w:szCs w:val="16"/>
              </w:rPr>
            </w:pPr>
            <w:r w:rsidRPr="006C699E">
              <w:rPr>
                <w:bCs/>
                <w:sz w:val="16"/>
                <w:szCs w:val="16"/>
              </w:rPr>
              <w:t>Model Evaluation Metrics ORIENTBELL (CNN-LSTM)</w:t>
            </w:r>
          </w:p>
        </w:tc>
        <w:tc>
          <w:tcPr>
            <w:tcW w:w="831" w:type="dxa"/>
          </w:tcPr>
          <w:p w14:paraId="1B7A1488" w14:textId="2D3CF838" w:rsidR="00C24B94" w:rsidRPr="006C699E" w:rsidRDefault="009B0347" w:rsidP="00DD3731">
            <w:pPr>
              <w:spacing w:line="360" w:lineRule="auto"/>
              <w:jc w:val="center"/>
              <w:rPr>
                <w:bCs/>
                <w:sz w:val="16"/>
                <w:szCs w:val="16"/>
              </w:rPr>
            </w:pPr>
            <w:r>
              <w:rPr>
                <w:bCs/>
                <w:sz w:val="16"/>
                <w:szCs w:val="16"/>
              </w:rPr>
              <w:t>81</w:t>
            </w:r>
          </w:p>
        </w:tc>
      </w:tr>
      <w:tr w:rsidR="00C24B94" w14:paraId="5DEB1F47" w14:textId="77777777" w:rsidTr="00DD3731">
        <w:tc>
          <w:tcPr>
            <w:tcW w:w="805" w:type="dxa"/>
          </w:tcPr>
          <w:p w14:paraId="0C96B894" w14:textId="24F0B5D4" w:rsidR="00C24B94" w:rsidRPr="006C699E" w:rsidRDefault="006C699E" w:rsidP="00DD3731">
            <w:pPr>
              <w:spacing w:line="360" w:lineRule="auto"/>
              <w:jc w:val="center"/>
              <w:rPr>
                <w:bCs/>
                <w:sz w:val="16"/>
                <w:szCs w:val="16"/>
              </w:rPr>
            </w:pPr>
            <w:r w:rsidRPr="006C699E">
              <w:rPr>
                <w:bCs/>
                <w:sz w:val="16"/>
                <w:szCs w:val="16"/>
              </w:rPr>
              <w:t>5.3.4</w:t>
            </w:r>
          </w:p>
        </w:tc>
        <w:tc>
          <w:tcPr>
            <w:tcW w:w="7380" w:type="dxa"/>
          </w:tcPr>
          <w:p w14:paraId="0D33C515" w14:textId="2C34F4A4" w:rsidR="00C24B94" w:rsidRPr="006C699E" w:rsidRDefault="005E712D" w:rsidP="00C24B94">
            <w:pPr>
              <w:spacing w:line="360" w:lineRule="auto"/>
              <w:jc w:val="center"/>
              <w:rPr>
                <w:bCs/>
                <w:sz w:val="16"/>
                <w:szCs w:val="16"/>
              </w:rPr>
            </w:pPr>
            <w:r w:rsidRPr="006C699E">
              <w:rPr>
                <w:bCs/>
                <w:sz w:val="16"/>
                <w:szCs w:val="16"/>
              </w:rPr>
              <w:t>Model Evaluation Metrics ESABINDIA (CNN-LSTM)</w:t>
            </w:r>
          </w:p>
        </w:tc>
        <w:tc>
          <w:tcPr>
            <w:tcW w:w="831" w:type="dxa"/>
          </w:tcPr>
          <w:p w14:paraId="161C7CC4" w14:textId="2BCCFC3B" w:rsidR="00C24B94" w:rsidRPr="006C699E" w:rsidRDefault="009B0347" w:rsidP="00DD3731">
            <w:pPr>
              <w:spacing w:line="360" w:lineRule="auto"/>
              <w:jc w:val="center"/>
              <w:rPr>
                <w:bCs/>
                <w:sz w:val="16"/>
                <w:szCs w:val="16"/>
              </w:rPr>
            </w:pPr>
            <w:r>
              <w:rPr>
                <w:bCs/>
                <w:sz w:val="16"/>
                <w:szCs w:val="16"/>
              </w:rPr>
              <w:t>81</w:t>
            </w:r>
          </w:p>
        </w:tc>
      </w:tr>
      <w:tr w:rsidR="00C24B94" w14:paraId="2A2ECB11" w14:textId="77777777" w:rsidTr="00DD3731">
        <w:tc>
          <w:tcPr>
            <w:tcW w:w="805" w:type="dxa"/>
          </w:tcPr>
          <w:p w14:paraId="186717B5" w14:textId="5BE647ED" w:rsidR="00C24B94" w:rsidRPr="006C699E" w:rsidRDefault="006C699E" w:rsidP="00DD3731">
            <w:pPr>
              <w:spacing w:line="360" w:lineRule="auto"/>
              <w:jc w:val="center"/>
              <w:rPr>
                <w:bCs/>
                <w:sz w:val="16"/>
                <w:szCs w:val="16"/>
              </w:rPr>
            </w:pPr>
            <w:r w:rsidRPr="006C699E">
              <w:rPr>
                <w:bCs/>
                <w:sz w:val="16"/>
                <w:szCs w:val="16"/>
              </w:rPr>
              <w:t>5.3.5</w:t>
            </w:r>
          </w:p>
        </w:tc>
        <w:tc>
          <w:tcPr>
            <w:tcW w:w="7380" w:type="dxa"/>
          </w:tcPr>
          <w:p w14:paraId="46053B58" w14:textId="5099829F" w:rsidR="00C24B94" w:rsidRPr="006C699E" w:rsidRDefault="005E712D" w:rsidP="00C24B94">
            <w:pPr>
              <w:spacing w:line="360" w:lineRule="auto"/>
              <w:jc w:val="center"/>
              <w:rPr>
                <w:bCs/>
                <w:sz w:val="16"/>
                <w:szCs w:val="16"/>
              </w:rPr>
            </w:pPr>
            <w:r w:rsidRPr="006C699E">
              <w:rPr>
                <w:bCs/>
                <w:sz w:val="16"/>
                <w:szCs w:val="16"/>
              </w:rPr>
              <w:t>Model Evaluation Metrics SMLISUZU (CNN-LSTM)</w:t>
            </w:r>
          </w:p>
        </w:tc>
        <w:tc>
          <w:tcPr>
            <w:tcW w:w="831" w:type="dxa"/>
          </w:tcPr>
          <w:p w14:paraId="51C26879" w14:textId="71F53387" w:rsidR="00C24B94" w:rsidRPr="006C699E" w:rsidRDefault="009B0347" w:rsidP="00DD3731">
            <w:pPr>
              <w:spacing w:line="360" w:lineRule="auto"/>
              <w:jc w:val="center"/>
              <w:rPr>
                <w:bCs/>
                <w:sz w:val="16"/>
                <w:szCs w:val="16"/>
              </w:rPr>
            </w:pPr>
            <w:r>
              <w:rPr>
                <w:bCs/>
                <w:sz w:val="16"/>
                <w:szCs w:val="16"/>
              </w:rPr>
              <w:t>82</w:t>
            </w:r>
          </w:p>
        </w:tc>
      </w:tr>
      <w:tr w:rsidR="00C24B94" w14:paraId="4122B6AE" w14:textId="77777777" w:rsidTr="00DD3731">
        <w:tc>
          <w:tcPr>
            <w:tcW w:w="805" w:type="dxa"/>
          </w:tcPr>
          <w:p w14:paraId="63BAD709" w14:textId="45EA2586" w:rsidR="00C24B94" w:rsidRPr="006C699E" w:rsidRDefault="006C699E" w:rsidP="00DD3731">
            <w:pPr>
              <w:spacing w:line="360" w:lineRule="auto"/>
              <w:jc w:val="center"/>
              <w:rPr>
                <w:bCs/>
                <w:sz w:val="16"/>
                <w:szCs w:val="16"/>
              </w:rPr>
            </w:pPr>
            <w:r w:rsidRPr="006C699E">
              <w:rPr>
                <w:bCs/>
                <w:sz w:val="16"/>
                <w:szCs w:val="16"/>
              </w:rPr>
              <w:t>5.4.1</w:t>
            </w:r>
          </w:p>
        </w:tc>
        <w:tc>
          <w:tcPr>
            <w:tcW w:w="7380" w:type="dxa"/>
          </w:tcPr>
          <w:p w14:paraId="11D862CB" w14:textId="3C778797" w:rsidR="00C24B94" w:rsidRPr="006C699E" w:rsidRDefault="005E712D" w:rsidP="005E712D">
            <w:pPr>
              <w:spacing w:line="360" w:lineRule="auto"/>
              <w:jc w:val="center"/>
              <w:rPr>
                <w:bCs/>
                <w:sz w:val="16"/>
                <w:szCs w:val="16"/>
              </w:rPr>
            </w:pPr>
            <w:r w:rsidRPr="006C699E">
              <w:rPr>
                <w:bCs/>
                <w:sz w:val="16"/>
                <w:szCs w:val="16"/>
              </w:rPr>
              <w:t>Returns% for KSCL (LSTM)</w:t>
            </w:r>
          </w:p>
        </w:tc>
        <w:tc>
          <w:tcPr>
            <w:tcW w:w="831" w:type="dxa"/>
          </w:tcPr>
          <w:p w14:paraId="3552B627" w14:textId="66C6C8E9" w:rsidR="00C24B94" w:rsidRPr="006C699E" w:rsidRDefault="009B0347" w:rsidP="00DD3731">
            <w:pPr>
              <w:spacing w:line="360" w:lineRule="auto"/>
              <w:jc w:val="center"/>
              <w:rPr>
                <w:bCs/>
                <w:sz w:val="16"/>
                <w:szCs w:val="16"/>
              </w:rPr>
            </w:pPr>
            <w:r>
              <w:rPr>
                <w:bCs/>
                <w:sz w:val="16"/>
                <w:szCs w:val="16"/>
              </w:rPr>
              <w:t>83</w:t>
            </w:r>
          </w:p>
        </w:tc>
      </w:tr>
      <w:tr w:rsidR="00C24B94" w14:paraId="0B7736DD" w14:textId="77777777" w:rsidTr="00DD3731">
        <w:tc>
          <w:tcPr>
            <w:tcW w:w="805" w:type="dxa"/>
          </w:tcPr>
          <w:p w14:paraId="4057737B" w14:textId="43B63847" w:rsidR="00C24B94" w:rsidRPr="006C699E" w:rsidRDefault="006C699E" w:rsidP="00DD3731">
            <w:pPr>
              <w:spacing w:line="360" w:lineRule="auto"/>
              <w:jc w:val="center"/>
              <w:rPr>
                <w:bCs/>
                <w:sz w:val="16"/>
                <w:szCs w:val="16"/>
              </w:rPr>
            </w:pPr>
            <w:r w:rsidRPr="006C699E">
              <w:rPr>
                <w:bCs/>
                <w:sz w:val="16"/>
                <w:szCs w:val="16"/>
              </w:rPr>
              <w:t>5.4.2</w:t>
            </w:r>
          </w:p>
        </w:tc>
        <w:tc>
          <w:tcPr>
            <w:tcW w:w="7380" w:type="dxa"/>
          </w:tcPr>
          <w:p w14:paraId="75F61284" w14:textId="5FFB083A" w:rsidR="00C24B94" w:rsidRPr="006C699E" w:rsidRDefault="00C93624" w:rsidP="00C24B94">
            <w:pPr>
              <w:spacing w:line="360" w:lineRule="auto"/>
              <w:jc w:val="center"/>
              <w:rPr>
                <w:bCs/>
                <w:sz w:val="16"/>
                <w:szCs w:val="16"/>
              </w:rPr>
            </w:pPr>
            <w:r w:rsidRPr="006C699E">
              <w:rPr>
                <w:bCs/>
                <w:sz w:val="16"/>
                <w:szCs w:val="16"/>
              </w:rPr>
              <w:t>Returns% for SOMANYCERA (LSTM)</w:t>
            </w:r>
          </w:p>
        </w:tc>
        <w:tc>
          <w:tcPr>
            <w:tcW w:w="831" w:type="dxa"/>
          </w:tcPr>
          <w:p w14:paraId="7C31542D" w14:textId="7316910C" w:rsidR="00C24B94" w:rsidRPr="006C699E" w:rsidRDefault="009B0347" w:rsidP="00DD3731">
            <w:pPr>
              <w:spacing w:line="360" w:lineRule="auto"/>
              <w:jc w:val="center"/>
              <w:rPr>
                <w:bCs/>
                <w:sz w:val="16"/>
                <w:szCs w:val="16"/>
              </w:rPr>
            </w:pPr>
            <w:r>
              <w:rPr>
                <w:bCs/>
                <w:sz w:val="16"/>
                <w:szCs w:val="16"/>
              </w:rPr>
              <w:t>83</w:t>
            </w:r>
          </w:p>
        </w:tc>
      </w:tr>
      <w:tr w:rsidR="00C24B94" w14:paraId="3E8B34DC" w14:textId="77777777" w:rsidTr="00DD3731">
        <w:tc>
          <w:tcPr>
            <w:tcW w:w="805" w:type="dxa"/>
          </w:tcPr>
          <w:p w14:paraId="41E73131" w14:textId="4A8655B3" w:rsidR="00C24B94" w:rsidRPr="006C699E" w:rsidRDefault="006C699E" w:rsidP="00DD3731">
            <w:pPr>
              <w:spacing w:line="360" w:lineRule="auto"/>
              <w:jc w:val="center"/>
              <w:rPr>
                <w:bCs/>
                <w:sz w:val="16"/>
                <w:szCs w:val="16"/>
              </w:rPr>
            </w:pPr>
            <w:r w:rsidRPr="006C699E">
              <w:rPr>
                <w:bCs/>
                <w:sz w:val="16"/>
                <w:szCs w:val="16"/>
              </w:rPr>
              <w:t>5.4.3</w:t>
            </w:r>
          </w:p>
        </w:tc>
        <w:tc>
          <w:tcPr>
            <w:tcW w:w="7380" w:type="dxa"/>
          </w:tcPr>
          <w:p w14:paraId="5D570349" w14:textId="56143325" w:rsidR="00C24B94" w:rsidRPr="006C699E" w:rsidRDefault="00C93624" w:rsidP="00C24B94">
            <w:pPr>
              <w:spacing w:line="360" w:lineRule="auto"/>
              <w:jc w:val="center"/>
              <w:rPr>
                <w:bCs/>
                <w:sz w:val="16"/>
                <w:szCs w:val="16"/>
              </w:rPr>
            </w:pPr>
            <w:r w:rsidRPr="006C699E">
              <w:rPr>
                <w:bCs/>
                <w:sz w:val="16"/>
                <w:szCs w:val="16"/>
              </w:rPr>
              <w:t>Returns% for ORIENTBELL (LSTM)</w:t>
            </w:r>
          </w:p>
        </w:tc>
        <w:tc>
          <w:tcPr>
            <w:tcW w:w="831" w:type="dxa"/>
          </w:tcPr>
          <w:p w14:paraId="6E25E33B" w14:textId="43C7639C" w:rsidR="00C24B94" w:rsidRPr="006C699E" w:rsidRDefault="009B0347" w:rsidP="00DD3731">
            <w:pPr>
              <w:spacing w:line="360" w:lineRule="auto"/>
              <w:jc w:val="center"/>
              <w:rPr>
                <w:bCs/>
                <w:sz w:val="16"/>
                <w:szCs w:val="16"/>
              </w:rPr>
            </w:pPr>
            <w:r>
              <w:rPr>
                <w:bCs/>
                <w:sz w:val="16"/>
                <w:szCs w:val="16"/>
              </w:rPr>
              <w:t>84</w:t>
            </w:r>
          </w:p>
        </w:tc>
      </w:tr>
      <w:tr w:rsidR="00C24B94" w14:paraId="13B44F54" w14:textId="77777777" w:rsidTr="00DD3731">
        <w:tc>
          <w:tcPr>
            <w:tcW w:w="805" w:type="dxa"/>
          </w:tcPr>
          <w:p w14:paraId="45C3BFDB" w14:textId="203236B1" w:rsidR="00C24B94" w:rsidRPr="006C699E" w:rsidRDefault="006C699E" w:rsidP="00DD3731">
            <w:pPr>
              <w:spacing w:line="360" w:lineRule="auto"/>
              <w:jc w:val="center"/>
              <w:rPr>
                <w:bCs/>
                <w:sz w:val="16"/>
                <w:szCs w:val="16"/>
              </w:rPr>
            </w:pPr>
            <w:r w:rsidRPr="006C699E">
              <w:rPr>
                <w:bCs/>
                <w:sz w:val="16"/>
                <w:szCs w:val="16"/>
              </w:rPr>
              <w:t>5.4.4</w:t>
            </w:r>
          </w:p>
        </w:tc>
        <w:tc>
          <w:tcPr>
            <w:tcW w:w="7380" w:type="dxa"/>
          </w:tcPr>
          <w:p w14:paraId="01A4191E" w14:textId="52A66F99" w:rsidR="00C24B94" w:rsidRPr="006C699E" w:rsidRDefault="00C93624" w:rsidP="00C24B94">
            <w:pPr>
              <w:spacing w:line="360" w:lineRule="auto"/>
              <w:jc w:val="center"/>
              <w:rPr>
                <w:bCs/>
                <w:sz w:val="16"/>
                <w:szCs w:val="16"/>
              </w:rPr>
            </w:pPr>
            <w:r w:rsidRPr="006C699E">
              <w:rPr>
                <w:bCs/>
                <w:sz w:val="16"/>
                <w:szCs w:val="16"/>
              </w:rPr>
              <w:t>Returns% for ESABINDIA (LSTM)</w:t>
            </w:r>
          </w:p>
        </w:tc>
        <w:tc>
          <w:tcPr>
            <w:tcW w:w="831" w:type="dxa"/>
          </w:tcPr>
          <w:p w14:paraId="0F643E3C" w14:textId="07F023CA" w:rsidR="00C24B94" w:rsidRPr="006C699E" w:rsidRDefault="009B0347" w:rsidP="00DD3731">
            <w:pPr>
              <w:spacing w:line="360" w:lineRule="auto"/>
              <w:jc w:val="center"/>
              <w:rPr>
                <w:bCs/>
                <w:sz w:val="16"/>
                <w:szCs w:val="16"/>
              </w:rPr>
            </w:pPr>
            <w:r>
              <w:rPr>
                <w:bCs/>
                <w:sz w:val="16"/>
                <w:szCs w:val="16"/>
              </w:rPr>
              <w:t>84</w:t>
            </w:r>
          </w:p>
        </w:tc>
      </w:tr>
      <w:tr w:rsidR="00C24B94" w14:paraId="1B068447" w14:textId="77777777" w:rsidTr="00DD3731">
        <w:tc>
          <w:tcPr>
            <w:tcW w:w="805" w:type="dxa"/>
          </w:tcPr>
          <w:p w14:paraId="5E62BD74" w14:textId="4F1513FB" w:rsidR="00C24B94" w:rsidRPr="006C699E" w:rsidRDefault="006C699E" w:rsidP="00DD3731">
            <w:pPr>
              <w:spacing w:line="360" w:lineRule="auto"/>
              <w:jc w:val="center"/>
              <w:rPr>
                <w:bCs/>
                <w:sz w:val="16"/>
                <w:szCs w:val="16"/>
              </w:rPr>
            </w:pPr>
            <w:r w:rsidRPr="006C699E">
              <w:rPr>
                <w:bCs/>
                <w:sz w:val="16"/>
                <w:szCs w:val="16"/>
              </w:rPr>
              <w:t>5.4.5</w:t>
            </w:r>
          </w:p>
        </w:tc>
        <w:tc>
          <w:tcPr>
            <w:tcW w:w="7380" w:type="dxa"/>
          </w:tcPr>
          <w:p w14:paraId="0D0B00DB" w14:textId="1EB2F67A" w:rsidR="00C24B94" w:rsidRPr="006C699E" w:rsidRDefault="00C93624" w:rsidP="00C24B94">
            <w:pPr>
              <w:spacing w:line="360" w:lineRule="auto"/>
              <w:jc w:val="center"/>
              <w:rPr>
                <w:bCs/>
                <w:sz w:val="16"/>
                <w:szCs w:val="16"/>
              </w:rPr>
            </w:pPr>
            <w:r w:rsidRPr="006C699E">
              <w:rPr>
                <w:bCs/>
                <w:sz w:val="16"/>
                <w:szCs w:val="16"/>
              </w:rPr>
              <w:t>Returns% for SMLISUZU (LSTM)</w:t>
            </w:r>
          </w:p>
        </w:tc>
        <w:tc>
          <w:tcPr>
            <w:tcW w:w="831" w:type="dxa"/>
          </w:tcPr>
          <w:p w14:paraId="7A2C92BE" w14:textId="22999E8D" w:rsidR="00C24B94" w:rsidRPr="006C699E" w:rsidRDefault="009B0347" w:rsidP="00DD3731">
            <w:pPr>
              <w:spacing w:line="360" w:lineRule="auto"/>
              <w:jc w:val="center"/>
              <w:rPr>
                <w:bCs/>
                <w:sz w:val="16"/>
                <w:szCs w:val="16"/>
              </w:rPr>
            </w:pPr>
            <w:r>
              <w:rPr>
                <w:bCs/>
                <w:sz w:val="16"/>
                <w:szCs w:val="16"/>
              </w:rPr>
              <w:t>85</w:t>
            </w:r>
          </w:p>
        </w:tc>
      </w:tr>
      <w:tr w:rsidR="00C24B94" w14:paraId="027AC657" w14:textId="77777777" w:rsidTr="00DD3731">
        <w:tc>
          <w:tcPr>
            <w:tcW w:w="805" w:type="dxa"/>
          </w:tcPr>
          <w:p w14:paraId="23C9DE7F" w14:textId="088C47BB" w:rsidR="00C24B94" w:rsidRPr="006C699E" w:rsidRDefault="006C699E" w:rsidP="00DD3731">
            <w:pPr>
              <w:spacing w:line="360" w:lineRule="auto"/>
              <w:jc w:val="center"/>
              <w:rPr>
                <w:bCs/>
                <w:sz w:val="16"/>
                <w:szCs w:val="16"/>
              </w:rPr>
            </w:pPr>
            <w:r w:rsidRPr="006C699E">
              <w:rPr>
                <w:bCs/>
                <w:sz w:val="16"/>
                <w:szCs w:val="16"/>
              </w:rPr>
              <w:t>5.4.6</w:t>
            </w:r>
          </w:p>
        </w:tc>
        <w:tc>
          <w:tcPr>
            <w:tcW w:w="7380" w:type="dxa"/>
          </w:tcPr>
          <w:p w14:paraId="126969B5" w14:textId="069BB672" w:rsidR="00C24B94" w:rsidRPr="006C699E" w:rsidRDefault="00C93624" w:rsidP="00C24B94">
            <w:pPr>
              <w:spacing w:line="360" w:lineRule="auto"/>
              <w:jc w:val="center"/>
              <w:rPr>
                <w:bCs/>
                <w:sz w:val="16"/>
                <w:szCs w:val="16"/>
              </w:rPr>
            </w:pPr>
            <w:r w:rsidRPr="006C699E">
              <w:rPr>
                <w:bCs/>
                <w:sz w:val="16"/>
                <w:szCs w:val="16"/>
              </w:rPr>
              <w:t>Returns% for KSCL (CNN-LSTM)</w:t>
            </w:r>
          </w:p>
        </w:tc>
        <w:tc>
          <w:tcPr>
            <w:tcW w:w="831" w:type="dxa"/>
          </w:tcPr>
          <w:p w14:paraId="710907BD" w14:textId="7A645A77" w:rsidR="00C24B94" w:rsidRPr="006C699E" w:rsidRDefault="009B0347" w:rsidP="00DD3731">
            <w:pPr>
              <w:spacing w:line="360" w:lineRule="auto"/>
              <w:jc w:val="center"/>
              <w:rPr>
                <w:bCs/>
                <w:sz w:val="16"/>
                <w:szCs w:val="16"/>
              </w:rPr>
            </w:pPr>
            <w:r>
              <w:rPr>
                <w:bCs/>
                <w:sz w:val="16"/>
                <w:szCs w:val="16"/>
              </w:rPr>
              <w:t>85</w:t>
            </w:r>
          </w:p>
        </w:tc>
      </w:tr>
      <w:tr w:rsidR="00C24B94" w14:paraId="16FEEA03" w14:textId="77777777" w:rsidTr="00DD3731">
        <w:tc>
          <w:tcPr>
            <w:tcW w:w="805" w:type="dxa"/>
          </w:tcPr>
          <w:p w14:paraId="5D7DF9C2" w14:textId="51D75B46" w:rsidR="00C24B94" w:rsidRPr="006C699E" w:rsidRDefault="006C699E" w:rsidP="00DD3731">
            <w:pPr>
              <w:spacing w:line="360" w:lineRule="auto"/>
              <w:jc w:val="center"/>
              <w:rPr>
                <w:bCs/>
                <w:sz w:val="16"/>
                <w:szCs w:val="16"/>
              </w:rPr>
            </w:pPr>
            <w:r w:rsidRPr="006C699E">
              <w:rPr>
                <w:bCs/>
                <w:sz w:val="16"/>
                <w:szCs w:val="16"/>
              </w:rPr>
              <w:t>5.4.7</w:t>
            </w:r>
          </w:p>
        </w:tc>
        <w:tc>
          <w:tcPr>
            <w:tcW w:w="7380" w:type="dxa"/>
          </w:tcPr>
          <w:p w14:paraId="44E369DC" w14:textId="7D49785E" w:rsidR="00C24B94" w:rsidRPr="006C699E" w:rsidRDefault="00C93624" w:rsidP="00C24B94">
            <w:pPr>
              <w:spacing w:line="360" w:lineRule="auto"/>
              <w:jc w:val="center"/>
              <w:rPr>
                <w:bCs/>
                <w:sz w:val="16"/>
                <w:szCs w:val="16"/>
              </w:rPr>
            </w:pPr>
            <w:r w:rsidRPr="006C699E">
              <w:rPr>
                <w:bCs/>
                <w:sz w:val="16"/>
                <w:szCs w:val="16"/>
              </w:rPr>
              <w:t>Returns% for SOMANYCERA (CNN-LSTM)</w:t>
            </w:r>
          </w:p>
        </w:tc>
        <w:tc>
          <w:tcPr>
            <w:tcW w:w="831" w:type="dxa"/>
          </w:tcPr>
          <w:p w14:paraId="6360E35A" w14:textId="76EF7FDD" w:rsidR="00C24B94" w:rsidRPr="006C699E" w:rsidRDefault="009B0347" w:rsidP="00DD3731">
            <w:pPr>
              <w:spacing w:line="360" w:lineRule="auto"/>
              <w:jc w:val="center"/>
              <w:rPr>
                <w:bCs/>
                <w:sz w:val="16"/>
                <w:szCs w:val="16"/>
              </w:rPr>
            </w:pPr>
            <w:r>
              <w:rPr>
                <w:bCs/>
                <w:sz w:val="16"/>
                <w:szCs w:val="16"/>
              </w:rPr>
              <w:t>86</w:t>
            </w:r>
          </w:p>
        </w:tc>
      </w:tr>
      <w:tr w:rsidR="00C24B94" w14:paraId="7F08FF6B" w14:textId="77777777" w:rsidTr="00DD3731">
        <w:tc>
          <w:tcPr>
            <w:tcW w:w="805" w:type="dxa"/>
          </w:tcPr>
          <w:p w14:paraId="0F6BEAC4" w14:textId="6E9CD867" w:rsidR="00C24B94" w:rsidRPr="006C699E" w:rsidRDefault="006C699E" w:rsidP="00DD3731">
            <w:pPr>
              <w:spacing w:line="360" w:lineRule="auto"/>
              <w:jc w:val="center"/>
              <w:rPr>
                <w:bCs/>
                <w:sz w:val="16"/>
                <w:szCs w:val="16"/>
              </w:rPr>
            </w:pPr>
            <w:r w:rsidRPr="006C699E">
              <w:rPr>
                <w:bCs/>
                <w:sz w:val="16"/>
                <w:szCs w:val="16"/>
              </w:rPr>
              <w:t>5.4.8</w:t>
            </w:r>
          </w:p>
        </w:tc>
        <w:tc>
          <w:tcPr>
            <w:tcW w:w="7380" w:type="dxa"/>
          </w:tcPr>
          <w:p w14:paraId="3A1A2949" w14:textId="14F45ABB" w:rsidR="00C24B94" w:rsidRPr="006C699E" w:rsidRDefault="00C93624" w:rsidP="00C93624">
            <w:pPr>
              <w:pStyle w:val="ListParagraph"/>
              <w:spacing w:line="360" w:lineRule="auto"/>
              <w:jc w:val="center"/>
              <w:rPr>
                <w:bCs/>
                <w:sz w:val="16"/>
                <w:szCs w:val="16"/>
              </w:rPr>
            </w:pPr>
            <w:r w:rsidRPr="006C699E">
              <w:rPr>
                <w:bCs/>
                <w:sz w:val="16"/>
                <w:szCs w:val="16"/>
              </w:rPr>
              <w:t>Returns% for ORIENTBELL (CNN-LSTM)</w:t>
            </w:r>
          </w:p>
        </w:tc>
        <w:tc>
          <w:tcPr>
            <w:tcW w:w="831" w:type="dxa"/>
          </w:tcPr>
          <w:p w14:paraId="18AEA552" w14:textId="5D092C35" w:rsidR="00C24B94" w:rsidRPr="006C699E" w:rsidRDefault="009B0347" w:rsidP="00DD3731">
            <w:pPr>
              <w:spacing w:line="360" w:lineRule="auto"/>
              <w:jc w:val="center"/>
              <w:rPr>
                <w:bCs/>
                <w:sz w:val="16"/>
                <w:szCs w:val="16"/>
              </w:rPr>
            </w:pPr>
            <w:r>
              <w:rPr>
                <w:bCs/>
                <w:sz w:val="16"/>
                <w:szCs w:val="16"/>
              </w:rPr>
              <w:t>86</w:t>
            </w:r>
          </w:p>
        </w:tc>
      </w:tr>
      <w:tr w:rsidR="00C24B94" w14:paraId="33844D33" w14:textId="77777777" w:rsidTr="00DD3731">
        <w:tc>
          <w:tcPr>
            <w:tcW w:w="805" w:type="dxa"/>
          </w:tcPr>
          <w:p w14:paraId="0498A3BD" w14:textId="7598261A" w:rsidR="00C24B94" w:rsidRPr="006C699E" w:rsidRDefault="006C699E" w:rsidP="00DD3731">
            <w:pPr>
              <w:spacing w:line="360" w:lineRule="auto"/>
              <w:jc w:val="center"/>
              <w:rPr>
                <w:bCs/>
                <w:sz w:val="16"/>
                <w:szCs w:val="16"/>
              </w:rPr>
            </w:pPr>
            <w:r w:rsidRPr="006C699E">
              <w:rPr>
                <w:bCs/>
                <w:sz w:val="16"/>
                <w:szCs w:val="16"/>
              </w:rPr>
              <w:t>5.4.9</w:t>
            </w:r>
          </w:p>
        </w:tc>
        <w:tc>
          <w:tcPr>
            <w:tcW w:w="7380" w:type="dxa"/>
          </w:tcPr>
          <w:p w14:paraId="6ECE47A0" w14:textId="2188B780" w:rsidR="00C24B94" w:rsidRPr="006C699E" w:rsidRDefault="00C93624" w:rsidP="00C24B94">
            <w:pPr>
              <w:spacing w:line="360" w:lineRule="auto"/>
              <w:jc w:val="center"/>
              <w:rPr>
                <w:bCs/>
                <w:sz w:val="16"/>
                <w:szCs w:val="16"/>
              </w:rPr>
            </w:pPr>
            <w:r w:rsidRPr="006C699E">
              <w:rPr>
                <w:bCs/>
                <w:sz w:val="16"/>
                <w:szCs w:val="16"/>
              </w:rPr>
              <w:t>Returns% for ESABINDIA (CNN-LSTM)</w:t>
            </w:r>
          </w:p>
        </w:tc>
        <w:tc>
          <w:tcPr>
            <w:tcW w:w="831" w:type="dxa"/>
          </w:tcPr>
          <w:p w14:paraId="7A9EA747" w14:textId="43F1CEE3" w:rsidR="00C24B94" w:rsidRPr="006C699E" w:rsidRDefault="009B0347" w:rsidP="00DD3731">
            <w:pPr>
              <w:spacing w:line="360" w:lineRule="auto"/>
              <w:jc w:val="center"/>
              <w:rPr>
                <w:bCs/>
                <w:sz w:val="16"/>
                <w:szCs w:val="16"/>
              </w:rPr>
            </w:pPr>
            <w:r>
              <w:rPr>
                <w:bCs/>
                <w:sz w:val="16"/>
                <w:szCs w:val="16"/>
              </w:rPr>
              <w:t>87</w:t>
            </w:r>
          </w:p>
        </w:tc>
      </w:tr>
      <w:tr w:rsidR="00C24B94" w14:paraId="3D899210" w14:textId="77777777" w:rsidTr="00DD3731">
        <w:tc>
          <w:tcPr>
            <w:tcW w:w="805" w:type="dxa"/>
          </w:tcPr>
          <w:p w14:paraId="16BF44F9" w14:textId="616128A6" w:rsidR="00C24B94" w:rsidRPr="006C699E" w:rsidRDefault="006C699E" w:rsidP="00DD3731">
            <w:pPr>
              <w:spacing w:line="360" w:lineRule="auto"/>
              <w:jc w:val="center"/>
              <w:rPr>
                <w:bCs/>
                <w:sz w:val="16"/>
                <w:szCs w:val="16"/>
              </w:rPr>
            </w:pPr>
            <w:r w:rsidRPr="006C699E">
              <w:rPr>
                <w:bCs/>
                <w:sz w:val="16"/>
                <w:szCs w:val="16"/>
              </w:rPr>
              <w:t>5.4.10</w:t>
            </w:r>
          </w:p>
        </w:tc>
        <w:tc>
          <w:tcPr>
            <w:tcW w:w="7380" w:type="dxa"/>
          </w:tcPr>
          <w:p w14:paraId="42C5C07A" w14:textId="457E8387" w:rsidR="00C24B94" w:rsidRPr="006C699E" w:rsidRDefault="00C93624" w:rsidP="00C24B94">
            <w:pPr>
              <w:spacing w:line="360" w:lineRule="auto"/>
              <w:jc w:val="center"/>
              <w:rPr>
                <w:bCs/>
                <w:sz w:val="16"/>
                <w:szCs w:val="16"/>
              </w:rPr>
            </w:pPr>
            <w:r w:rsidRPr="006C699E">
              <w:rPr>
                <w:bCs/>
                <w:sz w:val="16"/>
                <w:szCs w:val="16"/>
              </w:rPr>
              <w:t>Returns% for SMLISUZU (CNN-LSTM)</w:t>
            </w:r>
          </w:p>
        </w:tc>
        <w:tc>
          <w:tcPr>
            <w:tcW w:w="831" w:type="dxa"/>
          </w:tcPr>
          <w:p w14:paraId="3775CEC1" w14:textId="2E9AA7F1" w:rsidR="00C24B94" w:rsidRPr="006C699E" w:rsidRDefault="009B0347" w:rsidP="00DD3731">
            <w:pPr>
              <w:spacing w:line="360" w:lineRule="auto"/>
              <w:jc w:val="center"/>
              <w:rPr>
                <w:bCs/>
                <w:sz w:val="16"/>
                <w:szCs w:val="16"/>
              </w:rPr>
            </w:pPr>
            <w:r>
              <w:rPr>
                <w:bCs/>
                <w:sz w:val="16"/>
                <w:szCs w:val="16"/>
              </w:rPr>
              <w:t>87</w:t>
            </w:r>
          </w:p>
        </w:tc>
      </w:tr>
      <w:tr w:rsidR="00C24B94" w14:paraId="75B61701" w14:textId="77777777" w:rsidTr="00DD3731">
        <w:tc>
          <w:tcPr>
            <w:tcW w:w="805" w:type="dxa"/>
          </w:tcPr>
          <w:p w14:paraId="28FCC033" w14:textId="0E9AED89" w:rsidR="00C24B94" w:rsidRPr="006C699E" w:rsidRDefault="006C699E" w:rsidP="00DD3731">
            <w:pPr>
              <w:spacing w:line="360" w:lineRule="auto"/>
              <w:jc w:val="center"/>
              <w:rPr>
                <w:bCs/>
                <w:sz w:val="16"/>
                <w:szCs w:val="16"/>
              </w:rPr>
            </w:pPr>
            <w:r w:rsidRPr="006C699E">
              <w:rPr>
                <w:bCs/>
                <w:sz w:val="16"/>
                <w:szCs w:val="16"/>
              </w:rPr>
              <w:t>5.4.11</w:t>
            </w:r>
          </w:p>
        </w:tc>
        <w:tc>
          <w:tcPr>
            <w:tcW w:w="7380" w:type="dxa"/>
          </w:tcPr>
          <w:p w14:paraId="03661D41" w14:textId="3534CBE3" w:rsidR="00C24B94" w:rsidRPr="006C699E" w:rsidRDefault="00C93624" w:rsidP="00C24B94">
            <w:pPr>
              <w:spacing w:line="360" w:lineRule="auto"/>
              <w:jc w:val="center"/>
              <w:rPr>
                <w:bCs/>
                <w:sz w:val="16"/>
                <w:szCs w:val="16"/>
              </w:rPr>
            </w:pPr>
            <w:r w:rsidRPr="006C699E">
              <w:rPr>
                <w:bCs/>
                <w:sz w:val="16"/>
                <w:szCs w:val="16"/>
              </w:rPr>
              <w:t>Annual Returns of Indices for the period 2020-2021</w:t>
            </w:r>
          </w:p>
        </w:tc>
        <w:tc>
          <w:tcPr>
            <w:tcW w:w="831" w:type="dxa"/>
          </w:tcPr>
          <w:p w14:paraId="7F7CE6FB" w14:textId="7E299B58" w:rsidR="00C24B94" w:rsidRPr="006C699E" w:rsidRDefault="009B0347" w:rsidP="00DD3731">
            <w:pPr>
              <w:spacing w:line="360" w:lineRule="auto"/>
              <w:jc w:val="center"/>
              <w:rPr>
                <w:bCs/>
                <w:sz w:val="16"/>
                <w:szCs w:val="16"/>
              </w:rPr>
            </w:pPr>
            <w:r>
              <w:rPr>
                <w:bCs/>
                <w:sz w:val="16"/>
                <w:szCs w:val="16"/>
              </w:rPr>
              <w:t>88</w:t>
            </w:r>
          </w:p>
        </w:tc>
      </w:tr>
      <w:tr w:rsidR="00C24B94" w14:paraId="48989181" w14:textId="77777777" w:rsidTr="00DD3731">
        <w:tc>
          <w:tcPr>
            <w:tcW w:w="805" w:type="dxa"/>
          </w:tcPr>
          <w:p w14:paraId="5210753F" w14:textId="556BAEAC" w:rsidR="00C24B94" w:rsidRPr="006C699E" w:rsidRDefault="006C699E" w:rsidP="00DD3731">
            <w:pPr>
              <w:spacing w:line="360" w:lineRule="auto"/>
              <w:jc w:val="center"/>
              <w:rPr>
                <w:bCs/>
                <w:sz w:val="16"/>
                <w:szCs w:val="16"/>
              </w:rPr>
            </w:pPr>
            <w:r w:rsidRPr="006C699E">
              <w:rPr>
                <w:bCs/>
                <w:sz w:val="16"/>
                <w:szCs w:val="16"/>
              </w:rPr>
              <w:t>5.4.12</w:t>
            </w:r>
          </w:p>
        </w:tc>
        <w:tc>
          <w:tcPr>
            <w:tcW w:w="7380" w:type="dxa"/>
          </w:tcPr>
          <w:p w14:paraId="5C6EE4AD" w14:textId="5D3AD61C" w:rsidR="00C24B94" w:rsidRPr="006C699E" w:rsidRDefault="00C93624" w:rsidP="00C24B94">
            <w:pPr>
              <w:spacing w:line="360" w:lineRule="auto"/>
              <w:jc w:val="center"/>
              <w:rPr>
                <w:bCs/>
                <w:sz w:val="16"/>
                <w:szCs w:val="16"/>
              </w:rPr>
            </w:pPr>
            <w:r w:rsidRPr="006C699E">
              <w:rPr>
                <w:bCs/>
                <w:sz w:val="16"/>
                <w:szCs w:val="16"/>
              </w:rPr>
              <w:t>Average Returns across Trading Period for 2020-2021</w:t>
            </w:r>
          </w:p>
        </w:tc>
        <w:tc>
          <w:tcPr>
            <w:tcW w:w="831" w:type="dxa"/>
          </w:tcPr>
          <w:p w14:paraId="2547A52E" w14:textId="1D397429" w:rsidR="00C24B94" w:rsidRPr="006C699E" w:rsidRDefault="009B0347" w:rsidP="00DD3731">
            <w:pPr>
              <w:spacing w:line="360" w:lineRule="auto"/>
              <w:jc w:val="center"/>
              <w:rPr>
                <w:bCs/>
                <w:sz w:val="16"/>
                <w:szCs w:val="16"/>
              </w:rPr>
            </w:pPr>
            <w:r>
              <w:rPr>
                <w:bCs/>
                <w:sz w:val="16"/>
                <w:szCs w:val="16"/>
              </w:rPr>
              <w:t>88</w:t>
            </w:r>
          </w:p>
        </w:tc>
      </w:tr>
      <w:tr w:rsidR="00C24B94" w14:paraId="349538CF" w14:textId="77777777" w:rsidTr="00DD3731">
        <w:tc>
          <w:tcPr>
            <w:tcW w:w="805" w:type="dxa"/>
          </w:tcPr>
          <w:p w14:paraId="61CC00D8" w14:textId="04F3647F" w:rsidR="00C24B94" w:rsidRPr="006C699E" w:rsidRDefault="006C699E" w:rsidP="00DD3731">
            <w:pPr>
              <w:spacing w:line="360" w:lineRule="auto"/>
              <w:jc w:val="center"/>
              <w:rPr>
                <w:bCs/>
                <w:sz w:val="16"/>
                <w:szCs w:val="16"/>
              </w:rPr>
            </w:pPr>
            <w:r w:rsidRPr="006C699E">
              <w:rPr>
                <w:bCs/>
                <w:sz w:val="16"/>
                <w:szCs w:val="16"/>
                <w:lang w:val="en-GB"/>
              </w:rPr>
              <w:t>5.5.1</w:t>
            </w:r>
          </w:p>
        </w:tc>
        <w:tc>
          <w:tcPr>
            <w:tcW w:w="7380" w:type="dxa"/>
          </w:tcPr>
          <w:p w14:paraId="6A49390E" w14:textId="08631C21" w:rsidR="00C24B94" w:rsidRPr="006C699E" w:rsidRDefault="00C93624" w:rsidP="00C93624">
            <w:pPr>
              <w:spacing w:line="360" w:lineRule="auto"/>
              <w:jc w:val="center"/>
              <w:rPr>
                <w:bCs/>
                <w:sz w:val="16"/>
                <w:szCs w:val="16"/>
                <w:lang w:val="en-GB"/>
              </w:rPr>
            </w:pPr>
            <w:r w:rsidRPr="006C699E">
              <w:rPr>
                <w:bCs/>
                <w:sz w:val="16"/>
                <w:szCs w:val="16"/>
                <w:lang w:val="en-GB"/>
              </w:rPr>
              <w:t xml:space="preserve">Evaluation Results Summary </w:t>
            </w:r>
          </w:p>
        </w:tc>
        <w:tc>
          <w:tcPr>
            <w:tcW w:w="831" w:type="dxa"/>
          </w:tcPr>
          <w:p w14:paraId="161EBF15" w14:textId="4029FFAB" w:rsidR="00C24B94" w:rsidRPr="006C699E" w:rsidRDefault="009B0347" w:rsidP="00DD3731">
            <w:pPr>
              <w:spacing w:line="360" w:lineRule="auto"/>
              <w:jc w:val="center"/>
              <w:rPr>
                <w:bCs/>
                <w:sz w:val="16"/>
                <w:szCs w:val="16"/>
              </w:rPr>
            </w:pPr>
            <w:r>
              <w:rPr>
                <w:bCs/>
                <w:sz w:val="16"/>
                <w:szCs w:val="16"/>
              </w:rPr>
              <w:t>89</w:t>
            </w:r>
          </w:p>
        </w:tc>
      </w:tr>
    </w:tbl>
    <w:p w14:paraId="0FDF43D0" w14:textId="6EE6C6F6" w:rsidR="00EA67A0" w:rsidRDefault="00EA67A0" w:rsidP="001D540A">
      <w:pPr>
        <w:spacing w:line="360" w:lineRule="auto"/>
        <w:rPr>
          <w:b/>
          <w:bCs/>
        </w:rPr>
      </w:pPr>
    </w:p>
    <w:p w14:paraId="173BBAC3" w14:textId="77777777" w:rsidR="00C24B94" w:rsidRDefault="00C24B94" w:rsidP="001D540A">
      <w:pPr>
        <w:spacing w:line="360" w:lineRule="auto"/>
        <w:rPr>
          <w:b/>
          <w:bCs/>
        </w:rPr>
      </w:pPr>
    </w:p>
    <w:p w14:paraId="03745863" w14:textId="77777777" w:rsidR="002D550C" w:rsidRDefault="002D550C" w:rsidP="001D540A">
      <w:pPr>
        <w:spacing w:line="360" w:lineRule="auto"/>
        <w:rPr>
          <w:b/>
          <w:bCs/>
        </w:rPr>
      </w:pPr>
    </w:p>
    <w:p w14:paraId="3937B367" w14:textId="77777777" w:rsidR="002D550C" w:rsidRDefault="002D550C" w:rsidP="001D540A">
      <w:pPr>
        <w:spacing w:line="360" w:lineRule="auto"/>
        <w:rPr>
          <w:b/>
          <w:bCs/>
        </w:rPr>
      </w:pPr>
    </w:p>
    <w:p w14:paraId="2929FA63" w14:textId="77777777" w:rsidR="00C16259" w:rsidRPr="00D15657" w:rsidRDefault="00C16259" w:rsidP="00C16259">
      <w:pPr>
        <w:spacing w:line="360" w:lineRule="auto"/>
        <w:rPr>
          <w:b/>
          <w:bCs/>
        </w:rPr>
      </w:pPr>
      <w:r w:rsidRPr="003D6B3E">
        <w:rPr>
          <w:b/>
          <w:bCs/>
        </w:rPr>
        <w:lastRenderedPageBreak/>
        <w:t>LIST OF FIGURES</w:t>
      </w:r>
    </w:p>
    <w:tbl>
      <w:tblPr>
        <w:tblStyle w:val="TableGrid"/>
        <w:tblW w:w="0" w:type="auto"/>
        <w:tblLook w:val="04A0" w:firstRow="1" w:lastRow="0" w:firstColumn="1" w:lastColumn="0" w:noHBand="0" w:noVBand="1"/>
      </w:tblPr>
      <w:tblGrid>
        <w:gridCol w:w="985"/>
        <w:gridCol w:w="7200"/>
        <w:gridCol w:w="831"/>
      </w:tblGrid>
      <w:tr w:rsidR="00C16259" w14:paraId="7153982E" w14:textId="77777777" w:rsidTr="00482A16">
        <w:tc>
          <w:tcPr>
            <w:tcW w:w="985" w:type="dxa"/>
          </w:tcPr>
          <w:p w14:paraId="4A77658E" w14:textId="77777777" w:rsidR="00C16259" w:rsidRPr="00D15657" w:rsidRDefault="00C16259" w:rsidP="00482A16">
            <w:pPr>
              <w:spacing w:line="360" w:lineRule="auto"/>
              <w:rPr>
                <w:b/>
                <w:bCs/>
                <w:sz w:val="16"/>
                <w:szCs w:val="16"/>
              </w:rPr>
            </w:pPr>
            <w:r w:rsidRPr="00D15657">
              <w:rPr>
                <w:b/>
                <w:bCs/>
                <w:sz w:val="16"/>
                <w:szCs w:val="16"/>
              </w:rPr>
              <w:t>Figure Id</w:t>
            </w:r>
          </w:p>
        </w:tc>
        <w:tc>
          <w:tcPr>
            <w:tcW w:w="7200" w:type="dxa"/>
          </w:tcPr>
          <w:p w14:paraId="617FDE43" w14:textId="77777777" w:rsidR="00C16259" w:rsidRPr="00D15657" w:rsidRDefault="00C16259" w:rsidP="00482A16">
            <w:pPr>
              <w:spacing w:line="360" w:lineRule="auto"/>
              <w:rPr>
                <w:b/>
                <w:bCs/>
                <w:sz w:val="16"/>
                <w:szCs w:val="16"/>
              </w:rPr>
            </w:pPr>
            <w:r w:rsidRPr="00D15657">
              <w:rPr>
                <w:b/>
                <w:bCs/>
                <w:sz w:val="16"/>
                <w:szCs w:val="16"/>
              </w:rPr>
              <w:t>Figure Name</w:t>
            </w:r>
          </w:p>
        </w:tc>
        <w:tc>
          <w:tcPr>
            <w:tcW w:w="831" w:type="dxa"/>
          </w:tcPr>
          <w:p w14:paraId="017E9CD7" w14:textId="77777777" w:rsidR="00C16259" w:rsidRPr="00D15657" w:rsidRDefault="00C16259" w:rsidP="00482A16">
            <w:pPr>
              <w:spacing w:line="360" w:lineRule="auto"/>
              <w:rPr>
                <w:b/>
                <w:bCs/>
                <w:sz w:val="16"/>
                <w:szCs w:val="16"/>
              </w:rPr>
            </w:pPr>
            <w:r w:rsidRPr="00D15657">
              <w:rPr>
                <w:b/>
                <w:bCs/>
                <w:sz w:val="16"/>
                <w:szCs w:val="16"/>
              </w:rPr>
              <w:t>Page No.</w:t>
            </w:r>
          </w:p>
        </w:tc>
      </w:tr>
      <w:tr w:rsidR="00C16259" w14:paraId="0812709C" w14:textId="77777777" w:rsidTr="00482A16">
        <w:tc>
          <w:tcPr>
            <w:tcW w:w="985" w:type="dxa"/>
          </w:tcPr>
          <w:p w14:paraId="2F01FFC5" w14:textId="77777777" w:rsidR="00C16259" w:rsidRPr="002F44DE" w:rsidRDefault="00C16259" w:rsidP="00482A16">
            <w:pPr>
              <w:spacing w:line="360" w:lineRule="auto"/>
              <w:jc w:val="center"/>
              <w:rPr>
                <w:bCs/>
                <w:sz w:val="16"/>
                <w:szCs w:val="16"/>
              </w:rPr>
            </w:pPr>
            <w:r w:rsidRPr="002F44DE">
              <w:rPr>
                <w:bCs/>
                <w:sz w:val="16"/>
                <w:szCs w:val="16"/>
              </w:rPr>
              <w:t>2.2.2.1</w:t>
            </w:r>
          </w:p>
        </w:tc>
        <w:tc>
          <w:tcPr>
            <w:tcW w:w="7200" w:type="dxa"/>
          </w:tcPr>
          <w:p w14:paraId="7ABDEC86" w14:textId="77777777" w:rsidR="00C16259" w:rsidRPr="002F44DE" w:rsidRDefault="00C16259" w:rsidP="00482A16">
            <w:pPr>
              <w:spacing w:line="360" w:lineRule="auto"/>
              <w:jc w:val="center"/>
              <w:rPr>
                <w:bCs/>
                <w:sz w:val="16"/>
                <w:szCs w:val="16"/>
              </w:rPr>
            </w:pPr>
            <w:r w:rsidRPr="002F44DE">
              <w:rPr>
                <w:sz w:val="16"/>
                <w:szCs w:val="16"/>
              </w:rPr>
              <w:t>Elman RNN</w:t>
            </w:r>
          </w:p>
        </w:tc>
        <w:tc>
          <w:tcPr>
            <w:tcW w:w="831" w:type="dxa"/>
          </w:tcPr>
          <w:p w14:paraId="6327C737" w14:textId="5BF9D24F" w:rsidR="00C16259" w:rsidRPr="002F44DE" w:rsidRDefault="00D51EA8" w:rsidP="00482A16">
            <w:pPr>
              <w:spacing w:line="360" w:lineRule="auto"/>
              <w:jc w:val="center"/>
              <w:rPr>
                <w:bCs/>
                <w:sz w:val="16"/>
                <w:szCs w:val="16"/>
              </w:rPr>
            </w:pPr>
            <w:r>
              <w:rPr>
                <w:bCs/>
                <w:sz w:val="16"/>
                <w:szCs w:val="16"/>
              </w:rPr>
              <w:t>19</w:t>
            </w:r>
          </w:p>
        </w:tc>
      </w:tr>
      <w:tr w:rsidR="00C16259" w14:paraId="53F4460A" w14:textId="77777777" w:rsidTr="00482A16">
        <w:tc>
          <w:tcPr>
            <w:tcW w:w="985" w:type="dxa"/>
          </w:tcPr>
          <w:p w14:paraId="4676CC2A" w14:textId="77777777" w:rsidR="00C16259" w:rsidRPr="002F44DE" w:rsidRDefault="00C16259" w:rsidP="00482A16">
            <w:pPr>
              <w:spacing w:line="360" w:lineRule="auto"/>
              <w:jc w:val="center"/>
              <w:rPr>
                <w:bCs/>
                <w:sz w:val="16"/>
                <w:szCs w:val="16"/>
              </w:rPr>
            </w:pPr>
            <w:r w:rsidRPr="002F44DE">
              <w:rPr>
                <w:bCs/>
                <w:sz w:val="16"/>
                <w:szCs w:val="16"/>
              </w:rPr>
              <w:t>2.2.2.2</w:t>
            </w:r>
          </w:p>
        </w:tc>
        <w:tc>
          <w:tcPr>
            <w:tcW w:w="7200" w:type="dxa"/>
          </w:tcPr>
          <w:p w14:paraId="568349A3" w14:textId="77777777" w:rsidR="00C16259" w:rsidRPr="002F44DE" w:rsidRDefault="00C16259" w:rsidP="00482A16">
            <w:pPr>
              <w:spacing w:line="360" w:lineRule="auto"/>
              <w:jc w:val="center"/>
              <w:rPr>
                <w:bCs/>
                <w:sz w:val="16"/>
                <w:szCs w:val="16"/>
              </w:rPr>
            </w:pPr>
            <w:r w:rsidRPr="002F44DE">
              <w:rPr>
                <w:sz w:val="16"/>
                <w:szCs w:val="16"/>
              </w:rPr>
              <w:t>Decomposition of NL problems using FNN</w:t>
            </w:r>
          </w:p>
        </w:tc>
        <w:tc>
          <w:tcPr>
            <w:tcW w:w="831" w:type="dxa"/>
          </w:tcPr>
          <w:p w14:paraId="05ACDF04" w14:textId="1A0613B7" w:rsidR="00C16259" w:rsidRPr="002F44DE" w:rsidRDefault="00D51EA8" w:rsidP="00482A16">
            <w:pPr>
              <w:spacing w:line="360" w:lineRule="auto"/>
              <w:jc w:val="center"/>
              <w:rPr>
                <w:bCs/>
                <w:sz w:val="16"/>
                <w:szCs w:val="16"/>
              </w:rPr>
            </w:pPr>
            <w:r>
              <w:rPr>
                <w:bCs/>
                <w:sz w:val="16"/>
                <w:szCs w:val="16"/>
              </w:rPr>
              <w:t>20</w:t>
            </w:r>
          </w:p>
        </w:tc>
      </w:tr>
      <w:tr w:rsidR="00C16259" w14:paraId="50C3454B" w14:textId="77777777" w:rsidTr="00482A16">
        <w:tc>
          <w:tcPr>
            <w:tcW w:w="985" w:type="dxa"/>
          </w:tcPr>
          <w:p w14:paraId="5D2FC034" w14:textId="77777777" w:rsidR="00C16259" w:rsidRPr="002F44DE" w:rsidRDefault="00C16259" w:rsidP="00482A16">
            <w:pPr>
              <w:spacing w:line="360" w:lineRule="auto"/>
              <w:jc w:val="center"/>
              <w:rPr>
                <w:bCs/>
                <w:sz w:val="16"/>
                <w:szCs w:val="16"/>
              </w:rPr>
            </w:pPr>
            <w:r w:rsidRPr="002F44DE">
              <w:rPr>
                <w:bCs/>
                <w:sz w:val="16"/>
                <w:szCs w:val="16"/>
              </w:rPr>
              <w:t>2.2.2.3</w:t>
            </w:r>
          </w:p>
        </w:tc>
        <w:tc>
          <w:tcPr>
            <w:tcW w:w="7200" w:type="dxa"/>
          </w:tcPr>
          <w:p w14:paraId="0BED6B2D" w14:textId="77777777" w:rsidR="00C16259" w:rsidRPr="002F44DE" w:rsidRDefault="00C16259" w:rsidP="00482A16">
            <w:pPr>
              <w:spacing w:line="360" w:lineRule="auto"/>
              <w:jc w:val="center"/>
              <w:rPr>
                <w:bCs/>
                <w:sz w:val="16"/>
                <w:szCs w:val="16"/>
              </w:rPr>
            </w:pPr>
            <w:r w:rsidRPr="002F44DE">
              <w:rPr>
                <w:sz w:val="16"/>
                <w:szCs w:val="16"/>
              </w:rPr>
              <w:t>Elman RNN decomposition with NL</w:t>
            </w:r>
          </w:p>
        </w:tc>
        <w:tc>
          <w:tcPr>
            <w:tcW w:w="831" w:type="dxa"/>
          </w:tcPr>
          <w:p w14:paraId="2E35607C" w14:textId="762F2659" w:rsidR="00C16259" w:rsidRPr="002F44DE" w:rsidRDefault="00D51EA8" w:rsidP="00482A16">
            <w:pPr>
              <w:spacing w:line="360" w:lineRule="auto"/>
              <w:jc w:val="center"/>
              <w:rPr>
                <w:bCs/>
                <w:sz w:val="16"/>
                <w:szCs w:val="16"/>
              </w:rPr>
            </w:pPr>
            <w:r>
              <w:rPr>
                <w:bCs/>
                <w:sz w:val="16"/>
                <w:szCs w:val="16"/>
              </w:rPr>
              <w:t>21</w:t>
            </w:r>
          </w:p>
        </w:tc>
      </w:tr>
      <w:tr w:rsidR="00C16259" w14:paraId="69FC3BA9" w14:textId="77777777" w:rsidTr="00482A16">
        <w:tc>
          <w:tcPr>
            <w:tcW w:w="985" w:type="dxa"/>
          </w:tcPr>
          <w:p w14:paraId="6E463CB0" w14:textId="77777777" w:rsidR="00C16259" w:rsidRPr="002F44DE" w:rsidRDefault="00C16259" w:rsidP="00482A16">
            <w:pPr>
              <w:spacing w:line="360" w:lineRule="auto"/>
              <w:jc w:val="center"/>
              <w:rPr>
                <w:bCs/>
                <w:sz w:val="16"/>
                <w:szCs w:val="16"/>
              </w:rPr>
            </w:pPr>
            <w:r w:rsidRPr="002F44DE">
              <w:rPr>
                <w:bCs/>
                <w:sz w:val="16"/>
                <w:szCs w:val="16"/>
              </w:rPr>
              <w:t>2.4.3.1</w:t>
            </w:r>
          </w:p>
        </w:tc>
        <w:tc>
          <w:tcPr>
            <w:tcW w:w="7200" w:type="dxa"/>
          </w:tcPr>
          <w:p w14:paraId="1793221A" w14:textId="77777777" w:rsidR="00C16259" w:rsidRPr="002F44DE" w:rsidRDefault="00C16259" w:rsidP="00482A16">
            <w:pPr>
              <w:spacing w:line="360" w:lineRule="auto"/>
              <w:jc w:val="center"/>
              <w:rPr>
                <w:bCs/>
                <w:sz w:val="16"/>
                <w:szCs w:val="16"/>
              </w:rPr>
            </w:pPr>
            <w:r w:rsidRPr="002F44DE">
              <w:rPr>
                <w:sz w:val="16"/>
                <w:szCs w:val="16"/>
              </w:rPr>
              <w:t>Performance characteristics for long-short portfolios of various sizes on a daily basis</w:t>
            </w:r>
          </w:p>
        </w:tc>
        <w:tc>
          <w:tcPr>
            <w:tcW w:w="831" w:type="dxa"/>
          </w:tcPr>
          <w:p w14:paraId="02900429" w14:textId="09DF207E" w:rsidR="00C16259" w:rsidRPr="002F44DE" w:rsidRDefault="00D51EA8" w:rsidP="00482A16">
            <w:pPr>
              <w:spacing w:line="360" w:lineRule="auto"/>
              <w:jc w:val="center"/>
              <w:rPr>
                <w:bCs/>
                <w:sz w:val="16"/>
                <w:szCs w:val="16"/>
              </w:rPr>
            </w:pPr>
            <w:r>
              <w:rPr>
                <w:bCs/>
                <w:sz w:val="16"/>
                <w:szCs w:val="16"/>
              </w:rPr>
              <w:t>29</w:t>
            </w:r>
          </w:p>
        </w:tc>
      </w:tr>
      <w:tr w:rsidR="00C16259" w14:paraId="45BE4267" w14:textId="77777777" w:rsidTr="00482A16">
        <w:tc>
          <w:tcPr>
            <w:tcW w:w="985" w:type="dxa"/>
          </w:tcPr>
          <w:p w14:paraId="0C89A707" w14:textId="77777777" w:rsidR="00C16259" w:rsidRPr="002F44DE" w:rsidRDefault="00C16259" w:rsidP="00482A16">
            <w:pPr>
              <w:spacing w:line="360" w:lineRule="auto"/>
              <w:jc w:val="center"/>
              <w:rPr>
                <w:bCs/>
                <w:sz w:val="16"/>
                <w:szCs w:val="16"/>
              </w:rPr>
            </w:pPr>
            <w:r w:rsidRPr="002F44DE">
              <w:rPr>
                <w:bCs/>
                <w:sz w:val="16"/>
                <w:szCs w:val="16"/>
              </w:rPr>
              <w:t>2.5.2.1</w:t>
            </w:r>
          </w:p>
        </w:tc>
        <w:tc>
          <w:tcPr>
            <w:tcW w:w="7200" w:type="dxa"/>
          </w:tcPr>
          <w:p w14:paraId="17D97FDA" w14:textId="77777777" w:rsidR="00C16259" w:rsidRPr="002F44DE" w:rsidRDefault="00C16259" w:rsidP="00482A16">
            <w:pPr>
              <w:spacing w:line="360" w:lineRule="auto"/>
              <w:jc w:val="center"/>
              <w:rPr>
                <w:bCs/>
                <w:sz w:val="16"/>
                <w:szCs w:val="16"/>
              </w:rPr>
            </w:pPr>
            <w:r w:rsidRPr="002F44DE">
              <w:rPr>
                <w:sz w:val="16"/>
                <w:szCs w:val="16"/>
              </w:rPr>
              <w:t>Auto-encoded Stock data comparison</w:t>
            </w:r>
          </w:p>
        </w:tc>
        <w:tc>
          <w:tcPr>
            <w:tcW w:w="831" w:type="dxa"/>
          </w:tcPr>
          <w:p w14:paraId="0E0A8C8A" w14:textId="4FEE3480" w:rsidR="00C16259" w:rsidRPr="002F44DE" w:rsidRDefault="00D51EA8" w:rsidP="00482A16">
            <w:pPr>
              <w:spacing w:line="360" w:lineRule="auto"/>
              <w:jc w:val="center"/>
              <w:rPr>
                <w:bCs/>
                <w:sz w:val="16"/>
                <w:szCs w:val="16"/>
              </w:rPr>
            </w:pPr>
            <w:r>
              <w:rPr>
                <w:bCs/>
                <w:sz w:val="16"/>
                <w:szCs w:val="16"/>
              </w:rPr>
              <w:t>32</w:t>
            </w:r>
          </w:p>
        </w:tc>
      </w:tr>
      <w:tr w:rsidR="00C16259" w14:paraId="652436AC" w14:textId="77777777" w:rsidTr="00482A16">
        <w:tc>
          <w:tcPr>
            <w:tcW w:w="985" w:type="dxa"/>
          </w:tcPr>
          <w:p w14:paraId="2F065311" w14:textId="77777777" w:rsidR="00C16259" w:rsidRPr="002F44DE" w:rsidRDefault="00C16259" w:rsidP="00482A16">
            <w:pPr>
              <w:spacing w:line="360" w:lineRule="auto"/>
              <w:jc w:val="center"/>
              <w:rPr>
                <w:bCs/>
                <w:sz w:val="16"/>
                <w:szCs w:val="16"/>
              </w:rPr>
            </w:pPr>
            <w:r w:rsidRPr="002F44DE">
              <w:rPr>
                <w:bCs/>
                <w:sz w:val="16"/>
                <w:szCs w:val="16"/>
              </w:rPr>
              <w:t>2.6.2.1</w:t>
            </w:r>
          </w:p>
        </w:tc>
        <w:tc>
          <w:tcPr>
            <w:tcW w:w="7200" w:type="dxa"/>
          </w:tcPr>
          <w:p w14:paraId="20AD915D" w14:textId="77777777" w:rsidR="00C16259" w:rsidRPr="002F44DE" w:rsidRDefault="00C16259" w:rsidP="00482A16">
            <w:pPr>
              <w:spacing w:line="360" w:lineRule="auto"/>
              <w:jc w:val="center"/>
              <w:rPr>
                <w:bCs/>
                <w:sz w:val="16"/>
                <w:szCs w:val="16"/>
              </w:rPr>
            </w:pPr>
            <w:r w:rsidRPr="002F44DE">
              <w:rPr>
                <w:sz w:val="16"/>
                <w:szCs w:val="16"/>
              </w:rPr>
              <w:t>Suggested DL architecture by Bao et. al</w:t>
            </w:r>
          </w:p>
        </w:tc>
        <w:tc>
          <w:tcPr>
            <w:tcW w:w="831" w:type="dxa"/>
          </w:tcPr>
          <w:p w14:paraId="3DAE5CA0" w14:textId="0060EB38" w:rsidR="00C16259" w:rsidRPr="002F44DE" w:rsidRDefault="00D51EA8" w:rsidP="00482A16">
            <w:pPr>
              <w:spacing w:line="360" w:lineRule="auto"/>
              <w:jc w:val="center"/>
              <w:rPr>
                <w:bCs/>
                <w:sz w:val="16"/>
                <w:szCs w:val="16"/>
              </w:rPr>
            </w:pPr>
            <w:r>
              <w:rPr>
                <w:bCs/>
                <w:sz w:val="16"/>
                <w:szCs w:val="16"/>
              </w:rPr>
              <w:t>34</w:t>
            </w:r>
          </w:p>
        </w:tc>
      </w:tr>
      <w:tr w:rsidR="00C16259" w14:paraId="35209698" w14:textId="77777777" w:rsidTr="00482A16">
        <w:tc>
          <w:tcPr>
            <w:tcW w:w="985" w:type="dxa"/>
          </w:tcPr>
          <w:p w14:paraId="39524870" w14:textId="77777777" w:rsidR="00C16259" w:rsidRPr="002F44DE" w:rsidRDefault="00C16259" w:rsidP="00482A16">
            <w:pPr>
              <w:spacing w:line="360" w:lineRule="auto"/>
              <w:jc w:val="center"/>
              <w:rPr>
                <w:bCs/>
                <w:sz w:val="16"/>
                <w:szCs w:val="16"/>
              </w:rPr>
            </w:pPr>
            <w:r w:rsidRPr="002F44DE">
              <w:rPr>
                <w:bCs/>
                <w:sz w:val="16"/>
                <w:szCs w:val="16"/>
              </w:rPr>
              <w:t>2.8.2.1</w:t>
            </w:r>
          </w:p>
        </w:tc>
        <w:tc>
          <w:tcPr>
            <w:tcW w:w="7200" w:type="dxa"/>
          </w:tcPr>
          <w:p w14:paraId="24B1D65E" w14:textId="77777777" w:rsidR="00C16259" w:rsidRPr="002F44DE" w:rsidRDefault="00C16259" w:rsidP="00482A16">
            <w:pPr>
              <w:spacing w:line="360" w:lineRule="auto"/>
              <w:jc w:val="center"/>
              <w:rPr>
                <w:bCs/>
                <w:sz w:val="16"/>
                <w:szCs w:val="16"/>
              </w:rPr>
            </w:pPr>
            <w:r w:rsidRPr="002F44DE">
              <w:rPr>
                <w:sz w:val="16"/>
                <w:szCs w:val="16"/>
              </w:rPr>
              <w:t>Methodology  Flowchart for CNN-LSTM</w:t>
            </w:r>
          </w:p>
        </w:tc>
        <w:tc>
          <w:tcPr>
            <w:tcW w:w="831" w:type="dxa"/>
          </w:tcPr>
          <w:p w14:paraId="55799A48" w14:textId="212C7938" w:rsidR="00C16259" w:rsidRPr="002F44DE" w:rsidRDefault="00D51EA8" w:rsidP="00482A16">
            <w:pPr>
              <w:spacing w:line="360" w:lineRule="auto"/>
              <w:jc w:val="center"/>
              <w:rPr>
                <w:bCs/>
                <w:sz w:val="16"/>
                <w:szCs w:val="16"/>
              </w:rPr>
            </w:pPr>
            <w:r>
              <w:rPr>
                <w:bCs/>
                <w:sz w:val="16"/>
                <w:szCs w:val="16"/>
              </w:rPr>
              <w:t>39</w:t>
            </w:r>
          </w:p>
        </w:tc>
      </w:tr>
      <w:tr w:rsidR="00C16259" w14:paraId="78AF17D5" w14:textId="77777777" w:rsidTr="00482A16">
        <w:tc>
          <w:tcPr>
            <w:tcW w:w="985" w:type="dxa"/>
          </w:tcPr>
          <w:p w14:paraId="3E3E2846" w14:textId="77777777" w:rsidR="00C16259" w:rsidRPr="002F44DE" w:rsidRDefault="00C16259" w:rsidP="00482A16">
            <w:pPr>
              <w:spacing w:line="360" w:lineRule="auto"/>
              <w:jc w:val="center"/>
              <w:rPr>
                <w:bCs/>
                <w:sz w:val="16"/>
                <w:szCs w:val="16"/>
              </w:rPr>
            </w:pPr>
            <w:r w:rsidRPr="002F44DE">
              <w:rPr>
                <w:bCs/>
                <w:sz w:val="16"/>
                <w:szCs w:val="16"/>
              </w:rPr>
              <w:t>2.8.3.1</w:t>
            </w:r>
          </w:p>
        </w:tc>
        <w:tc>
          <w:tcPr>
            <w:tcW w:w="7200" w:type="dxa"/>
          </w:tcPr>
          <w:p w14:paraId="719BE436" w14:textId="77777777" w:rsidR="00C16259" w:rsidRPr="002F44DE" w:rsidRDefault="00C16259" w:rsidP="00482A16">
            <w:pPr>
              <w:spacing w:line="360" w:lineRule="auto"/>
              <w:jc w:val="center"/>
              <w:rPr>
                <w:sz w:val="16"/>
                <w:szCs w:val="16"/>
              </w:rPr>
            </w:pPr>
            <w:r w:rsidRPr="002F44DE">
              <w:rPr>
                <w:sz w:val="16"/>
                <w:szCs w:val="16"/>
              </w:rPr>
              <w:t>CNN-LSTM vs Benchmark net value curves</w:t>
            </w:r>
          </w:p>
        </w:tc>
        <w:tc>
          <w:tcPr>
            <w:tcW w:w="831" w:type="dxa"/>
          </w:tcPr>
          <w:p w14:paraId="048EE335" w14:textId="423323D3" w:rsidR="00C16259" w:rsidRPr="002F44DE" w:rsidRDefault="00D51EA8" w:rsidP="00482A16">
            <w:pPr>
              <w:spacing w:line="360" w:lineRule="auto"/>
              <w:jc w:val="center"/>
              <w:rPr>
                <w:bCs/>
                <w:sz w:val="16"/>
                <w:szCs w:val="16"/>
              </w:rPr>
            </w:pPr>
            <w:r>
              <w:rPr>
                <w:bCs/>
                <w:sz w:val="16"/>
                <w:szCs w:val="16"/>
              </w:rPr>
              <w:t>40</w:t>
            </w:r>
          </w:p>
        </w:tc>
      </w:tr>
      <w:tr w:rsidR="00C16259" w14:paraId="7C3623D4" w14:textId="77777777" w:rsidTr="00482A16">
        <w:tc>
          <w:tcPr>
            <w:tcW w:w="985" w:type="dxa"/>
          </w:tcPr>
          <w:p w14:paraId="70322D54" w14:textId="77777777" w:rsidR="00C16259" w:rsidRPr="002F44DE" w:rsidRDefault="00C16259" w:rsidP="00482A16">
            <w:pPr>
              <w:spacing w:line="360" w:lineRule="auto"/>
              <w:jc w:val="center"/>
              <w:rPr>
                <w:bCs/>
                <w:sz w:val="16"/>
                <w:szCs w:val="16"/>
              </w:rPr>
            </w:pPr>
            <w:r w:rsidRPr="002F44DE">
              <w:rPr>
                <w:bCs/>
                <w:sz w:val="16"/>
                <w:szCs w:val="16"/>
              </w:rPr>
              <w:t>2.9.2.1</w:t>
            </w:r>
          </w:p>
        </w:tc>
        <w:tc>
          <w:tcPr>
            <w:tcW w:w="7200" w:type="dxa"/>
          </w:tcPr>
          <w:p w14:paraId="5001DF88" w14:textId="77777777" w:rsidR="00C16259" w:rsidRPr="002F44DE" w:rsidRDefault="00C16259" w:rsidP="00482A16">
            <w:pPr>
              <w:spacing w:line="360" w:lineRule="auto"/>
              <w:jc w:val="center"/>
              <w:rPr>
                <w:sz w:val="16"/>
                <w:szCs w:val="16"/>
              </w:rPr>
            </w:pPr>
            <w:r w:rsidRPr="002F44DE">
              <w:rPr>
                <w:sz w:val="16"/>
                <w:szCs w:val="16"/>
              </w:rPr>
              <w:t>M generic RNN models were extended across timestep</w:t>
            </w:r>
          </w:p>
        </w:tc>
        <w:tc>
          <w:tcPr>
            <w:tcW w:w="831" w:type="dxa"/>
          </w:tcPr>
          <w:p w14:paraId="72E95386" w14:textId="3EF22CA5" w:rsidR="00C16259" w:rsidRPr="002F44DE" w:rsidRDefault="00D51EA8" w:rsidP="00482A16">
            <w:pPr>
              <w:spacing w:line="360" w:lineRule="auto"/>
              <w:jc w:val="center"/>
              <w:rPr>
                <w:bCs/>
                <w:sz w:val="16"/>
                <w:szCs w:val="16"/>
              </w:rPr>
            </w:pPr>
            <w:r>
              <w:rPr>
                <w:bCs/>
                <w:sz w:val="16"/>
                <w:szCs w:val="16"/>
              </w:rPr>
              <w:t>42</w:t>
            </w:r>
          </w:p>
        </w:tc>
      </w:tr>
      <w:tr w:rsidR="00C16259" w14:paraId="1D241D0F" w14:textId="77777777" w:rsidTr="00482A16">
        <w:tc>
          <w:tcPr>
            <w:tcW w:w="985" w:type="dxa"/>
          </w:tcPr>
          <w:p w14:paraId="44096870" w14:textId="77777777" w:rsidR="00C16259" w:rsidRPr="002F44DE" w:rsidRDefault="00C16259" w:rsidP="00482A16">
            <w:pPr>
              <w:spacing w:line="360" w:lineRule="auto"/>
              <w:jc w:val="center"/>
              <w:rPr>
                <w:bCs/>
                <w:sz w:val="16"/>
                <w:szCs w:val="16"/>
              </w:rPr>
            </w:pPr>
            <w:r w:rsidRPr="002F44DE">
              <w:rPr>
                <w:bCs/>
                <w:sz w:val="16"/>
                <w:szCs w:val="16"/>
              </w:rPr>
              <w:t>2.9.2.2</w:t>
            </w:r>
          </w:p>
        </w:tc>
        <w:tc>
          <w:tcPr>
            <w:tcW w:w="7200" w:type="dxa"/>
          </w:tcPr>
          <w:p w14:paraId="37F8643C" w14:textId="77777777" w:rsidR="00C16259" w:rsidRPr="002F44DE" w:rsidRDefault="00C16259" w:rsidP="00482A16">
            <w:pPr>
              <w:spacing w:line="360" w:lineRule="auto"/>
              <w:jc w:val="center"/>
              <w:rPr>
                <w:sz w:val="16"/>
                <w:szCs w:val="16"/>
              </w:rPr>
            </w:pPr>
            <w:r w:rsidRPr="002F44DE">
              <w:rPr>
                <w:sz w:val="16"/>
                <w:szCs w:val="16"/>
              </w:rPr>
              <w:t>Structure of neighbouring timesteps in DWNN</w:t>
            </w:r>
          </w:p>
        </w:tc>
        <w:tc>
          <w:tcPr>
            <w:tcW w:w="831" w:type="dxa"/>
          </w:tcPr>
          <w:p w14:paraId="4F2A1994" w14:textId="6BA78B5B" w:rsidR="00C16259" w:rsidRPr="002F44DE" w:rsidRDefault="00D51EA8" w:rsidP="00482A16">
            <w:pPr>
              <w:spacing w:line="360" w:lineRule="auto"/>
              <w:jc w:val="center"/>
              <w:rPr>
                <w:bCs/>
                <w:sz w:val="16"/>
                <w:szCs w:val="16"/>
              </w:rPr>
            </w:pPr>
            <w:r>
              <w:rPr>
                <w:bCs/>
                <w:sz w:val="16"/>
                <w:szCs w:val="16"/>
              </w:rPr>
              <w:t>43</w:t>
            </w:r>
          </w:p>
        </w:tc>
      </w:tr>
      <w:tr w:rsidR="00C16259" w14:paraId="02F71275" w14:textId="77777777" w:rsidTr="00482A16">
        <w:tc>
          <w:tcPr>
            <w:tcW w:w="985" w:type="dxa"/>
          </w:tcPr>
          <w:p w14:paraId="0D7B7735" w14:textId="77777777" w:rsidR="00C16259" w:rsidRPr="002F44DE" w:rsidRDefault="00C16259" w:rsidP="00482A16">
            <w:pPr>
              <w:spacing w:line="360" w:lineRule="auto"/>
              <w:jc w:val="center"/>
              <w:rPr>
                <w:bCs/>
                <w:sz w:val="16"/>
                <w:szCs w:val="16"/>
              </w:rPr>
            </w:pPr>
            <w:r w:rsidRPr="002F44DE">
              <w:rPr>
                <w:bCs/>
                <w:sz w:val="16"/>
                <w:szCs w:val="16"/>
              </w:rPr>
              <w:t>2.9.2.3</w:t>
            </w:r>
          </w:p>
        </w:tc>
        <w:tc>
          <w:tcPr>
            <w:tcW w:w="7200" w:type="dxa"/>
          </w:tcPr>
          <w:p w14:paraId="5498ECEB" w14:textId="77777777" w:rsidR="00C16259" w:rsidRPr="002F44DE" w:rsidRDefault="00C16259" w:rsidP="00482A16">
            <w:pPr>
              <w:spacing w:line="360" w:lineRule="auto"/>
              <w:jc w:val="center"/>
              <w:rPr>
                <w:sz w:val="16"/>
                <w:szCs w:val="16"/>
              </w:rPr>
            </w:pPr>
            <w:r w:rsidRPr="002F44DE">
              <w:rPr>
                <w:sz w:val="16"/>
                <w:szCs w:val="16"/>
              </w:rPr>
              <w:t>DWNN across different period</w:t>
            </w:r>
          </w:p>
        </w:tc>
        <w:tc>
          <w:tcPr>
            <w:tcW w:w="831" w:type="dxa"/>
          </w:tcPr>
          <w:p w14:paraId="09C5C3D9" w14:textId="159A24F6" w:rsidR="00C16259" w:rsidRPr="002F44DE" w:rsidRDefault="00D51EA8" w:rsidP="00482A16">
            <w:pPr>
              <w:spacing w:line="360" w:lineRule="auto"/>
              <w:jc w:val="center"/>
              <w:rPr>
                <w:bCs/>
                <w:sz w:val="16"/>
                <w:szCs w:val="16"/>
              </w:rPr>
            </w:pPr>
            <w:r>
              <w:rPr>
                <w:bCs/>
                <w:sz w:val="16"/>
                <w:szCs w:val="16"/>
              </w:rPr>
              <w:t>43</w:t>
            </w:r>
          </w:p>
        </w:tc>
      </w:tr>
      <w:tr w:rsidR="00C16259" w14:paraId="066664FE" w14:textId="77777777" w:rsidTr="00482A16">
        <w:tc>
          <w:tcPr>
            <w:tcW w:w="985" w:type="dxa"/>
          </w:tcPr>
          <w:p w14:paraId="5B8BD5F0" w14:textId="77777777" w:rsidR="00C16259" w:rsidRPr="002F44DE" w:rsidRDefault="00C16259" w:rsidP="00482A16">
            <w:pPr>
              <w:spacing w:line="360" w:lineRule="auto"/>
              <w:jc w:val="center"/>
              <w:rPr>
                <w:bCs/>
                <w:sz w:val="16"/>
                <w:szCs w:val="16"/>
              </w:rPr>
            </w:pPr>
            <w:r w:rsidRPr="002F44DE">
              <w:rPr>
                <w:bCs/>
                <w:sz w:val="16"/>
                <w:szCs w:val="16"/>
              </w:rPr>
              <w:t>2.9.3.1</w:t>
            </w:r>
          </w:p>
        </w:tc>
        <w:tc>
          <w:tcPr>
            <w:tcW w:w="7200" w:type="dxa"/>
          </w:tcPr>
          <w:p w14:paraId="1E9B4450" w14:textId="77777777" w:rsidR="00C16259" w:rsidRPr="002F44DE" w:rsidRDefault="00C16259" w:rsidP="00482A16">
            <w:pPr>
              <w:spacing w:line="360" w:lineRule="auto"/>
              <w:jc w:val="center"/>
              <w:rPr>
                <w:sz w:val="16"/>
                <w:szCs w:val="16"/>
              </w:rPr>
            </w:pPr>
            <w:r w:rsidRPr="002F44DE">
              <w:rPr>
                <w:sz w:val="16"/>
                <w:szCs w:val="16"/>
              </w:rPr>
              <w:t>Comparison Results</w:t>
            </w:r>
          </w:p>
        </w:tc>
        <w:tc>
          <w:tcPr>
            <w:tcW w:w="831" w:type="dxa"/>
          </w:tcPr>
          <w:p w14:paraId="45987FAA" w14:textId="5588B16E" w:rsidR="00C16259" w:rsidRPr="002F44DE" w:rsidRDefault="00D51EA8" w:rsidP="00482A16">
            <w:pPr>
              <w:spacing w:line="360" w:lineRule="auto"/>
              <w:jc w:val="center"/>
              <w:rPr>
                <w:bCs/>
                <w:sz w:val="16"/>
                <w:szCs w:val="16"/>
              </w:rPr>
            </w:pPr>
            <w:r>
              <w:rPr>
                <w:bCs/>
                <w:sz w:val="16"/>
                <w:szCs w:val="16"/>
              </w:rPr>
              <w:t>46</w:t>
            </w:r>
          </w:p>
        </w:tc>
      </w:tr>
      <w:tr w:rsidR="00C16259" w14:paraId="75ACFCE4" w14:textId="77777777" w:rsidTr="00482A16">
        <w:tc>
          <w:tcPr>
            <w:tcW w:w="985" w:type="dxa"/>
          </w:tcPr>
          <w:p w14:paraId="213D1BA6" w14:textId="77777777" w:rsidR="00C16259" w:rsidRPr="002F44DE" w:rsidRDefault="00C16259" w:rsidP="00482A16">
            <w:pPr>
              <w:spacing w:line="360" w:lineRule="auto"/>
              <w:jc w:val="center"/>
              <w:rPr>
                <w:bCs/>
                <w:sz w:val="16"/>
                <w:szCs w:val="16"/>
              </w:rPr>
            </w:pPr>
            <w:r w:rsidRPr="002F44DE">
              <w:rPr>
                <w:bCs/>
                <w:sz w:val="16"/>
                <w:szCs w:val="16"/>
              </w:rPr>
              <w:t>2.9.3.2</w:t>
            </w:r>
          </w:p>
        </w:tc>
        <w:tc>
          <w:tcPr>
            <w:tcW w:w="7200" w:type="dxa"/>
          </w:tcPr>
          <w:p w14:paraId="405A6BB2" w14:textId="77777777" w:rsidR="00C16259" w:rsidRPr="002F44DE" w:rsidRDefault="00C16259" w:rsidP="00482A16">
            <w:pPr>
              <w:spacing w:line="360" w:lineRule="auto"/>
              <w:jc w:val="center"/>
              <w:rPr>
                <w:sz w:val="16"/>
                <w:szCs w:val="16"/>
              </w:rPr>
            </w:pPr>
            <w:r w:rsidRPr="002F44DE">
              <w:rPr>
                <w:sz w:val="16"/>
                <w:szCs w:val="16"/>
              </w:rPr>
              <w:t>DWNN Results</w:t>
            </w:r>
          </w:p>
        </w:tc>
        <w:tc>
          <w:tcPr>
            <w:tcW w:w="831" w:type="dxa"/>
          </w:tcPr>
          <w:p w14:paraId="67E274F0" w14:textId="780BAE69" w:rsidR="00C16259" w:rsidRPr="002F44DE" w:rsidRDefault="00D51EA8" w:rsidP="00482A16">
            <w:pPr>
              <w:spacing w:line="360" w:lineRule="auto"/>
              <w:jc w:val="center"/>
              <w:rPr>
                <w:bCs/>
                <w:sz w:val="16"/>
                <w:szCs w:val="16"/>
              </w:rPr>
            </w:pPr>
            <w:r>
              <w:rPr>
                <w:bCs/>
                <w:sz w:val="16"/>
                <w:szCs w:val="16"/>
              </w:rPr>
              <w:t>46</w:t>
            </w:r>
          </w:p>
        </w:tc>
      </w:tr>
      <w:tr w:rsidR="00C16259" w14:paraId="3BBCEA0C" w14:textId="77777777" w:rsidTr="00482A16">
        <w:tc>
          <w:tcPr>
            <w:tcW w:w="985" w:type="dxa"/>
          </w:tcPr>
          <w:p w14:paraId="086EB1A4" w14:textId="77777777" w:rsidR="00C16259" w:rsidRPr="002F44DE" w:rsidRDefault="00C16259" w:rsidP="00482A16">
            <w:pPr>
              <w:spacing w:line="360" w:lineRule="auto"/>
              <w:jc w:val="center"/>
              <w:rPr>
                <w:bCs/>
                <w:sz w:val="16"/>
                <w:szCs w:val="16"/>
              </w:rPr>
            </w:pPr>
            <w:r w:rsidRPr="002F44DE">
              <w:rPr>
                <w:bCs/>
                <w:sz w:val="16"/>
                <w:szCs w:val="16"/>
              </w:rPr>
              <w:t>3.1.1</w:t>
            </w:r>
          </w:p>
        </w:tc>
        <w:tc>
          <w:tcPr>
            <w:tcW w:w="7200" w:type="dxa"/>
          </w:tcPr>
          <w:p w14:paraId="19A188F8" w14:textId="77777777" w:rsidR="00C16259" w:rsidRPr="002F44DE" w:rsidRDefault="00C16259" w:rsidP="00482A16">
            <w:pPr>
              <w:spacing w:line="360" w:lineRule="auto"/>
              <w:jc w:val="center"/>
              <w:rPr>
                <w:sz w:val="16"/>
                <w:szCs w:val="16"/>
              </w:rPr>
            </w:pPr>
            <w:r w:rsidRPr="002F44DE">
              <w:rPr>
                <w:sz w:val="16"/>
                <w:szCs w:val="16"/>
              </w:rPr>
              <w:t>Research Methodology Flowchart</w:t>
            </w:r>
          </w:p>
        </w:tc>
        <w:tc>
          <w:tcPr>
            <w:tcW w:w="831" w:type="dxa"/>
          </w:tcPr>
          <w:p w14:paraId="651041E5" w14:textId="732EF019" w:rsidR="00C16259" w:rsidRPr="002F44DE" w:rsidRDefault="00D51EA8" w:rsidP="00482A16">
            <w:pPr>
              <w:spacing w:line="360" w:lineRule="auto"/>
              <w:jc w:val="center"/>
              <w:rPr>
                <w:bCs/>
                <w:sz w:val="16"/>
                <w:szCs w:val="16"/>
              </w:rPr>
            </w:pPr>
            <w:r>
              <w:rPr>
                <w:bCs/>
                <w:sz w:val="16"/>
                <w:szCs w:val="16"/>
              </w:rPr>
              <w:t>60</w:t>
            </w:r>
          </w:p>
        </w:tc>
      </w:tr>
      <w:tr w:rsidR="00C16259" w14:paraId="602CC6C0" w14:textId="77777777" w:rsidTr="00482A16">
        <w:tc>
          <w:tcPr>
            <w:tcW w:w="985" w:type="dxa"/>
          </w:tcPr>
          <w:p w14:paraId="596BB1DD" w14:textId="77777777" w:rsidR="00C16259" w:rsidRPr="002F44DE" w:rsidRDefault="00C16259" w:rsidP="00482A16">
            <w:pPr>
              <w:spacing w:line="360" w:lineRule="auto"/>
              <w:jc w:val="center"/>
              <w:rPr>
                <w:bCs/>
                <w:sz w:val="16"/>
                <w:szCs w:val="16"/>
              </w:rPr>
            </w:pPr>
            <w:r w:rsidRPr="002F44DE">
              <w:rPr>
                <w:bCs/>
                <w:sz w:val="16"/>
                <w:szCs w:val="16"/>
              </w:rPr>
              <w:t>4.5.1.1</w:t>
            </w:r>
          </w:p>
        </w:tc>
        <w:tc>
          <w:tcPr>
            <w:tcW w:w="7200" w:type="dxa"/>
          </w:tcPr>
          <w:p w14:paraId="13934D85" w14:textId="77777777" w:rsidR="00C16259" w:rsidRPr="002F44DE" w:rsidRDefault="00C16259" w:rsidP="00482A16">
            <w:pPr>
              <w:spacing w:line="360" w:lineRule="auto"/>
              <w:jc w:val="center"/>
              <w:rPr>
                <w:sz w:val="16"/>
                <w:szCs w:val="16"/>
              </w:rPr>
            </w:pPr>
            <w:r w:rsidRPr="002F44DE">
              <w:rPr>
                <w:bCs/>
                <w:sz w:val="16"/>
                <w:szCs w:val="16"/>
              </w:rPr>
              <w:t>LinePlot for KSCL</w:t>
            </w:r>
          </w:p>
        </w:tc>
        <w:tc>
          <w:tcPr>
            <w:tcW w:w="831" w:type="dxa"/>
          </w:tcPr>
          <w:p w14:paraId="15119FD1" w14:textId="6ABDD5F5" w:rsidR="00C16259" w:rsidRPr="002F44DE" w:rsidRDefault="00D51EA8" w:rsidP="00482A16">
            <w:pPr>
              <w:spacing w:line="360" w:lineRule="auto"/>
              <w:jc w:val="center"/>
              <w:rPr>
                <w:bCs/>
                <w:sz w:val="16"/>
                <w:szCs w:val="16"/>
              </w:rPr>
            </w:pPr>
            <w:r>
              <w:rPr>
                <w:bCs/>
                <w:sz w:val="16"/>
                <w:szCs w:val="16"/>
              </w:rPr>
              <w:t>68</w:t>
            </w:r>
          </w:p>
        </w:tc>
      </w:tr>
      <w:tr w:rsidR="00C16259" w14:paraId="0012D9D3" w14:textId="77777777" w:rsidTr="00482A16">
        <w:tc>
          <w:tcPr>
            <w:tcW w:w="985" w:type="dxa"/>
          </w:tcPr>
          <w:p w14:paraId="30D1ABF0" w14:textId="77777777" w:rsidR="00C16259" w:rsidRPr="002F44DE" w:rsidRDefault="00C16259" w:rsidP="00482A16">
            <w:pPr>
              <w:spacing w:line="360" w:lineRule="auto"/>
              <w:jc w:val="center"/>
              <w:rPr>
                <w:bCs/>
                <w:sz w:val="16"/>
                <w:szCs w:val="16"/>
              </w:rPr>
            </w:pPr>
            <w:r w:rsidRPr="002F44DE">
              <w:rPr>
                <w:bCs/>
                <w:sz w:val="16"/>
                <w:szCs w:val="16"/>
              </w:rPr>
              <w:t>4.5.1.2</w:t>
            </w:r>
          </w:p>
        </w:tc>
        <w:tc>
          <w:tcPr>
            <w:tcW w:w="7200" w:type="dxa"/>
          </w:tcPr>
          <w:p w14:paraId="76BDD726" w14:textId="77777777" w:rsidR="00C16259" w:rsidRPr="002F44DE" w:rsidRDefault="00C16259" w:rsidP="00482A16">
            <w:pPr>
              <w:spacing w:line="360" w:lineRule="auto"/>
              <w:jc w:val="center"/>
              <w:rPr>
                <w:bCs/>
                <w:sz w:val="16"/>
                <w:szCs w:val="16"/>
              </w:rPr>
            </w:pPr>
            <w:r w:rsidRPr="002F44DE">
              <w:rPr>
                <w:bCs/>
                <w:sz w:val="16"/>
                <w:szCs w:val="16"/>
              </w:rPr>
              <w:t>LinePlot for SOMANYCERA</w:t>
            </w:r>
          </w:p>
        </w:tc>
        <w:tc>
          <w:tcPr>
            <w:tcW w:w="831" w:type="dxa"/>
          </w:tcPr>
          <w:p w14:paraId="6BF3B926" w14:textId="07837563" w:rsidR="00C16259" w:rsidRPr="002F44DE" w:rsidRDefault="00D51EA8" w:rsidP="00482A16">
            <w:pPr>
              <w:spacing w:line="360" w:lineRule="auto"/>
              <w:jc w:val="center"/>
              <w:rPr>
                <w:bCs/>
                <w:sz w:val="16"/>
                <w:szCs w:val="16"/>
              </w:rPr>
            </w:pPr>
            <w:r>
              <w:rPr>
                <w:bCs/>
                <w:sz w:val="16"/>
                <w:szCs w:val="16"/>
              </w:rPr>
              <w:t>68</w:t>
            </w:r>
          </w:p>
        </w:tc>
      </w:tr>
      <w:tr w:rsidR="00C16259" w14:paraId="52BDDCDE" w14:textId="77777777" w:rsidTr="00482A16">
        <w:tc>
          <w:tcPr>
            <w:tcW w:w="985" w:type="dxa"/>
          </w:tcPr>
          <w:p w14:paraId="6E3B203B" w14:textId="77777777" w:rsidR="00C16259" w:rsidRPr="002F44DE" w:rsidRDefault="00C16259" w:rsidP="00482A16">
            <w:pPr>
              <w:spacing w:line="360" w:lineRule="auto"/>
              <w:jc w:val="center"/>
              <w:rPr>
                <w:bCs/>
                <w:sz w:val="16"/>
                <w:szCs w:val="16"/>
              </w:rPr>
            </w:pPr>
            <w:r w:rsidRPr="002F44DE">
              <w:rPr>
                <w:bCs/>
                <w:sz w:val="16"/>
                <w:szCs w:val="16"/>
              </w:rPr>
              <w:t>4.5.1.3</w:t>
            </w:r>
          </w:p>
        </w:tc>
        <w:tc>
          <w:tcPr>
            <w:tcW w:w="7200" w:type="dxa"/>
          </w:tcPr>
          <w:p w14:paraId="6D507A8F" w14:textId="77777777" w:rsidR="00C16259" w:rsidRPr="002F44DE" w:rsidRDefault="00C16259" w:rsidP="00482A16">
            <w:pPr>
              <w:spacing w:line="360" w:lineRule="auto"/>
              <w:jc w:val="center"/>
              <w:rPr>
                <w:sz w:val="16"/>
                <w:szCs w:val="16"/>
              </w:rPr>
            </w:pPr>
            <w:r w:rsidRPr="002F44DE">
              <w:rPr>
                <w:bCs/>
                <w:sz w:val="16"/>
                <w:szCs w:val="16"/>
              </w:rPr>
              <w:t>LinePlot for ORIENTBELL</w:t>
            </w:r>
          </w:p>
        </w:tc>
        <w:tc>
          <w:tcPr>
            <w:tcW w:w="831" w:type="dxa"/>
          </w:tcPr>
          <w:p w14:paraId="437AA2A1" w14:textId="593AFDC7" w:rsidR="00C16259" w:rsidRPr="002F44DE" w:rsidRDefault="00D51EA8" w:rsidP="00482A16">
            <w:pPr>
              <w:spacing w:line="360" w:lineRule="auto"/>
              <w:jc w:val="center"/>
              <w:rPr>
                <w:bCs/>
                <w:sz w:val="16"/>
                <w:szCs w:val="16"/>
              </w:rPr>
            </w:pPr>
            <w:r>
              <w:rPr>
                <w:bCs/>
                <w:sz w:val="16"/>
                <w:szCs w:val="16"/>
              </w:rPr>
              <w:t>69</w:t>
            </w:r>
          </w:p>
        </w:tc>
      </w:tr>
      <w:tr w:rsidR="00C16259" w14:paraId="15DC5B58" w14:textId="77777777" w:rsidTr="00482A16">
        <w:tc>
          <w:tcPr>
            <w:tcW w:w="985" w:type="dxa"/>
          </w:tcPr>
          <w:p w14:paraId="58CF1D71" w14:textId="77777777" w:rsidR="00C16259" w:rsidRPr="002F44DE" w:rsidRDefault="00C16259" w:rsidP="00482A16">
            <w:pPr>
              <w:spacing w:line="360" w:lineRule="auto"/>
              <w:jc w:val="center"/>
              <w:rPr>
                <w:bCs/>
                <w:sz w:val="16"/>
                <w:szCs w:val="16"/>
              </w:rPr>
            </w:pPr>
            <w:r w:rsidRPr="002F44DE">
              <w:rPr>
                <w:bCs/>
                <w:sz w:val="16"/>
                <w:szCs w:val="16"/>
              </w:rPr>
              <w:t>4.5.1.4</w:t>
            </w:r>
          </w:p>
        </w:tc>
        <w:tc>
          <w:tcPr>
            <w:tcW w:w="7200" w:type="dxa"/>
          </w:tcPr>
          <w:p w14:paraId="1CA96E5D" w14:textId="77777777" w:rsidR="00C16259" w:rsidRPr="002F44DE" w:rsidRDefault="00C16259" w:rsidP="00482A16">
            <w:pPr>
              <w:spacing w:line="360" w:lineRule="auto"/>
              <w:jc w:val="center"/>
              <w:rPr>
                <w:bCs/>
                <w:sz w:val="16"/>
                <w:szCs w:val="16"/>
              </w:rPr>
            </w:pPr>
            <w:r w:rsidRPr="002F44DE">
              <w:rPr>
                <w:bCs/>
                <w:sz w:val="16"/>
                <w:szCs w:val="16"/>
              </w:rPr>
              <w:t>LinePlot for ESABINDIA</w:t>
            </w:r>
          </w:p>
        </w:tc>
        <w:tc>
          <w:tcPr>
            <w:tcW w:w="831" w:type="dxa"/>
          </w:tcPr>
          <w:p w14:paraId="2AFBB85C" w14:textId="47269894" w:rsidR="00C16259" w:rsidRPr="002F44DE" w:rsidRDefault="00D51EA8" w:rsidP="00482A16">
            <w:pPr>
              <w:spacing w:line="360" w:lineRule="auto"/>
              <w:jc w:val="center"/>
              <w:rPr>
                <w:bCs/>
                <w:sz w:val="16"/>
                <w:szCs w:val="16"/>
              </w:rPr>
            </w:pPr>
            <w:r>
              <w:rPr>
                <w:bCs/>
                <w:sz w:val="16"/>
                <w:szCs w:val="16"/>
              </w:rPr>
              <w:t>69</w:t>
            </w:r>
          </w:p>
        </w:tc>
      </w:tr>
      <w:tr w:rsidR="00C16259" w14:paraId="79268234" w14:textId="77777777" w:rsidTr="00482A16">
        <w:tc>
          <w:tcPr>
            <w:tcW w:w="985" w:type="dxa"/>
          </w:tcPr>
          <w:p w14:paraId="41A9021B" w14:textId="77777777" w:rsidR="00C16259" w:rsidRPr="002F44DE" w:rsidRDefault="00C16259" w:rsidP="00482A16">
            <w:pPr>
              <w:spacing w:line="360" w:lineRule="auto"/>
              <w:jc w:val="center"/>
              <w:rPr>
                <w:bCs/>
                <w:sz w:val="16"/>
                <w:szCs w:val="16"/>
              </w:rPr>
            </w:pPr>
            <w:r w:rsidRPr="002F44DE">
              <w:rPr>
                <w:bCs/>
                <w:sz w:val="16"/>
                <w:szCs w:val="16"/>
              </w:rPr>
              <w:t>4.5.1.5</w:t>
            </w:r>
          </w:p>
        </w:tc>
        <w:tc>
          <w:tcPr>
            <w:tcW w:w="7200" w:type="dxa"/>
          </w:tcPr>
          <w:p w14:paraId="0BC2960F" w14:textId="77777777" w:rsidR="00C16259" w:rsidRPr="002F44DE" w:rsidRDefault="00C16259" w:rsidP="00482A16">
            <w:pPr>
              <w:spacing w:line="360" w:lineRule="auto"/>
              <w:jc w:val="center"/>
              <w:rPr>
                <w:sz w:val="16"/>
                <w:szCs w:val="16"/>
              </w:rPr>
            </w:pPr>
            <w:r w:rsidRPr="002F44DE">
              <w:rPr>
                <w:bCs/>
                <w:sz w:val="16"/>
                <w:szCs w:val="16"/>
              </w:rPr>
              <w:t>LinePlot for SMLISUZU</w:t>
            </w:r>
          </w:p>
        </w:tc>
        <w:tc>
          <w:tcPr>
            <w:tcW w:w="831" w:type="dxa"/>
          </w:tcPr>
          <w:p w14:paraId="43038588" w14:textId="2EB84513" w:rsidR="00C16259" w:rsidRPr="002F44DE" w:rsidRDefault="00D51EA8" w:rsidP="00482A16">
            <w:pPr>
              <w:spacing w:line="360" w:lineRule="auto"/>
              <w:jc w:val="center"/>
              <w:rPr>
                <w:bCs/>
                <w:sz w:val="16"/>
                <w:szCs w:val="16"/>
              </w:rPr>
            </w:pPr>
            <w:r>
              <w:rPr>
                <w:bCs/>
                <w:sz w:val="16"/>
                <w:szCs w:val="16"/>
              </w:rPr>
              <w:t>69</w:t>
            </w:r>
          </w:p>
        </w:tc>
      </w:tr>
      <w:tr w:rsidR="00C16259" w14:paraId="22696BB0" w14:textId="77777777" w:rsidTr="00482A16">
        <w:tc>
          <w:tcPr>
            <w:tcW w:w="985" w:type="dxa"/>
          </w:tcPr>
          <w:p w14:paraId="555DEFE3" w14:textId="77777777" w:rsidR="00C16259" w:rsidRPr="002F44DE" w:rsidRDefault="00C16259" w:rsidP="00482A16">
            <w:pPr>
              <w:spacing w:line="360" w:lineRule="auto"/>
              <w:jc w:val="center"/>
              <w:rPr>
                <w:bCs/>
                <w:sz w:val="16"/>
                <w:szCs w:val="16"/>
              </w:rPr>
            </w:pPr>
            <w:r w:rsidRPr="002F44DE">
              <w:rPr>
                <w:bCs/>
                <w:sz w:val="16"/>
                <w:szCs w:val="16"/>
              </w:rPr>
              <w:t>4.5.1.6</w:t>
            </w:r>
          </w:p>
        </w:tc>
        <w:tc>
          <w:tcPr>
            <w:tcW w:w="7200" w:type="dxa"/>
          </w:tcPr>
          <w:p w14:paraId="0FC8BFFE" w14:textId="77777777" w:rsidR="00C16259" w:rsidRPr="002F44DE" w:rsidRDefault="00C16259" w:rsidP="00482A16">
            <w:pPr>
              <w:spacing w:line="360" w:lineRule="auto"/>
              <w:jc w:val="center"/>
              <w:rPr>
                <w:bCs/>
                <w:sz w:val="16"/>
                <w:szCs w:val="16"/>
              </w:rPr>
            </w:pPr>
            <w:r w:rsidRPr="002F44DE">
              <w:rPr>
                <w:bCs/>
                <w:sz w:val="16"/>
                <w:szCs w:val="16"/>
              </w:rPr>
              <w:t>DistPlots for KSCL</w:t>
            </w:r>
          </w:p>
        </w:tc>
        <w:tc>
          <w:tcPr>
            <w:tcW w:w="831" w:type="dxa"/>
          </w:tcPr>
          <w:p w14:paraId="237A35A9" w14:textId="6E3EC58A" w:rsidR="00C16259" w:rsidRPr="002F44DE" w:rsidRDefault="00D51EA8" w:rsidP="00482A16">
            <w:pPr>
              <w:spacing w:line="360" w:lineRule="auto"/>
              <w:jc w:val="center"/>
              <w:rPr>
                <w:bCs/>
                <w:sz w:val="16"/>
                <w:szCs w:val="16"/>
              </w:rPr>
            </w:pPr>
            <w:r>
              <w:rPr>
                <w:bCs/>
                <w:sz w:val="16"/>
                <w:szCs w:val="16"/>
              </w:rPr>
              <w:t>70</w:t>
            </w:r>
          </w:p>
        </w:tc>
      </w:tr>
      <w:tr w:rsidR="00C16259" w14:paraId="47E4D749" w14:textId="77777777" w:rsidTr="00482A16">
        <w:tc>
          <w:tcPr>
            <w:tcW w:w="985" w:type="dxa"/>
          </w:tcPr>
          <w:p w14:paraId="415509DE" w14:textId="77777777" w:rsidR="00C16259" w:rsidRPr="002F44DE" w:rsidRDefault="00C16259" w:rsidP="00482A16">
            <w:pPr>
              <w:spacing w:line="360" w:lineRule="auto"/>
              <w:jc w:val="center"/>
              <w:rPr>
                <w:bCs/>
                <w:sz w:val="16"/>
                <w:szCs w:val="16"/>
              </w:rPr>
            </w:pPr>
            <w:r w:rsidRPr="002F44DE">
              <w:rPr>
                <w:bCs/>
                <w:sz w:val="16"/>
                <w:szCs w:val="16"/>
              </w:rPr>
              <w:t>4.5.1.7</w:t>
            </w:r>
          </w:p>
        </w:tc>
        <w:tc>
          <w:tcPr>
            <w:tcW w:w="7200" w:type="dxa"/>
          </w:tcPr>
          <w:p w14:paraId="766855B3" w14:textId="77777777" w:rsidR="00C16259" w:rsidRPr="002F44DE" w:rsidRDefault="00C16259" w:rsidP="00482A16">
            <w:pPr>
              <w:spacing w:line="360" w:lineRule="auto"/>
              <w:jc w:val="center"/>
              <w:rPr>
                <w:sz w:val="16"/>
                <w:szCs w:val="16"/>
              </w:rPr>
            </w:pPr>
            <w:r w:rsidRPr="002F44DE">
              <w:rPr>
                <w:bCs/>
                <w:sz w:val="16"/>
                <w:szCs w:val="16"/>
              </w:rPr>
              <w:t>DistPlots for SOMANYCERA</w:t>
            </w:r>
          </w:p>
        </w:tc>
        <w:tc>
          <w:tcPr>
            <w:tcW w:w="831" w:type="dxa"/>
          </w:tcPr>
          <w:p w14:paraId="1BAC9BE1" w14:textId="792D1E97" w:rsidR="00C16259" w:rsidRPr="002F44DE" w:rsidRDefault="00D51EA8" w:rsidP="00482A16">
            <w:pPr>
              <w:spacing w:line="360" w:lineRule="auto"/>
              <w:jc w:val="center"/>
              <w:rPr>
                <w:bCs/>
                <w:sz w:val="16"/>
                <w:szCs w:val="16"/>
              </w:rPr>
            </w:pPr>
            <w:r>
              <w:rPr>
                <w:bCs/>
                <w:sz w:val="16"/>
                <w:szCs w:val="16"/>
              </w:rPr>
              <w:t>70</w:t>
            </w:r>
          </w:p>
        </w:tc>
      </w:tr>
      <w:tr w:rsidR="00C16259" w14:paraId="6F22E1C5" w14:textId="77777777" w:rsidTr="00482A16">
        <w:tc>
          <w:tcPr>
            <w:tcW w:w="985" w:type="dxa"/>
          </w:tcPr>
          <w:p w14:paraId="3123EF7A" w14:textId="77777777" w:rsidR="00C16259" w:rsidRPr="002F44DE" w:rsidRDefault="00C16259" w:rsidP="00482A16">
            <w:pPr>
              <w:spacing w:line="360" w:lineRule="auto"/>
              <w:jc w:val="center"/>
              <w:rPr>
                <w:bCs/>
                <w:sz w:val="16"/>
                <w:szCs w:val="16"/>
              </w:rPr>
            </w:pPr>
            <w:r w:rsidRPr="002F44DE">
              <w:rPr>
                <w:bCs/>
                <w:sz w:val="16"/>
                <w:szCs w:val="16"/>
              </w:rPr>
              <w:t>4.5.1.8</w:t>
            </w:r>
          </w:p>
        </w:tc>
        <w:tc>
          <w:tcPr>
            <w:tcW w:w="7200" w:type="dxa"/>
          </w:tcPr>
          <w:p w14:paraId="4AA6DAA2" w14:textId="77777777" w:rsidR="00C16259" w:rsidRPr="002F44DE" w:rsidRDefault="00C16259" w:rsidP="00482A16">
            <w:pPr>
              <w:spacing w:line="360" w:lineRule="auto"/>
              <w:jc w:val="center"/>
              <w:rPr>
                <w:sz w:val="16"/>
                <w:szCs w:val="16"/>
              </w:rPr>
            </w:pPr>
            <w:r w:rsidRPr="002F44DE">
              <w:rPr>
                <w:bCs/>
                <w:sz w:val="16"/>
                <w:szCs w:val="16"/>
              </w:rPr>
              <w:t>DistPlots for ORIENTBELL</w:t>
            </w:r>
          </w:p>
        </w:tc>
        <w:tc>
          <w:tcPr>
            <w:tcW w:w="831" w:type="dxa"/>
          </w:tcPr>
          <w:p w14:paraId="7E1E6558" w14:textId="52FB7094" w:rsidR="00C16259" w:rsidRPr="002F44DE" w:rsidRDefault="00D51EA8" w:rsidP="00482A16">
            <w:pPr>
              <w:spacing w:line="360" w:lineRule="auto"/>
              <w:jc w:val="center"/>
              <w:rPr>
                <w:bCs/>
                <w:sz w:val="16"/>
                <w:szCs w:val="16"/>
              </w:rPr>
            </w:pPr>
            <w:r>
              <w:rPr>
                <w:bCs/>
                <w:sz w:val="16"/>
                <w:szCs w:val="16"/>
              </w:rPr>
              <w:t>70</w:t>
            </w:r>
          </w:p>
        </w:tc>
      </w:tr>
      <w:tr w:rsidR="00C16259" w14:paraId="66804CAA" w14:textId="77777777" w:rsidTr="00482A16">
        <w:tc>
          <w:tcPr>
            <w:tcW w:w="985" w:type="dxa"/>
          </w:tcPr>
          <w:p w14:paraId="283C25B3" w14:textId="77777777" w:rsidR="00C16259" w:rsidRPr="002F44DE" w:rsidRDefault="00C16259" w:rsidP="00482A16">
            <w:pPr>
              <w:spacing w:line="360" w:lineRule="auto"/>
              <w:jc w:val="center"/>
              <w:rPr>
                <w:bCs/>
                <w:sz w:val="16"/>
                <w:szCs w:val="16"/>
              </w:rPr>
            </w:pPr>
            <w:r w:rsidRPr="002F44DE">
              <w:rPr>
                <w:bCs/>
                <w:sz w:val="16"/>
                <w:szCs w:val="16"/>
              </w:rPr>
              <w:t>4.5.1.9</w:t>
            </w:r>
          </w:p>
        </w:tc>
        <w:tc>
          <w:tcPr>
            <w:tcW w:w="7200" w:type="dxa"/>
          </w:tcPr>
          <w:p w14:paraId="267F037E" w14:textId="77777777" w:rsidR="00C16259" w:rsidRPr="002F44DE" w:rsidRDefault="00C16259" w:rsidP="00482A16">
            <w:pPr>
              <w:spacing w:line="360" w:lineRule="auto"/>
              <w:jc w:val="center"/>
              <w:rPr>
                <w:sz w:val="16"/>
                <w:szCs w:val="16"/>
              </w:rPr>
            </w:pPr>
            <w:r w:rsidRPr="002F44DE">
              <w:rPr>
                <w:bCs/>
                <w:sz w:val="16"/>
                <w:szCs w:val="16"/>
              </w:rPr>
              <w:t>DistPlots for ESABINDIA</w:t>
            </w:r>
          </w:p>
        </w:tc>
        <w:tc>
          <w:tcPr>
            <w:tcW w:w="831" w:type="dxa"/>
          </w:tcPr>
          <w:p w14:paraId="71B5CCD7" w14:textId="3A75FDDC" w:rsidR="00C16259" w:rsidRPr="002F44DE" w:rsidRDefault="00D51EA8" w:rsidP="00482A16">
            <w:pPr>
              <w:spacing w:line="360" w:lineRule="auto"/>
              <w:jc w:val="center"/>
              <w:rPr>
                <w:bCs/>
                <w:sz w:val="16"/>
                <w:szCs w:val="16"/>
              </w:rPr>
            </w:pPr>
            <w:r>
              <w:rPr>
                <w:bCs/>
                <w:sz w:val="16"/>
                <w:szCs w:val="16"/>
              </w:rPr>
              <w:t>71</w:t>
            </w:r>
          </w:p>
        </w:tc>
      </w:tr>
      <w:tr w:rsidR="00C16259" w14:paraId="699B6CC2" w14:textId="77777777" w:rsidTr="00482A16">
        <w:tc>
          <w:tcPr>
            <w:tcW w:w="985" w:type="dxa"/>
          </w:tcPr>
          <w:p w14:paraId="6309F9A3" w14:textId="77777777" w:rsidR="00C16259" w:rsidRPr="002F44DE" w:rsidRDefault="00C16259" w:rsidP="00482A16">
            <w:pPr>
              <w:spacing w:line="360" w:lineRule="auto"/>
              <w:jc w:val="center"/>
              <w:rPr>
                <w:bCs/>
                <w:sz w:val="16"/>
                <w:szCs w:val="16"/>
              </w:rPr>
            </w:pPr>
            <w:r w:rsidRPr="002F44DE">
              <w:rPr>
                <w:bCs/>
                <w:sz w:val="16"/>
                <w:szCs w:val="16"/>
              </w:rPr>
              <w:t>4.5.1.10</w:t>
            </w:r>
          </w:p>
        </w:tc>
        <w:tc>
          <w:tcPr>
            <w:tcW w:w="7200" w:type="dxa"/>
          </w:tcPr>
          <w:p w14:paraId="10BAC0ED" w14:textId="77777777" w:rsidR="00C16259" w:rsidRPr="002F44DE" w:rsidRDefault="00C16259" w:rsidP="00482A16">
            <w:pPr>
              <w:spacing w:line="360" w:lineRule="auto"/>
              <w:jc w:val="center"/>
              <w:rPr>
                <w:sz w:val="16"/>
                <w:szCs w:val="16"/>
              </w:rPr>
            </w:pPr>
            <w:r w:rsidRPr="002F44DE">
              <w:rPr>
                <w:bCs/>
                <w:sz w:val="16"/>
                <w:szCs w:val="16"/>
              </w:rPr>
              <w:t>DistPlots for SMLISUZU</w:t>
            </w:r>
          </w:p>
        </w:tc>
        <w:tc>
          <w:tcPr>
            <w:tcW w:w="831" w:type="dxa"/>
          </w:tcPr>
          <w:p w14:paraId="67880E59" w14:textId="0DCE762E" w:rsidR="00C16259" w:rsidRPr="002F44DE" w:rsidRDefault="00D51EA8" w:rsidP="00482A16">
            <w:pPr>
              <w:spacing w:line="360" w:lineRule="auto"/>
              <w:jc w:val="center"/>
              <w:rPr>
                <w:bCs/>
                <w:sz w:val="16"/>
                <w:szCs w:val="16"/>
              </w:rPr>
            </w:pPr>
            <w:r>
              <w:rPr>
                <w:bCs/>
                <w:sz w:val="16"/>
                <w:szCs w:val="16"/>
              </w:rPr>
              <w:t>71</w:t>
            </w:r>
          </w:p>
        </w:tc>
      </w:tr>
      <w:tr w:rsidR="00C16259" w14:paraId="22658FBB" w14:textId="77777777" w:rsidTr="00482A16">
        <w:tc>
          <w:tcPr>
            <w:tcW w:w="985" w:type="dxa"/>
          </w:tcPr>
          <w:p w14:paraId="0AA8350F" w14:textId="77777777" w:rsidR="00C16259" w:rsidRPr="002F44DE" w:rsidRDefault="00C16259" w:rsidP="00482A16">
            <w:pPr>
              <w:spacing w:line="360" w:lineRule="auto"/>
              <w:jc w:val="center"/>
              <w:rPr>
                <w:bCs/>
                <w:sz w:val="16"/>
                <w:szCs w:val="16"/>
              </w:rPr>
            </w:pPr>
            <w:r w:rsidRPr="002F44DE">
              <w:rPr>
                <w:bCs/>
                <w:sz w:val="16"/>
                <w:szCs w:val="16"/>
              </w:rPr>
              <w:t>4.5.1.11</w:t>
            </w:r>
          </w:p>
        </w:tc>
        <w:tc>
          <w:tcPr>
            <w:tcW w:w="7200" w:type="dxa"/>
          </w:tcPr>
          <w:p w14:paraId="7208271C" w14:textId="77777777" w:rsidR="00C16259" w:rsidRPr="002F44DE" w:rsidRDefault="00C16259" w:rsidP="00482A16">
            <w:pPr>
              <w:spacing w:line="360" w:lineRule="auto"/>
              <w:jc w:val="center"/>
              <w:rPr>
                <w:bCs/>
                <w:sz w:val="16"/>
                <w:szCs w:val="16"/>
              </w:rPr>
            </w:pPr>
            <w:r w:rsidRPr="002F44DE">
              <w:rPr>
                <w:bCs/>
                <w:sz w:val="16"/>
                <w:szCs w:val="16"/>
              </w:rPr>
              <w:t>BoxPlots for KSCL</w:t>
            </w:r>
          </w:p>
        </w:tc>
        <w:tc>
          <w:tcPr>
            <w:tcW w:w="831" w:type="dxa"/>
          </w:tcPr>
          <w:p w14:paraId="3DD152E2" w14:textId="0CD003F5" w:rsidR="00C16259" w:rsidRPr="002F44DE" w:rsidRDefault="00D51EA8" w:rsidP="00482A16">
            <w:pPr>
              <w:spacing w:line="360" w:lineRule="auto"/>
              <w:jc w:val="center"/>
              <w:rPr>
                <w:bCs/>
                <w:sz w:val="16"/>
                <w:szCs w:val="16"/>
              </w:rPr>
            </w:pPr>
            <w:r>
              <w:rPr>
                <w:bCs/>
                <w:sz w:val="16"/>
                <w:szCs w:val="16"/>
              </w:rPr>
              <w:t>72</w:t>
            </w:r>
          </w:p>
        </w:tc>
      </w:tr>
      <w:tr w:rsidR="00C16259" w14:paraId="1EB62759" w14:textId="77777777" w:rsidTr="00482A16">
        <w:tc>
          <w:tcPr>
            <w:tcW w:w="985" w:type="dxa"/>
          </w:tcPr>
          <w:p w14:paraId="2D47B46E" w14:textId="77777777" w:rsidR="00C16259" w:rsidRPr="002F44DE" w:rsidRDefault="00C16259" w:rsidP="00482A16">
            <w:pPr>
              <w:spacing w:line="360" w:lineRule="auto"/>
              <w:jc w:val="center"/>
              <w:rPr>
                <w:bCs/>
                <w:sz w:val="16"/>
                <w:szCs w:val="16"/>
              </w:rPr>
            </w:pPr>
            <w:r w:rsidRPr="002F44DE">
              <w:rPr>
                <w:bCs/>
                <w:sz w:val="16"/>
                <w:szCs w:val="16"/>
              </w:rPr>
              <w:t>4.5.1.12</w:t>
            </w:r>
          </w:p>
        </w:tc>
        <w:tc>
          <w:tcPr>
            <w:tcW w:w="7200" w:type="dxa"/>
          </w:tcPr>
          <w:p w14:paraId="32E19BFB" w14:textId="77777777" w:rsidR="00C16259" w:rsidRPr="002F44DE" w:rsidRDefault="00C16259" w:rsidP="00482A16">
            <w:pPr>
              <w:spacing w:line="360" w:lineRule="auto"/>
              <w:jc w:val="center"/>
              <w:rPr>
                <w:bCs/>
                <w:sz w:val="16"/>
                <w:szCs w:val="16"/>
              </w:rPr>
            </w:pPr>
            <w:r w:rsidRPr="002F44DE">
              <w:rPr>
                <w:bCs/>
                <w:sz w:val="16"/>
                <w:szCs w:val="16"/>
              </w:rPr>
              <w:t>BoxPlots for SOMANYCERA</w:t>
            </w:r>
          </w:p>
        </w:tc>
        <w:tc>
          <w:tcPr>
            <w:tcW w:w="831" w:type="dxa"/>
          </w:tcPr>
          <w:p w14:paraId="1429B29F" w14:textId="23348873" w:rsidR="00C16259" w:rsidRPr="002F44DE" w:rsidRDefault="00D51EA8" w:rsidP="00482A16">
            <w:pPr>
              <w:spacing w:line="360" w:lineRule="auto"/>
              <w:jc w:val="center"/>
              <w:rPr>
                <w:bCs/>
                <w:sz w:val="16"/>
                <w:szCs w:val="16"/>
              </w:rPr>
            </w:pPr>
            <w:r>
              <w:rPr>
                <w:bCs/>
                <w:sz w:val="16"/>
                <w:szCs w:val="16"/>
              </w:rPr>
              <w:t>72</w:t>
            </w:r>
          </w:p>
        </w:tc>
      </w:tr>
      <w:tr w:rsidR="00C16259" w14:paraId="1412FFCB" w14:textId="77777777" w:rsidTr="00482A16">
        <w:tc>
          <w:tcPr>
            <w:tcW w:w="985" w:type="dxa"/>
          </w:tcPr>
          <w:p w14:paraId="4D1053E7" w14:textId="77777777" w:rsidR="00C16259" w:rsidRPr="002F44DE" w:rsidRDefault="00C16259" w:rsidP="00482A16">
            <w:pPr>
              <w:spacing w:line="360" w:lineRule="auto"/>
              <w:jc w:val="center"/>
              <w:rPr>
                <w:bCs/>
                <w:sz w:val="16"/>
                <w:szCs w:val="16"/>
              </w:rPr>
            </w:pPr>
            <w:r w:rsidRPr="002F44DE">
              <w:rPr>
                <w:bCs/>
                <w:sz w:val="16"/>
                <w:szCs w:val="16"/>
              </w:rPr>
              <w:t>4.5.1.13</w:t>
            </w:r>
          </w:p>
        </w:tc>
        <w:tc>
          <w:tcPr>
            <w:tcW w:w="7200" w:type="dxa"/>
          </w:tcPr>
          <w:p w14:paraId="066FA534" w14:textId="77777777" w:rsidR="00C16259" w:rsidRPr="002F44DE" w:rsidRDefault="00C16259" w:rsidP="00482A16">
            <w:pPr>
              <w:spacing w:line="360" w:lineRule="auto"/>
              <w:jc w:val="center"/>
              <w:rPr>
                <w:bCs/>
                <w:sz w:val="16"/>
                <w:szCs w:val="16"/>
              </w:rPr>
            </w:pPr>
            <w:r w:rsidRPr="002F44DE">
              <w:rPr>
                <w:bCs/>
                <w:sz w:val="16"/>
                <w:szCs w:val="16"/>
              </w:rPr>
              <w:t>BoxPlots for ORIENTBELL</w:t>
            </w:r>
          </w:p>
        </w:tc>
        <w:tc>
          <w:tcPr>
            <w:tcW w:w="831" w:type="dxa"/>
          </w:tcPr>
          <w:p w14:paraId="04217F08" w14:textId="26659359" w:rsidR="00C16259" w:rsidRPr="002F44DE" w:rsidRDefault="00D51EA8" w:rsidP="00482A16">
            <w:pPr>
              <w:spacing w:line="360" w:lineRule="auto"/>
              <w:jc w:val="center"/>
              <w:rPr>
                <w:bCs/>
                <w:sz w:val="16"/>
                <w:szCs w:val="16"/>
              </w:rPr>
            </w:pPr>
            <w:r>
              <w:rPr>
                <w:bCs/>
                <w:sz w:val="16"/>
                <w:szCs w:val="16"/>
              </w:rPr>
              <w:t>73</w:t>
            </w:r>
          </w:p>
        </w:tc>
      </w:tr>
      <w:tr w:rsidR="00C16259" w14:paraId="6979B679" w14:textId="77777777" w:rsidTr="00482A16">
        <w:tc>
          <w:tcPr>
            <w:tcW w:w="985" w:type="dxa"/>
          </w:tcPr>
          <w:p w14:paraId="37EBD6D4" w14:textId="77777777" w:rsidR="00C16259" w:rsidRPr="002F44DE" w:rsidRDefault="00C16259" w:rsidP="00482A16">
            <w:pPr>
              <w:spacing w:line="360" w:lineRule="auto"/>
              <w:jc w:val="center"/>
              <w:rPr>
                <w:bCs/>
                <w:sz w:val="16"/>
                <w:szCs w:val="16"/>
              </w:rPr>
            </w:pPr>
            <w:r w:rsidRPr="002F44DE">
              <w:rPr>
                <w:bCs/>
                <w:sz w:val="16"/>
                <w:szCs w:val="16"/>
              </w:rPr>
              <w:t>4.5.1.14</w:t>
            </w:r>
          </w:p>
        </w:tc>
        <w:tc>
          <w:tcPr>
            <w:tcW w:w="7200" w:type="dxa"/>
          </w:tcPr>
          <w:p w14:paraId="6D9D52D0" w14:textId="77777777" w:rsidR="00C16259" w:rsidRPr="002F44DE" w:rsidRDefault="00C16259" w:rsidP="00482A16">
            <w:pPr>
              <w:spacing w:line="360" w:lineRule="auto"/>
              <w:jc w:val="center"/>
              <w:rPr>
                <w:bCs/>
                <w:sz w:val="16"/>
                <w:szCs w:val="16"/>
              </w:rPr>
            </w:pPr>
            <w:r w:rsidRPr="002F44DE">
              <w:rPr>
                <w:bCs/>
                <w:sz w:val="16"/>
                <w:szCs w:val="16"/>
              </w:rPr>
              <w:t>BoxPlots for ESABINDIA</w:t>
            </w:r>
          </w:p>
        </w:tc>
        <w:tc>
          <w:tcPr>
            <w:tcW w:w="831" w:type="dxa"/>
          </w:tcPr>
          <w:p w14:paraId="477EE08F" w14:textId="21D275FB" w:rsidR="00C16259" w:rsidRPr="002F44DE" w:rsidRDefault="00D51EA8" w:rsidP="00482A16">
            <w:pPr>
              <w:spacing w:line="360" w:lineRule="auto"/>
              <w:jc w:val="center"/>
              <w:rPr>
                <w:bCs/>
                <w:sz w:val="16"/>
                <w:szCs w:val="16"/>
              </w:rPr>
            </w:pPr>
            <w:r>
              <w:rPr>
                <w:bCs/>
                <w:sz w:val="16"/>
                <w:szCs w:val="16"/>
              </w:rPr>
              <w:t>73</w:t>
            </w:r>
          </w:p>
        </w:tc>
      </w:tr>
      <w:tr w:rsidR="00C16259" w14:paraId="109054CF" w14:textId="77777777" w:rsidTr="00482A16">
        <w:tc>
          <w:tcPr>
            <w:tcW w:w="985" w:type="dxa"/>
          </w:tcPr>
          <w:p w14:paraId="7D5A28B4" w14:textId="77777777" w:rsidR="00C16259" w:rsidRPr="002F44DE" w:rsidRDefault="00C16259" w:rsidP="00482A16">
            <w:pPr>
              <w:spacing w:line="360" w:lineRule="auto"/>
              <w:jc w:val="center"/>
              <w:rPr>
                <w:bCs/>
                <w:sz w:val="16"/>
                <w:szCs w:val="16"/>
              </w:rPr>
            </w:pPr>
            <w:r w:rsidRPr="002F44DE">
              <w:rPr>
                <w:bCs/>
                <w:sz w:val="16"/>
                <w:szCs w:val="16"/>
              </w:rPr>
              <w:t>4.5.1.15</w:t>
            </w:r>
          </w:p>
        </w:tc>
        <w:tc>
          <w:tcPr>
            <w:tcW w:w="7200" w:type="dxa"/>
          </w:tcPr>
          <w:p w14:paraId="06D87F0D" w14:textId="77777777" w:rsidR="00C16259" w:rsidRPr="002F44DE" w:rsidRDefault="00C16259" w:rsidP="00482A16">
            <w:pPr>
              <w:spacing w:line="360" w:lineRule="auto"/>
              <w:jc w:val="center"/>
              <w:rPr>
                <w:bCs/>
                <w:sz w:val="16"/>
                <w:szCs w:val="16"/>
              </w:rPr>
            </w:pPr>
            <w:r w:rsidRPr="002F44DE">
              <w:rPr>
                <w:bCs/>
                <w:sz w:val="16"/>
                <w:szCs w:val="16"/>
              </w:rPr>
              <w:t>BoxPlots for SMLISUZU</w:t>
            </w:r>
          </w:p>
        </w:tc>
        <w:tc>
          <w:tcPr>
            <w:tcW w:w="831" w:type="dxa"/>
          </w:tcPr>
          <w:p w14:paraId="3A8EBA5D" w14:textId="2204DDF3" w:rsidR="00C16259" w:rsidRPr="002F44DE" w:rsidRDefault="00D51EA8" w:rsidP="00482A16">
            <w:pPr>
              <w:spacing w:line="360" w:lineRule="auto"/>
              <w:jc w:val="center"/>
              <w:rPr>
                <w:bCs/>
                <w:sz w:val="16"/>
                <w:szCs w:val="16"/>
              </w:rPr>
            </w:pPr>
            <w:r>
              <w:rPr>
                <w:bCs/>
                <w:sz w:val="16"/>
                <w:szCs w:val="16"/>
              </w:rPr>
              <w:t>74</w:t>
            </w:r>
          </w:p>
        </w:tc>
      </w:tr>
      <w:tr w:rsidR="00C16259" w14:paraId="23DFEDBF" w14:textId="77777777" w:rsidTr="00482A16">
        <w:tc>
          <w:tcPr>
            <w:tcW w:w="985" w:type="dxa"/>
          </w:tcPr>
          <w:p w14:paraId="0C124692" w14:textId="77777777" w:rsidR="00C16259" w:rsidRPr="002F44DE" w:rsidRDefault="00C16259" w:rsidP="00482A16">
            <w:pPr>
              <w:spacing w:line="360" w:lineRule="auto"/>
              <w:jc w:val="center"/>
              <w:rPr>
                <w:bCs/>
                <w:sz w:val="16"/>
                <w:szCs w:val="16"/>
              </w:rPr>
            </w:pPr>
            <w:r w:rsidRPr="002F44DE">
              <w:rPr>
                <w:bCs/>
                <w:sz w:val="16"/>
                <w:szCs w:val="16"/>
              </w:rPr>
              <w:t>4.5.2.1</w:t>
            </w:r>
          </w:p>
        </w:tc>
        <w:tc>
          <w:tcPr>
            <w:tcW w:w="7200" w:type="dxa"/>
          </w:tcPr>
          <w:p w14:paraId="3429F973" w14:textId="77777777" w:rsidR="00C16259" w:rsidRPr="002F44DE" w:rsidRDefault="00C16259" w:rsidP="00482A16">
            <w:pPr>
              <w:spacing w:line="360" w:lineRule="auto"/>
              <w:jc w:val="center"/>
              <w:rPr>
                <w:bCs/>
                <w:sz w:val="16"/>
                <w:szCs w:val="16"/>
              </w:rPr>
            </w:pPr>
            <w:r w:rsidRPr="002F44DE">
              <w:rPr>
                <w:bCs/>
                <w:sz w:val="16"/>
                <w:szCs w:val="16"/>
              </w:rPr>
              <w:t>Correlation Heat map for KSCL</w:t>
            </w:r>
          </w:p>
        </w:tc>
        <w:tc>
          <w:tcPr>
            <w:tcW w:w="831" w:type="dxa"/>
          </w:tcPr>
          <w:p w14:paraId="49538346" w14:textId="2FC37CDC" w:rsidR="00C16259" w:rsidRPr="002F44DE" w:rsidRDefault="00D51EA8" w:rsidP="00482A16">
            <w:pPr>
              <w:spacing w:line="360" w:lineRule="auto"/>
              <w:jc w:val="center"/>
              <w:rPr>
                <w:bCs/>
                <w:sz w:val="16"/>
                <w:szCs w:val="16"/>
              </w:rPr>
            </w:pPr>
            <w:r>
              <w:rPr>
                <w:bCs/>
                <w:sz w:val="16"/>
                <w:szCs w:val="16"/>
              </w:rPr>
              <w:t>75</w:t>
            </w:r>
          </w:p>
        </w:tc>
      </w:tr>
      <w:tr w:rsidR="00C16259" w14:paraId="37BDB486" w14:textId="77777777" w:rsidTr="00482A16">
        <w:tc>
          <w:tcPr>
            <w:tcW w:w="985" w:type="dxa"/>
          </w:tcPr>
          <w:p w14:paraId="60B07FA4" w14:textId="77777777" w:rsidR="00C16259" w:rsidRPr="002F44DE" w:rsidRDefault="00C16259" w:rsidP="00482A16">
            <w:pPr>
              <w:spacing w:line="360" w:lineRule="auto"/>
              <w:jc w:val="center"/>
              <w:rPr>
                <w:bCs/>
                <w:sz w:val="16"/>
                <w:szCs w:val="16"/>
              </w:rPr>
            </w:pPr>
            <w:r w:rsidRPr="002F44DE">
              <w:rPr>
                <w:bCs/>
                <w:sz w:val="16"/>
                <w:szCs w:val="16"/>
              </w:rPr>
              <w:t>4.5.2.2</w:t>
            </w:r>
          </w:p>
        </w:tc>
        <w:tc>
          <w:tcPr>
            <w:tcW w:w="7200" w:type="dxa"/>
          </w:tcPr>
          <w:p w14:paraId="6E1DACD0" w14:textId="77777777" w:rsidR="00C16259" w:rsidRPr="002F44DE" w:rsidRDefault="00C16259" w:rsidP="00482A16">
            <w:pPr>
              <w:spacing w:line="360" w:lineRule="auto"/>
              <w:jc w:val="center"/>
              <w:rPr>
                <w:bCs/>
                <w:sz w:val="16"/>
                <w:szCs w:val="16"/>
              </w:rPr>
            </w:pPr>
            <w:r w:rsidRPr="002F44DE">
              <w:rPr>
                <w:bCs/>
                <w:sz w:val="16"/>
                <w:szCs w:val="16"/>
              </w:rPr>
              <w:t>Correlation Heat map for SOMANYCERA</w:t>
            </w:r>
          </w:p>
        </w:tc>
        <w:tc>
          <w:tcPr>
            <w:tcW w:w="831" w:type="dxa"/>
          </w:tcPr>
          <w:p w14:paraId="037B9988" w14:textId="7999C5A1" w:rsidR="00C16259" w:rsidRPr="002F44DE" w:rsidRDefault="00D51EA8" w:rsidP="00482A16">
            <w:pPr>
              <w:spacing w:line="360" w:lineRule="auto"/>
              <w:jc w:val="center"/>
              <w:rPr>
                <w:bCs/>
                <w:sz w:val="16"/>
                <w:szCs w:val="16"/>
              </w:rPr>
            </w:pPr>
            <w:r>
              <w:rPr>
                <w:bCs/>
                <w:sz w:val="16"/>
                <w:szCs w:val="16"/>
              </w:rPr>
              <w:t>75</w:t>
            </w:r>
          </w:p>
        </w:tc>
      </w:tr>
      <w:tr w:rsidR="00C16259" w14:paraId="7BFD64C0" w14:textId="77777777" w:rsidTr="00482A16">
        <w:tc>
          <w:tcPr>
            <w:tcW w:w="985" w:type="dxa"/>
          </w:tcPr>
          <w:p w14:paraId="03C3426A" w14:textId="77777777" w:rsidR="00C16259" w:rsidRPr="002F44DE" w:rsidRDefault="00C16259" w:rsidP="00482A16">
            <w:pPr>
              <w:spacing w:line="360" w:lineRule="auto"/>
              <w:jc w:val="center"/>
              <w:rPr>
                <w:bCs/>
                <w:sz w:val="16"/>
                <w:szCs w:val="16"/>
              </w:rPr>
            </w:pPr>
            <w:r w:rsidRPr="002F44DE">
              <w:rPr>
                <w:bCs/>
                <w:sz w:val="16"/>
                <w:szCs w:val="16"/>
              </w:rPr>
              <w:t>4.5.2.3</w:t>
            </w:r>
          </w:p>
        </w:tc>
        <w:tc>
          <w:tcPr>
            <w:tcW w:w="7200" w:type="dxa"/>
          </w:tcPr>
          <w:p w14:paraId="74D785CA" w14:textId="77777777" w:rsidR="00C16259" w:rsidRPr="002F44DE" w:rsidRDefault="00C16259" w:rsidP="00482A16">
            <w:pPr>
              <w:spacing w:line="360" w:lineRule="auto"/>
              <w:jc w:val="center"/>
              <w:rPr>
                <w:bCs/>
                <w:sz w:val="16"/>
                <w:szCs w:val="16"/>
              </w:rPr>
            </w:pPr>
            <w:r w:rsidRPr="002F44DE">
              <w:rPr>
                <w:bCs/>
                <w:sz w:val="16"/>
                <w:szCs w:val="16"/>
              </w:rPr>
              <w:t>Correlation Heat map for ORIENTBELL</w:t>
            </w:r>
          </w:p>
        </w:tc>
        <w:tc>
          <w:tcPr>
            <w:tcW w:w="831" w:type="dxa"/>
          </w:tcPr>
          <w:p w14:paraId="0B3499D0" w14:textId="1B3FBD28" w:rsidR="00C16259" w:rsidRPr="002F44DE" w:rsidRDefault="00D51EA8" w:rsidP="00482A16">
            <w:pPr>
              <w:spacing w:line="360" w:lineRule="auto"/>
              <w:jc w:val="center"/>
              <w:rPr>
                <w:bCs/>
                <w:sz w:val="16"/>
                <w:szCs w:val="16"/>
              </w:rPr>
            </w:pPr>
            <w:r>
              <w:rPr>
                <w:bCs/>
                <w:sz w:val="16"/>
                <w:szCs w:val="16"/>
              </w:rPr>
              <w:t>76</w:t>
            </w:r>
          </w:p>
        </w:tc>
      </w:tr>
      <w:tr w:rsidR="00C16259" w14:paraId="5E91455E" w14:textId="77777777" w:rsidTr="00482A16">
        <w:tc>
          <w:tcPr>
            <w:tcW w:w="985" w:type="dxa"/>
          </w:tcPr>
          <w:p w14:paraId="430F0FB0" w14:textId="77777777" w:rsidR="00C16259" w:rsidRPr="002F44DE" w:rsidRDefault="00C16259" w:rsidP="00482A16">
            <w:pPr>
              <w:spacing w:line="360" w:lineRule="auto"/>
              <w:jc w:val="center"/>
              <w:rPr>
                <w:bCs/>
                <w:sz w:val="16"/>
                <w:szCs w:val="16"/>
              </w:rPr>
            </w:pPr>
            <w:r w:rsidRPr="002F44DE">
              <w:rPr>
                <w:bCs/>
                <w:sz w:val="16"/>
                <w:szCs w:val="16"/>
              </w:rPr>
              <w:t>4.5.2.4</w:t>
            </w:r>
          </w:p>
        </w:tc>
        <w:tc>
          <w:tcPr>
            <w:tcW w:w="7200" w:type="dxa"/>
          </w:tcPr>
          <w:p w14:paraId="33D9A92E" w14:textId="77777777" w:rsidR="00C16259" w:rsidRPr="002F44DE" w:rsidRDefault="00C16259" w:rsidP="00482A16">
            <w:pPr>
              <w:spacing w:line="360" w:lineRule="auto"/>
              <w:jc w:val="center"/>
              <w:rPr>
                <w:bCs/>
                <w:sz w:val="16"/>
                <w:szCs w:val="16"/>
              </w:rPr>
            </w:pPr>
            <w:r w:rsidRPr="002F44DE">
              <w:rPr>
                <w:bCs/>
                <w:sz w:val="16"/>
                <w:szCs w:val="16"/>
              </w:rPr>
              <w:t>Correlation Heat map for ESABINDIA</w:t>
            </w:r>
          </w:p>
        </w:tc>
        <w:tc>
          <w:tcPr>
            <w:tcW w:w="831" w:type="dxa"/>
          </w:tcPr>
          <w:p w14:paraId="403C262C" w14:textId="7748712F" w:rsidR="00C16259" w:rsidRPr="002F44DE" w:rsidRDefault="00D51EA8" w:rsidP="00482A16">
            <w:pPr>
              <w:spacing w:line="360" w:lineRule="auto"/>
              <w:jc w:val="center"/>
              <w:rPr>
                <w:bCs/>
                <w:sz w:val="16"/>
                <w:szCs w:val="16"/>
              </w:rPr>
            </w:pPr>
            <w:r>
              <w:rPr>
                <w:bCs/>
                <w:sz w:val="16"/>
                <w:szCs w:val="16"/>
              </w:rPr>
              <w:t>76</w:t>
            </w:r>
          </w:p>
        </w:tc>
      </w:tr>
      <w:tr w:rsidR="00C16259" w14:paraId="5BF5906A" w14:textId="77777777" w:rsidTr="00482A16">
        <w:tc>
          <w:tcPr>
            <w:tcW w:w="985" w:type="dxa"/>
          </w:tcPr>
          <w:p w14:paraId="061F09C2" w14:textId="77777777" w:rsidR="00C16259" w:rsidRPr="002F44DE" w:rsidRDefault="00C16259" w:rsidP="00482A16">
            <w:pPr>
              <w:spacing w:line="360" w:lineRule="auto"/>
              <w:jc w:val="center"/>
              <w:rPr>
                <w:bCs/>
                <w:sz w:val="16"/>
                <w:szCs w:val="16"/>
              </w:rPr>
            </w:pPr>
            <w:r w:rsidRPr="002F44DE">
              <w:rPr>
                <w:bCs/>
                <w:sz w:val="16"/>
                <w:szCs w:val="16"/>
              </w:rPr>
              <w:t>4.5.2.5</w:t>
            </w:r>
          </w:p>
        </w:tc>
        <w:tc>
          <w:tcPr>
            <w:tcW w:w="7200" w:type="dxa"/>
          </w:tcPr>
          <w:p w14:paraId="6FC60C73" w14:textId="77777777" w:rsidR="00C16259" w:rsidRPr="002F44DE" w:rsidRDefault="00C16259" w:rsidP="00482A16">
            <w:pPr>
              <w:spacing w:line="360" w:lineRule="auto"/>
              <w:jc w:val="center"/>
              <w:rPr>
                <w:bCs/>
                <w:sz w:val="16"/>
                <w:szCs w:val="16"/>
              </w:rPr>
            </w:pPr>
            <w:r w:rsidRPr="002F44DE">
              <w:rPr>
                <w:bCs/>
                <w:sz w:val="16"/>
                <w:szCs w:val="16"/>
              </w:rPr>
              <w:t>Correlation Heat map for SMLISUZU</w:t>
            </w:r>
          </w:p>
        </w:tc>
        <w:tc>
          <w:tcPr>
            <w:tcW w:w="831" w:type="dxa"/>
          </w:tcPr>
          <w:p w14:paraId="1BD881BA" w14:textId="312B071F" w:rsidR="00C16259" w:rsidRPr="002F44DE" w:rsidRDefault="00D51EA8" w:rsidP="00482A16">
            <w:pPr>
              <w:spacing w:line="360" w:lineRule="auto"/>
              <w:jc w:val="center"/>
              <w:rPr>
                <w:bCs/>
                <w:sz w:val="16"/>
                <w:szCs w:val="16"/>
              </w:rPr>
            </w:pPr>
            <w:r>
              <w:rPr>
                <w:bCs/>
                <w:sz w:val="16"/>
                <w:szCs w:val="16"/>
              </w:rPr>
              <w:t>77</w:t>
            </w:r>
          </w:p>
        </w:tc>
      </w:tr>
      <w:tr w:rsidR="00C16259" w14:paraId="4AB7EBC5" w14:textId="77777777" w:rsidTr="00482A16">
        <w:tc>
          <w:tcPr>
            <w:tcW w:w="985" w:type="dxa"/>
          </w:tcPr>
          <w:p w14:paraId="76B21629" w14:textId="77777777" w:rsidR="00C16259" w:rsidRPr="002F44DE" w:rsidRDefault="00C16259" w:rsidP="00482A16">
            <w:pPr>
              <w:spacing w:line="360" w:lineRule="auto"/>
              <w:jc w:val="center"/>
              <w:rPr>
                <w:bCs/>
                <w:sz w:val="16"/>
                <w:szCs w:val="16"/>
              </w:rPr>
            </w:pPr>
            <w:r w:rsidRPr="002F44DE">
              <w:rPr>
                <w:bCs/>
                <w:sz w:val="16"/>
                <w:szCs w:val="16"/>
              </w:rPr>
              <w:t>5.2.1</w:t>
            </w:r>
          </w:p>
        </w:tc>
        <w:tc>
          <w:tcPr>
            <w:tcW w:w="7200" w:type="dxa"/>
          </w:tcPr>
          <w:p w14:paraId="29091310" w14:textId="77777777" w:rsidR="00C16259" w:rsidRPr="002F44DE" w:rsidRDefault="00C16259" w:rsidP="00482A16">
            <w:pPr>
              <w:spacing w:line="360" w:lineRule="auto"/>
              <w:jc w:val="center"/>
              <w:rPr>
                <w:bCs/>
              </w:rPr>
            </w:pPr>
            <w:r w:rsidRPr="002F44DE">
              <w:rPr>
                <w:bCs/>
                <w:sz w:val="16"/>
                <w:szCs w:val="16"/>
              </w:rPr>
              <w:t>Original, Trained and Predicted Closing Prices for KSCL(LSTM)</w:t>
            </w:r>
          </w:p>
        </w:tc>
        <w:tc>
          <w:tcPr>
            <w:tcW w:w="831" w:type="dxa"/>
          </w:tcPr>
          <w:p w14:paraId="5C2D2381" w14:textId="5ABCEB3B" w:rsidR="00C16259" w:rsidRPr="002F44DE" w:rsidRDefault="00D51EA8" w:rsidP="00482A16">
            <w:pPr>
              <w:spacing w:line="360" w:lineRule="auto"/>
              <w:jc w:val="center"/>
              <w:rPr>
                <w:bCs/>
                <w:sz w:val="16"/>
                <w:szCs w:val="16"/>
              </w:rPr>
            </w:pPr>
            <w:r>
              <w:rPr>
                <w:bCs/>
                <w:sz w:val="16"/>
                <w:szCs w:val="16"/>
              </w:rPr>
              <w:t>78</w:t>
            </w:r>
          </w:p>
        </w:tc>
      </w:tr>
      <w:tr w:rsidR="00C16259" w14:paraId="2746678B" w14:textId="77777777" w:rsidTr="00482A16">
        <w:tc>
          <w:tcPr>
            <w:tcW w:w="985" w:type="dxa"/>
          </w:tcPr>
          <w:p w14:paraId="0CDCD197" w14:textId="77777777" w:rsidR="00C16259" w:rsidRPr="002F44DE" w:rsidRDefault="00C16259" w:rsidP="00482A16">
            <w:pPr>
              <w:spacing w:line="360" w:lineRule="auto"/>
              <w:jc w:val="center"/>
              <w:rPr>
                <w:bCs/>
                <w:sz w:val="16"/>
                <w:szCs w:val="16"/>
              </w:rPr>
            </w:pPr>
            <w:r w:rsidRPr="002F44DE">
              <w:rPr>
                <w:bCs/>
                <w:sz w:val="16"/>
                <w:szCs w:val="16"/>
              </w:rPr>
              <w:t>5.2.2</w:t>
            </w:r>
          </w:p>
        </w:tc>
        <w:tc>
          <w:tcPr>
            <w:tcW w:w="7200" w:type="dxa"/>
          </w:tcPr>
          <w:p w14:paraId="0E614C59" w14:textId="77777777" w:rsidR="00C16259" w:rsidRPr="002F44DE" w:rsidRDefault="00C16259" w:rsidP="00482A16">
            <w:pPr>
              <w:spacing w:line="360" w:lineRule="auto"/>
              <w:jc w:val="center"/>
              <w:rPr>
                <w:bCs/>
              </w:rPr>
            </w:pPr>
            <w:r w:rsidRPr="002F44DE">
              <w:rPr>
                <w:bCs/>
                <w:sz w:val="16"/>
                <w:szCs w:val="16"/>
              </w:rPr>
              <w:t>Original, Trained and Predicted Closing Prices for SOMANYCERA (LSTM)</w:t>
            </w:r>
          </w:p>
        </w:tc>
        <w:tc>
          <w:tcPr>
            <w:tcW w:w="831" w:type="dxa"/>
          </w:tcPr>
          <w:p w14:paraId="45BAB88A" w14:textId="1C990E67" w:rsidR="00C16259" w:rsidRPr="002F44DE" w:rsidRDefault="00D51EA8" w:rsidP="00482A16">
            <w:pPr>
              <w:spacing w:line="360" w:lineRule="auto"/>
              <w:jc w:val="center"/>
              <w:rPr>
                <w:bCs/>
                <w:sz w:val="16"/>
                <w:szCs w:val="16"/>
              </w:rPr>
            </w:pPr>
            <w:r>
              <w:rPr>
                <w:bCs/>
                <w:sz w:val="16"/>
                <w:szCs w:val="16"/>
              </w:rPr>
              <w:t>79</w:t>
            </w:r>
          </w:p>
        </w:tc>
      </w:tr>
      <w:tr w:rsidR="00C16259" w14:paraId="727AD040" w14:textId="77777777" w:rsidTr="00482A16">
        <w:tc>
          <w:tcPr>
            <w:tcW w:w="985" w:type="dxa"/>
          </w:tcPr>
          <w:p w14:paraId="52FEF811" w14:textId="77777777" w:rsidR="00C16259" w:rsidRPr="002F44DE" w:rsidRDefault="00C16259" w:rsidP="00482A16">
            <w:pPr>
              <w:spacing w:line="360" w:lineRule="auto"/>
              <w:jc w:val="center"/>
              <w:rPr>
                <w:bCs/>
                <w:sz w:val="16"/>
                <w:szCs w:val="16"/>
              </w:rPr>
            </w:pPr>
            <w:r w:rsidRPr="002F44DE">
              <w:rPr>
                <w:bCs/>
                <w:sz w:val="16"/>
                <w:szCs w:val="16"/>
              </w:rPr>
              <w:t>5.2.3</w:t>
            </w:r>
          </w:p>
        </w:tc>
        <w:tc>
          <w:tcPr>
            <w:tcW w:w="7200" w:type="dxa"/>
          </w:tcPr>
          <w:p w14:paraId="1A7F8356" w14:textId="77777777" w:rsidR="00C16259" w:rsidRPr="002F44DE" w:rsidRDefault="00C16259" w:rsidP="00482A16">
            <w:pPr>
              <w:spacing w:line="360" w:lineRule="auto"/>
              <w:jc w:val="center"/>
              <w:rPr>
                <w:bCs/>
              </w:rPr>
            </w:pPr>
            <w:r w:rsidRPr="002F44DE">
              <w:rPr>
                <w:bCs/>
                <w:sz w:val="16"/>
                <w:szCs w:val="16"/>
              </w:rPr>
              <w:t>Original, Trained and Predicted Closing Prices for ORIENTBELL (LSTM)</w:t>
            </w:r>
          </w:p>
        </w:tc>
        <w:tc>
          <w:tcPr>
            <w:tcW w:w="831" w:type="dxa"/>
          </w:tcPr>
          <w:p w14:paraId="28DE47F2" w14:textId="36CA4256" w:rsidR="00C16259" w:rsidRPr="002F44DE" w:rsidRDefault="00D51EA8" w:rsidP="00482A16">
            <w:pPr>
              <w:spacing w:line="360" w:lineRule="auto"/>
              <w:jc w:val="center"/>
              <w:rPr>
                <w:bCs/>
                <w:sz w:val="16"/>
                <w:szCs w:val="16"/>
              </w:rPr>
            </w:pPr>
            <w:r>
              <w:rPr>
                <w:bCs/>
                <w:sz w:val="16"/>
                <w:szCs w:val="16"/>
              </w:rPr>
              <w:t>79</w:t>
            </w:r>
          </w:p>
        </w:tc>
      </w:tr>
      <w:tr w:rsidR="00C16259" w14:paraId="11C82B5E" w14:textId="77777777" w:rsidTr="00482A16">
        <w:tc>
          <w:tcPr>
            <w:tcW w:w="985" w:type="dxa"/>
          </w:tcPr>
          <w:p w14:paraId="6C941013" w14:textId="77777777" w:rsidR="00C16259" w:rsidRPr="002F44DE" w:rsidRDefault="00C16259" w:rsidP="00482A16">
            <w:pPr>
              <w:spacing w:line="360" w:lineRule="auto"/>
              <w:jc w:val="center"/>
              <w:rPr>
                <w:bCs/>
                <w:sz w:val="16"/>
                <w:szCs w:val="16"/>
              </w:rPr>
            </w:pPr>
            <w:r w:rsidRPr="002F44DE">
              <w:rPr>
                <w:bCs/>
                <w:sz w:val="16"/>
                <w:szCs w:val="16"/>
              </w:rPr>
              <w:t>5.2.4</w:t>
            </w:r>
          </w:p>
        </w:tc>
        <w:tc>
          <w:tcPr>
            <w:tcW w:w="7200" w:type="dxa"/>
          </w:tcPr>
          <w:p w14:paraId="0739873E" w14:textId="77777777" w:rsidR="00C16259" w:rsidRPr="002F44DE" w:rsidRDefault="00C16259" w:rsidP="00482A16">
            <w:pPr>
              <w:spacing w:line="360" w:lineRule="auto"/>
              <w:jc w:val="center"/>
              <w:rPr>
                <w:bCs/>
              </w:rPr>
            </w:pPr>
            <w:r w:rsidRPr="002F44DE">
              <w:rPr>
                <w:bCs/>
                <w:sz w:val="16"/>
                <w:szCs w:val="16"/>
              </w:rPr>
              <w:t>Original, Trained and Predicted Closing Prices for ESABINDIA (LSTM)</w:t>
            </w:r>
          </w:p>
        </w:tc>
        <w:tc>
          <w:tcPr>
            <w:tcW w:w="831" w:type="dxa"/>
          </w:tcPr>
          <w:p w14:paraId="4505FD03" w14:textId="085FAA92" w:rsidR="00C16259" w:rsidRPr="002F44DE" w:rsidRDefault="00D51EA8" w:rsidP="00482A16">
            <w:pPr>
              <w:spacing w:line="360" w:lineRule="auto"/>
              <w:jc w:val="center"/>
              <w:rPr>
                <w:bCs/>
                <w:sz w:val="16"/>
                <w:szCs w:val="16"/>
              </w:rPr>
            </w:pPr>
            <w:r>
              <w:rPr>
                <w:bCs/>
                <w:sz w:val="16"/>
                <w:szCs w:val="16"/>
              </w:rPr>
              <w:t>79</w:t>
            </w:r>
          </w:p>
        </w:tc>
      </w:tr>
      <w:tr w:rsidR="00C16259" w14:paraId="10A478FA" w14:textId="77777777" w:rsidTr="00482A16">
        <w:tc>
          <w:tcPr>
            <w:tcW w:w="985" w:type="dxa"/>
          </w:tcPr>
          <w:p w14:paraId="47346F5E" w14:textId="77777777" w:rsidR="00C16259" w:rsidRPr="002F44DE" w:rsidRDefault="00C16259" w:rsidP="00482A16">
            <w:pPr>
              <w:spacing w:line="360" w:lineRule="auto"/>
              <w:jc w:val="center"/>
              <w:rPr>
                <w:bCs/>
                <w:sz w:val="16"/>
                <w:szCs w:val="16"/>
              </w:rPr>
            </w:pPr>
            <w:r w:rsidRPr="002F44DE">
              <w:rPr>
                <w:bCs/>
                <w:sz w:val="16"/>
                <w:szCs w:val="16"/>
              </w:rPr>
              <w:t>5.2.5</w:t>
            </w:r>
          </w:p>
        </w:tc>
        <w:tc>
          <w:tcPr>
            <w:tcW w:w="7200" w:type="dxa"/>
          </w:tcPr>
          <w:p w14:paraId="41A14828" w14:textId="77777777" w:rsidR="00C16259" w:rsidRPr="002F44DE" w:rsidRDefault="00C16259" w:rsidP="00482A16">
            <w:pPr>
              <w:spacing w:line="360" w:lineRule="auto"/>
              <w:jc w:val="center"/>
              <w:rPr>
                <w:bCs/>
              </w:rPr>
            </w:pPr>
            <w:r w:rsidRPr="002F44DE">
              <w:rPr>
                <w:bCs/>
                <w:sz w:val="16"/>
                <w:szCs w:val="16"/>
              </w:rPr>
              <w:t>Original, Trained and Predicted Closing Prices for SMLISUZU (LSTM)</w:t>
            </w:r>
          </w:p>
        </w:tc>
        <w:tc>
          <w:tcPr>
            <w:tcW w:w="831" w:type="dxa"/>
          </w:tcPr>
          <w:p w14:paraId="635A0CA8" w14:textId="591F67E6" w:rsidR="00C16259" w:rsidRPr="002F44DE" w:rsidRDefault="00D51EA8" w:rsidP="00482A16">
            <w:pPr>
              <w:spacing w:line="360" w:lineRule="auto"/>
              <w:jc w:val="center"/>
              <w:rPr>
                <w:bCs/>
                <w:sz w:val="16"/>
                <w:szCs w:val="16"/>
              </w:rPr>
            </w:pPr>
            <w:r>
              <w:rPr>
                <w:bCs/>
                <w:sz w:val="16"/>
                <w:szCs w:val="16"/>
              </w:rPr>
              <w:t>80</w:t>
            </w:r>
          </w:p>
        </w:tc>
      </w:tr>
      <w:tr w:rsidR="00C16259" w14:paraId="3108EDB0" w14:textId="77777777" w:rsidTr="00482A16">
        <w:tc>
          <w:tcPr>
            <w:tcW w:w="985" w:type="dxa"/>
          </w:tcPr>
          <w:p w14:paraId="10C1D089" w14:textId="77777777" w:rsidR="00C16259" w:rsidRPr="002F44DE" w:rsidRDefault="00C16259" w:rsidP="00482A16">
            <w:pPr>
              <w:spacing w:line="360" w:lineRule="auto"/>
              <w:jc w:val="center"/>
              <w:rPr>
                <w:bCs/>
                <w:sz w:val="16"/>
                <w:szCs w:val="16"/>
              </w:rPr>
            </w:pPr>
            <w:r w:rsidRPr="002F44DE">
              <w:rPr>
                <w:bCs/>
                <w:sz w:val="16"/>
                <w:szCs w:val="16"/>
              </w:rPr>
              <w:t>5.3.1</w:t>
            </w:r>
          </w:p>
        </w:tc>
        <w:tc>
          <w:tcPr>
            <w:tcW w:w="7200" w:type="dxa"/>
          </w:tcPr>
          <w:p w14:paraId="7669D6B5" w14:textId="77777777" w:rsidR="00C16259" w:rsidRPr="002F44DE" w:rsidRDefault="00C16259" w:rsidP="00482A16">
            <w:pPr>
              <w:spacing w:line="360" w:lineRule="auto"/>
              <w:jc w:val="center"/>
              <w:rPr>
                <w:bCs/>
              </w:rPr>
            </w:pPr>
            <w:r w:rsidRPr="002F44DE">
              <w:rPr>
                <w:bCs/>
                <w:sz w:val="16"/>
                <w:szCs w:val="16"/>
              </w:rPr>
              <w:t>Original, Trained and Predicted Closing Prices for KSCL (CNN-LSTM)</w:t>
            </w:r>
          </w:p>
        </w:tc>
        <w:tc>
          <w:tcPr>
            <w:tcW w:w="831" w:type="dxa"/>
          </w:tcPr>
          <w:p w14:paraId="555ECDC5" w14:textId="24E1B9A0" w:rsidR="00C16259" w:rsidRPr="002F44DE" w:rsidRDefault="00D51EA8" w:rsidP="00482A16">
            <w:pPr>
              <w:spacing w:line="360" w:lineRule="auto"/>
              <w:jc w:val="center"/>
              <w:rPr>
                <w:bCs/>
                <w:sz w:val="16"/>
                <w:szCs w:val="16"/>
              </w:rPr>
            </w:pPr>
            <w:r>
              <w:rPr>
                <w:bCs/>
                <w:sz w:val="16"/>
                <w:szCs w:val="16"/>
              </w:rPr>
              <w:t>80</w:t>
            </w:r>
          </w:p>
        </w:tc>
      </w:tr>
      <w:tr w:rsidR="00C16259" w14:paraId="130DC067" w14:textId="77777777" w:rsidTr="00482A16">
        <w:tc>
          <w:tcPr>
            <w:tcW w:w="985" w:type="dxa"/>
          </w:tcPr>
          <w:p w14:paraId="3E933ABA" w14:textId="77777777" w:rsidR="00C16259" w:rsidRPr="002F44DE" w:rsidRDefault="00C16259" w:rsidP="00482A16">
            <w:pPr>
              <w:spacing w:line="360" w:lineRule="auto"/>
              <w:jc w:val="center"/>
              <w:rPr>
                <w:bCs/>
                <w:sz w:val="16"/>
                <w:szCs w:val="16"/>
              </w:rPr>
            </w:pPr>
            <w:r w:rsidRPr="002F44DE">
              <w:rPr>
                <w:bCs/>
                <w:sz w:val="16"/>
                <w:szCs w:val="16"/>
              </w:rPr>
              <w:t>5.3.2</w:t>
            </w:r>
          </w:p>
        </w:tc>
        <w:tc>
          <w:tcPr>
            <w:tcW w:w="7200" w:type="dxa"/>
          </w:tcPr>
          <w:p w14:paraId="3140B77B" w14:textId="77777777" w:rsidR="00C16259" w:rsidRPr="002F44DE" w:rsidRDefault="00C16259" w:rsidP="00482A16">
            <w:pPr>
              <w:spacing w:line="360" w:lineRule="auto"/>
              <w:jc w:val="center"/>
              <w:rPr>
                <w:bCs/>
              </w:rPr>
            </w:pPr>
            <w:r w:rsidRPr="002F44DE">
              <w:rPr>
                <w:bCs/>
                <w:sz w:val="16"/>
                <w:szCs w:val="16"/>
              </w:rPr>
              <w:t>Original, Trained and Predicted Closing Prices for SOMANYCERA (CNN-LSTM)</w:t>
            </w:r>
          </w:p>
        </w:tc>
        <w:tc>
          <w:tcPr>
            <w:tcW w:w="831" w:type="dxa"/>
          </w:tcPr>
          <w:p w14:paraId="1ACBAF38" w14:textId="029AE527" w:rsidR="00C16259" w:rsidRPr="002F44DE" w:rsidRDefault="00D51EA8" w:rsidP="00482A16">
            <w:pPr>
              <w:spacing w:line="360" w:lineRule="auto"/>
              <w:jc w:val="center"/>
              <w:rPr>
                <w:bCs/>
                <w:sz w:val="16"/>
                <w:szCs w:val="16"/>
              </w:rPr>
            </w:pPr>
            <w:r>
              <w:rPr>
                <w:bCs/>
                <w:sz w:val="16"/>
                <w:szCs w:val="16"/>
              </w:rPr>
              <w:t>81</w:t>
            </w:r>
          </w:p>
        </w:tc>
      </w:tr>
      <w:tr w:rsidR="00C16259" w14:paraId="16698C6B" w14:textId="77777777" w:rsidTr="00482A16">
        <w:tc>
          <w:tcPr>
            <w:tcW w:w="985" w:type="dxa"/>
          </w:tcPr>
          <w:p w14:paraId="119AE6B8" w14:textId="77777777" w:rsidR="00C16259" w:rsidRPr="002F44DE" w:rsidRDefault="00C16259" w:rsidP="00482A16">
            <w:pPr>
              <w:spacing w:line="360" w:lineRule="auto"/>
              <w:jc w:val="center"/>
              <w:rPr>
                <w:bCs/>
                <w:sz w:val="16"/>
                <w:szCs w:val="16"/>
              </w:rPr>
            </w:pPr>
            <w:r w:rsidRPr="002F44DE">
              <w:rPr>
                <w:bCs/>
                <w:sz w:val="16"/>
                <w:szCs w:val="16"/>
              </w:rPr>
              <w:t>5.3.3</w:t>
            </w:r>
          </w:p>
        </w:tc>
        <w:tc>
          <w:tcPr>
            <w:tcW w:w="7200" w:type="dxa"/>
          </w:tcPr>
          <w:p w14:paraId="7E91D644" w14:textId="77777777" w:rsidR="00C16259" w:rsidRPr="002F44DE" w:rsidRDefault="00C16259" w:rsidP="00482A16">
            <w:pPr>
              <w:spacing w:line="360" w:lineRule="auto"/>
              <w:jc w:val="center"/>
              <w:rPr>
                <w:bCs/>
              </w:rPr>
            </w:pPr>
            <w:r w:rsidRPr="002F44DE">
              <w:rPr>
                <w:bCs/>
                <w:sz w:val="16"/>
                <w:szCs w:val="16"/>
              </w:rPr>
              <w:t>Original, Trained and Predicted Closing Prices for ORIENTBELL (CNN-LSTM)</w:t>
            </w:r>
          </w:p>
        </w:tc>
        <w:tc>
          <w:tcPr>
            <w:tcW w:w="831" w:type="dxa"/>
          </w:tcPr>
          <w:p w14:paraId="3BD5DC19" w14:textId="0B55BB39" w:rsidR="00C16259" w:rsidRPr="002F44DE" w:rsidRDefault="00D51EA8" w:rsidP="00482A16">
            <w:pPr>
              <w:spacing w:line="360" w:lineRule="auto"/>
              <w:jc w:val="center"/>
              <w:rPr>
                <w:bCs/>
                <w:sz w:val="16"/>
                <w:szCs w:val="16"/>
              </w:rPr>
            </w:pPr>
            <w:r>
              <w:rPr>
                <w:bCs/>
                <w:sz w:val="16"/>
                <w:szCs w:val="16"/>
              </w:rPr>
              <w:t>81</w:t>
            </w:r>
          </w:p>
        </w:tc>
      </w:tr>
      <w:tr w:rsidR="00C16259" w14:paraId="2B48E845" w14:textId="77777777" w:rsidTr="00482A16">
        <w:tc>
          <w:tcPr>
            <w:tcW w:w="985" w:type="dxa"/>
          </w:tcPr>
          <w:p w14:paraId="6A3C9679" w14:textId="77777777" w:rsidR="00C16259" w:rsidRPr="002F44DE" w:rsidRDefault="00C16259" w:rsidP="00482A16">
            <w:pPr>
              <w:spacing w:line="360" w:lineRule="auto"/>
              <w:jc w:val="center"/>
              <w:rPr>
                <w:bCs/>
                <w:sz w:val="16"/>
                <w:szCs w:val="16"/>
              </w:rPr>
            </w:pPr>
            <w:r w:rsidRPr="002F44DE">
              <w:rPr>
                <w:bCs/>
                <w:sz w:val="16"/>
                <w:szCs w:val="16"/>
              </w:rPr>
              <w:t>5.3.4</w:t>
            </w:r>
          </w:p>
        </w:tc>
        <w:tc>
          <w:tcPr>
            <w:tcW w:w="7200" w:type="dxa"/>
          </w:tcPr>
          <w:p w14:paraId="3165833D" w14:textId="77777777" w:rsidR="00C16259" w:rsidRPr="002F44DE" w:rsidRDefault="00C16259" w:rsidP="00482A16">
            <w:pPr>
              <w:spacing w:line="360" w:lineRule="auto"/>
              <w:jc w:val="center"/>
              <w:rPr>
                <w:bCs/>
              </w:rPr>
            </w:pPr>
            <w:r w:rsidRPr="002F44DE">
              <w:rPr>
                <w:bCs/>
                <w:sz w:val="16"/>
                <w:szCs w:val="16"/>
              </w:rPr>
              <w:t>Original, Trained and Predicted Closing Prices for ESABINDIA (CNN-LSTM)</w:t>
            </w:r>
          </w:p>
        </w:tc>
        <w:tc>
          <w:tcPr>
            <w:tcW w:w="831" w:type="dxa"/>
          </w:tcPr>
          <w:p w14:paraId="1E68887D" w14:textId="72FC3A12" w:rsidR="00C16259" w:rsidRPr="002F44DE" w:rsidRDefault="00D51EA8" w:rsidP="00482A16">
            <w:pPr>
              <w:spacing w:line="360" w:lineRule="auto"/>
              <w:jc w:val="center"/>
              <w:rPr>
                <w:bCs/>
                <w:sz w:val="16"/>
                <w:szCs w:val="16"/>
              </w:rPr>
            </w:pPr>
            <w:r>
              <w:rPr>
                <w:bCs/>
                <w:sz w:val="16"/>
                <w:szCs w:val="16"/>
              </w:rPr>
              <w:t>81</w:t>
            </w:r>
          </w:p>
        </w:tc>
      </w:tr>
      <w:tr w:rsidR="00C16259" w14:paraId="5CE440A1" w14:textId="77777777" w:rsidTr="00482A16">
        <w:tc>
          <w:tcPr>
            <w:tcW w:w="985" w:type="dxa"/>
          </w:tcPr>
          <w:p w14:paraId="27037623" w14:textId="77777777" w:rsidR="00C16259" w:rsidRPr="002F44DE" w:rsidRDefault="00C16259" w:rsidP="00482A16">
            <w:pPr>
              <w:spacing w:line="360" w:lineRule="auto"/>
              <w:jc w:val="center"/>
              <w:rPr>
                <w:bCs/>
                <w:sz w:val="16"/>
                <w:szCs w:val="16"/>
              </w:rPr>
            </w:pPr>
            <w:r w:rsidRPr="002F44DE">
              <w:rPr>
                <w:bCs/>
                <w:sz w:val="16"/>
                <w:szCs w:val="16"/>
              </w:rPr>
              <w:t>5.3.5</w:t>
            </w:r>
          </w:p>
        </w:tc>
        <w:tc>
          <w:tcPr>
            <w:tcW w:w="7200" w:type="dxa"/>
          </w:tcPr>
          <w:p w14:paraId="4AD7D2BD" w14:textId="77777777" w:rsidR="00C16259" w:rsidRPr="002F44DE" w:rsidRDefault="00C16259" w:rsidP="00482A16">
            <w:pPr>
              <w:spacing w:line="360" w:lineRule="auto"/>
              <w:jc w:val="center"/>
              <w:rPr>
                <w:bCs/>
              </w:rPr>
            </w:pPr>
            <w:r w:rsidRPr="002F44DE">
              <w:rPr>
                <w:bCs/>
                <w:sz w:val="16"/>
                <w:szCs w:val="16"/>
              </w:rPr>
              <w:t>Original, Trained and Predicted Closing Prices for SMLISUZU (CNN-LSTM)</w:t>
            </w:r>
          </w:p>
        </w:tc>
        <w:tc>
          <w:tcPr>
            <w:tcW w:w="831" w:type="dxa"/>
          </w:tcPr>
          <w:p w14:paraId="54BC7513" w14:textId="514CB67F" w:rsidR="00C16259" w:rsidRPr="002F44DE" w:rsidRDefault="00D51EA8" w:rsidP="00482A16">
            <w:pPr>
              <w:spacing w:line="360" w:lineRule="auto"/>
              <w:jc w:val="center"/>
              <w:rPr>
                <w:bCs/>
                <w:sz w:val="16"/>
                <w:szCs w:val="16"/>
              </w:rPr>
            </w:pPr>
            <w:r>
              <w:rPr>
                <w:bCs/>
                <w:sz w:val="16"/>
                <w:szCs w:val="16"/>
              </w:rPr>
              <w:t>82</w:t>
            </w:r>
          </w:p>
        </w:tc>
      </w:tr>
      <w:tr w:rsidR="00C16259" w14:paraId="6244B248" w14:textId="77777777" w:rsidTr="00482A16">
        <w:tc>
          <w:tcPr>
            <w:tcW w:w="985" w:type="dxa"/>
          </w:tcPr>
          <w:p w14:paraId="3B903B74" w14:textId="77777777" w:rsidR="00C16259" w:rsidRPr="002F44DE" w:rsidRDefault="00C16259" w:rsidP="00482A16">
            <w:pPr>
              <w:spacing w:line="360" w:lineRule="auto"/>
              <w:jc w:val="center"/>
              <w:rPr>
                <w:bCs/>
                <w:sz w:val="16"/>
                <w:szCs w:val="16"/>
              </w:rPr>
            </w:pPr>
            <w:r w:rsidRPr="002F44DE">
              <w:rPr>
                <w:bCs/>
                <w:sz w:val="16"/>
                <w:szCs w:val="16"/>
              </w:rPr>
              <w:t>5.4.1</w:t>
            </w:r>
          </w:p>
        </w:tc>
        <w:tc>
          <w:tcPr>
            <w:tcW w:w="7200" w:type="dxa"/>
          </w:tcPr>
          <w:p w14:paraId="27459840" w14:textId="77777777" w:rsidR="00C16259" w:rsidRPr="002F44DE" w:rsidRDefault="00C16259" w:rsidP="00482A16">
            <w:pPr>
              <w:spacing w:line="360" w:lineRule="auto"/>
              <w:jc w:val="center"/>
              <w:rPr>
                <w:bCs/>
                <w:sz w:val="16"/>
                <w:szCs w:val="16"/>
              </w:rPr>
            </w:pPr>
            <w:r w:rsidRPr="002F44DE">
              <w:rPr>
                <w:bCs/>
                <w:sz w:val="16"/>
                <w:szCs w:val="16"/>
              </w:rPr>
              <w:t>Returns% for KSCL (LSTM)</w:t>
            </w:r>
          </w:p>
        </w:tc>
        <w:tc>
          <w:tcPr>
            <w:tcW w:w="831" w:type="dxa"/>
          </w:tcPr>
          <w:p w14:paraId="33EE9130" w14:textId="0701FB56" w:rsidR="00C16259" w:rsidRPr="002F44DE" w:rsidRDefault="00D51EA8" w:rsidP="00482A16">
            <w:pPr>
              <w:spacing w:line="360" w:lineRule="auto"/>
              <w:jc w:val="center"/>
              <w:rPr>
                <w:bCs/>
                <w:sz w:val="16"/>
                <w:szCs w:val="16"/>
              </w:rPr>
            </w:pPr>
            <w:r>
              <w:rPr>
                <w:bCs/>
                <w:sz w:val="16"/>
                <w:szCs w:val="16"/>
              </w:rPr>
              <w:t>83</w:t>
            </w:r>
          </w:p>
        </w:tc>
      </w:tr>
      <w:tr w:rsidR="00C16259" w14:paraId="42B00FA5" w14:textId="77777777" w:rsidTr="00482A16">
        <w:tc>
          <w:tcPr>
            <w:tcW w:w="985" w:type="dxa"/>
          </w:tcPr>
          <w:p w14:paraId="007857D1" w14:textId="77777777" w:rsidR="00C16259" w:rsidRPr="002F44DE" w:rsidRDefault="00C16259" w:rsidP="00482A16">
            <w:pPr>
              <w:spacing w:line="360" w:lineRule="auto"/>
              <w:jc w:val="center"/>
              <w:rPr>
                <w:bCs/>
                <w:sz w:val="16"/>
                <w:szCs w:val="16"/>
              </w:rPr>
            </w:pPr>
            <w:r w:rsidRPr="002F44DE">
              <w:rPr>
                <w:bCs/>
                <w:sz w:val="16"/>
                <w:szCs w:val="16"/>
              </w:rPr>
              <w:t>5.4.2</w:t>
            </w:r>
          </w:p>
        </w:tc>
        <w:tc>
          <w:tcPr>
            <w:tcW w:w="7200" w:type="dxa"/>
          </w:tcPr>
          <w:p w14:paraId="23CD905E" w14:textId="77777777" w:rsidR="00C16259" w:rsidRPr="002F44DE" w:rsidRDefault="00C16259" w:rsidP="00482A16">
            <w:pPr>
              <w:spacing w:line="360" w:lineRule="auto"/>
              <w:jc w:val="center"/>
              <w:rPr>
                <w:bCs/>
                <w:sz w:val="16"/>
                <w:szCs w:val="16"/>
              </w:rPr>
            </w:pPr>
            <w:r w:rsidRPr="002F44DE">
              <w:rPr>
                <w:bCs/>
                <w:sz w:val="16"/>
                <w:szCs w:val="16"/>
              </w:rPr>
              <w:t>Returns% for SOMANYCERA (LSTM)</w:t>
            </w:r>
          </w:p>
        </w:tc>
        <w:tc>
          <w:tcPr>
            <w:tcW w:w="831" w:type="dxa"/>
          </w:tcPr>
          <w:p w14:paraId="20283CC5" w14:textId="7213B382" w:rsidR="00C16259" w:rsidRPr="002F44DE" w:rsidRDefault="00D51EA8" w:rsidP="00482A16">
            <w:pPr>
              <w:spacing w:line="360" w:lineRule="auto"/>
              <w:jc w:val="center"/>
              <w:rPr>
                <w:bCs/>
                <w:sz w:val="16"/>
                <w:szCs w:val="16"/>
              </w:rPr>
            </w:pPr>
            <w:r>
              <w:rPr>
                <w:bCs/>
                <w:sz w:val="16"/>
                <w:szCs w:val="16"/>
              </w:rPr>
              <w:t>83</w:t>
            </w:r>
          </w:p>
        </w:tc>
      </w:tr>
      <w:tr w:rsidR="00C16259" w14:paraId="05B96F31" w14:textId="77777777" w:rsidTr="00482A16">
        <w:tc>
          <w:tcPr>
            <w:tcW w:w="985" w:type="dxa"/>
          </w:tcPr>
          <w:p w14:paraId="7755065E" w14:textId="77777777" w:rsidR="00C16259" w:rsidRPr="002F44DE" w:rsidRDefault="00C16259" w:rsidP="00482A16">
            <w:pPr>
              <w:spacing w:line="360" w:lineRule="auto"/>
              <w:jc w:val="center"/>
              <w:rPr>
                <w:bCs/>
                <w:sz w:val="16"/>
                <w:szCs w:val="16"/>
              </w:rPr>
            </w:pPr>
            <w:r w:rsidRPr="002F44DE">
              <w:rPr>
                <w:bCs/>
                <w:sz w:val="16"/>
                <w:szCs w:val="16"/>
              </w:rPr>
              <w:lastRenderedPageBreak/>
              <w:t>5.4.3</w:t>
            </w:r>
          </w:p>
        </w:tc>
        <w:tc>
          <w:tcPr>
            <w:tcW w:w="7200" w:type="dxa"/>
          </w:tcPr>
          <w:p w14:paraId="13E22901" w14:textId="77777777" w:rsidR="00C16259" w:rsidRPr="002F44DE" w:rsidRDefault="00C16259" w:rsidP="00482A16">
            <w:pPr>
              <w:spacing w:line="360" w:lineRule="auto"/>
              <w:jc w:val="center"/>
              <w:rPr>
                <w:bCs/>
                <w:sz w:val="16"/>
                <w:szCs w:val="16"/>
              </w:rPr>
            </w:pPr>
            <w:r w:rsidRPr="002F44DE">
              <w:rPr>
                <w:bCs/>
                <w:sz w:val="16"/>
                <w:szCs w:val="16"/>
              </w:rPr>
              <w:t>Returns% for ORIENTBELL (LSTM)</w:t>
            </w:r>
          </w:p>
        </w:tc>
        <w:tc>
          <w:tcPr>
            <w:tcW w:w="831" w:type="dxa"/>
          </w:tcPr>
          <w:p w14:paraId="664BD1B8" w14:textId="78DA74F0" w:rsidR="00C16259" w:rsidRPr="002F44DE" w:rsidRDefault="00D51EA8" w:rsidP="00482A16">
            <w:pPr>
              <w:spacing w:line="360" w:lineRule="auto"/>
              <w:jc w:val="center"/>
              <w:rPr>
                <w:bCs/>
                <w:sz w:val="16"/>
                <w:szCs w:val="16"/>
              </w:rPr>
            </w:pPr>
            <w:r>
              <w:rPr>
                <w:bCs/>
                <w:sz w:val="16"/>
                <w:szCs w:val="16"/>
              </w:rPr>
              <w:t>84</w:t>
            </w:r>
          </w:p>
        </w:tc>
      </w:tr>
      <w:tr w:rsidR="00C16259" w14:paraId="436D6279" w14:textId="77777777" w:rsidTr="00482A16">
        <w:tc>
          <w:tcPr>
            <w:tcW w:w="985" w:type="dxa"/>
          </w:tcPr>
          <w:p w14:paraId="35EB5B21" w14:textId="77777777" w:rsidR="00C16259" w:rsidRPr="002F44DE" w:rsidRDefault="00C16259" w:rsidP="00482A16">
            <w:pPr>
              <w:spacing w:line="360" w:lineRule="auto"/>
              <w:jc w:val="center"/>
              <w:rPr>
                <w:bCs/>
                <w:sz w:val="16"/>
                <w:szCs w:val="16"/>
              </w:rPr>
            </w:pPr>
            <w:r w:rsidRPr="002F44DE">
              <w:rPr>
                <w:bCs/>
                <w:sz w:val="16"/>
                <w:szCs w:val="16"/>
              </w:rPr>
              <w:t>5.4.4</w:t>
            </w:r>
          </w:p>
        </w:tc>
        <w:tc>
          <w:tcPr>
            <w:tcW w:w="7200" w:type="dxa"/>
          </w:tcPr>
          <w:p w14:paraId="2113E0E6" w14:textId="77777777" w:rsidR="00C16259" w:rsidRPr="002F44DE" w:rsidRDefault="00C16259" w:rsidP="00482A16">
            <w:pPr>
              <w:spacing w:line="360" w:lineRule="auto"/>
              <w:jc w:val="center"/>
              <w:rPr>
                <w:bCs/>
                <w:sz w:val="16"/>
                <w:szCs w:val="16"/>
              </w:rPr>
            </w:pPr>
            <w:r w:rsidRPr="002F44DE">
              <w:rPr>
                <w:bCs/>
                <w:sz w:val="16"/>
                <w:szCs w:val="16"/>
              </w:rPr>
              <w:t>Returns% for ESABINDIA(LSTM)</w:t>
            </w:r>
          </w:p>
        </w:tc>
        <w:tc>
          <w:tcPr>
            <w:tcW w:w="831" w:type="dxa"/>
          </w:tcPr>
          <w:p w14:paraId="12A79E37" w14:textId="6FC51EFC" w:rsidR="00C16259" w:rsidRPr="002F44DE" w:rsidRDefault="00D51EA8" w:rsidP="00482A16">
            <w:pPr>
              <w:spacing w:line="360" w:lineRule="auto"/>
              <w:jc w:val="center"/>
              <w:rPr>
                <w:bCs/>
                <w:sz w:val="16"/>
                <w:szCs w:val="16"/>
              </w:rPr>
            </w:pPr>
            <w:r>
              <w:rPr>
                <w:bCs/>
                <w:sz w:val="16"/>
                <w:szCs w:val="16"/>
              </w:rPr>
              <w:t>84</w:t>
            </w:r>
          </w:p>
        </w:tc>
      </w:tr>
      <w:tr w:rsidR="00C16259" w14:paraId="1A447376" w14:textId="77777777" w:rsidTr="00482A16">
        <w:tc>
          <w:tcPr>
            <w:tcW w:w="985" w:type="dxa"/>
          </w:tcPr>
          <w:p w14:paraId="5667822A" w14:textId="77777777" w:rsidR="00C16259" w:rsidRPr="002F44DE" w:rsidRDefault="00C16259" w:rsidP="00482A16">
            <w:pPr>
              <w:spacing w:line="360" w:lineRule="auto"/>
              <w:jc w:val="center"/>
              <w:rPr>
                <w:bCs/>
                <w:sz w:val="16"/>
                <w:szCs w:val="16"/>
              </w:rPr>
            </w:pPr>
            <w:r w:rsidRPr="002F44DE">
              <w:rPr>
                <w:bCs/>
                <w:sz w:val="16"/>
                <w:szCs w:val="16"/>
              </w:rPr>
              <w:t>5.4.5</w:t>
            </w:r>
          </w:p>
        </w:tc>
        <w:tc>
          <w:tcPr>
            <w:tcW w:w="7200" w:type="dxa"/>
          </w:tcPr>
          <w:p w14:paraId="5BF966AA" w14:textId="77777777" w:rsidR="00C16259" w:rsidRPr="002F44DE" w:rsidRDefault="00C16259" w:rsidP="00482A16">
            <w:pPr>
              <w:spacing w:line="360" w:lineRule="auto"/>
              <w:jc w:val="center"/>
              <w:rPr>
                <w:bCs/>
                <w:sz w:val="16"/>
                <w:szCs w:val="16"/>
              </w:rPr>
            </w:pPr>
            <w:r w:rsidRPr="002F44DE">
              <w:rPr>
                <w:bCs/>
                <w:sz w:val="16"/>
                <w:szCs w:val="16"/>
              </w:rPr>
              <w:t>Returns% for SMLISUZU (LSTM)</w:t>
            </w:r>
          </w:p>
        </w:tc>
        <w:tc>
          <w:tcPr>
            <w:tcW w:w="831" w:type="dxa"/>
          </w:tcPr>
          <w:p w14:paraId="09E466B2" w14:textId="784296DD" w:rsidR="00C16259" w:rsidRPr="002F44DE" w:rsidRDefault="00D51EA8" w:rsidP="00482A16">
            <w:pPr>
              <w:spacing w:line="360" w:lineRule="auto"/>
              <w:jc w:val="center"/>
              <w:rPr>
                <w:bCs/>
                <w:sz w:val="16"/>
                <w:szCs w:val="16"/>
              </w:rPr>
            </w:pPr>
            <w:r>
              <w:rPr>
                <w:bCs/>
                <w:sz w:val="16"/>
                <w:szCs w:val="16"/>
              </w:rPr>
              <w:t>85</w:t>
            </w:r>
          </w:p>
        </w:tc>
      </w:tr>
      <w:tr w:rsidR="00C16259" w14:paraId="279E715D" w14:textId="77777777" w:rsidTr="00482A16">
        <w:tc>
          <w:tcPr>
            <w:tcW w:w="985" w:type="dxa"/>
          </w:tcPr>
          <w:p w14:paraId="4F0E4391" w14:textId="77777777" w:rsidR="00C16259" w:rsidRPr="002F44DE" w:rsidRDefault="00C16259" w:rsidP="00482A16">
            <w:pPr>
              <w:spacing w:line="360" w:lineRule="auto"/>
              <w:jc w:val="center"/>
              <w:rPr>
                <w:bCs/>
                <w:sz w:val="16"/>
                <w:szCs w:val="16"/>
              </w:rPr>
            </w:pPr>
            <w:r w:rsidRPr="002F44DE">
              <w:rPr>
                <w:bCs/>
                <w:sz w:val="16"/>
                <w:szCs w:val="16"/>
              </w:rPr>
              <w:t>5.4.6</w:t>
            </w:r>
          </w:p>
        </w:tc>
        <w:tc>
          <w:tcPr>
            <w:tcW w:w="7200" w:type="dxa"/>
          </w:tcPr>
          <w:p w14:paraId="7142F960" w14:textId="77777777" w:rsidR="00C16259" w:rsidRPr="002F44DE" w:rsidRDefault="00C16259" w:rsidP="00482A16">
            <w:pPr>
              <w:spacing w:line="360" w:lineRule="auto"/>
              <w:jc w:val="center"/>
              <w:rPr>
                <w:bCs/>
                <w:sz w:val="16"/>
                <w:szCs w:val="16"/>
              </w:rPr>
            </w:pPr>
            <w:r w:rsidRPr="002F44DE">
              <w:rPr>
                <w:bCs/>
                <w:sz w:val="16"/>
                <w:szCs w:val="16"/>
              </w:rPr>
              <w:t>Returns% for KSCL (CNN-LSTM)</w:t>
            </w:r>
          </w:p>
        </w:tc>
        <w:tc>
          <w:tcPr>
            <w:tcW w:w="831" w:type="dxa"/>
          </w:tcPr>
          <w:p w14:paraId="3165C0B3" w14:textId="2DA29D17" w:rsidR="00C16259" w:rsidRPr="002F44DE" w:rsidRDefault="00D51EA8" w:rsidP="00482A16">
            <w:pPr>
              <w:spacing w:line="360" w:lineRule="auto"/>
              <w:jc w:val="center"/>
              <w:rPr>
                <w:bCs/>
                <w:sz w:val="16"/>
                <w:szCs w:val="16"/>
              </w:rPr>
            </w:pPr>
            <w:r>
              <w:rPr>
                <w:bCs/>
                <w:sz w:val="16"/>
                <w:szCs w:val="16"/>
              </w:rPr>
              <w:t>85</w:t>
            </w:r>
          </w:p>
        </w:tc>
      </w:tr>
      <w:tr w:rsidR="00C16259" w14:paraId="1EEAFC15" w14:textId="77777777" w:rsidTr="00482A16">
        <w:tc>
          <w:tcPr>
            <w:tcW w:w="985" w:type="dxa"/>
          </w:tcPr>
          <w:p w14:paraId="046FCA91" w14:textId="77777777" w:rsidR="00C16259" w:rsidRPr="002F44DE" w:rsidRDefault="00C16259" w:rsidP="00482A16">
            <w:pPr>
              <w:spacing w:line="360" w:lineRule="auto"/>
              <w:jc w:val="center"/>
              <w:rPr>
                <w:bCs/>
                <w:sz w:val="16"/>
                <w:szCs w:val="16"/>
              </w:rPr>
            </w:pPr>
            <w:r w:rsidRPr="002F44DE">
              <w:rPr>
                <w:bCs/>
                <w:sz w:val="16"/>
                <w:szCs w:val="16"/>
              </w:rPr>
              <w:t>5.4.7</w:t>
            </w:r>
          </w:p>
        </w:tc>
        <w:tc>
          <w:tcPr>
            <w:tcW w:w="7200" w:type="dxa"/>
          </w:tcPr>
          <w:p w14:paraId="4FBABE9E" w14:textId="77777777" w:rsidR="00C16259" w:rsidRPr="002F44DE" w:rsidRDefault="00C16259" w:rsidP="00482A16">
            <w:pPr>
              <w:spacing w:line="360" w:lineRule="auto"/>
              <w:jc w:val="center"/>
              <w:rPr>
                <w:bCs/>
                <w:sz w:val="16"/>
                <w:szCs w:val="16"/>
              </w:rPr>
            </w:pPr>
            <w:r w:rsidRPr="002F44DE">
              <w:rPr>
                <w:bCs/>
                <w:sz w:val="16"/>
                <w:szCs w:val="16"/>
              </w:rPr>
              <w:t>Returns% for SOMANYCERA (CNN-LSTM)</w:t>
            </w:r>
          </w:p>
        </w:tc>
        <w:tc>
          <w:tcPr>
            <w:tcW w:w="831" w:type="dxa"/>
          </w:tcPr>
          <w:p w14:paraId="4A2F981A" w14:textId="5271381F" w:rsidR="00C16259" w:rsidRPr="002F44DE" w:rsidRDefault="00D51EA8" w:rsidP="00482A16">
            <w:pPr>
              <w:spacing w:line="360" w:lineRule="auto"/>
              <w:jc w:val="center"/>
              <w:rPr>
                <w:bCs/>
                <w:sz w:val="16"/>
                <w:szCs w:val="16"/>
              </w:rPr>
            </w:pPr>
            <w:r>
              <w:rPr>
                <w:bCs/>
                <w:sz w:val="16"/>
                <w:szCs w:val="16"/>
              </w:rPr>
              <w:t>86</w:t>
            </w:r>
          </w:p>
        </w:tc>
      </w:tr>
      <w:tr w:rsidR="00C16259" w14:paraId="757C67E9" w14:textId="77777777" w:rsidTr="00482A16">
        <w:tc>
          <w:tcPr>
            <w:tcW w:w="985" w:type="dxa"/>
          </w:tcPr>
          <w:p w14:paraId="37D574EA" w14:textId="77777777" w:rsidR="00C16259" w:rsidRPr="002F44DE" w:rsidRDefault="00C16259" w:rsidP="00482A16">
            <w:pPr>
              <w:spacing w:line="360" w:lineRule="auto"/>
              <w:jc w:val="center"/>
              <w:rPr>
                <w:bCs/>
                <w:sz w:val="16"/>
                <w:szCs w:val="16"/>
              </w:rPr>
            </w:pPr>
            <w:r w:rsidRPr="002F44DE">
              <w:rPr>
                <w:bCs/>
                <w:sz w:val="16"/>
                <w:szCs w:val="16"/>
              </w:rPr>
              <w:t>5.4.8</w:t>
            </w:r>
          </w:p>
        </w:tc>
        <w:tc>
          <w:tcPr>
            <w:tcW w:w="7200" w:type="dxa"/>
          </w:tcPr>
          <w:p w14:paraId="12F31332" w14:textId="77777777" w:rsidR="00C16259" w:rsidRPr="002F44DE" w:rsidRDefault="00C16259" w:rsidP="00482A16">
            <w:pPr>
              <w:spacing w:line="360" w:lineRule="auto"/>
              <w:jc w:val="center"/>
              <w:rPr>
                <w:bCs/>
                <w:sz w:val="16"/>
                <w:szCs w:val="16"/>
              </w:rPr>
            </w:pPr>
            <w:r w:rsidRPr="002F44DE">
              <w:rPr>
                <w:bCs/>
                <w:sz w:val="16"/>
                <w:szCs w:val="16"/>
              </w:rPr>
              <w:t>Returns% for ORIENTBELL (CNN-LSTM)</w:t>
            </w:r>
          </w:p>
        </w:tc>
        <w:tc>
          <w:tcPr>
            <w:tcW w:w="831" w:type="dxa"/>
          </w:tcPr>
          <w:p w14:paraId="12342502" w14:textId="5C82E303" w:rsidR="00C16259" w:rsidRPr="002F44DE" w:rsidRDefault="00D51EA8" w:rsidP="00482A16">
            <w:pPr>
              <w:spacing w:line="360" w:lineRule="auto"/>
              <w:jc w:val="center"/>
              <w:rPr>
                <w:bCs/>
                <w:sz w:val="16"/>
                <w:szCs w:val="16"/>
              </w:rPr>
            </w:pPr>
            <w:r>
              <w:rPr>
                <w:bCs/>
                <w:sz w:val="16"/>
                <w:szCs w:val="16"/>
              </w:rPr>
              <w:t>86</w:t>
            </w:r>
          </w:p>
        </w:tc>
      </w:tr>
      <w:tr w:rsidR="00C16259" w14:paraId="639D282D" w14:textId="77777777" w:rsidTr="00482A16">
        <w:tc>
          <w:tcPr>
            <w:tcW w:w="985" w:type="dxa"/>
          </w:tcPr>
          <w:p w14:paraId="40AB3999" w14:textId="77777777" w:rsidR="00C16259" w:rsidRPr="002F44DE" w:rsidRDefault="00C16259" w:rsidP="00482A16">
            <w:pPr>
              <w:spacing w:line="360" w:lineRule="auto"/>
              <w:jc w:val="center"/>
              <w:rPr>
                <w:bCs/>
                <w:sz w:val="16"/>
                <w:szCs w:val="16"/>
              </w:rPr>
            </w:pPr>
            <w:r w:rsidRPr="002F44DE">
              <w:rPr>
                <w:bCs/>
                <w:sz w:val="16"/>
                <w:szCs w:val="16"/>
              </w:rPr>
              <w:t>5.4.9</w:t>
            </w:r>
          </w:p>
        </w:tc>
        <w:tc>
          <w:tcPr>
            <w:tcW w:w="7200" w:type="dxa"/>
          </w:tcPr>
          <w:p w14:paraId="03CD886A" w14:textId="77777777" w:rsidR="00C16259" w:rsidRPr="002F44DE" w:rsidRDefault="00C16259" w:rsidP="00482A16">
            <w:pPr>
              <w:spacing w:line="360" w:lineRule="auto"/>
              <w:jc w:val="center"/>
              <w:rPr>
                <w:bCs/>
                <w:sz w:val="16"/>
                <w:szCs w:val="16"/>
              </w:rPr>
            </w:pPr>
            <w:r w:rsidRPr="002F44DE">
              <w:rPr>
                <w:bCs/>
                <w:sz w:val="16"/>
                <w:szCs w:val="16"/>
              </w:rPr>
              <w:t>Returns% for ESABINDIA (CNN-LSTM)</w:t>
            </w:r>
          </w:p>
        </w:tc>
        <w:tc>
          <w:tcPr>
            <w:tcW w:w="831" w:type="dxa"/>
          </w:tcPr>
          <w:p w14:paraId="7EF6F836" w14:textId="244BDD8E" w:rsidR="00C16259" w:rsidRPr="002F44DE" w:rsidRDefault="00D51EA8" w:rsidP="00482A16">
            <w:pPr>
              <w:spacing w:line="360" w:lineRule="auto"/>
              <w:jc w:val="center"/>
              <w:rPr>
                <w:bCs/>
                <w:sz w:val="16"/>
                <w:szCs w:val="16"/>
              </w:rPr>
            </w:pPr>
            <w:r>
              <w:rPr>
                <w:bCs/>
                <w:sz w:val="16"/>
                <w:szCs w:val="16"/>
              </w:rPr>
              <w:t>87</w:t>
            </w:r>
          </w:p>
        </w:tc>
      </w:tr>
      <w:tr w:rsidR="00C16259" w14:paraId="245C57C9" w14:textId="77777777" w:rsidTr="00482A16">
        <w:tc>
          <w:tcPr>
            <w:tcW w:w="985" w:type="dxa"/>
          </w:tcPr>
          <w:p w14:paraId="1F1B2A3B" w14:textId="77777777" w:rsidR="00C16259" w:rsidRPr="002F44DE" w:rsidRDefault="00C16259" w:rsidP="00482A16">
            <w:pPr>
              <w:spacing w:line="360" w:lineRule="auto"/>
              <w:jc w:val="center"/>
              <w:rPr>
                <w:bCs/>
                <w:sz w:val="16"/>
                <w:szCs w:val="16"/>
              </w:rPr>
            </w:pPr>
            <w:r w:rsidRPr="002F44DE">
              <w:rPr>
                <w:bCs/>
                <w:sz w:val="16"/>
                <w:szCs w:val="16"/>
              </w:rPr>
              <w:t>5.4.10</w:t>
            </w:r>
          </w:p>
        </w:tc>
        <w:tc>
          <w:tcPr>
            <w:tcW w:w="7200" w:type="dxa"/>
          </w:tcPr>
          <w:p w14:paraId="702FD1C7" w14:textId="77777777" w:rsidR="00C16259" w:rsidRPr="002F44DE" w:rsidRDefault="00C16259" w:rsidP="00482A16">
            <w:pPr>
              <w:spacing w:line="360" w:lineRule="auto"/>
              <w:jc w:val="center"/>
              <w:rPr>
                <w:bCs/>
                <w:sz w:val="16"/>
                <w:szCs w:val="16"/>
              </w:rPr>
            </w:pPr>
            <w:r w:rsidRPr="002F44DE">
              <w:rPr>
                <w:bCs/>
                <w:sz w:val="16"/>
                <w:szCs w:val="16"/>
              </w:rPr>
              <w:t>Returns% for ESABINDIA (CNN-LSTM)</w:t>
            </w:r>
          </w:p>
        </w:tc>
        <w:tc>
          <w:tcPr>
            <w:tcW w:w="831" w:type="dxa"/>
          </w:tcPr>
          <w:p w14:paraId="758FAFE8" w14:textId="0D7F66E8" w:rsidR="00C16259" w:rsidRPr="002F44DE" w:rsidRDefault="00D51EA8" w:rsidP="00482A16">
            <w:pPr>
              <w:spacing w:line="360" w:lineRule="auto"/>
              <w:jc w:val="center"/>
              <w:rPr>
                <w:bCs/>
                <w:sz w:val="16"/>
                <w:szCs w:val="16"/>
              </w:rPr>
            </w:pPr>
            <w:r>
              <w:rPr>
                <w:bCs/>
                <w:sz w:val="16"/>
                <w:szCs w:val="16"/>
              </w:rPr>
              <w:t>87</w:t>
            </w:r>
          </w:p>
        </w:tc>
      </w:tr>
    </w:tbl>
    <w:p w14:paraId="7746C75D" w14:textId="77777777" w:rsidR="00AB6B4B" w:rsidRDefault="00AB6B4B" w:rsidP="001D540A">
      <w:pPr>
        <w:spacing w:line="360" w:lineRule="auto"/>
        <w:rPr>
          <w:b/>
          <w:bCs/>
        </w:rPr>
      </w:pPr>
    </w:p>
    <w:p w14:paraId="28EA544E" w14:textId="77777777" w:rsidR="002D550C" w:rsidRDefault="002D550C" w:rsidP="001D540A">
      <w:pPr>
        <w:spacing w:line="360" w:lineRule="auto"/>
        <w:rPr>
          <w:b/>
          <w:bCs/>
        </w:rPr>
      </w:pPr>
    </w:p>
    <w:p w14:paraId="40B0FEAA" w14:textId="77777777" w:rsidR="002D550C" w:rsidRDefault="002D550C" w:rsidP="001D540A">
      <w:pPr>
        <w:spacing w:line="360" w:lineRule="auto"/>
        <w:rPr>
          <w:b/>
          <w:bCs/>
        </w:rPr>
      </w:pPr>
    </w:p>
    <w:p w14:paraId="6126A0CA" w14:textId="77777777" w:rsidR="002D550C" w:rsidRDefault="002D550C" w:rsidP="001D540A">
      <w:pPr>
        <w:spacing w:line="360" w:lineRule="auto"/>
        <w:rPr>
          <w:b/>
          <w:bCs/>
        </w:rPr>
      </w:pPr>
    </w:p>
    <w:p w14:paraId="21F347D7" w14:textId="77777777" w:rsidR="002D550C" w:rsidRDefault="002D550C" w:rsidP="001D540A">
      <w:pPr>
        <w:spacing w:line="360" w:lineRule="auto"/>
        <w:rPr>
          <w:b/>
          <w:bCs/>
        </w:rPr>
      </w:pPr>
    </w:p>
    <w:p w14:paraId="0D17D083" w14:textId="77777777" w:rsidR="002D550C" w:rsidRDefault="002D550C" w:rsidP="001D540A">
      <w:pPr>
        <w:spacing w:line="360" w:lineRule="auto"/>
        <w:rPr>
          <w:b/>
          <w:bCs/>
        </w:rPr>
      </w:pPr>
    </w:p>
    <w:p w14:paraId="65A6D70D" w14:textId="77777777" w:rsidR="002D550C" w:rsidRDefault="002D550C" w:rsidP="001D540A">
      <w:pPr>
        <w:spacing w:line="360" w:lineRule="auto"/>
        <w:rPr>
          <w:b/>
          <w:bCs/>
        </w:rPr>
      </w:pPr>
    </w:p>
    <w:p w14:paraId="4C950708" w14:textId="77777777" w:rsidR="002D550C" w:rsidRDefault="002D550C" w:rsidP="001D540A">
      <w:pPr>
        <w:spacing w:line="360" w:lineRule="auto"/>
        <w:rPr>
          <w:b/>
          <w:bCs/>
        </w:rPr>
      </w:pPr>
    </w:p>
    <w:p w14:paraId="0C3B9AAC" w14:textId="77777777" w:rsidR="002D550C" w:rsidRDefault="002D550C" w:rsidP="001D540A">
      <w:pPr>
        <w:spacing w:line="360" w:lineRule="auto"/>
        <w:rPr>
          <w:b/>
          <w:bCs/>
        </w:rPr>
      </w:pPr>
    </w:p>
    <w:p w14:paraId="65A96703" w14:textId="77777777" w:rsidR="002D550C" w:rsidRDefault="002D550C" w:rsidP="001D540A">
      <w:pPr>
        <w:spacing w:line="360" w:lineRule="auto"/>
        <w:rPr>
          <w:b/>
          <w:bCs/>
        </w:rPr>
      </w:pPr>
    </w:p>
    <w:p w14:paraId="2EE1D693" w14:textId="77777777" w:rsidR="002D550C" w:rsidRDefault="002D550C" w:rsidP="001D540A">
      <w:pPr>
        <w:spacing w:line="360" w:lineRule="auto"/>
        <w:rPr>
          <w:b/>
          <w:bCs/>
        </w:rPr>
      </w:pPr>
    </w:p>
    <w:p w14:paraId="28F1A23D" w14:textId="77777777" w:rsidR="002D550C" w:rsidRDefault="002D550C" w:rsidP="001D540A">
      <w:pPr>
        <w:spacing w:line="360" w:lineRule="auto"/>
        <w:rPr>
          <w:b/>
          <w:bCs/>
        </w:rPr>
      </w:pPr>
    </w:p>
    <w:p w14:paraId="58E9DA05" w14:textId="77777777" w:rsidR="002D550C" w:rsidRDefault="002D550C" w:rsidP="001D540A">
      <w:pPr>
        <w:spacing w:line="360" w:lineRule="auto"/>
        <w:rPr>
          <w:b/>
          <w:bCs/>
        </w:rPr>
      </w:pPr>
    </w:p>
    <w:p w14:paraId="1E5DE62F" w14:textId="77777777" w:rsidR="002D550C" w:rsidRDefault="002D550C" w:rsidP="001D540A">
      <w:pPr>
        <w:spacing w:line="360" w:lineRule="auto"/>
        <w:rPr>
          <w:b/>
          <w:bCs/>
        </w:rPr>
      </w:pPr>
    </w:p>
    <w:p w14:paraId="13544FED" w14:textId="77777777" w:rsidR="002D550C" w:rsidRDefault="002D550C" w:rsidP="001D540A">
      <w:pPr>
        <w:spacing w:line="360" w:lineRule="auto"/>
        <w:rPr>
          <w:b/>
          <w:bCs/>
        </w:rPr>
      </w:pPr>
    </w:p>
    <w:p w14:paraId="248AE914" w14:textId="77777777" w:rsidR="002D550C" w:rsidRDefault="002D550C" w:rsidP="001D540A">
      <w:pPr>
        <w:spacing w:line="360" w:lineRule="auto"/>
        <w:rPr>
          <w:b/>
          <w:bCs/>
        </w:rPr>
      </w:pPr>
    </w:p>
    <w:p w14:paraId="001C5DAA" w14:textId="77777777" w:rsidR="002D550C" w:rsidRDefault="002D550C" w:rsidP="001D540A">
      <w:pPr>
        <w:spacing w:line="360" w:lineRule="auto"/>
        <w:rPr>
          <w:b/>
          <w:bCs/>
        </w:rPr>
      </w:pPr>
    </w:p>
    <w:p w14:paraId="5B41FB7A" w14:textId="77777777" w:rsidR="002D550C" w:rsidRDefault="002D550C" w:rsidP="001D540A">
      <w:pPr>
        <w:spacing w:line="360" w:lineRule="auto"/>
        <w:rPr>
          <w:b/>
          <w:bCs/>
        </w:rPr>
      </w:pPr>
    </w:p>
    <w:p w14:paraId="0D59646C" w14:textId="77777777" w:rsidR="002D550C" w:rsidRDefault="002D550C" w:rsidP="001D540A">
      <w:pPr>
        <w:spacing w:line="360" w:lineRule="auto"/>
        <w:rPr>
          <w:b/>
          <w:bCs/>
        </w:rPr>
      </w:pPr>
    </w:p>
    <w:p w14:paraId="396E30B7" w14:textId="77777777" w:rsidR="002D550C" w:rsidRDefault="002D550C" w:rsidP="001D540A">
      <w:pPr>
        <w:spacing w:line="360" w:lineRule="auto"/>
        <w:rPr>
          <w:b/>
          <w:bCs/>
        </w:rPr>
      </w:pPr>
    </w:p>
    <w:p w14:paraId="534FC022" w14:textId="77777777" w:rsidR="002D550C" w:rsidRDefault="002D550C" w:rsidP="001D540A">
      <w:pPr>
        <w:spacing w:line="360" w:lineRule="auto"/>
        <w:rPr>
          <w:b/>
          <w:bCs/>
        </w:rPr>
      </w:pPr>
    </w:p>
    <w:p w14:paraId="7DF9D597" w14:textId="77777777" w:rsidR="006C699E" w:rsidRDefault="006C699E" w:rsidP="001D540A">
      <w:pPr>
        <w:spacing w:line="360" w:lineRule="auto"/>
        <w:rPr>
          <w:b/>
          <w:bCs/>
        </w:rPr>
      </w:pPr>
    </w:p>
    <w:p w14:paraId="7483F611" w14:textId="77777777" w:rsidR="006C699E" w:rsidRDefault="006C699E" w:rsidP="001D540A">
      <w:pPr>
        <w:spacing w:line="360" w:lineRule="auto"/>
        <w:rPr>
          <w:b/>
          <w:bCs/>
        </w:rPr>
      </w:pPr>
    </w:p>
    <w:p w14:paraId="0583DFE4" w14:textId="77777777" w:rsidR="006C699E" w:rsidRDefault="006C699E" w:rsidP="001D540A">
      <w:pPr>
        <w:spacing w:line="360" w:lineRule="auto"/>
        <w:rPr>
          <w:b/>
          <w:bCs/>
        </w:rPr>
      </w:pPr>
    </w:p>
    <w:p w14:paraId="2F30EF18" w14:textId="77777777" w:rsidR="006C699E" w:rsidRDefault="006C699E" w:rsidP="001D540A">
      <w:pPr>
        <w:spacing w:line="360" w:lineRule="auto"/>
        <w:rPr>
          <w:b/>
          <w:bCs/>
        </w:rPr>
      </w:pPr>
    </w:p>
    <w:p w14:paraId="03512737" w14:textId="77777777" w:rsidR="006C699E" w:rsidRDefault="006C699E" w:rsidP="001D540A">
      <w:pPr>
        <w:spacing w:line="360" w:lineRule="auto"/>
        <w:rPr>
          <w:b/>
          <w:bCs/>
        </w:rPr>
      </w:pPr>
    </w:p>
    <w:p w14:paraId="5B5A24FF" w14:textId="77777777" w:rsidR="006C699E" w:rsidRDefault="006C699E" w:rsidP="001D540A">
      <w:pPr>
        <w:spacing w:line="360" w:lineRule="auto"/>
        <w:rPr>
          <w:b/>
          <w:bCs/>
        </w:rPr>
      </w:pPr>
    </w:p>
    <w:p w14:paraId="2C4A3770" w14:textId="77777777" w:rsidR="006C699E" w:rsidRPr="003D6B3E" w:rsidRDefault="006C699E" w:rsidP="001D540A">
      <w:pPr>
        <w:spacing w:line="360" w:lineRule="auto"/>
        <w:rPr>
          <w:b/>
          <w:bCs/>
        </w:rPr>
      </w:pPr>
    </w:p>
    <w:p w14:paraId="2CB1D56A" w14:textId="5E1FA77F" w:rsidR="008D5157" w:rsidRPr="00DF609D" w:rsidRDefault="003D6B3E" w:rsidP="001D540A">
      <w:pPr>
        <w:spacing w:line="360" w:lineRule="auto"/>
        <w:rPr>
          <w:b/>
          <w:bCs/>
        </w:rPr>
      </w:pPr>
      <w:r w:rsidRPr="003D6B3E">
        <w:rPr>
          <w:b/>
          <w:bCs/>
        </w:rPr>
        <w:lastRenderedPageBreak/>
        <w:t>LIST OF ABBREVIATIONS</w:t>
      </w:r>
    </w:p>
    <w:tbl>
      <w:tblPr>
        <w:tblStyle w:val="TableGrid"/>
        <w:tblW w:w="0" w:type="auto"/>
        <w:tblLook w:val="04A0" w:firstRow="1" w:lastRow="0" w:firstColumn="1" w:lastColumn="0" w:noHBand="0" w:noVBand="1"/>
      </w:tblPr>
      <w:tblGrid>
        <w:gridCol w:w="1696"/>
        <w:gridCol w:w="7192"/>
      </w:tblGrid>
      <w:tr w:rsidR="00F719A6" w:rsidRPr="00BC71B4" w14:paraId="1CEEB212" w14:textId="77777777" w:rsidTr="00C87C9E">
        <w:trPr>
          <w:trHeight w:val="342"/>
        </w:trPr>
        <w:tc>
          <w:tcPr>
            <w:tcW w:w="1696" w:type="dxa"/>
          </w:tcPr>
          <w:p w14:paraId="08AC81AD" w14:textId="77777777" w:rsidR="00F719A6" w:rsidRPr="00BC71B4" w:rsidRDefault="00F719A6" w:rsidP="001D540A">
            <w:pPr>
              <w:tabs>
                <w:tab w:val="left" w:pos="1057"/>
              </w:tabs>
              <w:spacing w:line="360" w:lineRule="auto"/>
              <w:jc w:val="center"/>
              <w:rPr>
                <w:b/>
                <w:bCs/>
              </w:rPr>
            </w:pPr>
            <w:r w:rsidRPr="00BC71B4">
              <w:rPr>
                <w:b/>
                <w:bCs/>
              </w:rPr>
              <w:t>Abbreviation</w:t>
            </w:r>
          </w:p>
        </w:tc>
        <w:tc>
          <w:tcPr>
            <w:tcW w:w="7192" w:type="dxa"/>
          </w:tcPr>
          <w:p w14:paraId="5CF77920" w14:textId="77777777" w:rsidR="00F719A6" w:rsidRPr="00BC71B4" w:rsidRDefault="00F719A6" w:rsidP="001D540A">
            <w:pPr>
              <w:tabs>
                <w:tab w:val="left" w:pos="503"/>
              </w:tabs>
              <w:spacing w:line="360" w:lineRule="auto"/>
              <w:jc w:val="center"/>
              <w:rPr>
                <w:b/>
                <w:bCs/>
              </w:rPr>
            </w:pPr>
            <w:r w:rsidRPr="00BC71B4">
              <w:rPr>
                <w:b/>
                <w:bCs/>
              </w:rPr>
              <w:t>Expansion</w:t>
            </w:r>
          </w:p>
        </w:tc>
      </w:tr>
      <w:tr w:rsidR="00F719A6" w:rsidRPr="00BC71B4" w14:paraId="427EE7CC" w14:textId="77777777" w:rsidTr="00C87C9E">
        <w:trPr>
          <w:trHeight w:val="342"/>
        </w:trPr>
        <w:tc>
          <w:tcPr>
            <w:tcW w:w="1696" w:type="dxa"/>
          </w:tcPr>
          <w:p w14:paraId="0C32102B" w14:textId="77777777" w:rsidR="00F719A6" w:rsidRPr="00BC71B4" w:rsidRDefault="00F719A6" w:rsidP="001D540A">
            <w:pPr>
              <w:spacing w:line="360" w:lineRule="auto"/>
              <w:jc w:val="center"/>
            </w:pPr>
            <w:r w:rsidRPr="00BC71B4">
              <w:t>OHLCV</w:t>
            </w:r>
          </w:p>
        </w:tc>
        <w:tc>
          <w:tcPr>
            <w:tcW w:w="7192" w:type="dxa"/>
          </w:tcPr>
          <w:p w14:paraId="77A2FADD" w14:textId="77777777" w:rsidR="00F719A6" w:rsidRPr="00BC71B4" w:rsidRDefault="00F719A6" w:rsidP="001D540A">
            <w:pPr>
              <w:spacing w:line="360" w:lineRule="auto"/>
              <w:jc w:val="center"/>
            </w:pPr>
            <w:r w:rsidRPr="00BC71B4">
              <w:t>Open-High-Low-Close-Volume</w:t>
            </w:r>
          </w:p>
        </w:tc>
      </w:tr>
      <w:tr w:rsidR="00F719A6" w:rsidRPr="00BC71B4" w14:paraId="5142A869" w14:textId="77777777" w:rsidTr="00C87C9E">
        <w:trPr>
          <w:trHeight w:val="342"/>
        </w:trPr>
        <w:tc>
          <w:tcPr>
            <w:tcW w:w="1696" w:type="dxa"/>
          </w:tcPr>
          <w:p w14:paraId="198F4C29" w14:textId="77777777" w:rsidR="00F719A6" w:rsidRPr="00BC71B4" w:rsidRDefault="00F719A6" w:rsidP="001D540A">
            <w:pPr>
              <w:spacing w:line="360" w:lineRule="auto"/>
              <w:jc w:val="center"/>
            </w:pPr>
            <w:r w:rsidRPr="00BC71B4">
              <w:t>DFNN</w:t>
            </w:r>
          </w:p>
        </w:tc>
        <w:tc>
          <w:tcPr>
            <w:tcW w:w="7192" w:type="dxa"/>
          </w:tcPr>
          <w:p w14:paraId="29698C93" w14:textId="77777777" w:rsidR="00F719A6" w:rsidRPr="00BC71B4" w:rsidRDefault="00F719A6" w:rsidP="001D540A">
            <w:pPr>
              <w:spacing w:line="360" w:lineRule="auto"/>
              <w:jc w:val="center"/>
            </w:pPr>
            <w:r w:rsidRPr="00BC71B4">
              <w:t>Deep Feedforward Neural Network</w:t>
            </w:r>
          </w:p>
        </w:tc>
      </w:tr>
      <w:tr w:rsidR="00F719A6" w:rsidRPr="00BC71B4" w14:paraId="5D8E4571" w14:textId="77777777" w:rsidTr="00C87C9E">
        <w:trPr>
          <w:trHeight w:val="342"/>
        </w:trPr>
        <w:tc>
          <w:tcPr>
            <w:tcW w:w="1696" w:type="dxa"/>
          </w:tcPr>
          <w:p w14:paraId="0543A927" w14:textId="77777777" w:rsidR="00F719A6" w:rsidRPr="00BC71B4" w:rsidRDefault="00F719A6" w:rsidP="001D540A">
            <w:pPr>
              <w:spacing w:line="360" w:lineRule="auto"/>
              <w:jc w:val="center"/>
            </w:pPr>
            <w:r w:rsidRPr="00BC71B4">
              <w:t>FX</w:t>
            </w:r>
          </w:p>
        </w:tc>
        <w:tc>
          <w:tcPr>
            <w:tcW w:w="7192" w:type="dxa"/>
          </w:tcPr>
          <w:p w14:paraId="0FBCEAF4" w14:textId="77777777" w:rsidR="00F719A6" w:rsidRPr="00BC71B4" w:rsidRDefault="00F719A6" w:rsidP="001D540A">
            <w:pPr>
              <w:spacing w:line="360" w:lineRule="auto"/>
              <w:jc w:val="center"/>
            </w:pPr>
            <w:r w:rsidRPr="00BC71B4">
              <w:t>Forex</w:t>
            </w:r>
          </w:p>
        </w:tc>
      </w:tr>
      <w:tr w:rsidR="00F719A6" w:rsidRPr="00BC71B4" w14:paraId="65C7385C" w14:textId="77777777" w:rsidTr="00C87C9E">
        <w:trPr>
          <w:trHeight w:val="342"/>
        </w:trPr>
        <w:tc>
          <w:tcPr>
            <w:tcW w:w="1696" w:type="dxa"/>
          </w:tcPr>
          <w:p w14:paraId="360ADFBC" w14:textId="77777777" w:rsidR="00F719A6" w:rsidRPr="00BC71B4" w:rsidRDefault="00F719A6" w:rsidP="001D540A">
            <w:pPr>
              <w:spacing w:line="360" w:lineRule="auto"/>
              <w:jc w:val="center"/>
            </w:pPr>
            <w:r w:rsidRPr="00BC71B4">
              <w:t>ML</w:t>
            </w:r>
          </w:p>
        </w:tc>
        <w:tc>
          <w:tcPr>
            <w:tcW w:w="7192" w:type="dxa"/>
          </w:tcPr>
          <w:p w14:paraId="5A360769" w14:textId="77777777" w:rsidR="00F719A6" w:rsidRPr="00BC71B4" w:rsidRDefault="00F719A6" w:rsidP="001D540A">
            <w:pPr>
              <w:spacing w:line="360" w:lineRule="auto"/>
              <w:jc w:val="center"/>
            </w:pPr>
            <w:r w:rsidRPr="00BC71B4">
              <w:t>Machine Learning</w:t>
            </w:r>
          </w:p>
        </w:tc>
      </w:tr>
      <w:tr w:rsidR="00F719A6" w:rsidRPr="00BC71B4" w14:paraId="698B7FC8" w14:textId="77777777" w:rsidTr="00C87C9E">
        <w:trPr>
          <w:trHeight w:val="350"/>
        </w:trPr>
        <w:tc>
          <w:tcPr>
            <w:tcW w:w="1696" w:type="dxa"/>
          </w:tcPr>
          <w:p w14:paraId="26CA0CDF" w14:textId="77777777" w:rsidR="00F719A6" w:rsidRPr="00BC71B4" w:rsidRDefault="00F719A6" w:rsidP="001D540A">
            <w:pPr>
              <w:spacing w:line="360" w:lineRule="auto"/>
              <w:jc w:val="center"/>
            </w:pPr>
            <w:r w:rsidRPr="00BC71B4">
              <w:t>ANN</w:t>
            </w:r>
          </w:p>
        </w:tc>
        <w:tc>
          <w:tcPr>
            <w:tcW w:w="7192" w:type="dxa"/>
          </w:tcPr>
          <w:p w14:paraId="305C8C9F" w14:textId="77777777" w:rsidR="00F719A6" w:rsidRPr="00BC71B4" w:rsidRDefault="00F719A6" w:rsidP="001D540A">
            <w:pPr>
              <w:spacing w:line="360" w:lineRule="auto"/>
              <w:jc w:val="center"/>
            </w:pPr>
            <w:r w:rsidRPr="00BC71B4">
              <w:t>Artificial Neural Network</w:t>
            </w:r>
          </w:p>
        </w:tc>
      </w:tr>
      <w:tr w:rsidR="00F719A6" w:rsidRPr="00BC71B4" w14:paraId="5B48310B" w14:textId="77777777" w:rsidTr="00C87C9E">
        <w:trPr>
          <w:trHeight w:val="342"/>
        </w:trPr>
        <w:tc>
          <w:tcPr>
            <w:tcW w:w="1696" w:type="dxa"/>
          </w:tcPr>
          <w:p w14:paraId="27B21B90" w14:textId="77777777" w:rsidR="00F719A6" w:rsidRPr="00BC71B4" w:rsidRDefault="00F719A6" w:rsidP="001D540A">
            <w:pPr>
              <w:spacing w:line="360" w:lineRule="auto"/>
              <w:jc w:val="center"/>
            </w:pPr>
            <w:r w:rsidRPr="00BC71B4">
              <w:t>EC</w:t>
            </w:r>
          </w:p>
        </w:tc>
        <w:tc>
          <w:tcPr>
            <w:tcW w:w="7192" w:type="dxa"/>
          </w:tcPr>
          <w:p w14:paraId="76D8191C" w14:textId="77777777" w:rsidR="00F719A6" w:rsidRPr="00BC71B4" w:rsidRDefault="00F719A6" w:rsidP="001D540A">
            <w:pPr>
              <w:spacing w:line="360" w:lineRule="auto"/>
              <w:jc w:val="center"/>
            </w:pPr>
            <w:r w:rsidRPr="00BC71B4">
              <w:t>Evolutionary Computation</w:t>
            </w:r>
          </w:p>
        </w:tc>
      </w:tr>
      <w:tr w:rsidR="00F719A6" w:rsidRPr="00BC71B4" w14:paraId="01EAADF2" w14:textId="77777777" w:rsidTr="00C87C9E">
        <w:trPr>
          <w:trHeight w:val="342"/>
        </w:trPr>
        <w:tc>
          <w:tcPr>
            <w:tcW w:w="1696" w:type="dxa"/>
          </w:tcPr>
          <w:p w14:paraId="7B8E6628" w14:textId="77777777" w:rsidR="00F719A6" w:rsidRPr="00BC71B4" w:rsidRDefault="00F719A6" w:rsidP="001D540A">
            <w:pPr>
              <w:spacing w:line="360" w:lineRule="auto"/>
              <w:jc w:val="center"/>
            </w:pPr>
            <w:r w:rsidRPr="00BC71B4">
              <w:t>GP</w:t>
            </w:r>
          </w:p>
        </w:tc>
        <w:tc>
          <w:tcPr>
            <w:tcW w:w="7192" w:type="dxa"/>
          </w:tcPr>
          <w:p w14:paraId="20F213B4" w14:textId="77777777" w:rsidR="00F719A6" w:rsidRPr="00BC71B4" w:rsidRDefault="00F719A6" w:rsidP="001D540A">
            <w:pPr>
              <w:spacing w:line="360" w:lineRule="auto"/>
              <w:jc w:val="center"/>
            </w:pPr>
            <w:r w:rsidRPr="00BC71B4">
              <w:t>Genetic Programming</w:t>
            </w:r>
          </w:p>
        </w:tc>
      </w:tr>
      <w:tr w:rsidR="00F719A6" w:rsidRPr="00BC71B4" w14:paraId="66FEAC80" w14:textId="77777777" w:rsidTr="00C87C9E">
        <w:trPr>
          <w:trHeight w:val="342"/>
        </w:trPr>
        <w:tc>
          <w:tcPr>
            <w:tcW w:w="1696" w:type="dxa"/>
          </w:tcPr>
          <w:p w14:paraId="231FD051" w14:textId="77777777" w:rsidR="00F719A6" w:rsidRPr="00BC71B4" w:rsidRDefault="00F719A6" w:rsidP="001D540A">
            <w:pPr>
              <w:spacing w:line="360" w:lineRule="auto"/>
              <w:jc w:val="center"/>
            </w:pPr>
            <w:r w:rsidRPr="00BC71B4">
              <w:t>DL</w:t>
            </w:r>
          </w:p>
        </w:tc>
        <w:tc>
          <w:tcPr>
            <w:tcW w:w="7192" w:type="dxa"/>
          </w:tcPr>
          <w:p w14:paraId="16877E22" w14:textId="77777777" w:rsidR="00F719A6" w:rsidRPr="00BC71B4" w:rsidRDefault="00F719A6" w:rsidP="001D540A">
            <w:pPr>
              <w:spacing w:line="360" w:lineRule="auto"/>
              <w:jc w:val="center"/>
            </w:pPr>
            <w:r w:rsidRPr="00BC71B4">
              <w:t>Deep Learning</w:t>
            </w:r>
          </w:p>
        </w:tc>
      </w:tr>
      <w:tr w:rsidR="00F719A6" w:rsidRPr="00BC71B4" w14:paraId="72EF3CEC" w14:textId="77777777" w:rsidTr="00C87C9E">
        <w:trPr>
          <w:trHeight w:val="342"/>
        </w:trPr>
        <w:tc>
          <w:tcPr>
            <w:tcW w:w="1696" w:type="dxa"/>
          </w:tcPr>
          <w:p w14:paraId="532C95A6" w14:textId="77777777" w:rsidR="00F719A6" w:rsidRPr="00BC71B4" w:rsidRDefault="00F719A6" w:rsidP="001D540A">
            <w:pPr>
              <w:spacing w:line="360" w:lineRule="auto"/>
              <w:jc w:val="center"/>
            </w:pPr>
            <w:r w:rsidRPr="00BC71B4">
              <w:t>RNN</w:t>
            </w:r>
          </w:p>
        </w:tc>
        <w:tc>
          <w:tcPr>
            <w:tcW w:w="7192" w:type="dxa"/>
          </w:tcPr>
          <w:p w14:paraId="7075D167" w14:textId="77777777" w:rsidR="00F719A6" w:rsidRPr="00BC71B4" w:rsidRDefault="00F719A6" w:rsidP="001D540A">
            <w:pPr>
              <w:spacing w:line="360" w:lineRule="auto"/>
              <w:jc w:val="center"/>
            </w:pPr>
            <w:r w:rsidRPr="00BC71B4">
              <w:t>Recurrent Neural Network</w:t>
            </w:r>
          </w:p>
        </w:tc>
      </w:tr>
      <w:tr w:rsidR="00F719A6" w:rsidRPr="00BC71B4" w14:paraId="6D2D9CCE" w14:textId="77777777" w:rsidTr="00C87C9E">
        <w:trPr>
          <w:trHeight w:val="342"/>
        </w:trPr>
        <w:tc>
          <w:tcPr>
            <w:tcW w:w="1696" w:type="dxa"/>
          </w:tcPr>
          <w:p w14:paraId="5F012823" w14:textId="77777777" w:rsidR="00F719A6" w:rsidRPr="00BC71B4" w:rsidRDefault="00F719A6" w:rsidP="001D540A">
            <w:pPr>
              <w:spacing w:line="360" w:lineRule="auto"/>
              <w:jc w:val="center"/>
            </w:pPr>
            <w:r w:rsidRPr="00BC71B4">
              <w:t>LSTM</w:t>
            </w:r>
          </w:p>
        </w:tc>
        <w:tc>
          <w:tcPr>
            <w:tcW w:w="7192" w:type="dxa"/>
          </w:tcPr>
          <w:p w14:paraId="4A6DB10A" w14:textId="77777777" w:rsidR="00F719A6" w:rsidRPr="00BC71B4" w:rsidRDefault="00F719A6" w:rsidP="001D540A">
            <w:pPr>
              <w:spacing w:line="360" w:lineRule="auto"/>
              <w:jc w:val="center"/>
            </w:pPr>
            <w:r w:rsidRPr="00BC71B4">
              <w:t>Long Short Term Memory</w:t>
            </w:r>
          </w:p>
        </w:tc>
      </w:tr>
      <w:tr w:rsidR="00F719A6" w:rsidRPr="00BC71B4" w14:paraId="5A6979AD" w14:textId="77777777" w:rsidTr="00C87C9E">
        <w:trPr>
          <w:trHeight w:val="342"/>
        </w:trPr>
        <w:tc>
          <w:tcPr>
            <w:tcW w:w="1696" w:type="dxa"/>
          </w:tcPr>
          <w:p w14:paraId="09E57251" w14:textId="77777777" w:rsidR="00F719A6" w:rsidRPr="00BC71B4" w:rsidRDefault="00F719A6" w:rsidP="001D540A">
            <w:pPr>
              <w:spacing w:line="360" w:lineRule="auto"/>
              <w:jc w:val="center"/>
            </w:pPr>
            <w:r w:rsidRPr="00BC71B4">
              <w:t>CNN</w:t>
            </w:r>
          </w:p>
        </w:tc>
        <w:tc>
          <w:tcPr>
            <w:tcW w:w="7192" w:type="dxa"/>
          </w:tcPr>
          <w:p w14:paraId="425F3B0F" w14:textId="77777777" w:rsidR="00F719A6" w:rsidRPr="00BC71B4" w:rsidRDefault="00F719A6" w:rsidP="001D540A">
            <w:pPr>
              <w:spacing w:line="360" w:lineRule="auto"/>
              <w:jc w:val="center"/>
            </w:pPr>
            <w:r w:rsidRPr="00BC71B4">
              <w:t>Convolutional Neural Network</w:t>
            </w:r>
          </w:p>
        </w:tc>
      </w:tr>
      <w:tr w:rsidR="00F719A6" w:rsidRPr="00BC71B4" w14:paraId="56939D81" w14:textId="77777777" w:rsidTr="00C87C9E">
        <w:trPr>
          <w:trHeight w:val="342"/>
        </w:trPr>
        <w:tc>
          <w:tcPr>
            <w:tcW w:w="1696" w:type="dxa"/>
          </w:tcPr>
          <w:p w14:paraId="1B6DC9C7" w14:textId="77777777" w:rsidR="00F719A6" w:rsidRPr="00BC71B4" w:rsidRDefault="00F719A6" w:rsidP="001D540A">
            <w:pPr>
              <w:spacing w:line="360" w:lineRule="auto"/>
              <w:jc w:val="center"/>
            </w:pPr>
            <w:r w:rsidRPr="00BC71B4">
              <w:t>DMLP</w:t>
            </w:r>
          </w:p>
        </w:tc>
        <w:tc>
          <w:tcPr>
            <w:tcW w:w="7192" w:type="dxa"/>
          </w:tcPr>
          <w:p w14:paraId="5DE2884B" w14:textId="77777777" w:rsidR="00F719A6" w:rsidRPr="00BC71B4" w:rsidRDefault="00F719A6" w:rsidP="001D540A">
            <w:pPr>
              <w:spacing w:line="360" w:lineRule="auto"/>
              <w:jc w:val="center"/>
            </w:pPr>
            <w:r w:rsidRPr="00BC71B4">
              <w:t>Deep Multilayer Perceptron</w:t>
            </w:r>
          </w:p>
        </w:tc>
      </w:tr>
      <w:tr w:rsidR="00F719A6" w:rsidRPr="00BC71B4" w14:paraId="4481196E" w14:textId="77777777" w:rsidTr="00C87C9E">
        <w:trPr>
          <w:trHeight w:val="342"/>
        </w:trPr>
        <w:tc>
          <w:tcPr>
            <w:tcW w:w="1696" w:type="dxa"/>
          </w:tcPr>
          <w:p w14:paraId="780E4C28" w14:textId="77777777" w:rsidR="00F719A6" w:rsidRPr="00BC71B4" w:rsidRDefault="00F719A6" w:rsidP="001D540A">
            <w:pPr>
              <w:spacing w:line="360" w:lineRule="auto"/>
              <w:jc w:val="center"/>
            </w:pPr>
            <w:r w:rsidRPr="00BC71B4">
              <w:t>RBM</w:t>
            </w:r>
          </w:p>
        </w:tc>
        <w:tc>
          <w:tcPr>
            <w:tcW w:w="7192" w:type="dxa"/>
          </w:tcPr>
          <w:p w14:paraId="578C82C1" w14:textId="77777777" w:rsidR="00F719A6" w:rsidRPr="00BC71B4" w:rsidRDefault="00F719A6" w:rsidP="001D540A">
            <w:pPr>
              <w:spacing w:line="360" w:lineRule="auto"/>
              <w:jc w:val="center"/>
            </w:pPr>
            <w:r w:rsidRPr="00BC71B4">
              <w:t>Restricted Boltzmann Machine</w:t>
            </w:r>
          </w:p>
        </w:tc>
      </w:tr>
      <w:tr w:rsidR="00F719A6" w:rsidRPr="00BC71B4" w14:paraId="3C1F604F" w14:textId="77777777" w:rsidTr="00C87C9E">
        <w:trPr>
          <w:trHeight w:val="342"/>
        </w:trPr>
        <w:tc>
          <w:tcPr>
            <w:tcW w:w="1696" w:type="dxa"/>
          </w:tcPr>
          <w:p w14:paraId="27B95958" w14:textId="77777777" w:rsidR="00F719A6" w:rsidRPr="00BC71B4" w:rsidRDefault="00F719A6" w:rsidP="001D540A">
            <w:pPr>
              <w:spacing w:line="360" w:lineRule="auto"/>
              <w:jc w:val="center"/>
            </w:pPr>
            <w:r w:rsidRPr="00BC71B4">
              <w:t>DBN</w:t>
            </w:r>
          </w:p>
        </w:tc>
        <w:tc>
          <w:tcPr>
            <w:tcW w:w="7192" w:type="dxa"/>
          </w:tcPr>
          <w:p w14:paraId="0CA54A48" w14:textId="77777777" w:rsidR="00F719A6" w:rsidRPr="00BC71B4" w:rsidRDefault="00F719A6" w:rsidP="001D540A">
            <w:pPr>
              <w:spacing w:line="360" w:lineRule="auto"/>
              <w:jc w:val="center"/>
            </w:pPr>
            <w:r w:rsidRPr="00BC71B4">
              <w:t>Deep Belief Network</w:t>
            </w:r>
          </w:p>
        </w:tc>
      </w:tr>
      <w:tr w:rsidR="00F719A6" w:rsidRPr="00BC71B4" w14:paraId="0DB57B98" w14:textId="77777777" w:rsidTr="00C87C9E">
        <w:trPr>
          <w:trHeight w:val="342"/>
        </w:trPr>
        <w:tc>
          <w:tcPr>
            <w:tcW w:w="1696" w:type="dxa"/>
          </w:tcPr>
          <w:p w14:paraId="1ABE7A5D" w14:textId="77777777" w:rsidR="00F719A6" w:rsidRPr="00BC71B4" w:rsidRDefault="00F719A6" w:rsidP="001D540A">
            <w:pPr>
              <w:spacing w:line="360" w:lineRule="auto"/>
              <w:jc w:val="center"/>
            </w:pPr>
            <w:r w:rsidRPr="00BC71B4">
              <w:t>AE</w:t>
            </w:r>
          </w:p>
        </w:tc>
        <w:tc>
          <w:tcPr>
            <w:tcW w:w="7192" w:type="dxa"/>
          </w:tcPr>
          <w:p w14:paraId="1868F616" w14:textId="77777777" w:rsidR="00F719A6" w:rsidRPr="00BC71B4" w:rsidRDefault="00F719A6" w:rsidP="001D540A">
            <w:pPr>
              <w:spacing w:line="360" w:lineRule="auto"/>
              <w:jc w:val="center"/>
            </w:pPr>
            <w:r w:rsidRPr="00BC71B4">
              <w:t>Autoencoder</w:t>
            </w:r>
          </w:p>
        </w:tc>
      </w:tr>
      <w:tr w:rsidR="00F719A6" w:rsidRPr="00BC71B4" w14:paraId="237BC075" w14:textId="77777777" w:rsidTr="00C87C9E">
        <w:trPr>
          <w:trHeight w:val="342"/>
        </w:trPr>
        <w:tc>
          <w:tcPr>
            <w:tcW w:w="1696" w:type="dxa"/>
          </w:tcPr>
          <w:p w14:paraId="06532248" w14:textId="77777777" w:rsidR="00F719A6" w:rsidRPr="00BC71B4" w:rsidRDefault="00F719A6" w:rsidP="001D540A">
            <w:pPr>
              <w:spacing w:line="360" w:lineRule="auto"/>
              <w:jc w:val="center"/>
            </w:pPr>
            <w:r w:rsidRPr="00BC71B4">
              <w:t>DRL</w:t>
            </w:r>
          </w:p>
        </w:tc>
        <w:tc>
          <w:tcPr>
            <w:tcW w:w="7192" w:type="dxa"/>
          </w:tcPr>
          <w:p w14:paraId="3E56D024" w14:textId="77777777" w:rsidR="00F719A6" w:rsidRPr="00BC71B4" w:rsidRDefault="00F719A6" w:rsidP="001D540A">
            <w:pPr>
              <w:spacing w:line="360" w:lineRule="auto"/>
              <w:jc w:val="center"/>
            </w:pPr>
            <w:r w:rsidRPr="00BC71B4">
              <w:t>Deep Reinforcement Learning</w:t>
            </w:r>
          </w:p>
        </w:tc>
      </w:tr>
      <w:tr w:rsidR="00F719A6" w:rsidRPr="00BC71B4" w14:paraId="5468670E" w14:textId="77777777" w:rsidTr="00C87C9E">
        <w:trPr>
          <w:trHeight w:val="342"/>
        </w:trPr>
        <w:tc>
          <w:tcPr>
            <w:tcW w:w="1696" w:type="dxa"/>
          </w:tcPr>
          <w:p w14:paraId="5D931800" w14:textId="77777777" w:rsidR="00F719A6" w:rsidRPr="00BC71B4" w:rsidRDefault="00F719A6" w:rsidP="001D540A">
            <w:pPr>
              <w:spacing w:line="360" w:lineRule="auto"/>
              <w:jc w:val="center"/>
            </w:pPr>
            <w:r w:rsidRPr="00BC71B4">
              <w:t>GRU</w:t>
            </w:r>
          </w:p>
        </w:tc>
        <w:tc>
          <w:tcPr>
            <w:tcW w:w="7192" w:type="dxa"/>
          </w:tcPr>
          <w:p w14:paraId="6F0CAD7C" w14:textId="77777777" w:rsidR="00F719A6" w:rsidRPr="00BC71B4" w:rsidRDefault="00F719A6" w:rsidP="001D540A">
            <w:pPr>
              <w:spacing w:line="360" w:lineRule="auto"/>
              <w:jc w:val="center"/>
            </w:pPr>
            <w:r w:rsidRPr="00BC71B4">
              <w:t>Gated Recurrent Unit</w:t>
            </w:r>
          </w:p>
        </w:tc>
      </w:tr>
      <w:tr w:rsidR="00F719A6" w:rsidRPr="00BC71B4" w14:paraId="22C1B947" w14:textId="77777777" w:rsidTr="00C87C9E">
        <w:trPr>
          <w:trHeight w:val="342"/>
        </w:trPr>
        <w:tc>
          <w:tcPr>
            <w:tcW w:w="1696" w:type="dxa"/>
          </w:tcPr>
          <w:p w14:paraId="44466B6A" w14:textId="77777777" w:rsidR="00F719A6" w:rsidRPr="00BC71B4" w:rsidRDefault="00F719A6" w:rsidP="001D540A">
            <w:pPr>
              <w:spacing w:line="360" w:lineRule="auto"/>
              <w:jc w:val="center"/>
            </w:pPr>
            <w:r w:rsidRPr="00BC71B4">
              <w:t>MLP</w:t>
            </w:r>
          </w:p>
        </w:tc>
        <w:tc>
          <w:tcPr>
            <w:tcW w:w="7192" w:type="dxa"/>
          </w:tcPr>
          <w:p w14:paraId="5C93877D" w14:textId="77777777" w:rsidR="00F719A6" w:rsidRPr="00BC71B4" w:rsidRDefault="00F719A6" w:rsidP="001D540A">
            <w:pPr>
              <w:spacing w:line="360" w:lineRule="auto"/>
              <w:jc w:val="center"/>
            </w:pPr>
            <w:r w:rsidRPr="00BC71B4">
              <w:t>Multilayer Perceptron</w:t>
            </w:r>
          </w:p>
        </w:tc>
      </w:tr>
      <w:tr w:rsidR="00F719A6" w:rsidRPr="00BC71B4" w14:paraId="2B7800A7" w14:textId="77777777" w:rsidTr="00C87C9E">
        <w:trPr>
          <w:trHeight w:val="342"/>
        </w:trPr>
        <w:tc>
          <w:tcPr>
            <w:tcW w:w="1696" w:type="dxa"/>
          </w:tcPr>
          <w:p w14:paraId="7CED9DB9" w14:textId="77777777" w:rsidR="00F719A6" w:rsidRPr="00BC71B4" w:rsidRDefault="00F719A6" w:rsidP="001D540A">
            <w:pPr>
              <w:spacing w:line="360" w:lineRule="auto"/>
              <w:jc w:val="center"/>
            </w:pPr>
            <w:r w:rsidRPr="00BC71B4">
              <w:t>NLP</w:t>
            </w:r>
          </w:p>
        </w:tc>
        <w:tc>
          <w:tcPr>
            <w:tcW w:w="7192" w:type="dxa"/>
          </w:tcPr>
          <w:p w14:paraId="42C8C69B" w14:textId="77777777" w:rsidR="00F719A6" w:rsidRPr="00BC71B4" w:rsidRDefault="00F719A6" w:rsidP="001D540A">
            <w:pPr>
              <w:spacing w:line="360" w:lineRule="auto"/>
              <w:jc w:val="center"/>
            </w:pPr>
            <w:r w:rsidRPr="00BC71B4">
              <w:t>Natural Language Processing</w:t>
            </w:r>
          </w:p>
        </w:tc>
      </w:tr>
      <w:tr w:rsidR="00F719A6" w:rsidRPr="00BC71B4" w14:paraId="3C8EB24A" w14:textId="77777777" w:rsidTr="00C87C9E">
        <w:trPr>
          <w:trHeight w:val="342"/>
        </w:trPr>
        <w:tc>
          <w:tcPr>
            <w:tcW w:w="1696" w:type="dxa"/>
          </w:tcPr>
          <w:p w14:paraId="35BDC010" w14:textId="77777777" w:rsidR="00F719A6" w:rsidRPr="00BC71B4" w:rsidRDefault="00F719A6" w:rsidP="001D540A">
            <w:pPr>
              <w:spacing w:line="360" w:lineRule="auto"/>
              <w:jc w:val="center"/>
            </w:pPr>
            <w:r w:rsidRPr="00BC71B4">
              <w:t>ARIMA</w:t>
            </w:r>
          </w:p>
        </w:tc>
        <w:tc>
          <w:tcPr>
            <w:tcW w:w="7192" w:type="dxa"/>
          </w:tcPr>
          <w:p w14:paraId="4B7E04E5" w14:textId="77777777" w:rsidR="00F719A6" w:rsidRPr="00BC71B4" w:rsidRDefault="00F719A6" w:rsidP="001D540A">
            <w:pPr>
              <w:spacing w:line="360" w:lineRule="auto"/>
              <w:jc w:val="center"/>
            </w:pPr>
            <w:r w:rsidRPr="00BC71B4">
              <w:t>Autoregressive Integrated Moving Average</w:t>
            </w:r>
          </w:p>
        </w:tc>
      </w:tr>
      <w:tr w:rsidR="00F719A6" w:rsidRPr="00BC71B4" w14:paraId="34691ADE" w14:textId="77777777" w:rsidTr="00C87C9E">
        <w:trPr>
          <w:trHeight w:val="342"/>
        </w:trPr>
        <w:tc>
          <w:tcPr>
            <w:tcW w:w="1696" w:type="dxa"/>
          </w:tcPr>
          <w:p w14:paraId="495A8657" w14:textId="77777777" w:rsidR="00F719A6" w:rsidRPr="00BC71B4" w:rsidRDefault="00F719A6" w:rsidP="001D540A">
            <w:pPr>
              <w:spacing w:line="360" w:lineRule="auto"/>
              <w:jc w:val="center"/>
            </w:pPr>
            <w:r w:rsidRPr="00BC71B4">
              <w:t>SRNN</w:t>
            </w:r>
          </w:p>
        </w:tc>
        <w:tc>
          <w:tcPr>
            <w:tcW w:w="7192" w:type="dxa"/>
          </w:tcPr>
          <w:p w14:paraId="30E0A00F" w14:textId="77777777" w:rsidR="00F719A6" w:rsidRPr="00BC71B4" w:rsidRDefault="00F719A6" w:rsidP="001D540A">
            <w:pPr>
              <w:spacing w:line="360" w:lineRule="auto"/>
              <w:jc w:val="center"/>
            </w:pPr>
            <w:r w:rsidRPr="00BC71B4">
              <w:t>Stacked Recurrent Neural Network</w:t>
            </w:r>
          </w:p>
        </w:tc>
      </w:tr>
      <w:tr w:rsidR="00F719A6" w:rsidRPr="00BC71B4" w14:paraId="05F3F7BA" w14:textId="77777777" w:rsidTr="00C87C9E">
        <w:trPr>
          <w:trHeight w:val="342"/>
        </w:trPr>
        <w:tc>
          <w:tcPr>
            <w:tcW w:w="1696" w:type="dxa"/>
          </w:tcPr>
          <w:p w14:paraId="3F389210" w14:textId="77777777" w:rsidR="00F719A6" w:rsidRPr="00BC71B4" w:rsidRDefault="00F719A6" w:rsidP="001D540A">
            <w:pPr>
              <w:spacing w:line="360" w:lineRule="auto"/>
              <w:jc w:val="center"/>
            </w:pPr>
            <w:r w:rsidRPr="00BC71B4">
              <w:t>DWNN</w:t>
            </w:r>
          </w:p>
        </w:tc>
        <w:tc>
          <w:tcPr>
            <w:tcW w:w="7192" w:type="dxa"/>
          </w:tcPr>
          <w:p w14:paraId="78483A5D" w14:textId="77777777" w:rsidR="00F719A6" w:rsidRPr="00BC71B4" w:rsidRDefault="00F719A6" w:rsidP="001D540A">
            <w:pPr>
              <w:spacing w:line="360" w:lineRule="auto"/>
              <w:jc w:val="center"/>
            </w:pPr>
            <w:r w:rsidRPr="00BC71B4">
              <w:t>Deep and Wide Neural Network</w:t>
            </w:r>
          </w:p>
        </w:tc>
      </w:tr>
      <w:tr w:rsidR="00F719A6" w:rsidRPr="00BC71B4" w14:paraId="2DBBD5B2" w14:textId="77777777" w:rsidTr="00C87C9E">
        <w:trPr>
          <w:trHeight w:val="342"/>
        </w:trPr>
        <w:tc>
          <w:tcPr>
            <w:tcW w:w="1696" w:type="dxa"/>
          </w:tcPr>
          <w:p w14:paraId="7B734A72" w14:textId="77777777" w:rsidR="00F719A6" w:rsidRPr="00BC71B4" w:rsidRDefault="00F719A6" w:rsidP="001D540A">
            <w:pPr>
              <w:spacing w:line="360" w:lineRule="auto"/>
              <w:jc w:val="center"/>
            </w:pPr>
            <w:r w:rsidRPr="00BC71B4">
              <w:t>MAE</w:t>
            </w:r>
          </w:p>
        </w:tc>
        <w:tc>
          <w:tcPr>
            <w:tcW w:w="7192" w:type="dxa"/>
          </w:tcPr>
          <w:p w14:paraId="10FBFA3E" w14:textId="77777777" w:rsidR="00F719A6" w:rsidRPr="00BC71B4" w:rsidRDefault="00F719A6" w:rsidP="001D540A">
            <w:pPr>
              <w:spacing w:line="360" w:lineRule="auto"/>
              <w:jc w:val="center"/>
            </w:pPr>
            <w:r w:rsidRPr="00BC71B4">
              <w:t>Mean Absolute Error</w:t>
            </w:r>
          </w:p>
        </w:tc>
      </w:tr>
      <w:tr w:rsidR="00F719A6" w:rsidRPr="00BC71B4" w14:paraId="60001B02" w14:textId="77777777" w:rsidTr="00C87C9E">
        <w:trPr>
          <w:trHeight w:val="342"/>
        </w:trPr>
        <w:tc>
          <w:tcPr>
            <w:tcW w:w="1696" w:type="dxa"/>
          </w:tcPr>
          <w:p w14:paraId="1A01D7D9" w14:textId="77777777" w:rsidR="00F719A6" w:rsidRPr="00BC71B4" w:rsidRDefault="00F719A6" w:rsidP="001D540A">
            <w:pPr>
              <w:spacing w:line="360" w:lineRule="auto"/>
              <w:jc w:val="center"/>
            </w:pPr>
            <w:r w:rsidRPr="00BC71B4">
              <w:t>MAPE</w:t>
            </w:r>
          </w:p>
        </w:tc>
        <w:tc>
          <w:tcPr>
            <w:tcW w:w="7192" w:type="dxa"/>
          </w:tcPr>
          <w:p w14:paraId="53C24C90" w14:textId="77777777" w:rsidR="00F719A6" w:rsidRPr="00BC71B4" w:rsidRDefault="00F719A6" w:rsidP="001D540A">
            <w:pPr>
              <w:spacing w:line="360" w:lineRule="auto"/>
              <w:jc w:val="center"/>
            </w:pPr>
            <w:r w:rsidRPr="00BC71B4">
              <w:t>Mean Absolute Percentage Error</w:t>
            </w:r>
          </w:p>
        </w:tc>
      </w:tr>
      <w:tr w:rsidR="00F719A6" w:rsidRPr="00BC71B4" w14:paraId="56536422" w14:textId="77777777" w:rsidTr="00C87C9E">
        <w:trPr>
          <w:trHeight w:val="342"/>
        </w:trPr>
        <w:tc>
          <w:tcPr>
            <w:tcW w:w="1696" w:type="dxa"/>
          </w:tcPr>
          <w:p w14:paraId="7F190EBD" w14:textId="77777777" w:rsidR="00F719A6" w:rsidRPr="00BC71B4" w:rsidRDefault="00F719A6" w:rsidP="001D540A">
            <w:pPr>
              <w:spacing w:line="360" w:lineRule="auto"/>
              <w:jc w:val="center"/>
            </w:pPr>
            <w:r w:rsidRPr="00BC71B4">
              <w:t>RMSE</w:t>
            </w:r>
          </w:p>
        </w:tc>
        <w:tc>
          <w:tcPr>
            <w:tcW w:w="7192" w:type="dxa"/>
          </w:tcPr>
          <w:p w14:paraId="7F5761E4" w14:textId="77777777" w:rsidR="00F719A6" w:rsidRPr="00BC71B4" w:rsidRDefault="00F719A6" w:rsidP="001D540A">
            <w:pPr>
              <w:spacing w:line="360" w:lineRule="auto"/>
              <w:jc w:val="center"/>
            </w:pPr>
            <w:r w:rsidRPr="00BC71B4">
              <w:t>Root Mean Square Error</w:t>
            </w:r>
          </w:p>
        </w:tc>
      </w:tr>
      <w:tr w:rsidR="00F719A6" w:rsidRPr="00BC71B4" w14:paraId="1072A31B" w14:textId="77777777" w:rsidTr="00C87C9E">
        <w:trPr>
          <w:trHeight w:val="342"/>
        </w:trPr>
        <w:tc>
          <w:tcPr>
            <w:tcW w:w="1696" w:type="dxa"/>
          </w:tcPr>
          <w:p w14:paraId="58355360" w14:textId="77777777" w:rsidR="00F719A6" w:rsidRPr="00BC71B4" w:rsidRDefault="00F719A6" w:rsidP="001D540A">
            <w:pPr>
              <w:spacing w:line="360" w:lineRule="auto"/>
              <w:jc w:val="center"/>
            </w:pPr>
            <w:r w:rsidRPr="00BC71B4">
              <w:t>EDA</w:t>
            </w:r>
          </w:p>
        </w:tc>
        <w:tc>
          <w:tcPr>
            <w:tcW w:w="7192" w:type="dxa"/>
          </w:tcPr>
          <w:p w14:paraId="10CC80B7" w14:textId="77777777" w:rsidR="00F719A6" w:rsidRPr="00BC71B4" w:rsidRDefault="00F719A6" w:rsidP="001D540A">
            <w:pPr>
              <w:spacing w:line="360" w:lineRule="auto"/>
              <w:jc w:val="center"/>
            </w:pPr>
            <w:r w:rsidRPr="00BC71B4">
              <w:t>Exploratory Data Analysis</w:t>
            </w:r>
          </w:p>
        </w:tc>
      </w:tr>
      <w:tr w:rsidR="00F719A6" w:rsidRPr="00BC71B4" w14:paraId="133EF0E5" w14:textId="77777777" w:rsidTr="00C87C9E">
        <w:trPr>
          <w:trHeight w:val="342"/>
        </w:trPr>
        <w:tc>
          <w:tcPr>
            <w:tcW w:w="1696" w:type="dxa"/>
          </w:tcPr>
          <w:p w14:paraId="12D5EBE8" w14:textId="195B7D1C" w:rsidR="00F719A6" w:rsidRPr="00BC71B4" w:rsidRDefault="00F719A6" w:rsidP="001D540A">
            <w:pPr>
              <w:spacing w:line="360" w:lineRule="auto"/>
              <w:jc w:val="center"/>
            </w:pPr>
            <w:r>
              <w:t>VWAP</w:t>
            </w:r>
          </w:p>
        </w:tc>
        <w:tc>
          <w:tcPr>
            <w:tcW w:w="7192" w:type="dxa"/>
          </w:tcPr>
          <w:p w14:paraId="33C7CE37" w14:textId="1EEE8FDA" w:rsidR="00F719A6" w:rsidRPr="00BC71B4" w:rsidRDefault="00F719A6" w:rsidP="001D540A">
            <w:pPr>
              <w:spacing w:line="360" w:lineRule="auto"/>
              <w:jc w:val="center"/>
            </w:pPr>
            <w:r w:rsidRPr="00F719A6">
              <w:t>Volume Weighted Average Price</w:t>
            </w:r>
          </w:p>
        </w:tc>
      </w:tr>
      <w:tr w:rsidR="00F719A6" w:rsidRPr="00BC71B4" w14:paraId="7741DE37" w14:textId="77777777" w:rsidTr="00C87C9E">
        <w:trPr>
          <w:trHeight w:val="342"/>
        </w:trPr>
        <w:tc>
          <w:tcPr>
            <w:tcW w:w="1696" w:type="dxa"/>
          </w:tcPr>
          <w:p w14:paraId="50EDE35D" w14:textId="282F8029" w:rsidR="00F719A6" w:rsidRPr="00BC71B4" w:rsidRDefault="00F719A6" w:rsidP="001D540A">
            <w:pPr>
              <w:spacing w:line="360" w:lineRule="auto"/>
              <w:jc w:val="center"/>
            </w:pPr>
            <w:r>
              <w:t>PLR</w:t>
            </w:r>
          </w:p>
        </w:tc>
        <w:tc>
          <w:tcPr>
            <w:tcW w:w="7192" w:type="dxa"/>
          </w:tcPr>
          <w:p w14:paraId="5138487E" w14:textId="30A4496F" w:rsidR="00F719A6" w:rsidRPr="00BC71B4" w:rsidRDefault="00F719A6" w:rsidP="001D540A">
            <w:pPr>
              <w:spacing w:line="360" w:lineRule="auto"/>
              <w:jc w:val="center"/>
            </w:pPr>
            <w:r>
              <w:t>Piecewise Linear Regression</w:t>
            </w:r>
          </w:p>
        </w:tc>
      </w:tr>
      <w:tr w:rsidR="00F719A6" w:rsidRPr="00BC71B4" w14:paraId="6414883C" w14:textId="77777777" w:rsidTr="00C87C9E">
        <w:trPr>
          <w:trHeight w:val="342"/>
        </w:trPr>
        <w:tc>
          <w:tcPr>
            <w:tcW w:w="1696" w:type="dxa"/>
          </w:tcPr>
          <w:p w14:paraId="2D3F86CF" w14:textId="48A6E630" w:rsidR="00F719A6" w:rsidRPr="00BC71B4" w:rsidRDefault="00F719A6" w:rsidP="001D540A">
            <w:pPr>
              <w:spacing w:line="360" w:lineRule="auto"/>
              <w:jc w:val="center"/>
            </w:pPr>
            <w:r w:rsidRPr="00162AB6">
              <w:t>ES</w:t>
            </w:r>
          </w:p>
        </w:tc>
        <w:tc>
          <w:tcPr>
            <w:tcW w:w="7192" w:type="dxa"/>
          </w:tcPr>
          <w:p w14:paraId="79238E3C" w14:textId="55822337" w:rsidR="00F719A6" w:rsidRPr="00BC71B4" w:rsidRDefault="00F719A6" w:rsidP="001D540A">
            <w:pPr>
              <w:spacing w:line="360" w:lineRule="auto"/>
              <w:jc w:val="center"/>
            </w:pPr>
            <w:r>
              <w:t>Exponential Smoothening</w:t>
            </w:r>
          </w:p>
        </w:tc>
      </w:tr>
      <w:tr w:rsidR="00F719A6" w:rsidRPr="00BC71B4" w14:paraId="631617BA" w14:textId="77777777" w:rsidTr="00C87C9E">
        <w:trPr>
          <w:trHeight w:val="342"/>
        </w:trPr>
        <w:tc>
          <w:tcPr>
            <w:tcW w:w="1696" w:type="dxa"/>
          </w:tcPr>
          <w:p w14:paraId="30F3C38D" w14:textId="72ED029C" w:rsidR="00F719A6" w:rsidRPr="00BC71B4" w:rsidRDefault="00412A26" w:rsidP="001D540A">
            <w:pPr>
              <w:spacing w:line="360" w:lineRule="auto"/>
              <w:jc w:val="center"/>
            </w:pPr>
            <w:r>
              <w:t>RMSprop</w:t>
            </w:r>
          </w:p>
        </w:tc>
        <w:tc>
          <w:tcPr>
            <w:tcW w:w="7192" w:type="dxa"/>
          </w:tcPr>
          <w:p w14:paraId="12A1C52D" w14:textId="406ABB24" w:rsidR="00F719A6" w:rsidRPr="00BC71B4" w:rsidRDefault="00412A26" w:rsidP="001D540A">
            <w:pPr>
              <w:tabs>
                <w:tab w:val="left" w:pos="952"/>
              </w:tabs>
              <w:spacing w:line="360" w:lineRule="auto"/>
              <w:jc w:val="center"/>
            </w:pPr>
            <w:r w:rsidRPr="00412A26">
              <w:t>Root Mean Squared Propagation</w:t>
            </w:r>
          </w:p>
        </w:tc>
      </w:tr>
      <w:tr w:rsidR="00F719A6" w:rsidRPr="00BC71B4" w14:paraId="28AC713E" w14:textId="77777777" w:rsidTr="00C87C9E">
        <w:trPr>
          <w:trHeight w:val="342"/>
        </w:trPr>
        <w:tc>
          <w:tcPr>
            <w:tcW w:w="1696" w:type="dxa"/>
          </w:tcPr>
          <w:p w14:paraId="47E48A4B" w14:textId="4DD30EDC" w:rsidR="00F719A6" w:rsidRPr="00BC71B4" w:rsidRDefault="00412A26" w:rsidP="001D540A">
            <w:pPr>
              <w:spacing w:line="360" w:lineRule="auto"/>
              <w:jc w:val="center"/>
            </w:pPr>
            <w:r>
              <w:lastRenderedPageBreak/>
              <w:t>ReLU</w:t>
            </w:r>
          </w:p>
        </w:tc>
        <w:tc>
          <w:tcPr>
            <w:tcW w:w="7192" w:type="dxa"/>
          </w:tcPr>
          <w:p w14:paraId="259A39E9" w14:textId="599A1EB5" w:rsidR="00F719A6" w:rsidRPr="00BC71B4" w:rsidRDefault="00412A26" w:rsidP="001D540A">
            <w:pPr>
              <w:tabs>
                <w:tab w:val="left" w:pos="2086"/>
              </w:tabs>
              <w:spacing w:line="360" w:lineRule="auto"/>
              <w:jc w:val="center"/>
            </w:pPr>
            <w:r w:rsidRPr="00412A26">
              <w:t>Rectified Linear Un</w:t>
            </w:r>
            <w:r>
              <w:t>it</w:t>
            </w:r>
          </w:p>
        </w:tc>
      </w:tr>
      <w:tr w:rsidR="00F719A6" w:rsidRPr="00BC71B4" w14:paraId="0EDD26FD" w14:textId="77777777" w:rsidTr="00C87C9E">
        <w:trPr>
          <w:trHeight w:val="342"/>
        </w:trPr>
        <w:tc>
          <w:tcPr>
            <w:tcW w:w="1696" w:type="dxa"/>
          </w:tcPr>
          <w:p w14:paraId="66DE04CA" w14:textId="22B134FF" w:rsidR="00F719A6" w:rsidRPr="00BC71B4" w:rsidRDefault="00412A26" w:rsidP="001D540A">
            <w:pPr>
              <w:spacing w:line="360" w:lineRule="auto"/>
              <w:jc w:val="center"/>
            </w:pPr>
            <w:r>
              <w:t>MSE</w:t>
            </w:r>
          </w:p>
        </w:tc>
        <w:tc>
          <w:tcPr>
            <w:tcW w:w="7192" w:type="dxa"/>
          </w:tcPr>
          <w:p w14:paraId="6E6AB636" w14:textId="0898DC4D" w:rsidR="00F719A6" w:rsidRPr="00BC71B4" w:rsidRDefault="00412A26" w:rsidP="001D540A">
            <w:pPr>
              <w:tabs>
                <w:tab w:val="left" w:pos="1678"/>
              </w:tabs>
              <w:spacing w:line="360" w:lineRule="auto"/>
              <w:jc w:val="center"/>
            </w:pPr>
            <w:r>
              <w:t>Mean Squared Error</w:t>
            </w:r>
          </w:p>
        </w:tc>
      </w:tr>
      <w:tr w:rsidR="00412A26" w:rsidRPr="00BC71B4" w14:paraId="70ECE776" w14:textId="77777777" w:rsidTr="00C87C9E">
        <w:trPr>
          <w:trHeight w:val="342"/>
        </w:trPr>
        <w:tc>
          <w:tcPr>
            <w:tcW w:w="1696" w:type="dxa"/>
          </w:tcPr>
          <w:p w14:paraId="6BDC11BD" w14:textId="6B9EDE07" w:rsidR="00412A26" w:rsidRDefault="00D2207A" w:rsidP="001D540A">
            <w:pPr>
              <w:spacing w:line="360" w:lineRule="auto"/>
              <w:jc w:val="center"/>
            </w:pPr>
            <w:r w:rsidRPr="00C54230">
              <w:t>SAE</w:t>
            </w:r>
          </w:p>
        </w:tc>
        <w:tc>
          <w:tcPr>
            <w:tcW w:w="7192" w:type="dxa"/>
          </w:tcPr>
          <w:p w14:paraId="74A17405" w14:textId="18FF0552" w:rsidR="00412A26" w:rsidRDefault="00D2207A" w:rsidP="001D540A">
            <w:pPr>
              <w:tabs>
                <w:tab w:val="left" w:pos="1678"/>
              </w:tabs>
              <w:spacing w:line="360" w:lineRule="auto"/>
              <w:jc w:val="center"/>
            </w:pPr>
            <w:r>
              <w:t>Stacked Auto Encoder</w:t>
            </w:r>
          </w:p>
        </w:tc>
      </w:tr>
      <w:tr w:rsidR="00F719A6" w:rsidRPr="00BC71B4" w14:paraId="01F21851" w14:textId="77777777" w:rsidTr="00C87C9E">
        <w:trPr>
          <w:trHeight w:val="342"/>
        </w:trPr>
        <w:tc>
          <w:tcPr>
            <w:tcW w:w="1696" w:type="dxa"/>
          </w:tcPr>
          <w:p w14:paraId="07E1BA73" w14:textId="6CEE0653" w:rsidR="00F719A6" w:rsidRPr="00BC71B4" w:rsidRDefault="00D2207A" w:rsidP="001D540A">
            <w:pPr>
              <w:spacing w:line="360" w:lineRule="auto"/>
              <w:jc w:val="center"/>
            </w:pPr>
            <w:r>
              <w:t>WT</w:t>
            </w:r>
          </w:p>
        </w:tc>
        <w:tc>
          <w:tcPr>
            <w:tcW w:w="7192" w:type="dxa"/>
          </w:tcPr>
          <w:p w14:paraId="79BA7A48" w14:textId="2D1CE3B3" w:rsidR="00F719A6" w:rsidRPr="00BC71B4" w:rsidRDefault="00D2207A" w:rsidP="001D540A">
            <w:pPr>
              <w:spacing w:line="360" w:lineRule="auto"/>
              <w:jc w:val="center"/>
            </w:pPr>
            <w:r>
              <w:t>Wavelet Transform</w:t>
            </w:r>
          </w:p>
        </w:tc>
      </w:tr>
      <w:tr w:rsidR="00412A26" w:rsidRPr="00BC71B4" w14:paraId="2CD1E6E7" w14:textId="77777777" w:rsidTr="00C87C9E">
        <w:trPr>
          <w:trHeight w:val="342"/>
        </w:trPr>
        <w:tc>
          <w:tcPr>
            <w:tcW w:w="1696" w:type="dxa"/>
          </w:tcPr>
          <w:p w14:paraId="4F104AC9" w14:textId="7D7E9534" w:rsidR="00412A26" w:rsidRPr="00BC71B4" w:rsidRDefault="00D2207A" w:rsidP="001D540A">
            <w:pPr>
              <w:spacing w:line="360" w:lineRule="auto"/>
              <w:jc w:val="center"/>
            </w:pPr>
            <w:r w:rsidRPr="00C54230">
              <w:t>AE</w:t>
            </w:r>
          </w:p>
        </w:tc>
        <w:tc>
          <w:tcPr>
            <w:tcW w:w="7192" w:type="dxa"/>
          </w:tcPr>
          <w:p w14:paraId="3F11E6D9" w14:textId="3C1975AB" w:rsidR="00412A26" w:rsidRPr="00BC71B4" w:rsidRDefault="00D2207A" w:rsidP="001D540A">
            <w:pPr>
              <w:spacing w:line="360" w:lineRule="auto"/>
              <w:jc w:val="center"/>
            </w:pPr>
            <w:r>
              <w:t>Auto Encoder</w:t>
            </w:r>
          </w:p>
        </w:tc>
      </w:tr>
      <w:tr w:rsidR="00412A26" w:rsidRPr="00BC71B4" w14:paraId="47A84071" w14:textId="77777777" w:rsidTr="00C87C9E">
        <w:trPr>
          <w:trHeight w:val="342"/>
        </w:trPr>
        <w:tc>
          <w:tcPr>
            <w:tcW w:w="1696" w:type="dxa"/>
          </w:tcPr>
          <w:p w14:paraId="5AFD1B58" w14:textId="5C60D810" w:rsidR="00412A26" w:rsidRPr="00BC71B4" w:rsidRDefault="00810B3F" w:rsidP="001D540A">
            <w:pPr>
              <w:spacing w:line="360" w:lineRule="auto"/>
              <w:jc w:val="center"/>
            </w:pPr>
            <w:r>
              <w:t>RAF</w:t>
            </w:r>
          </w:p>
        </w:tc>
        <w:tc>
          <w:tcPr>
            <w:tcW w:w="7192" w:type="dxa"/>
          </w:tcPr>
          <w:p w14:paraId="3B0EF3B5" w14:textId="58158A18" w:rsidR="00412A26" w:rsidRPr="00BC71B4" w:rsidRDefault="00810B3F" w:rsidP="001D540A">
            <w:pPr>
              <w:spacing w:line="360" w:lineRule="auto"/>
              <w:jc w:val="center"/>
            </w:pPr>
            <w:r>
              <w:t>Random Forest</w:t>
            </w:r>
          </w:p>
        </w:tc>
      </w:tr>
      <w:tr w:rsidR="00412A26" w:rsidRPr="00BC71B4" w14:paraId="3212DBE9" w14:textId="77777777" w:rsidTr="00C87C9E">
        <w:trPr>
          <w:trHeight w:val="342"/>
        </w:trPr>
        <w:tc>
          <w:tcPr>
            <w:tcW w:w="1696" w:type="dxa"/>
          </w:tcPr>
          <w:p w14:paraId="059C9E2B" w14:textId="1D2825D3" w:rsidR="00412A26" w:rsidRPr="00BC71B4" w:rsidRDefault="00810B3F" w:rsidP="001D540A">
            <w:pPr>
              <w:spacing w:line="360" w:lineRule="auto"/>
              <w:jc w:val="center"/>
            </w:pPr>
            <w:r>
              <w:t>LOG</w:t>
            </w:r>
          </w:p>
        </w:tc>
        <w:tc>
          <w:tcPr>
            <w:tcW w:w="7192" w:type="dxa"/>
          </w:tcPr>
          <w:p w14:paraId="646C840D" w14:textId="734BCBE3" w:rsidR="00412A26" w:rsidRPr="00BC71B4" w:rsidRDefault="00810B3F" w:rsidP="001D540A">
            <w:pPr>
              <w:spacing w:line="360" w:lineRule="auto"/>
              <w:jc w:val="center"/>
            </w:pPr>
            <w:r>
              <w:t>Logistic Regression Classifier</w:t>
            </w:r>
          </w:p>
        </w:tc>
      </w:tr>
      <w:tr w:rsidR="00412A26" w:rsidRPr="00BC71B4" w14:paraId="29CF5F2B" w14:textId="77777777" w:rsidTr="00C87C9E">
        <w:trPr>
          <w:trHeight w:val="342"/>
        </w:trPr>
        <w:tc>
          <w:tcPr>
            <w:tcW w:w="1696" w:type="dxa"/>
          </w:tcPr>
          <w:p w14:paraId="2179D86D" w14:textId="1303000C" w:rsidR="00412A26" w:rsidRPr="00BC71B4" w:rsidRDefault="00810B3F" w:rsidP="001D540A">
            <w:pPr>
              <w:spacing w:line="360" w:lineRule="auto"/>
              <w:jc w:val="center"/>
            </w:pPr>
            <w:r>
              <w:t>DFP</w:t>
            </w:r>
          </w:p>
        </w:tc>
        <w:tc>
          <w:tcPr>
            <w:tcW w:w="7192" w:type="dxa"/>
          </w:tcPr>
          <w:p w14:paraId="5A7085F1" w14:textId="78EFEC28" w:rsidR="00412A26" w:rsidRPr="00BC71B4" w:rsidRDefault="00810B3F" w:rsidP="001D540A">
            <w:pPr>
              <w:spacing w:line="360" w:lineRule="auto"/>
              <w:jc w:val="center"/>
            </w:pPr>
            <w:r>
              <w:t>D</w:t>
            </w:r>
            <w:r w:rsidRPr="00481D00">
              <w:t xml:space="preserve">eep </w:t>
            </w:r>
            <w:r>
              <w:t>F</w:t>
            </w:r>
            <w:r w:rsidRPr="00481D00">
              <w:t xml:space="preserve">eature </w:t>
            </w:r>
            <w:r>
              <w:t>P</w:t>
            </w:r>
            <w:r w:rsidRPr="00481D00">
              <w:t>olicy</w:t>
            </w:r>
          </w:p>
        </w:tc>
      </w:tr>
      <w:tr w:rsidR="00810B3F" w:rsidRPr="00BC71B4" w14:paraId="265BA284" w14:textId="77777777" w:rsidTr="00C87C9E">
        <w:trPr>
          <w:trHeight w:val="342"/>
        </w:trPr>
        <w:tc>
          <w:tcPr>
            <w:tcW w:w="1696" w:type="dxa"/>
          </w:tcPr>
          <w:p w14:paraId="2B6731DF" w14:textId="13B64387" w:rsidR="00810B3F" w:rsidRDefault="00810B3F" w:rsidP="001D540A">
            <w:pPr>
              <w:spacing w:line="360" w:lineRule="auto"/>
              <w:jc w:val="center"/>
            </w:pPr>
            <w:r>
              <w:t>NMSE</w:t>
            </w:r>
          </w:p>
        </w:tc>
        <w:tc>
          <w:tcPr>
            <w:tcW w:w="7192" w:type="dxa"/>
          </w:tcPr>
          <w:p w14:paraId="30F0F109" w14:textId="1F123ADE" w:rsidR="00810B3F" w:rsidRDefault="00810B3F" w:rsidP="001D540A">
            <w:pPr>
              <w:spacing w:line="360" w:lineRule="auto"/>
              <w:jc w:val="center"/>
            </w:pPr>
            <w:r>
              <w:t>Normalised Mean Squared Error</w:t>
            </w:r>
          </w:p>
        </w:tc>
      </w:tr>
      <w:tr w:rsidR="00810B3F" w:rsidRPr="00BC71B4" w14:paraId="3AA302C1" w14:textId="77777777" w:rsidTr="00C87C9E">
        <w:trPr>
          <w:trHeight w:val="342"/>
        </w:trPr>
        <w:tc>
          <w:tcPr>
            <w:tcW w:w="1696" w:type="dxa"/>
          </w:tcPr>
          <w:p w14:paraId="54621C0E" w14:textId="633B8B9C" w:rsidR="00810B3F" w:rsidRDefault="00810B3F" w:rsidP="001D540A">
            <w:pPr>
              <w:spacing w:line="360" w:lineRule="auto"/>
              <w:jc w:val="center"/>
            </w:pPr>
            <w:r>
              <w:t>NL</w:t>
            </w:r>
          </w:p>
        </w:tc>
        <w:tc>
          <w:tcPr>
            <w:tcW w:w="7192" w:type="dxa"/>
          </w:tcPr>
          <w:p w14:paraId="52DB1AE1" w14:textId="55EE4A81" w:rsidR="00810B3F" w:rsidRDefault="00810B3F" w:rsidP="001D540A">
            <w:pPr>
              <w:spacing w:line="360" w:lineRule="auto"/>
              <w:jc w:val="center"/>
            </w:pPr>
            <w:r>
              <w:t>Neuron Level</w:t>
            </w:r>
          </w:p>
        </w:tc>
      </w:tr>
      <w:tr w:rsidR="00810B3F" w:rsidRPr="00BC71B4" w14:paraId="431A150D" w14:textId="77777777" w:rsidTr="00C87C9E">
        <w:trPr>
          <w:trHeight w:val="342"/>
        </w:trPr>
        <w:tc>
          <w:tcPr>
            <w:tcW w:w="1696" w:type="dxa"/>
          </w:tcPr>
          <w:p w14:paraId="14DC7B43" w14:textId="742BDD2F" w:rsidR="00810B3F" w:rsidRDefault="00810B3F" w:rsidP="001D540A">
            <w:pPr>
              <w:spacing w:line="360" w:lineRule="auto"/>
              <w:jc w:val="center"/>
            </w:pPr>
            <w:r>
              <w:t>SL</w:t>
            </w:r>
          </w:p>
        </w:tc>
        <w:tc>
          <w:tcPr>
            <w:tcW w:w="7192" w:type="dxa"/>
          </w:tcPr>
          <w:p w14:paraId="69718577" w14:textId="0D0FA105" w:rsidR="00810B3F" w:rsidRDefault="00810B3F" w:rsidP="001D540A">
            <w:pPr>
              <w:spacing w:line="360" w:lineRule="auto"/>
              <w:jc w:val="center"/>
            </w:pPr>
            <w:r>
              <w:t>Synapse Level</w:t>
            </w:r>
          </w:p>
        </w:tc>
      </w:tr>
      <w:tr w:rsidR="00810B3F" w:rsidRPr="00BC71B4" w14:paraId="62906B8C" w14:textId="77777777" w:rsidTr="00C87C9E">
        <w:trPr>
          <w:trHeight w:val="342"/>
        </w:trPr>
        <w:tc>
          <w:tcPr>
            <w:tcW w:w="1696" w:type="dxa"/>
          </w:tcPr>
          <w:p w14:paraId="780B04B9" w14:textId="001180CC" w:rsidR="00810B3F" w:rsidRDefault="00810B3F" w:rsidP="001D540A">
            <w:pPr>
              <w:spacing w:line="360" w:lineRule="auto"/>
              <w:jc w:val="center"/>
            </w:pPr>
            <w:r>
              <w:t>FNN</w:t>
            </w:r>
          </w:p>
        </w:tc>
        <w:tc>
          <w:tcPr>
            <w:tcW w:w="7192" w:type="dxa"/>
          </w:tcPr>
          <w:p w14:paraId="59C12AB6" w14:textId="1622B5C9" w:rsidR="00810B3F" w:rsidRDefault="00810B3F" w:rsidP="001D540A">
            <w:pPr>
              <w:spacing w:line="360" w:lineRule="auto"/>
              <w:jc w:val="center"/>
            </w:pPr>
            <w:r>
              <w:t>Feedforward Neural Network</w:t>
            </w:r>
          </w:p>
        </w:tc>
      </w:tr>
      <w:tr w:rsidR="00810B3F" w:rsidRPr="00BC71B4" w14:paraId="219E04EC" w14:textId="77777777" w:rsidTr="00C87C9E">
        <w:trPr>
          <w:trHeight w:val="342"/>
        </w:trPr>
        <w:tc>
          <w:tcPr>
            <w:tcW w:w="1696" w:type="dxa"/>
          </w:tcPr>
          <w:p w14:paraId="6E9DA756" w14:textId="12CA2346" w:rsidR="00810B3F" w:rsidRDefault="00810B3F" w:rsidP="001D540A">
            <w:pPr>
              <w:spacing w:line="360" w:lineRule="auto"/>
              <w:jc w:val="center"/>
            </w:pPr>
            <w:r w:rsidRPr="00810B3F">
              <w:t>DJIA</w:t>
            </w:r>
          </w:p>
        </w:tc>
        <w:tc>
          <w:tcPr>
            <w:tcW w:w="7192" w:type="dxa"/>
          </w:tcPr>
          <w:p w14:paraId="312989F3" w14:textId="680C4A82" w:rsidR="00810B3F" w:rsidRDefault="00810B3F" w:rsidP="001D540A">
            <w:pPr>
              <w:spacing w:line="360" w:lineRule="auto"/>
              <w:jc w:val="center"/>
            </w:pPr>
            <w:r w:rsidRPr="00810B3F">
              <w:t>Dow Jones Industrial Average</w:t>
            </w:r>
          </w:p>
        </w:tc>
      </w:tr>
      <w:tr w:rsidR="00810B3F" w:rsidRPr="00BC71B4" w14:paraId="10EB1358" w14:textId="77777777" w:rsidTr="00C87C9E">
        <w:trPr>
          <w:trHeight w:val="342"/>
        </w:trPr>
        <w:tc>
          <w:tcPr>
            <w:tcW w:w="1696" w:type="dxa"/>
          </w:tcPr>
          <w:p w14:paraId="36313B67" w14:textId="495F8239" w:rsidR="00810B3F" w:rsidRPr="00810B3F" w:rsidRDefault="00810B3F" w:rsidP="001D540A">
            <w:pPr>
              <w:spacing w:line="360" w:lineRule="auto"/>
              <w:jc w:val="center"/>
            </w:pPr>
            <w:r>
              <w:t>NYSE</w:t>
            </w:r>
          </w:p>
        </w:tc>
        <w:tc>
          <w:tcPr>
            <w:tcW w:w="7192" w:type="dxa"/>
          </w:tcPr>
          <w:p w14:paraId="19C0B4F6" w14:textId="79AF559A" w:rsidR="00810B3F" w:rsidRPr="00810B3F" w:rsidRDefault="00810B3F" w:rsidP="001D540A">
            <w:pPr>
              <w:spacing w:line="360" w:lineRule="auto"/>
              <w:jc w:val="center"/>
            </w:pPr>
            <w:r>
              <w:t>New York Stock Exchange</w:t>
            </w:r>
          </w:p>
        </w:tc>
      </w:tr>
      <w:tr w:rsidR="00B64B29" w:rsidRPr="00BC71B4" w14:paraId="25545DB3" w14:textId="77777777" w:rsidTr="00C87C9E">
        <w:trPr>
          <w:trHeight w:val="342"/>
        </w:trPr>
        <w:tc>
          <w:tcPr>
            <w:tcW w:w="1696" w:type="dxa"/>
          </w:tcPr>
          <w:p w14:paraId="352F5899" w14:textId="32AEE3CD" w:rsidR="00B64B29" w:rsidRDefault="00B64B29" w:rsidP="001D540A">
            <w:pPr>
              <w:spacing w:line="360" w:lineRule="auto"/>
              <w:jc w:val="center"/>
            </w:pPr>
            <w:r w:rsidRPr="005E5BD6">
              <w:t>DWNN</w:t>
            </w:r>
          </w:p>
        </w:tc>
        <w:tc>
          <w:tcPr>
            <w:tcW w:w="7192" w:type="dxa"/>
          </w:tcPr>
          <w:p w14:paraId="7466C304" w14:textId="55554E4D" w:rsidR="00B64B29" w:rsidRDefault="00B64B29" w:rsidP="001D540A">
            <w:pPr>
              <w:spacing w:line="360" w:lineRule="auto"/>
              <w:jc w:val="center"/>
            </w:pPr>
            <w:r>
              <w:t>Deep and Wide Neural Network</w:t>
            </w:r>
          </w:p>
        </w:tc>
      </w:tr>
      <w:tr w:rsidR="00B64B29" w:rsidRPr="00BC71B4" w14:paraId="29A52FF2" w14:textId="77777777" w:rsidTr="00C87C9E">
        <w:trPr>
          <w:trHeight w:val="342"/>
        </w:trPr>
        <w:tc>
          <w:tcPr>
            <w:tcW w:w="1696" w:type="dxa"/>
          </w:tcPr>
          <w:p w14:paraId="5D703F5D" w14:textId="75AC18F6" w:rsidR="00B64B29" w:rsidRDefault="000C2FC0" w:rsidP="001D540A">
            <w:pPr>
              <w:spacing w:line="360" w:lineRule="auto"/>
              <w:jc w:val="center"/>
            </w:pPr>
            <w:r>
              <w:t>SFM</w:t>
            </w:r>
          </w:p>
        </w:tc>
        <w:tc>
          <w:tcPr>
            <w:tcW w:w="7192" w:type="dxa"/>
          </w:tcPr>
          <w:p w14:paraId="363BA7E8" w14:textId="093F3769" w:rsidR="00B64B29" w:rsidRDefault="000C2FC0" w:rsidP="001D540A">
            <w:pPr>
              <w:spacing w:line="360" w:lineRule="auto"/>
              <w:jc w:val="center"/>
            </w:pPr>
            <w:r w:rsidRPr="002E0E55">
              <w:t>State Frequency Memory</w:t>
            </w:r>
          </w:p>
        </w:tc>
      </w:tr>
      <w:tr w:rsidR="00B64B29" w:rsidRPr="00BC71B4" w14:paraId="58ED9A23" w14:textId="77777777" w:rsidTr="00C87C9E">
        <w:trPr>
          <w:trHeight w:val="342"/>
        </w:trPr>
        <w:tc>
          <w:tcPr>
            <w:tcW w:w="1696" w:type="dxa"/>
          </w:tcPr>
          <w:p w14:paraId="2BEB9D14" w14:textId="2BE8FA30" w:rsidR="00B64B29" w:rsidRDefault="000C2FC0" w:rsidP="001D540A">
            <w:pPr>
              <w:spacing w:line="360" w:lineRule="auto"/>
              <w:jc w:val="center"/>
            </w:pPr>
            <w:r>
              <w:t>DFT</w:t>
            </w:r>
          </w:p>
        </w:tc>
        <w:tc>
          <w:tcPr>
            <w:tcW w:w="7192" w:type="dxa"/>
          </w:tcPr>
          <w:p w14:paraId="08F5CE07" w14:textId="6B482194" w:rsidR="00B64B29" w:rsidRDefault="000C2FC0" w:rsidP="001D540A">
            <w:pPr>
              <w:spacing w:line="360" w:lineRule="auto"/>
              <w:jc w:val="center"/>
            </w:pPr>
            <w:r>
              <w:t>Discrete Fourier Transform</w:t>
            </w:r>
          </w:p>
        </w:tc>
      </w:tr>
      <w:tr w:rsidR="00B64B29" w:rsidRPr="00BC71B4" w14:paraId="75D9E37C" w14:textId="77777777" w:rsidTr="00C87C9E">
        <w:trPr>
          <w:trHeight w:val="342"/>
        </w:trPr>
        <w:tc>
          <w:tcPr>
            <w:tcW w:w="1696" w:type="dxa"/>
          </w:tcPr>
          <w:p w14:paraId="47894CDA" w14:textId="194442A5" w:rsidR="00B64B29" w:rsidRDefault="000C2FC0" w:rsidP="001D540A">
            <w:pPr>
              <w:spacing w:line="360" w:lineRule="auto"/>
              <w:jc w:val="center"/>
            </w:pPr>
            <w:r>
              <w:t>IFT</w:t>
            </w:r>
          </w:p>
        </w:tc>
        <w:tc>
          <w:tcPr>
            <w:tcW w:w="7192" w:type="dxa"/>
          </w:tcPr>
          <w:p w14:paraId="79561112" w14:textId="1C7D3479" w:rsidR="00B64B29" w:rsidRDefault="000C2FC0" w:rsidP="001D540A">
            <w:pPr>
              <w:spacing w:line="360" w:lineRule="auto"/>
              <w:jc w:val="center"/>
            </w:pPr>
            <w:r>
              <w:t>Inverse Fourier Transform</w:t>
            </w:r>
          </w:p>
        </w:tc>
      </w:tr>
      <w:tr w:rsidR="00B64B29" w:rsidRPr="00BC71B4" w14:paraId="7769D8CB" w14:textId="77777777" w:rsidTr="00C87C9E">
        <w:trPr>
          <w:trHeight w:val="342"/>
        </w:trPr>
        <w:tc>
          <w:tcPr>
            <w:tcW w:w="1696" w:type="dxa"/>
          </w:tcPr>
          <w:p w14:paraId="3F05FE36" w14:textId="20BE8F51" w:rsidR="00B64B29" w:rsidRDefault="000C2FC0" w:rsidP="001D540A">
            <w:pPr>
              <w:spacing w:line="360" w:lineRule="auto"/>
              <w:jc w:val="center"/>
            </w:pPr>
            <w:r>
              <w:t>BPTT</w:t>
            </w:r>
          </w:p>
        </w:tc>
        <w:tc>
          <w:tcPr>
            <w:tcW w:w="7192" w:type="dxa"/>
          </w:tcPr>
          <w:p w14:paraId="63F6355B" w14:textId="2711F5EE" w:rsidR="00B64B29" w:rsidRDefault="000C2FC0" w:rsidP="001D540A">
            <w:pPr>
              <w:pStyle w:val="NormalWeb"/>
              <w:spacing w:line="360" w:lineRule="auto"/>
              <w:jc w:val="center"/>
            </w:pPr>
            <w:r w:rsidRPr="000C2FC0">
              <w:t>Back-Propagation Through Time</w:t>
            </w:r>
          </w:p>
        </w:tc>
      </w:tr>
      <w:tr w:rsidR="000C2FC0" w:rsidRPr="00BC71B4" w14:paraId="77AA2DF6" w14:textId="77777777" w:rsidTr="00C87C9E">
        <w:trPr>
          <w:trHeight w:val="342"/>
        </w:trPr>
        <w:tc>
          <w:tcPr>
            <w:tcW w:w="1696" w:type="dxa"/>
          </w:tcPr>
          <w:p w14:paraId="087A8BED" w14:textId="46320004" w:rsidR="000C2FC0" w:rsidRDefault="000C2FC0" w:rsidP="001D540A">
            <w:pPr>
              <w:spacing w:line="360" w:lineRule="auto"/>
              <w:jc w:val="center"/>
            </w:pPr>
            <w:r>
              <w:t>AR</w:t>
            </w:r>
          </w:p>
        </w:tc>
        <w:tc>
          <w:tcPr>
            <w:tcW w:w="7192" w:type="dxa"/>
          </w:tcPr>
          <w:p w14:paraId="6056A94F" w14:textId="0C96335F" w:rsidR="000C2FC0" w:rsidRPr="000C2FC0" w:rsidRDefault="000C2FC0" w:rsidP="001D540A">
            <w:pPr>
              <w:pStyle w:val="NormalWeb"/>
              <w:spacing w:line="360" w:lineRule="auto"/>
              <w:jc w:val="center"/>
            </w:pPr>
            <w:r w:rsidRPr="00D0529B">
              <w:t>Autoregressive</w:t>
            </w:r>
          </w:p>
        </w:tc>
      </w:tr>
      <w:tr w:rsidR="000C2FC0" w:rsidRPr="00BC71B4" w14:paraId="6DA87156" w14:textId="77777777" w:rsidTr="00C87C9E">
        <w:trPr>
          <w:trHeight w:val="342"/>
        </w:trPr>
        <w:tc>
          <w:tcPr>
            <w:tcW w:w="1696" w:type="dxa"/>
          </w:tcPr>
          <w:p w14:paraId="793F9965" w14:textId="0217ED1C" w:rsidR="000C2FC0" w:rsidRDefault="000C2FC0" w:rsidP="001D540A">
            <w:pPr>
              <w:spacing w:line="360" w:lineRule="auto"/>
              <w:jc w:val="center"/>
            </w:pPr>
            <w:r>
              <w:t>AIC</w:t>
            </w:r>
          </w:p>
        </w:tc>
        <w:tc>
          <w:tcPr>
            <w:tcW w:w="7192" w:type="dxa"/>
          </w:tcPr>
          <w:p w14:paraId="17ECACA8" w14:textId="3616CD27" w:rsidR="000C2FC0" w:rsidRPr="000C2FC0" w:rsidRDefault="000C2FC0" w:rsidP="001D540A">
            <w:pPr>
              <w:pStyle w:val="NormalWeb"/>
              <w:spacing w:line="360" w:lineRule="auto"/>
              <w:jc w:val="center"/>
            </w:pPr>
            <w:r>
              <w:t>A</w:t>
            </w:r>
            <w:r w:rsidRPr="000C2FC0">
              <w:t xml:space="preserve">kaike </w:t>
            </w:r>
            <w:r>
              <w:t>I</w:t>
            </w:r>
            <w:r w:rsidRPr="000C2FC0">
              <w:t xml:space="preserve">nformation </w:t>
            </w:r>
            <w:r>
              <w:t>C</w:t>
            </w:r>
            <w:r w:rsidRPr="000C2FC0">
              <w:t>riterion</w:t>
            </w:r>
          </w:p>
        </w:tc>
      </w:tr>
      <w:tr w:rsidR="000C2FC0" w:rsidRPr="00BC71B4" w14:paraId="75D82362" w14:textId="77777777" w:rsidTr="00C87C9E">
        <w:trPr>
          <w:trHeight w:val="342"/>
        </w:trPr>
        <w:tc>
          <w:tcPr>
            <w:tcW w:w="1696" w:type="dxa"/>
          </w:tcPr>
          <w:p w14:paraId="6EC1B295" w14:textId="4D02D7D8" w:rsidR="000C2FC0" w:rsidRDefault="000C2FC0" w:rsidP="001D540A">
            <w:pPr>
              <w:spacing w:line="360" w:lineRule="auto"/>
              <w:jc w:val="center"/>
            </w:pPr>
            <w:r>
              <w:t>BIC</w:t>
            </w:r>
          </w:p>
        </w:tc>
        <w:tc>
          <w:tcPr>
            <w:tcW w:w="7192" w:type="dxa"/>
          </w:tcPr>
          <w:p w14:paraId="17ECE349" w14:textId="744AC283" w:rsidR="000C2FC0" w:rsidRPr="000C2FC0" w:rsidRDefault="000C2FC0" w:rsidP="001D540A">
            <w:pPr>
              <w:pStyle w:val="NormalWeb"/>
              <w:spacing w:line="360" w:lineRule="auto"/>
              <w:jc w:val="center"/>
            </w:pPr>
            <w:r>
              <w:t>Bayesian</w:t>
            </w:r>
            <w:r w:rsidRPr="000C2FC0">
              <w:t xml:space="preserve"> </w:t>
            </w:r>
            <w:r>
              <w:t>I</w:t>
            </w:r>
            <w:r w:rsidRPr="000C2FC0">
              <w:t xml:space="preserve">nformation </w:t>
            </w:r>
            <w:r>
              <w:t>C</w:t>
            </w:r>
            <w:r w:rsidRPr="000C2FC0">
              <w:t>riterion</w:t>
            </w:r>
          </w:p>
        </w:tc>
      </w:tr>
      <w:tr w:rsidR="000C2FC0" w:rsidRPr="00BC71B4" w14:paraId="642E86E5" w14:textId="77777777" w:rsidTr="00C87C9E">
        <w:trPr>
          <w:trHeight w:val="342"/>
        </w:trPr>
        <w:tc>
          <w:tcPr>
            <w:tcW w:w="1696" w:type="dxa"/>
          </w:tcPr>
          <w:p w14:paraId="1E12D11C" w14:textId="3DA8B2BD" w:rsidR="000C2FC0" w:rsidRDefault="000C2FC0" w:rsidP="001D540A">
            <w:pPr>
              <w:spacing w:line="360" w:lineRule="auto"/>
              <w:jc w:val="center"/>
            </w:pPr>
            <w:r>
              <w:t>MAD</w:t>
            </w:r>
          </w:p>
        </w:tc>
        <w:tc>
          <w:tcPr>
            <w:tcW w:w="7192" w:type="dxa"/>
          </w:tcPr>
          <w:p w14:paraId="52ECDEDC" w14:textId="060F7990" w:rsidR="000C2FC0" w:rsidRPr="000C2FC0" w:rsidRDefault="000C2FC0" w:rsidP="001D540A">
            <w:pPr>
              <w:pStyle w:val="NormalWeb"/>
              <w:spacing w:line="360" w:lineRule="auto"/>
              <w:jc w:val="center"/>
            </w:pPr>
            <w:r w:rsidRPr="000C2FC0">
              <w:t>Mean Absolute Deviation</w:t>
            </w:r>
          </w:p>
        </w:tc>
      </w:tr>
      <w:tr w:rsidR="000C2FC0" w:rsidRPr="00BC71B4" w14:paraId="7256F722" w14:textId="77777777" w:rsidTr="00C87C9E">
        <w:trPr>
          <w:trHeight w:val="342"/>
        </w:trPr>
        <w:tc>
          <w:tcPr>
            <w:tcW w:w="1696" w:type="dxa"/>
          </w:tcPr>
          <w:p w14:paraId="36BDC99E" w14:textId="5A051A2D" w:rsidR="000C2FC0" w:rsidRDefault="00683F38" w:rsidP="001D540A">
            <w:pPr>
              <w:spacing w:line="360" w:lineRule="auto"/>
              <w:jc w:val="center"/>
            </w:pPr>
            <w:r>
              <w:t>VAE</w:t>
            </w:r>
          </w:p>
        </w:tc>
        <w:tc>
          <w:tcPr>
            <w:tcW w:w="7192" w:type="dxa"/>
          </w:tcPr>
          <w:p w14:paraId="29EC892B" w14:textId="41AFE723" w:rsidR="000C2FC0" w:rsidRPr="000C2FC0" w:rsidRDefault="00683F38" w:rsidP="001D540A">
            <w:pPr>
              <w:pStyle w:val="NormalWeb"/>
              <w:spacing w:line="360" w:lineRule="auto"/>
              <w:jc w:val="center"/>
            </w:pPr>
            <w:r w:rsidRPr="00877084">
              <w:t>Variational Autoencoder</w:t>
            </w:r>
          </w:p>
        </w:tc>
      </w:tr>
      <w:tr w:rsidR="00683F38" w:rsidRPr="00BC71B4" w14:paraId="1445CD89" w14:textId="77777777" w:rsidTr="00C87C9E">
        <w:trPr>
          <w:trHeight w:val="342"/>
        </w:trPr>
        <w:tc>
          <w:tcPr>
            <w:tcW w:w="1696" w:type="dxa"/>
          </w:tcPr>
          <w:p w14:paraId="096ACB9F" w14:textId="678318D2" w:rsidR="00683F38" w:rsidRDefault="00683F38" w:rsidP="001D540A">
            <w:pPr>
              <w:spacing w:line="360" w:lineRule="auto"/>
              <w:jc w:val="center"/>
            </w:pPr>
            <w:r>
              <w:t>MCC</w:t>
            </w:r>
          </w:p>
        </w:tc>
        <w:tc>
          <w:tcPr>
            <w:tcW w:w="7192" w:type="dxa"/>
          </w:tcPr>
          <w:p w14:paraId="6112409E" w14:textId="3E515AFB" w:rsidR="002D550C" w:rsidRPr="00877084" w:rsidRDefault="00683F38" w:rsidP="002D550C">
            <w:pPr>
              <w:pStyle w:val="NormalWeb"/>
              <w:spacing w:line="360" w:lineRule="auto"/>
              <w:jc w:val="center"/>
            </w:pPr>
            <w:r w:rsidRPr="00683F38">
              <w:t xml:space="preserve">Matthews </w:t>
            </w:r>
            <w:r>
              <w:t>C</w:t>
            </w:r>
            <w:r w:rsidRPr="00683F38">
              <w:t xml:space="preserve">orrelation </w:t>
            </w:r>
            <w:r>
              <w:t>C</w:t>
            </w:r>
            <w:r w:rsidR="002D550C">
              <w:t>oefficient</w:t>
            </w:r>
          </w:p>
        </w:tc>
      </w:tr>
      <w:tr w:rsidR="002D550C" w:rsidRPr="00BC71B4" w14:paraId="5ECAAD24" w14:textId="77777777" w:rsidTr="00C87C9E">
        <w:trPr>
          <w:trHeight w:val="342"/>
        </w:trPr>
        <w:tc>
          <w:tcPr>
            <w:tcW w:w="1696" w:type="dxa"/>
          </w:tcPr>
          <w:p w14:paraId="7CC2ED0E" w14:textId="20613404" w:rsidR="002D550C" w:rsidRDefault="002D550C" w:rsidP="001D540A">
            <w:pPr>
              <w:spacing w:line="360" w:lineRule="auto"/>
              <w:jc w:val="center"/>
            </w:pPr>
            <w:r>
              <w:t>ROI</w:t>
            </w:r>
          </w:p>
        </w:tc>
        <w:tc>
          <w:tcPr>
            <w:tcW w:w="7192" w:type="dxa"/>
          </w:tcPr>
          <w:p w14:paraId="5D0D3582" w14:textId="4C15538C" w:rsidR="002D550C" w:rsidRPr="00683F38" w:rsidRDefault="002D550C" w:rsidP="002D550C">
            <w:pPr>
              <w:pStyle w:val="NormalWeb"/>
              <w:spacing w:line="360" w:lineRule="auto"/>
              <w:jc w:val="center"/>
            </w:pPr>
            <w:r>
              <w:t>Return on Investment</w:t>
            </w:r>
          </w:p>
        </w:tc>
      </w:tr>
    </w:tbl>
    <w:p w14:paraId="0456BC63" w14:textId="0E85E661" w:rsidR="008D5157" w:rsidRDefault="008D5157" w:rsidP="001D540A">
      <w:pPr>
        <w:spacing w:line="360" w:lineRule="auto"/>
      </w:pPr>
    </w:p>
    <w:p w14:paraId="41E3C47F" w14:textId="59F60AE3" w:rsidR="008D5157" w:rsidRDefault="008D5157" w:rsidP="001D540A">
      <w:pPr>
        <w:spacing w:line="360" w:lineRule="auto"/>
      </w:pPr>
    </w:p>
    <w:p w14:paraId="4F0C7CA2" w14:textId="2D162859" w:rsidR="008D5157" w:rsidRDefault="008D5157" w:rsidP="001D540A">
      <w:pPr>
        <w:spacing w:line="360" w:lineRule="auto"/>
      </w:pPr>
    </w:p>
    <w:p w14:paraId="2D7748B6" w14:textId="43A551E7" w:rsidR="008D5157" w:rsidRDefault="008D5157" w:rsidP="001D540A">
      <w:pPr>
        <w:spacing w:line="360" w:lineRule="auto"/>
      </w:pPr>
    </w:p>
    <w:p w14:paraId="3843DBB1" w14:textId="1E4FE7CD" w:rsidR="003E09A9" w:rsidRDefault="003E09A9" w:rsidP="001D540A">
      <w:pPr>
        <w:spacing w:line="360" w:lineRule="auto"/>
      </w:pPr>
    </w:p>
    <w:p w14:paraId="7A7C566C" w14:textId="0F0C5ADC" w:rsidR="003E09A9" w:rsidRDefault="003E09A9" w:rsidP="001D540A">
      <w:pPr>
        <w:spacing w:line="360" w:lineRule="auto"/>
      </w:pPr>
    </w:p>
    <w:p w14:paraId="68065381" w14:textId="55BE74CC" w:rsidR="003E09A9" w:rsidRDefault="003E09A9" w:rsidP="001D540A">
      <w:pPr>
        <w:spacing w:line="360" w:lineRule="auto"/>
      </w:pPr>
    </w:p>
    <w:p w14:paraId="5E7AD6A3" w14:textId="39321406" w:rsidR="00C95B8B" w:rsidRDefault="00C95B8B" w:rsidP="001D540A">
      <w:pPr>
        <w:pStyle w:val="NormalWeb"/>
        <w:spacing w:line="360" w:lineRule="auto"/>
      </w:pPr>
      <w:r>
        <w:rPr>
          <w:rFonts w:ascii="TimesNewRomanPS" w:hAnsi="TimesNewRomanPS"/>
          <w:b/>
          <w:bCs/>
        </w:rPr>
        <w:lastRenderedPageBreak/>
        <w:t>CHAPTER 1: INTRODUCTION</w:t>
      </w:r>
    </w:p>
    <w:p w14:paraId="025F154A" w14:textId="665735EA" w:rsidR="00C95B8B" w:rsidRDefault="00C95B8B" w:rsidP="001D540A">
      <w:pPr>
        <w:pStyle w:val="NormalWeb"/>
        <w:numPr>
          <w:ilvl w:val="1"/>
          <w:numId w:val="5"/>
        </w:numPr>
        <w:spacing w:line="360" w:lineRule="auto"/>
        <w:rPr>
          <w:rFonts w:ascii="TimesNewRomanPS" w:hAnsi="TimesNewRomanPS"/>
          <w:b/>
          <w:bCs/>
        </w:rPr>
      </w:pPr>
      <w:r>
        <w:rPr>
          <w:rFonts w:ascii="TimesNewRomanPS" w:hAnsi="TimesNewRomanPS"/>
          <w:b/>
          <w:bCs/>
        </w:rPr>
        <w:t>Background of the Study</w:t>
      </w:r>
    </w:p>
    <w:p w14:paraId="45CDD0A8" w14:textId="3F9B8E27" w:rsidR="00C95B8B" w:rsidRDefault="00C95B8B" w:rsidP="001D540A">
      <w:pPr>
        <w:spacing w:line="360" w:lineRule="auto"/>
        <w:jc w:val="both"/>
      </w:pPr>
      <w:r w:rsidRPr="00BC71B4">
        <w:t xml:space="preserve">Portfolio management is the dynamic cycle of consistently redistributing a measure of financial assets into various diverse monetary investment products, where the objective is to boost the returns while limiting the risk as much as possible. According to the study by </w:t>
      </w:r>
      <w:r w:rsidRPr="00BC71B4">
        <w:fldChar w:fldCharType="begin"/>
      </w:r>
      <w:r w:rsidR="00E86E5E">
        <w:instrText xml:space="preserve"> ADDIN ZOTERO_ITEM CSL_CITATION {"citationID":"l2PqAj6A","properties":{"formattedCitation":"(B. Li &amp; Hoi, 2013)","plainCitation":"(B. Li &amp; Hoi, 2013)","noteIndex":0},"citationItems":[{"id":33,"uris":["http://zotero.org/users/local/g8lD94u9/items/BFDJHQ4I"],"uri":["http://zotero.org/users/local/g8lD94u9/items/BFDJHQ4I"],"itemData":{"id":33,"type":"article-journal","abstract":"Online portfolio selection is a fundamental problem in computational finance, which has been extensively studied across several research communities, including finance, statistics, artificial intelligence, machine learning, and data mining, etc. This article aims to provide a comprehensive survey and a structural understanding of published online portfolio selection techniques. From an online machine learning perspective, we first formulate online portfolio selection as a sequential decision problem, and then survey a variety of state-of-the-art approaches, which are grouped into several major categories, including benchmarks, \"Follow-the-Winner\" approaches, \"Follow-the-Loser\" approaches, \"Pattern-Matching\" based approaches, and \"Meta-Learning Algorithms\". In addition to the problem formulation and related algorithms, we also discuss the relationship of these algorithms with the Capital Growth theory in order to better understand the similarities and differences of their underlying trading ideas. This article aims to provide a timely and comprehensive survey for both machine learning and data mining researchers in academia and quantitative portfolio managers in the financial industry to help them understand the state-of-the-art and facilitate their research and practical applications. We also discuss some open issues and evaluate some emerging new trends for future research directions.","container-title":"arXiv:1212.2129 [cs, q-fin]","note":"arXiv: 1212.2129","source":"arXiv.org","title":"Online Portfolio Selection: A Survey","title-short":"Online Portfolio Selection","URL":"http://arxiv.org/abs/1212.2129","author":[{"family":"Li","given":"Bin"},{"family":"Hoi","given":"Steven C. H."}],"accessed":{"date-parts":[["2021",8,7]]},"issued":{"date-parts":[["2013",5,19]]}}}],"schema":"https://github.com/citation-style-language/schema/raw/master/csl-citation.json"} </w:instrText>
      </w:r>
      <w:r w:rsidRPr="00BC71B4">
        <w:fldChar w:fldCharType="separate"/>
      </w:r>
      <w:r w:rsidR="00E86E5E">
        <w:rPr>
          <w:noProof/>
        </w:rPr>
        <w:t>(B. Li &amp; Hoi, 2013)</w:t>
      </w:r>
      <w:r w:rsidRPr="00BC71B4">
        <w:fldChar w:fldCharType="end"/>
      </w:r>
      <w:r w:rsidRPr="00BC71B4">
        <w:t xml:space="preserve">, Traditional portfolio management strategies can be categorized into four classes, “Follow the Winner”, “Follow the Loser”, “Pattern Matching”, and “Meta Learning” </w:t>
      </w:r>
    </w:p>
    <w:p w14:paraId="04B9B597" w14:textId="77777777" w:rsidR="00C95B8B" w:rsidRPr="00BC71B4" w:rsidRDefault="00C95B8B" w:rsidP="001D540A">
      <w:pPr>
        <w:spacing w:line="360" w:lineRule="auto"/>
        <w:jc w:val="both"/>
      </w:pPr>
    </w:p>
    <w:p w14:paraId="73D2F314" w14:textId="2CAA7A6D" w:rsidR="00C95B8B" w:rsidRDefault="00C95B8B" w:rsidP="001D540A">
      <w:pPr>
        <w:spacing w:line="360" w:lineRule="auto"/>
        <w:jc w:val="both"/>
      </w:pPr>
      <w:r w:rsidRPr="00BC71B4">
        <w:t xml:space="preserve">“Follow the Winner”, attempts to asymptotically accomplish a same growth rate (expected log return) as that of an ideal strategy. According to the “Follow-the-Loser” strategy, wealth should be transferred from winning assets to losing ones, which seems contradictory as per common sense but according to multiple observations, it often generates remarkable results. “Pattern Matching” algorithms anticipate the subsequent market distribution based on the sampled distribution and explicitly optimizes the portfolio using the sampled distribution as per study by </w:t>
      </w:r>
      <w:r w:rsidRPr="00BC71B4">
        <w:fldChar w:fldCharType="begin"/>
      </w:r>
      <w:r w:rsidRPr="00BC71B4">
        <w:instrText xml:space="preserve"> ADDIN ZOTERO_ITEM CSL_CITATION {"citationID":"RceOzRqx","properties":{"formattedCitation":"(Gyorfi et al., 2006)","plainCitation":"(Gyorfi et al., 2006)","noteIndex":0},"citationItems":[{"id":37,"uris":["http://zotero.org/users/local/g8lD94u9/items/XCVQ9YAR"],"uri":["http://zotero.org/users/local/g8lD94u9/items/XCVQ9YAR"],"itemData":{"id":37,"type":"article-journal","container-title":"Mathematical Finance","DOI":"10.1111/j.1467-9965.2006.00274.x","ISSN":"0960-1627, 1467-9965","issue":"2","journalAbbreviation":"Mathematical Finance","language":"en","page":"337-357","source":"DOI.org (Crossref)","title":"NONPARAMETRIC KERNEL-BASED SEQUENTIAL INVESTMENT STRATEGIES","volume":"16","author":[{"family":"Gyorfi","given":"Laszlo"},{"family":"Lugosi","given":"Gabor"},{"family":"Udina","given":"Frederic"}],"issued":{"date-parts":[["2006",4]]}}}],"schema":"https://github.com/citation-style-language/schema/raw/master/csl-citation.json"} </w:instrText>
      </w:r>
      <w:r w:rsidRPr="00BC71B4">
        <w:fldChar w:fldCharType="separate"/>
      </w:r>
      <w:r w:rsidRPr="00BC71B4">
        <w:rPr>
          <w:noProof/>
        </w:rPr>
        <w:t>(Gyorfi et al., 2006)</w:t>
      </w:r>
      <w:r w:rsidRPr="00BC71B4">
        <w:fldChar w:fldCharType="end"/>
      </w:r>
      <w:r w:rsidRPr="00BC71B4">
        <w:t xml:space="preserve">. Lastly, “Meta Learning” strategy consolidates multiple methodologies of different classifications to achieve more consistent and predictable results </w:t>
      </w:r>
      <w:r w:rsidRPr="00BC71B4">
        <w:fldChar w:fldCharType="begin"/>
      </w:r>
      <w:r w:rsidRPr="00BC71B4">
        <w:instrText xml:space="preserve"> ADDIN ZOTERO_ITEM CSL_CITATION {"citationID":"WcOHT99j","properties":{"formattedCitation":"(Das &amp; Banerjee, 2011)","plainCitation":"(Das &amp; Banerjee, 2011)","noteIndex":0},"citationItems":[{"id":38,"uris":["http://zotero.org/users/local/g8lD94u9/items/8768HTL2"],"uri":["http://zotero.org/users/local/g8lD94u9/items/8768HTL2"],"itemData":{"id":38,"type":"paper-conference","container-title":"Proceedings of the 17th ACM SIGKDD international conference on Knowledge discovery and data mining - KDD '11","DOI":"10.1145/2020408.2020588","event":"the 17th ACM SIGKDD international conference","event-place":"San Diego, California, USA","ISBN":"978-1-4503-0813-7","language":"en","page":"1163","publisher":"ACM Press","publisher-place":"San Diego, California, USA","source":"DOI.org (Crossref)","title":"Meta optimization and its application to portfolio selection","URL":"http://dl.acm.org/citation.cfm?doid=2020408.2020588","author":[{"family":"Das","given":"Puja"},{"family":"Banerjee","given":"Arindam"}],"accessed":{"date-parts":[["2021",8,7]]},"issued":{"date-parts":[["2011"]]}}}],"schema":"https://github.com/citation-style-language/schema/raw/master/csl-citation.json"} </w:instrText>
      </w:r>
      <w:r w:rsidRPr="00BC71B4">
        <w:fldChar w:fldCharType="separate"/>
      </w:r>
      <w:r w:rsidRPr="00BC71B4">
        <w:rPr>
          <w:noProof/>
        </w:rPr>
        <w:t>(Das &amp; Banerjee, 2011)</w:t>
      </w:r>
      <w:r w:rsidRPr="00BC71B4">
        <w:fldChar w:fldCharType="end"/>
      </w:r>
      <w:r w:rsidRPr="00BC71B4">
        <w:t>.</w:t>
      </w:r>
    </w:p>
    <w:p w14:paraId="23277214" w14:textId="77777777" w:rsidR="00C95B8B" w:rsidRPr="00BC71B4" w:rsidRDefault="00C95B8B" w:rsidP="001D540A">
      <w:pPr>
        <w:spacing w:line="360" w:lineRule="auto"/>
        <w:jc w:val="both"/>
      </w:pPr>
    </w:p>
    <w:p w14:paraId="1127ABEF" w14:textId="5C3975DF" w:rsidR="00C95B8B" w:rsidRDefault="00C95B8B" w:rsidP="001D540A">
      <w:pPr>
        <w:spacing w:line="360" w:lineRule="auto"/>
        <w:jc w:val="both"/>
      </w:pPr>
      <w:r w:rsidRPr="00BC71B4">
        <w:t>Many Deep Learning based approaches have been explored for financial stock market prediction so far. However, the majority of them attempt to forecast price changes or trends for a selected number of assets where the focus is on the said assets only rather than the momentum of the market itself. As per design, a neural network generate</w:t>
      </w:r>
      <w:r>
        <w:t>s</w:t>
      </w:r>
      <w:r w:rsidRPr="00BC71B4">
        <w:t xml:space="preserve"> an output vector of asset prices for the upcoming time period using just historical raw price data (OHLCV) of the financial assets as input. The trading agent can then take action based on the prediction. This can simply be termed as a supervised learning regression problem, and it is straightforward to implement. As a result, the accuracy of these price prediction-based algorithms is largely dependent on their performance, and it turns out that capturing future market momentum is challenging.</w:t>
      </w:r>
    </w:p>
    <w:p w14:paraId="236BCC85" w14:textId="77777777" w:rsidR="00C95B8B" w:rsidRPr="00BC71B4" w:rsidRDefault="00C95B8B" w:rsidP="001D540A">
      <w:pPr>
        <w:spacing w:line="360" w:lineRule="auto"/>
        <w:jc w:val="both"/>
      </w:pPr>
    </w:p>
    <w:p w14:paraId="0E96123B" w14:textId="27EF0475" w:rsidR="00C95B8B" w:rsidRDefault="00C95B8B" w:rsidP="001D540A">
      <w:pPr>
        <w:spacing w:line="360" w:lineRule="auto"/>
        <w:jc w:val="both"/>
      </w:pPr>
      <w:r w:rsidRPr="00BC71B4">
        <w:t xml:space="preserve">In order to manage the portfolio efficiently to maximize returns based on the momentum of the market, it is essential to choose quality assets themselves rather than only focus on the trading strategy itself. The quality of assets may depend on the intrinsic factor of the asset itself like Current Volume, Price Change %, Market Cap, Volatility, </w:t>
      </w:r>
      <w:r w:rsidR="00F26B21" w:rsidRPr="00BC71B4">
        <w:t>and Nearness</w:t>
      </w:r>
      <w:r w:rsidRPr="00BC71B4">
        <w:t xml:space="preserve"> to 52W High etc. </w:t>
      </w:r>
      <w:r w:rsidRPr="00BC71B4">
        <w:lastRenderedPageBreak/>
        <w:t>along with its historical price itself. These intrinsic attributes also depend on some extrinsic factors like the sentiments regarding the asset, the sector of the asset and the market momentum itself.</w:t>
      </w:r>
    </w:p>
    <w:p w14:paraId="1F01D5A9" w14:textId="77777777" w:rsidR="00C95B8B" w:rsidRDefault="00C95B8B" w:rsidP="001D540A">
      <w:pPr>
        <w:spacing w:line="360" w:lineRule="auto"/>
        <w:jc w:val="both"/>
      </w:pPr>
    </w:p>
    <w:p w14:paraId="065C2445" w14:textId="77777777" w:rsidR="00C95B8B" w:rsidRPr="00BC71B4" w:rsidRDefault="00C95B8B" w:rsidP="001D540A">
      <w:pPr>
        <w:spacing w:line="360" w:lineRule="auto"/>
        <w:jc w:val="both"/>
      </w:pPr>
      <w:r w:rsidRPr="00BC71B4">
        <w:t>The most frequently researched financial application field is financial time series forecasting, specifically asset price forecasting where the major focus is always on predicting underlying asset's next movement. This was the focus of the majority of the existing DL implementations. Despite the existence of several sub-problems like price forecasting for Stocks, Indexes, Forex, Cryptocurrency, Bonds, Commodities, Volatility and many more, the fundamental elements in all of these applications are very similar.</w:t>
      </w:r>
    </w:p>
    <w:p w14:paraId="17E82391" w14:textId="77777777" w:rsidR="00C95B8B" w:rsidRPr="00BC71B4" w:rsidRDefault="00C95B8B" w:rsidP="001D540A">
      <w:pPr>
        <w:spacing w:line="360" w:lineRule="auto"/>
        <w:jc w:val="both"/>
      </w:pPr>
    </w:p>
    <w:p w14:paraId="3FA92381" w14:textId="77777777" w:rsidR="00C95B8B" w:rsidRPr="00BC71B4" w:rsidRDefault="00C95B8B" w:rsidP="001D540A">
      <w:pPr>
        <w:spacing w:line="360" w:lineRule="auto"/>
        <w:jc w:val="both"/>
      </w:pPr>
      <w:r w:rsidRPr="00BC71B4">
        <w:t>Based on their dependent output, which can be either price prediction or price movement prediction, the studies can be divided into two groups. Although price prediction can be termed as a fundamental regression problem, in majority of its applications, correctly recognizing the directional movement or momentum is more essential than precise price predictions. Due to this, analysts regard trend forecasting, or anticipating the directional movement of the price, to be more important field of research than precise prediction of price. In this case, trend/momentum prediction turns into a classification problem. As per certain studies, only up and down price movement (2-class problem) are taken into account but neutral movement is also taken into account in others (3-class problem).</w:t>
      </w:r>
    </w:p>
    <w:p w14:paraId="56C3DDAF" w14:textId="77777777" w:rsidR="00C95B8B" w:rsidRPr="00BC71B4" w:rsidRDefault="00C95B8B" w:rsidP="001D540A">
      <w:pPr>
        <w:spacing w:line="360" w:lineRule="auto"/>
      </w:pPr>
    </w:p>
    <w:p w14:paraId="331C69E7" w14:textId="77777777" w:rsidR="00C95B8B" w:rsidRPr="00BC71B4" w:rsidRDefault="00C95B8B" w:rsidP="001D540A">
      <w:pPr>
        <w:spacing w:line="360" w:lineRule="auto"/>
        <w:jc w:val="both"/>
      </w:pPr>
      <w:r w:rsidRPr="00BC71B4">
        <w:t xml:space="preserve">DL models like LSTM and its variations, as well as certain hybrid models, have dominated the financial time series forecasting arena. Because LSTM by design is built to exploit the temporal features of any time series </w:t>
      </w:r>
      <w:r>
        <w:t>data</w:t>
      </w:r>
      <w:r w:rsidRPr="00BC71B4">
        <w:t xml:space="preserve">, identifying financial time series signals is a closely examined and useful application. Some analysts, on the other hand, choose to extract relevant characteristics from time series </w:t>
      </w:r>
      <w:r>
        <w:t xml:space="preserve">data </w:t>
      </w:r>
      <w:r w:rsidRPr="00BC71B4">
        <w:t>or modify time series</w:t>
      </w:r>
      <w:r>
        <w:t xml:space="preserve"> data</w:t>
      </w:r>
      <w:r w:rsidRPr="00BC71B4">
        <w:t xml:space="preserve"> such that following financial data is fixed in time. This means that the model can be trained correctly and better test performance can be achieved on unseen data regardless of the data order. DFNN and CNNs were the primarily used models in those implementations.</w:t>
      </w:r>
    </w:p>
    <w:p w14:paraId="73725293" w14:textId="77777777" w:rsidR="00C95B8B" w:rsidRPr="00BC71B4" w:rsidRDefault="00C95B8B" w:rsidP="001D540A">
      <w:pPr>
        <w:spacing w:line="360" w:lineRule="auto"/>
        <w:jc w:val="both"/>
      </w:pPr>
    </w:p>
    <w:p w14:paraId="32FD3DFE" w14:textId="00CBC304" w:rsidR="00C95B8B" w:rsidRDefault="00C95B8B" w:rsidP="004D4392">
      <w:pPr>
        <w:pStyle w:val="NormalWeb"/>
        <w:spacing w:line="360" w:lineRule="auto"/>
        <w:rPr>
          <w:rFonts w:ascii="TimesNewRomanPS" w:hAnsi="TimesNewRomanPS"/>
          <w:b/>
          <w:bCs/>
        </w:rPr>
      </w:pPr>
    </w:p>
    <w:p w14:paraId="0C77D93B" w14:textId="77777777" w:rsidR="00C95B8B" w:rsidRDefault="00C95B8B" w:rsidP="001D540A">
      <w:pPr>
        <w:pStyle w:val="NormalWeb"/>
        <w:spacing w:line="360" w:lineRule="auto"/>
        <w:ind w:left="360"/>
        <w:rPr>
          <w:rFonts w:ascii="TimesNewRomanPS" w:hAnsi="TimesNewRomanPS"/>
          <w:b/>
          <w:bCs/>
        </w:rPr>
      </w:pPr>
    </w:p>
    <w:p w14:paraId="4DA4ED44" w14:textId="77777777" w:rsidR="00AD4584" w:rsidRDefault="00C95B8B" w:rsidP="001D540A">
      <w:pPr>
        <w:pStyle w:val="NormalWeb"/>
        <w:numPr>
          <w:ilvl w:val="1"/>
          <w:numId w:val="5"/>
        </w:numPr>
        <w:spacing w:line="360" w:lineRule="auto"/>
        <w:rPr>
          <w:rFonts w:ascii="TimesNewRomanPS" w:hAnsi="TimesNewRomanPS"/>
          <w:b/>
          <w:bCs/>
        </w:rPr>
      </w:pPr>
      <w:r w:rsidRPr="00C95B8B">
        <w:rPr>
          <w:b/>
          <w:bCs/>
        </w:rPr>
        <w:lastRenderedPageBreak/>
        <w:t>Aims and Objectives</w:t>
      </w:r>
    </w:p>
    <w:p w14:paraId="66C539E7" w14:textId="100291ED" w:rsidR="00C95B8B" w:rsidRPr="00AD4584" w:rsidRDefault="00C95B8B" w:rsidP="001D540A">
      <w:pPr>
        <w:pStyle w:val="NormalWeb"/>
        <w:spacing w:line="360" w:lineRule="auto"/>
        <w:rPr>
          <w:rFonts w:ascii="TimesNewRomanPS" w:hAnsi="TimesNewRomanPS"/>
          <w:b/>
          <w:bCs/>
        </w:rPr>
      </w:pPr>
      <w:r w:rsidRPr="00BC71B4">
        <w:t xml:space="preserve">This study is aimed at building a strategy to optimise the financial asset portfolio in order to achieve maximum returns based on a chosen period. More emphasis is given on choosing the assets itself based on their intrinsic attributes along with their historical price data so that depending on the momentum of the market, we always choose quality assets with positive momentum. Most of these attributes can be calculated using the historical price data.  </w:t>
      </w:r>
    </w:p>
    <w:p w14:paraId="3E754E5F" w14:textId="6DB1F364" w:rsidR="00C95B8B" w:rsidRPr="00BC71B4" w:rsidRDefault="00C95B8B" w:rsidP="001D540A">
      <w:pPr>
        <w:spacing w:line="360" w:lineRule="auto"/>
        <w:jc w:val="both"/>
      </w:pPr>
      <w:r w:rsidRPr="00BC71B4">
        <w:t xml:space="preserve">Various Traditional and Deep </w:t>
      </w:r>
      <w:r w:rsidR="00F26B21" w:rsidRPr="00BC71B4">
        <w:t>Learning based</w:t>
      </w:r>
      <w:r w:rsidRPr="00BC71B4">
        <w:t xml:space="preserve"> approaches will be compared for this asset selection strategy to see how the returns of the selected assets compare to fixed indexes like </w:t>
      </w:r>
      <w:r w:rsidR="00F26B21" w:rsidRPr="00BC71B4">
        <w:t>NIFTY50 and</w:t>
      </w:r>
      <w:r w:rsidRPr="00BC71B4">
        <w:t xml:space="preserve"> SENSEX.</w:t>
      </w:r>
    </w:p>
    <w:p w14:paraId="354C6DDA" w14:textId="77777777" w:rsidR="00C95B8B" w:rsidRPr="00BC71B4" w:rsidRDefault="00C95B8B" w:rsidP="001D540A">
      <w:pPr>
        <w:spacing w:line="360" w:lineRule="auto"/>
      </w:pPr>
    </w:p>
    <w:p w14:paraId="501F07C8" w14:textId="77777777" w:rsidR="00C95B8B" w:rsidRPr="00BC71B4" w:rsidRDefault="00C95B8B" w:rsidP="001D540A">
      <w:pPr>
        <w:spacing w:line="360" w:lineRule="auto"/>
        <w:jc w:val="both"/>
      </w:pPr>
      <w:r w:rsidRPr="00BC71B4">
        <w:t>The following points form the research objective for this study:</w:t>
      </w:r>
    </w:p>
    <w:p w14:paraId="517A575A" w14:textId="77777777" w:rsidR="00C95B8B" w:rsidRPr="00BC71B4" w:rsidRDefault="00C95B8B" w:rsidP="00483B3B">
      <w:pPr>
        <w:pStyle w:val="ListParagraph"/>
        <w:numPr>
          <w:ilvl w:val="0"/>
          <w:numId w:val="6"/>
        </w:numPr>
        <w:spacing w:line="360" w:lineRule="auto"/>
        <w:jc w:val="both"/>
      </w:pPr>
      <w:r w:rsidRPr="00BC71B4">
        <w:t>Perform Feature-Engineering and come up with intrinsic attributes for the assets.</w:t>
      </w:r>
    </w:p>
    <w:p w14:paraId="5D75ED69" w14:textId="77777777" w:rsidR="00C95B8B" w:rsidRPr="00BC71B4" w:rsidRDefault="00C95B8B" w:rsidP="00483B3B">
      <w:pPr>
        <w:pStyle w:val="ListParagraph"/>
        <w:numPr>
          <w:ilvl w:val="0"/>
          <w:numId w:val="6"/>
        </w:numPr>
        <w:spacing w:line="360" w:lineRule="auto"/>
        <w:jc w:val="both"/>
      </w:pPr>
      <w:r w:rsidRPr="00BC71B4">
        <w:t>Build portfolio using the assets chosen based on the new attributes for the chosen period.</w:t>
      </w:r>
    </w:p>
    <w:p w14:paraId="1021CD8F" w14:textId="77777777" w:rsidR="00C95B8B" w:rsidRPr="00BC71B4" w:rsidRDefault="00C95B8B" w:rsidP="00483B3B">
      <w:pPr>
        <w:pStyle w:val="ListParagraph"/>
        <w:numPr>
          <w:ilvl w:val="0"/>
          <w:numId w:val="6"/>
        </w:numPr>
        <w:spacing w:line="360" w:lineRule="auto"/>
        <w:jc w:val="both"/>
      </w:pPr>
      <w:r w:rsidRPr="00BC71B4">
        <w:t>Build different traditional and Deep Learning approaches to predict the asset price for chosen period.</w:t>
      </w:r>
    </w:p>
    <w:p w14:paraId="7BD79673" w14:textId="77777777" w:rsidR="00C95B8B" w:rsidRPr="00BC71B4" w:rsidRDefault="00C95B8B" w:rsidP="00483B3B">
      <w:pPr>
        <w:pStyle w:val="ListParagraph"/>
        <w:numPr>
          <w:ilvl w:val="0"/>
          <w:numId w:val="6"/>
        </w:numPr>
        <w:spacing w:line="360" w:lineRule="auto"/>
        <w:jc w:val="both"/>
      </w:pPr>
      <w:r w:rsidRPr="00BC71B4">
        <w:t xml:space="preserve">Evaluate and compare the different approaches </w:t>
      </w:r>
    </w:p>
    <w:p w14:paraId="18B3C020" w14:textId="77777777" w:rsidR="00C95B8B" w:rsidRPr="00BC71B4" w:rsidRDefault="00C95B8B" w:rsidP="00483B3B">
      <w:pPr>
        <w:pStyle w:val="ListParagraph"/>
        <w:numPr>
          <w:ilvl w:val="0"/>
          <w:numId w:val="6"/>
        </w:numPr>
        <w:spacing w:line="360" w:lineRule="auto"/>
        <w:jc w:val="both"/>
      </w:pPr>
      <w:r w:rsidRPr="00BC71B4">
        <w:t xml:space="preserve">Compare the returns % achieved using our portfolio against the standard indexes  </w:t>
      </w:r>
    </w:p>
    <w:p w14:paraId="44A1090C" w14:textId="77777777" w:rsidR="00AD4584" w:rsidRDefault="00AD4584" w:rsidP="001D540A">
      <w:pPr>
        <w:spacing w:line="360" w:lineRule="auto"/>
        <w:rPr>
          <w:rFonts w:ascii="TimesNewRomanPS" w:hAnsi="TimesNewRomanPS"/>
          <w:b/>
          <w:bCs/>
        </w:rPr>
      </w:pPr>
    </w:p>
    <w:p w14:paraId="69A1869B" w14:textId="4D82BA64" w:rsidR="00AD4584" w:rsidRDefault="00AD4584" w:rsidP="001D540A">
      <w:pPr>
        <w:pStyle w:val="ListParagraph"/>
        <w:numPr>
          <w:ilvl w:val="1"/>
          <w:numId w:val="5"/>
        </w:numPr>
        <w:spacing w:line="360" w:lineRule="auto"/>
        <w:rPr>
          <w:b/>
          <w:bCs/>
        </w:rPr>
      </w:pPr>
      <w:r w:rsidRPr="00AD4584">
        <w:rPr>
          <w:b/>
          <w:bCs/>
        </w:rPr>
        <w:t>Scope of Study</w:t>
      </w:r>
    </w:p>
    <w:p w14:paraId="2B357728" w14:textId="77777777" w:rsidR="00AD4584" w:rsidRPr="00AD4584" w:rsidRDefault="00AD4584" w:rsidP="001D540A">
      <w:pPr>
        <w:pStyle w:val="ListParagraph"/>
        <w:spacing w:line="360" w:lineRule="auto"/>
        <w:ind w:left="360"/>
        <w:rPr>
          <w:b/>
          <w:bCs/>
        </w:rPr>
      </w:pPr>
    </w:p>
    <w:p w14:paraId="1ABDC294" w14:textId="6017549F" w:rsidR="00AD4584" w:rsidRDefault="00AD4584" w:rsidP="001D540A">
      <w:pPr>
        <w:spacing w:line="360" w:lineRule="auto"/>
        <w:jc w:val="both"/>
      </w:pPr>
      <w:r w:rsidRPr="00BC71B4">
        <w:t xml:space="preserve">This study will focus on the financial assets which belong to the Indian Stock Market only. This includes top equities i.e. individual stocks and indices like NIFTY and SENSEX. The main objective of this study is to optimize the financial portfolio given a period of time to choose quality assets for investments. These assets will be chosen based on the intrinsic attributes which will be derived based only on the base attributes of the financial </w:t>
      </w:r>
      <w:r w:rsidR="00F26B21" w:rsidRPr="00BC71B4">
        <w:t>assets. The</w:t>
      </w:r>
      <w:r w:rsidRPr="00BC71B4">
        <w:t xml:space="preserve"> base attributes of these assets include only the historical price data of the assets including volume in market. </w:t>
      </w:r>
    </w:p>
    <w:p w14:paraId="79F802BF" w14:textId="77777777" w:rsidR="00AD4584" w:rsidRPr="00BC71B4" w:rsidRDefault="00AD4584" w:rsidP="001D540A">
      <w:pPr>
        <w:spacing w:line="360" w:lineRule="auto"/>
        <w:jc w:val="both"/>
      </w:pPr>
    </w:p>
    <w:p w14:paraId="37407EA2" w14:textId="77777777" w:rsidR="00AD4584" w:rsidRPr="00BC71B4" w:rsidRDefault="00AD4584" w:rsidP="001D540A">
      <w:pPr>
        <w:spacing w:line="360" w:lineRule="auto"/>
        <w:jc w:val="both"/>
      </w:pPr>
      <w:r w:rsidRPr="00BC71B4">
        <w:t xml:space="preserve">After these financial assets have been filtered and allocated, the financial time series price prediction model will be deployed on top of them for a certain time period to evaluate performance using evaluation metrics such as MAE, MAPE, RMSE, and Return/Profit percent. </w:t>
      </w:r>
      <w:r w:rsidRPr="00BC71B4">
        <w:lastRenderedPageBreak/>
        <w:t>We will compare and analyse the returns using various DL models, since we have observed in prior research that DL models outperform their ML counterparts.</w:t>
      </w:r>
    </w:p>
    <w:p w14:paraId="4046D6A8" w14:textId="77777777" w:rsidR="00AD4584" w:rsidRPr="00BC71B4" w:rsidRDefault="00AD4584" w:rsidP="001D540A">
      <w:pPr>
        <w:spacing w:line="360" w:lineRule="auto"/>
      </w:pPr>
    </w:p>
    <w:p w14:paraId="78A5C1A5" w14:textId="77777777" w:rsidR="00AD4584" w:rsidRPr="00BC71B4" w:rsidRDefault="00AD4584" w:rsidP="001D540A">
      <w:pPr>
        <w:spacing w:line="360" w:lineRule="auto"/>
        <w:jc w:val="both"/>
      </w:pPr>
      <w:r w:rsidRPr="00BC71B4">
        <w:t xml:space="preserve">We will not be using any traditional ML based models like ANNs, ECs, AEs etc. for the scope of this study as we have already seen that DL models outperform their ML counterparts based on previous researches.  </w:t>
      </w:r>
    </w:p>
    <w:p w14:paraId="0A02D640" w14:textId="77777777" w:rsidR="00AD4584" w:rsidRPr="00BC71B4" w:rsidRDefault="00AD4584" w:rsidP="001D540A">
      <w:pPr>
        <w:spacing w:line="360" w:lineRule="auto"/>
      </w:pPr>
    </w:p>
    <w:p w14:paraId="29E1F9BE" w14:textId="77777777" w:rsidR="00AD4584" w:rsidRPr="00BC71B4" w:rsidRDefault="00AD4584" w:rsidP="001D540A">
      <w:pPr>
        <w:spacing w:line="360" w:lineRule="auto"/>
        <w:jc w:val="both"/>
      </w:pPr>
      <w:r w:rsidRPr="00BC71B4">
        <w:t xml:space="preserve">We will only be considering features for asset selection and model building which can be derived/extracted from the base attributes (OHLCV). Any other macroeconomic data, environmental considerations, sector information, geographical or political factors are out of the scope.  </w:t>
      </w:r>
    </w:p>
    <w:p w14:paraId="79013D5E" w14:textId="77777777" w:rsidR="00AD4584" w:rsidRDefault="00AD4584" w:rsidP="001D540A">
      <w:pPr>
        <w:spacing w:line="360" w:lineRule="auto"/>
        <w:rPr>
          <w:b/>
          <w:bCs/>
        </w:rPr>
      </w:pPr>
    </w:p>
    <w:p w14:paraId="43777283" w14:textId="3D28F16E" w:rsidR="00AD4584" w:rsidRDefault="00AD4584" w:rsidP="001D540A">
      <w:pPr>
        <w:pStyle w:val="ListParagraph"/>
        <w:numPr>
          <w:ilvl w:val="1"/>
          <w:numId w:val="5"/>
        </w:numPr>
        <w:spacing w:line="360" w:lineRule="auto"/>
        <w:rPr>
          <w:b/>
          <w:bCs/>
        </w:rPr>
      </w:pPr>
      <w:r w:rsidRPr="00AD4584">
        <w:rPr>
          <w:b/>
          <w:bCs/>
        </w:rPr>
        <w:t>Significance of Study</w:t>
      </w:r>
    </w:p>
    <w:p w14:paraId="66C2CFC4" w14:textId="77777777" w:rsidR="00AD4584" w:rsidRPr="00AD4584" w:rsidRDefault="00AD4584" w:rsidP="001D540A">
      <w:pPr>
        <w:spacing w:line="360" w:lineRule="auto"/>
        <w:rPr>
          <w:b/>
          <w:bCs/>
        </w:rPr>
      </w:pPr>
    </w:p>
    <w:p w14:paraId="77906E62" w14:textId="5F05B056" w:rsidR="00AD4584" w:rsidRDefault="00AD4584" w:rsidP="001D540A">
      <w:pPr>
        <w:spacing w:line="360" w:lineRule="auto"/>
        <w:jc w:val="both"/>
      </w:pPr>
      <w:r w:rsidRPr="00BC71B4">
        <w:t>Financial portfolio management is a well-studied financial application field by both scholars and investors, with the primary goal of maximizing financial returns. We've seen the use of ML models like ANNs, ECs, GP, and Agent-based models in the financial time series forecasting space. With the advent of DL strategies for financial forecasting research, the financial community received a new push recently, and a slew of new articles resulted. We found that DL models outperformed their ML counterparts in the great majority of trials. DMLP, RNN, LSTM, CNN, RBM, DBN, AE, and DRL are some of the DL models described in the literature.</w:t>
      </w:r>
    </w:p>
    <w:p w14:paraId="784ACBA6" w14:textId="77777777" w:rsidR="00AD4584" w:rsidRPr="00BC71B4" w:rsidRDefault="00AD4584" w:rsidP="001D540A">
      <w:pPr>
        <w:spacing w:line="360" w:lineRule="auto"/>
        <w:jc w:val="both"/>
      </w:pPr>
    </w:p>
    <w:p w14:paraId="54FB8A15" w14:textId="77777777" w:rsidR="00AD4584" w:rsidRPr="00BC71B4" w:rsidRDefault="00AD4584" w:rsidP="001D540A">
      <w:pPr>
        <w:spacing w:line="360" w:lineRule="auto"/>
        <w:jc w:val="both"/>
      </w:pPr>
      <w:r w:rsidRPr="00BC71B4">
        <w:t xml:space="preserve">In all of these studies so far we saw that the main research objective was to increase the returns for a chosen specific financial assets which were kept constant and improving the performance of the financial price forecasting algorithm. Also, the dataset which were chosen for these studies contained only the historical price data for the assets and in some cases the user sentiment data extracted from different sources. The quality of the financial asset itself was not given much significance in these studies. One more thing to note is that majority of these studies have been done on US and Chinese Stock market and a very small number of studies have used some specifically chosen financial assets from Indian Stock Market. Based on historical data we have seen that the Indian Stock market is highly volatile compared to the volatility of the US and Chinese counterparts.  </w:t>
      </w:r>
    </w:p>
    <w:p w14:paraId="50ED1913" w14:textId="77777777" w:rsidR="00AD4584" w:rsidRPr="00BC71B4" w:rsidRDefault="00AD4584" w:rsidP="001D540A">
      <w:pPr>
        <w:spacing w:line="360" w:lineRule="auto"/>
      </w:pPr>
    </w:p>
    <w:p w14:paraId="32E7D8C0" w14:textId="7E143E92" w:rsidR="00AD4584" w:rsidRDefault="00AD4584" w:rsidP="001D540A">
      <w:pPr>
        <w:spacing w:line="360" w:lineRule="auto"/>
        <w:jc w:val="both"/>
      </w:pPr>
      <w:r w:rsidRPr="00BC71B4">
        <w:lastRenderedPageBreak/>
        <w:t>In this study, we plan to give more emphasis on the quality of the financial assets itself by deriving various intrinsic attributes for the given assets which can then be used to identify and filter quality assets on top of which we can apply the financial time series forecasting models and evaluate their performance. As we have seen that the DL models were superior to their ML counterparts, we will be using various DL models to compare and evaluate the returns. While deciding on the financial assets for investments, we have to look at the stock market's momentum and reversal impacts. To our knowledge, only a small amount of research has employed machine learning to address this problem.</w:t>
      </w:r>
    </w:p>
    <w:p w14:paraId="69B153E8" w14:textId="77777777" w:rsidR="00AD4584" w:rsidRPr="00BC71B4" w:rsidRDefault="00AD4584" w:rsidP="001D540A">
      <w:pPr>
        <w:spacing w:line="360" w:lineRule="auto"/>
        <w:jc w:val="both"/>
      </w:pPr>
    </w:p>
    <w:p w14:paraId="2DDC78D5" w14:textId="1141C0A1" w:rsidR="00AD4584" w:rsidRDefault="00AD4584" w:rsidP="001D540A">
      <w:pPr>
        <w:pStyle w:val="ListParagraph"/>
        <w:numPr>
          <w:ilvl w:val="1"/>
          <w:numId w:val="5"/>
        </w:numPr>
        <w:spacing w:line="360" w:lineRule="auto"/>
        <w:rPr>
          <w:b/>
          <w:bCs/>
        </w:rPr>
      </w:pPr>
      <w:r w:rsidRPr="00AD4584">
        <w:rPr>
          <w:b/>
          <w:bCs/>
        </w:rPr>
        <w:t>S</w:t>
      </w:r>
      <w:r>
        <w:rPr>
          <w:b/>
          <w:bCs/>
        </w:rPr>
        <w:t>tructure</w:t>
      </w:r>
      <w:r w:rsidRPr="00AD4584">
        <w:rPr>
          <w:b/>
          <w:bCs/>
        </w:rPr>
        <w:t xml:space="preserve"> of</w:t>
      </w:r>
      <w:r>
        <w:rPr>
          <w:b/>
          <w:bCs/>
        </w:rPr>
        <w:t xml:space="preserve"> the</w:t>
      </w:r>
      <w:r w:rsidRPr="00AD4584">
        <w:rPr>
          <w:b/>
          <w:bCs/>
        </w:rPr>
        <w:t xml:space="preserve"> Study</w:t>
      </w:r>
    </w:p>
    <w:p w14:paraId="5C45440C" w14:textId="6EFAB4F1" w:rsidR="005822D1" w:rsidRPr="00DF609D" w:rsidRDefault="009F3DD6" w:rsidP="001D540A">
      <w:pPr>
        <w:pStyle w:val="NormalWeb"/>
        <w:spacing w:line="360" w:lineRule="auto"/>
        <w:rPr>
          <w:rFonts w:ascii="TimesNewRomanPS" w:hAnsi="TimesNewRomanPS"/>
        </w:rPr>
      </w:pPr>
      <w:r w:rsidRPr="009F3DD6">
        <w:rPr>
          <w:rFonts w:ascii="TimesNewRomanPS" w:hAnsi="TimesNewRomanPS"/>
        </w:rPr>
        <w:t>In this study</w:t>
      </w:r>
      <w:r>
        <w:rPr>
          <w:rFonts w:ascii="TimesNewRomanPS" w:hAnsi="TimesNewRomanPS"/>
        </w:rPr>
        <w:t xml:space="preserve">, we start with the literature review of the currently existing Deep Learning Solutions for solving the problem of Stock market </w:t>
      </w:r>
      <w:r w:rsidR="00954CC1">
        <w:rPr>
          <w:rFonts w:ascii="TimesNewRomanPS" w:hAnsi="TimesNewRomanPS"/>
        </w:rPr>
        <w:t xml:space="preserve">prediction. Then we will proceed with explaining our methodology. Based on the Literature Review, we will be finalizing on the models to go forward with for our use case.  </w:t>
      </w:r>
      <w:r w:rsidR="00C8026F">
        <w:rPr>
          <w:rFonts w:ascii="TimesNewRomanPS" w:hAnsi="TimesNewRomanPS"/>
        </w:rPr>
        <w:t xml:space="preserve">We will then proceed with implementing the chosen models on our chosen portfolio and evaluating them according to our chosen evaluation metrics. We will also use the </w:t>
      </w:r>
      <w:r w:rsidR="002A627F">
        <w:rPr>
          <w:rFonts w:ascii="TimesNewRomanPS" w:hAnsi="TimesNewRomanPS"/>
        </w:rPr>
        <w:t xml:space="preserve">models to evaluate the returns achieved in a portfolio with random stocks or standard indexes like NIFTY, SENSEX etc. </w:t>
      </w:r>
    </w:p>
    <w:p w14:paraId="1075680E" w14:textId="77777777" w:rsidR="00B41497" w:rsidRDefault="00B41497" w:rsidP="001D540A">
      <w:pPr>
        <w:pStyle w:val="NormalWeb"/>
        <w:spacing w:line="360" w:lineRule="auto"/>
        <w:rPr>
          <w:rFonts w:ascii="TimesNewRomanPS" w:hAnsi="TimesNewRomanPS"/>
          <w:b/>
          <w:bCs/>
        </w:rPr>
      </w:pPr>
    </w:p>
    <w:p w14:paraId="52DB3454" w14:textId="77777777" w:rsidR="00B41497" w:rsidRDefault="00B41497" w:rsidP="001D540A">
      <w:pPr>
        <w:pStyle w:val="NormalWeb"/>
        <w:spacing w:line="360" w:lineRule="auto"/>
        <w:rPr>
          <w:rFonts w:ascii="TimesNewRomanPS" w:hAnsi="TimesNewRomanPS"/>
          <w:b/>
          <w:bCs/>
        </w:rPr>
      </w:pPr>
    </w:p>
    <w:p w14:paraId="6CD0A931" w14:textId="77777777" w:rsidR="00B41497" w:rsidRDefault="00B41497" w:rsidP="001D540A">
      <w:pPr>
        <w:pStyle w:val="NormalWeb"/>
        <w:spacing w:line="360" w:lineRule="auto"/>
        <w:rPr>
          <w:rFonts w:ascii="TimesNewRomanPS" w:hAnsi="TimesNewRomanPS"/>
          <w:b/>
          <w:bCs/>
        </w:rPr>
      </w:pPr>
    </w:p>
    <w:p w14:paraId="089C5264" w14:textId="77777777" w:rsidR="00B41497" w:rsidRDefault="00B41497" w:rsidP="001D540A">
      <w:pPr>
        <w:pStyle w:val="NormalWeb"/>
        <w:spacing w:line="360" w:lineRule="auto"/>
        <w:rPr>
          <w:rFonts w:ascii="TimesNewRomanPS" w:hAnsi="TimesNewRomanPS"/>
          <w:b/>
          <w:bCs/>
        </w:rPr>
      </w:pPr>
    </w:p>
    <w:p w14:paraId="6766DD6E" w14:textId="77777777" w:rsidR="00B41497" w:rsidRDefault="00B41497" w:rsidP="001D540A">
      <w:pPr>
        <w:pStyle w:val="NormalWeb"/>
        <w:spacing w:line="360" w:lineRule="auto"/>
        <w:rPr>
          <w:rFonts w:ascii="TimesNewRomanPS" w:hAnsi="TimesNewRomanPS"/>
          <w:b/>
          <w:bCs/>
        </w:rPr>
      </w:pPr>
    </w:p>
    <w:p w14:paraId="585476FB" w14:textId="77777777" w:rsidR="00B41497" w:rsidRDefault="00B41497" w:rsidP="001D540A">
      <w:pPr>
        <w:pStyle w:val="NormalWeb"/>
        <w:spacing w:line="360" w:lineRule="auto"/>
        <w:rPr>
          <w:rFonts w:ascii="TimesNewRomanPS" w:hAnsi="TimesNewRomanPS"/>
          <w:b/>
          <w:bCs/>
        </w:rPr>
      </w:pPr>
    </w:p>
    <w:p w14:paraId="3C66F73A" w14:textId="77777777" w:rsidR="00B41497" w:rsidRDefault="00B41497" w:rsidP="001D540A">
      <w:pPr>
        <w:pStyle w:val="NormalWeb"/>
        <w:spacing w:line="360" w:lineRule="auto"/>
        <w:rPr>
          <w:rFonts w:ascii="TimesNewRomanPS" w:hAnsi="TimesNewRomanPS"/>
          <w:b/>
          <w:bCs/>
        </w:rPr>
      </w:pPr>
    </w:p>
    <w:p w14:paraId="5F08096F" w14:textId="77777777" w:rsidR="00B41497" w:rsidRDefault="00B41497" w:rsidP="001D540A">
      <w:pPr>
        <w:pStyle w:val="NormalWeb"/>
        <w:spacing w:line="360" w:lineRule="auto"/>
        <w:rPr>
          <w:rFonts w:ascii="TimesNewRomanPS" w:hAnsi="TimesNewRomanPS"/>
          <w:b/>
          <w:bCs/>
        </w:rPr>
      </w:pPr>
    </w:p>
    <w:p w14:paraId="3368A0E8" w14:textId="77777777" w:rsidR="00B41497" w:rsidRDefault="00B41497" w:rsidP="001D540A">
      <w:pPr>
        <w:pStyle w:val="NormalWeb"/>
        <w:spacing w:line="360" w:lineRule="auto"/>
        <w:rPr>
          <w:rFonts w:ascii="TimesNewRomanPS" w:hAnsi="TimesNewRomanPS"/>
          <w:b/>
          <w:bCs/>
        </w:rPr>
      </w:pPr>
    </w:p>
    <w:p w14:paraId="7B5C2713" w14:textId="42FE5DFE" w:rsidR="008D5157" w:rsidRDefault="008D5157" w:rsidP="001D540A">
      <w:pPr>
        <w:pStyle w:val="NormalWeb"/>
        <w:spacing w:line="360" w:lineRule="auto"/>
      </w:pPr>
      <w:r>
        <w:rPr>
          <w:rFonts w:ascii="TimesNewRomanPS" w:hAnsi="TimesNewRomanPS"/>
          <w:b/>
          <w:bCs/>
        </w:rPr>
        <w:lastRenderedPageBreak/>
        <w:t xml:space="preserve">CHAPTER 2: LITERATURE REVIEW </w:t>
      </w:r>
    </w:p>
    <w:p w14:paraId="6A4DD574" w14:textId="6346E247" w:rsidR="008D5157" w:rsidRDefault="008D5157" w:rsidP="001D540A">
      <w:pPr>
        <w:spacing w:line="360" w:lineRule="auto"/>
        <w:rPr>
          <w:b/>
          <w:bCs/>
        </w:rPr>
      </w:pPr>
      <w:r w:rsidRPr="008D5157">
        <w:rPr>
          <w:b/>
          <w:bCs/>
        </w:rPr>
        <w:t>2.1 Introduction</w:t>
      </w:r>
    </w:p>
    <w:p w14:paraId="3163BB4D" w14:textId="5A1535F7" w:rsidR="00455B01" w:rsidRDefault="00455B01" w:rsidP="001D540A">
      <w:pPr>
        <w:spacing w:line="360" w:lineRule="auto"/>
        <w:rPr>
          <w:b/>
          <w:bCs/>
        </w:rPr>
      </w:pPr>
    </w:p>
    <w:p w14:paraId="7AC41906" w14:textId="0BCD2E26" w:rsidR="00455B01" w:rsidRPr="000B27AA" w:rsidRDefault="000B27AA" w:rsidP="001D540A">
      <w:pPr>
        <w:spacing w:line="360" w:lineRule="auto"/>
      </w:pPr>
      <w:r w:rsidRPr="000B27AA">
        <w:t>Af</w:t>
      </w:r>
      <w:r>
        <w:t xml:space="preserve">ter doing literature review extensively, we have filtered out the studies which we felt were relevant and suggested solutions comparable to the current state-of-the-art </w:t>
      </w:r>
      <w:r w:rsidR="00FD577B">
        <w:t xml:space="preserve">solutions. A brief overview of these studies are as follows:  </w:t>
      </w:r>
    </w:p>
    <w:p w14:paraId="701D70A9" w14:textId="62A0CC27" w:rsidR="00CF3877" w:rsidRDefault="00CF3877" w:rsidP="001D540A">
      <w:pPr>
        <w:spacing w:line="360" w:lineRule="auto"/>
        <w:rPr>
          <w:b/>
          <w:bCs/>
        </w:rPr>
      </w:pPr>
    </w:p>
    <w:p w14:paraId="13D4E0BE" w14:textId="48E9CF36" w:rsidR="00CF3877" w:rsidRDefault="00CF3877" w:rsidP="001D540A">
      <w:pPr>
        <w:spacing w:line="360" w:lineRule="auto"/>
      </w:pPr>
      <w:r>
        <w:rPr>
          <w:b/>
          <w:bCs/>
        </w:rPr>
        <w:t xml:space="preserve">2.2 </w:t>
      </w:r>
      <w:r w:rsidRPr="00AA0071">
        <w:rPr>
          <w:b/>
          <w:bCs/>
        </w:rPr>
        <w:t>Evaluation of co-evolutionary neural network architectures for time series prediction with mobile application in finance</w:t>
      </w:r>
      <w:r>
        <w:rPr>
          <w:b/>
          <w:bCs/>
        </w:rPr>
        <w:fldChar w:fldCharType="begin"/>
      </w:r>
      <w:r>
        <w:rPr>
          <w:b/>
          <w:bCs/>
        </w:rPr>
        <w:instrText xml:space="preserve"> ADDIN ZOTERO_ITEM CSL_CITATION {"citationID":"sd5gezxd","properties":{"formattedCitation":"(Chandra &amp; Chand, 2016)","plainCitation":"(Chandra &amp; Chand, 2016)","noteIndex":0},"citationItems":[{"id":100,"uris":["http://zotero.org/users/local/g8lD94u9/items/QJEZVPBL"],"uri":["http://zotero.org/users/local/g8lD94u9/items/QJEZVPBL"],"itemData":{"id":100,"type":"article-journal","container-title":"Applied Soft Computing","DOI":"10.1016/j.asoc.2016.08.029","journalAbbreviation":"Applied Soft Computing","page":"462-473","title":"Evaluation of co-evolutionary neural network architectures for time series prediction with mobile application in finance","volume":"49","author":[{"family":"Chandra","given":"Rohitash"},{"family":"Chand","given":"Shelvin"}],"issued":{"date-parts":[["2016",12,1]]}}}],"schema":"https://github.com/citation-style-language/schema/raw/master/csl-citation.json"} </w:instrText>
      </w:r>
      <w:r>
        <w:rPr>
          <w:b/>
          <w:bCs/>
        </w:rPr>
        <w:fldChar w:fldCharType="separate"/>
      </w:r>
      <w:r>
        <w:rPr>
          <w:b/>
          <w:bCs/>
          <w:noProof/>
        </w:rPr>
        <w:t>(Chandra &amp; Chand, 2016)</w:t>
      </w:r>
      <w:r>
        <w:rPr>
          <w:b/>
          <w:bCs/>
        </w:rPr>
        <w:fldChar w:fldCharType="end"/>
      </w:r>
    </w:p>
    <w:p w14:paraId="68BEA5D3" w14:textId="77777777" w:rsidR="00CF3877" w:rsidRDefault="00CF3877" w:rsidP="001D540A">
      <w:pPr>
        <w:spacing w:line="360" w:lineRule="auto"/>
        <w:rPr>
          <w:b/>
          <w:bCs/>
        </w:rPr>
      </w:pPr>
    </w:p>
    <w:p w14:paraId="74EC7075" w14:textId="5CE362CB" w:rsidR="00CF3877" w:rsidRDefault="00CF3877" w:rsidP="001D540A">
      <w:pPr>
        <w:spacing w:line="360" w:lineRule="auto"/>
        <w:rPr>
          <w:b/>
          <w:bCs/>
        </w:rPr>
      </w:pPr>
      <w:r>
        <w:rPr>
          <w:b/>
          <w:bCs/>
        </w:rPr>
        <w:t>2.2.1 Business Problem</w:t>
      </w:r>
    </w:p>
    <w:p w14:paraId="2DA32C6B" w14:textId="77777777" w:rsidR="00CF3877" w:rsidRDefault="00CF3877" w:rsidP="001D540A">
      <w:pPr>
        <w:spacing w:line="360" w:lineRule="auto"/>
        <w:rPr>
          <w:b/>
          <w:bCs/>
        </w:rPr>
      </w:pPr>
    </w:p>
    <w:p w14:paraId="67EBDEB5" w14:textId="050CAFA7" w:rsidR="00CF3877" w:rsidRDefault="00CF3877" w:rsidP="001D540A">
      <w:pPr>
        <w:spacing w:line="360" w:lineRule="auto"/>
      </w:pPr>
      <w:r w:rsidRPr="008B677B">
        <w:t>For time series prediction issues, the combination of soft computing approaches such as evolutionary algorithms</w:t>
      </w:r>
      <w:r w:rsidR="008F6486">
        <w:t xml:space="preserve"> and NNs</w:t>
      </w:r>
      <w:r w:rsidRPr="008B677B">
        <w:t xml:space="preserve"> has yielded extremely promising results.</w:t>
      </w:r>
    </w:p>
    <w:p w14:paraId="5ECBBDCA" w14:textId="1CFF3086" w:rsidR="00CF3877" w:rsidRDefault="00CF3877" w:rsidP="001D540A">
      <w:pPr>
        <w:spacing w:line="360" w:lineRule="auto"/>
      </w:pPr>
      <w:r w:rsidRPr="00DD6208">
        <w:t>Cooperative coevolution</w:t>
      </w:r>
      <w:r w:rsidR="00E2580C">
        <w:t xml:space="preserve"> breaks down</w:t>
      </w:r>
      <w:r w:rsidRPr="00DD6208">
        <w:t xml:space="preserve"> a problem into isolated subcomponents, and collaboration usually requires fitness evaluation. Developing efficient subcomponent decomposition algorithms for various neural network topologies has been a problem. The </w:t>
      </w:r>
      <w:r w:rsidR="00BF1159">
        <w:t>Two</w:t>
      </w:r>
      <w:r w:rsidRPr="00DD6208">
        <w:t xml:space="preserve"> decomposition approaches</w:t>
      </w:r>
      <w:r w:rsidR="00BF1159">
        <w:t xml:space="preserve"> have been compared and evaluated</w:t>
      </w:r>
      <w:r w:rsidRPr="00DD6208">
        <w:t xml:space="preserve"> for training feedforward and </w:t>
      </w:r>
      <w:r w:rsidR="007F214D">
        <w:t>RNNs</w:t>
      </w:r>
      <w:r w:rsidRPr="00DD6208">
        <w:t xml:space="preserve"> for chaotic time series in this study. We also use them to solve financial forecasting challenges from NASDAQ. </w:t>
      </w:r>
      <w:r w:rsidR="00E2580C" w:rsidRPr="00E2580C">
        <w:t>The constraints of real-time implementation are discussed, as well as a mobile application architecture for predicting financial time series.</w:t>
      </w:r>
      <w:r w:rsidR="00E2580C">
        <w:t xml:space="preserve"> </w:t>
      </w:r>
      <w:r w:rsidRPr="00DD6208">
        <w:t>In general, the results demonstrate that for real-world time series issues, recurrent neural networks outperform feedforward networks in terms of generalisation.</w:t>
      </w:r>
    </w:p>
    <w:p w14:paraId="493CC7C6" w14:textId="77777777" w:rsidR="00CF3877" w:rsidRDefault="00CF3877" w:rsidP="001D540A">
      <w:pPr>
        <w:spacing w:line="360" w:lineRule="auto"/>
      </w:pPr>
    </w:p>
    <w:p w14:paraId="3BC8C528" w14:textId="550EEBBA" w:rsidR="00CF3877" w:rsidRDefault="00CF3877" w:rsidP="001D540A">
      <w:pPr>
        <w:spacing w:line="360" w:lineRule="auto"/>
        <w:rPr>
          <w:b/>
          <w:bCs/>
        </w:rPr>
      </w:pPr>
      <w:r>
        <w:rPr>
          <w:b/>
          <w:bCs/>
        </w:rPr>
        <w:t>2.2.2 Research Methodology</w:t>
      </w:r>
    </w:p>
    <w:p w14:paraId="20405B49" w14:textId="77777777" w:rsidR="00CF3877" w:rsidRDefault="00CF3877" w:rsidP="001D540A">
      <w:pPr>
        <w:spacing w:line="360" w:lineRule="auto"/>
      </w:pPr>
    </w:p>
    <w:p w14:paraId="5FFACB7F" w14:textId="2AE90B3C" w:rsidR="00CF3877" w:rsidRDefault="00CF3877" w:rsidP="001D540A">
      <w:pPr>
        <w:spacing w:line="360" w:lineRule="auto"/>
      </w:pPr>
      <w:r w:rsidRPr="00DD6208">
        <w:t xml:space="preserve">This paper examines the effectiveness of coevolutionary techniques for training </w:t>
      </w:r>
      <w:r w:rsidR="00E2580C">
        <w:t>FNNs</w:t>
      </w:r>
      <w:r w:rsidRPr="00DD6208">
        <w:t xml:space="preserve"> and </w:t>
      </w:r>
      <w:r w:rsidR="00E2580C">
        <w:t>RNNs</w:t>
      </w:r>
      <w:r w:rsidRPr="00DD6208">
        <w:t xml:space="preserve"> to predict chaotic time series</w:t>
      </w:r>
      <w:r w:rsidR="00DB235A">
        <w:t xml:space="preserve"> data</w:t>
      </w:r>
      <w:r w:rsidRPr="00DD6208">
        <w:t>. Elman recurrent networks are described in detail initially, followed by cooperative neuro-evolution and time series issues.</w:t>
      </w:r>
    </w:p>
    <w:p w14:paraId="335DA805" w14:textId="77777777" w:rsidR="00CF3877" w:rsidRDefault="00CF3877" w:rsidP="001D540A">
      <w:pPr>
        <w:spacing w:line="360" w:lineRule="auto"/>
      </w:pPr>
    </w:p>
    <w:p w14:paraId="2B039C56" w14:textId="5468CE4A" w:rsidR="00CF3877" w:rsidRDefault="00CF3877" w:rsidP="001D540A">
      <w:pPr>
        <w:spacing w:line="360" w:lineRule="auto"/>
      </w:pPr>
      <w:r w:rsidRPr="00FD308C">
        <w:t xml:space="preserve">As illustrated in </w:t>
      </w:r>
      <w:r w:rsidR="001B1EEC">
        <w:t>Figure 2.2.2.1</w:t>
      </w:r>
      <w:r w:rsidRPr="00FD308C">
        <w:t>, Elman RNN is made up of an input layer</w:t>
      </w:r>
      <w:r w:rsidR="00DB235A">
        <w:t xml:space="preserve"> followed by</w:t>
      </w:r>
      <w:r w:rsidRPr="00FD308C">
        <w:t xml:space="preserve"> a context layer that provides state information</w:t>
      </w:r>
      <w:r w:rsidR="00DB235A">
        <w:t xml:space="preserve"> followed by</w:t>
      </w:r>
      <w:r w:rsidRPr="00FD308C">
        <w:t xml:space="preserve"> a hidden layer and </w:t>
      </w:r>
      <w:r w:rsidR="00DB235A">
        <w:t xml:space="preserve">finally </w:t>
      </w:r>
      <w:r w:rsidRPr="00FD308C">
        <w:t xml:space="preserve">an output </w:t>
      </w:r>
      <w:r w:rsidRPr="00FD308C">
        <w:lastRenderedPageBreak/>
        <w:t>layer. Each layer has one or more neurons that use a non-linear function of their weighted sum of inputs to transmit information from one layer to the next.</w:t>
      </w:r>
    </w:p>
    <w:p w14:paraId="449164E3" w14:textId="782687AD" w:rsidR="00CF3877" w:rsidRDefault="00CF3877" w:rsidP="001D540A">
      <w:pPr>
        <w:spacing w:line="360" w:lineRule="auto"/>
      </w:pPr>
      <w:r>
        <w:t xml:space="preserve">                          </w:t>
      </w:r>
      <w:r>
        <w:rPr>
          <w:noProof/>
          <w:lang w:val="en-US" w:eastAsia="ja-JP"/>
        </w:rPr>
        <w:drawing>
          <wp:inline distT="0" distB="0" distL="0" distR="0" wp14:anchorId="656D89E6" wp14:editId="3650296D">
            <wp:extent cx="3905885" cy="2721429"/>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966278" cy="2763508"/>
                    </a:xfrm>
                    <a:prstGeom prst="rect">
                      <a:avLst/>
                    </a:prstGeom>
                  </pic:spPr>
                </pic:pic>
              </a:graphicData>
            </a:graphic>
          </wp:inline>
        </w:drawing>
      </w:r>
    </w:p>
    <w:p w14:paraId="792FFB1E" w14:textId="7360ED80" w:rsidR="00BC378C" w:rsidRPr="000D53F1" w:rsidRDefault="00BC378C" w:rsidP="001D540A">
      <w:pPr>
        <w:spacing w:line="360" w:lineRule="auto"/>
        <w:rPr>
          <w:b/>
          <w:bCs/>
          <w:sz w:val="16"/>
          <w:szCs w:val="16"/>
        </w:rPr>
      </w:pPr>
      <w:r>
        <w:tab/>
      </w:r>
      <w:r>
        <w:tab/>
      </w:r>
      <w:r>
        <w:tab/>
      </w:r>
      <w:r>
        <w:tab/>
        <w:t xml:space="preserve">            </w:t>
      </w:r>
      <w:r w:rsidRPr="000D53F1">
        <w:rPr>
          <w:b/>
          <w:bCs/>
          <w:sz w:val="16"/>
          <w:szCs w:val="16"/>
        </w:rPr>
        <w:t xml:space="preserve">Fig. </w:t>
      </w:r>
      <w:r w:rsidR="003C451A" w:rsidRPr="000D53F1">
        <w:rPr>
          <w:b/>
          <w:bCs/>
          <w:sz w:val="16"/>
          <w:szCs w:val="16"/>
        </w:rPr>
        <w:t>2.2.2.1 -</w:t>
      </w:r>
      <w:r w:rsidRPr="000D53F1">
        <w:rPr>
          <w:b/>
          <w:bCs/>
          <w:sz w:val="16"/>
          <w:szCs w:val="16"/>
        </w:rPr>
        <w:t xml:space="preserve"> Elman RNN</w:t>
      </w:r>
      <w:r w:rsidR="000D53F1" w:rsidRPr="000D53F1">
        <w:rPr>
          <w:b/>
          <w:bCs/>
          <w:sz w:val="16"/>
          <w:szCs w:val="16"/>
        </w:rPr>
        <w:fldChar w:fldCharType="begin"/>
      </w:r>
      <w:r w:rsidR="000D53F1" w:rsidRPr="000D53F1">
        <w:rPr>
          <w:b/>
          <w:bCs/>
          <w:sz w:val="16"/>
          <w:szCs w:val="16"/>
        </w:rPr>
        <w:instrText xml:space="preserve"> ADDIN ZOTERO_ITEM CSL_CITATION {"citationID":"sd5gezxd","properties":{"formattedCitation":"(Chandra &amp; Chand, 2016)","plainCitation":"(Chandra &amp; Chand, 2016)","noteIndex":0},"citationItems":[{"id":100,"uris":["http://zotero.org/users/local/g8lD94u9/items/QJEZVPBL"],"uri":["http://zotero.org/users/local/g8lD94u9/items/QJEZVPBL"],"itemData":{"id":100,"type":"article-journal","container-title":"Applied Soft Computing","DOI":"10.1016/j.asoc.2016.08.029","journalAbbreviation":"Applied Soft Computing","page":"462-473","title":"Evaluation of co-evolutionary neural network architectures for time series prediction with mobile application in finance","volume":"49","author":[{"family":"Chandra","given":"Rohitash"},{"family":"Chand","given":"Shelvin"}],"issued":{"date-parts":[["2016",12,1]]}}}],"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Chandra &amp; Chand, 2016)</w:t>
      </w:r>
      <w:r w:rsidR="000D53F1" w:rsidRPr="000D53F1">
        <w:rPr>
          <w:b/>
          <w:bCs/>
          <w:sz w:val="16"/>
          <w:szCs w:val="16"/>
        </w:rPr>
        <w:fldChar w:fldCharType="end"/>
      </w:r>
    </w:p>
    <w:p w14:paraId="18D8238C" w14:textId="4332C0DA" w:rsidR="00CF3877" w:rsidRDefault="00CF3877" w:rsidP="001D540A">
      <w:pPr>
        <w:spacing w:line="360" w:lineRule="auto"/>
      </w:pPr>
      <w:r w:rsidRPr="00FD308C">
        <w:t xml:space="preserve">Elman RNNs have been trained utilizing cooperative neuro-evolution </w:t>
      </w:r>
      <w:r w:rsidR="00BF1159">
        <w:t xml:space="preserve">and </w:t>
      </w:r>
      <w:r w:rsidR="00BF1159" w:rsidRPr="00FD308C">
        <w:t xml:space="preserve">back-propagation over time </w:t>
      </w:r>
      <w:r w:rsidR="00BF1159">
        <w:t>which</w:t>
      </w:r>
      <w:r w:rsidRPr="00FD308C">
        <w:t xml:space="preserve"> have proved to be extremely </w:t>
      </w:r>
      <w:r w:rsidR="0027205F">
        <w:t>useful</w:t>
      </w:r>
      <w:r w:rsidRPr="00FD308C">
        <w:t xml:space="preserve"> for time series prediction issues.</w:t>
      </w:r>
    </w:p>
    <w:p w14:paraId="36D8657C" w14:textId="77777777" w:rsidR="00CF3877" w:rsidRDefault="00CF3877" w:rsidP="001D540A">
      <w:pPr>
        <w:spacing w:line="360" w:lineRule="auto"/>
      </w:pPr>
    </w:p>
    <w:p w14:paraId="26BA25A8" w14:textId="4A564789" w:rsidR="00CF3877" w:rsidRDefault="00CF3877" w:rsidP="001D540A">
      <w:pPr>
        <w:spacing w:line="360" w:lineRule="auto"/>
      </w:pPr>
      <w:r w:rsidRPr="00FD308C">
        <w:t xml:space="preserve">Cooperative coevolution utilizes issue decomposition techniques that deconstruct the network architecture into </w:t>
      </w:r>
      <w:r w:rsidR="00BF1159">
        <w:t>multiple small components</w:t>
      </w:r>
      <w:r w:rsidRPr="00FD308C">
        <w:t xml:space="preserve">. It </w:t>
      </w:r>
      <w:r w:rsidR="00BF1159">
        <w:t xml:space="preserve">also </w:t>
      </w:r>
      <w:r w:rsidRPr="00FD308C">
        <w:t xml:space="preserve">specifies how weights </w:t>
      </w:r>
      <w:r w:rsidR="00BF1159">
        <w:t>of</w:t>
      </w:r>
      <w:r w:rsidRPr="00FD308C">
        <w:t xml:space="preserve"> subcomponents </w:t>
      </w:r>
      <w:r w:rsidR="00BF1159" w:rsidRPr="00FD308C">
        <w:t xml:space="preserve">are represented </w:t>
      </w:r>
      <w:r w:rsidRPr="00FD308C">
        <w:t xml:space="preserve">that are implemented as sub-populations. NL and SL issue decomposition are the two most used problem </w:t>
      </w:r>
      <w:r w:rsidR="00DB235A">
        <w:t>break down</w:t>
      </w:r>
      <w:r w:rsidRPr="00FD308C">
        <w:t xml:space="preserve"> approaches.</w:t>
      </w:r>
    </w:p>
    <w:p w14:paraId="4E436F2E" w14:textId="77777777" w:rsidR="00CF3877" w:rsidRDefault="00CF3877" w:rsidP="001D540A">
      <w:pPr>
        <w:spacing w:line="360" w:lineRule="auto"/>
      </w:pPr>
    </w:p>
    <w:p w14:paraId="0C0D06B0" w14:textId="52B8224A" w:rsidR="00CF3877" w:rsidRDefault="00CF3877" w:rsidP="001D540A">
      <w:pPr>
        <w:spacing w:line="360" w:lineRule="auto"/>
      </w:pPr>
      <w:r w:rsidRPr="00FD308C">
        <w:t xml:space="preserve">The </w:t>
      </w:r>
      <w:r w:rsidR="0027205F">
        <w:t>NN</w:t>
      </w:r>
      <w:r w:rsidRPr="00FD308C">
        <w:t xml:space="preserve"> is decomposed to its simplest level in SL problem decomposition, with each weight link (synapse) becoming a subcomponent. The neurons in the network serve as the decomposition's reference point in NL problem decomposition. Enforced sub-populations and neuron-based sub-populations are two examples.</w:t>
      </w:r>
    </w:p>
    <w:p w14:paraId="6AC652A5" w14:textId="77777777" w:rsidR="00CF3877" w:rsidRDefault="00CF3877" w:rsidP="001D540A">
      <w:pPr>
        <w:spacing w:line="360" w:lineRule="auto"/>
      </w:pPr>
    </w:p>
    <w:p w14:paraId="555D736F" w14:textId="1270BFEF" w:rsidR="00CF3877" w:rsidRDefault="00CF3877" w:rsidP="001D540A">
      <w:pPr>
        <w:spacing w:line="360" w:lineRule="auto"/>
      </w:pPr>
      <w:r>
        <w:t xml:space="preserve">A huge number of data points are collected </w:t>
      </w:r>
      <w:r w:rsidR="00BF1159">
        <w:t xml:space="preserve">regularly at same intervals </w:t>
      </w:r>
      <w:r>
        <w:t xml:space="preserve">for time series prediction. We must alter them in order to use soft computing approaches such as </w:t>
      </w:r>
      <w:r w:rsidR="00BF1159">
        <w:t>NN</w:t>
      </w:r>
      <w:r>
        <w:t>s to construct prediction models. The time series must be split</w:t>
      </w:r>
      <w:r w:rsidR="00BF1159">
        <w:t>/sliced</w:t>
      </w:r>
      <w:r>
        <w:t xml:space="preserve"> down into smaller chunks that are acquired at regular intervals in order to do the fundamental transformation or reconstruction. Following is a detailed description of the procedure.</w:t>
      </w:r>
    </w:p>
    <w:p w14:paraId="7D224DF3" w14:textId="77777777" w:rsidR="00CF3877" w:rsidRDefault="00CF3877" w:rsidP="001D540A">
      <w:pPr>
        <w:spacing w:line="360" w:lineRule="auto"/>
      </w:pPr>
    </w:p>
    <w:p w14:paraId="2815614F" w14:textId="64B63CEC" w:rsidR="00CF3877" w:rsidRDefault="00CF3877" w:rsidP="001D540A">
      <w:pPr>
        <w:spacing w:line="360" w:lineRule="auto"/>
      </w:pPr>
      <w:r>
        <w:lastRenderedPageBreak/>
        <w:t xml:space="preserve">An embedded phase space Y(t)=[(x(t), x(t - T),..., x(t(D - 1)T)] can be generated from an observed time series x(t), where T </w:t>
      </w:r>
      <w:r w:rsidR="00DB235A">
        <w:t>represents</w:t>
      </w:r>
      <w:r>
        <w:t xml:space="preserve"> time delay, D </w:t>
      </w:r>
      <w:r w:rsidR="00DB235A">
        <w:t>represents</w:t>
      </w:r>
      <w:r>
        <w:t xml:space="preserve"> embedding dimension, t=0, 1, 2,..., N - D</w:t>
      </w:r>
      <w:r w:rsidRPr="00810B3F">
        <w:rPr>
          <w:vertAlign w:val="subscript"/>
        </w:rPr>
        <w:t>T</w:t>
      </w:r>
      <w:r>
        <w:t xml:space="preserve"> - 1 and N </w:t>
      </w:r>
      <w:r w:rsidR="00DB235A">
        <w:t xml:space="preserve">= </w:t>
      </w:r>
      <w:r>
        <w:t>original time series</w:t>
      </w:r>
      <w:r w:rsidR="00DB235A">
        <w:t xml:space="preserve"> length</w:t>
      </w:r>
      <w:r>
        <w:t xml:space="preserve">. </w:t>
      </w:r>
      <w:r w:rsidRPr="000026E2">
        <w:t>The vector series reproduces many important properties of the original time series, according to Taken's theorem. To use Taken's theorem effectively, the proper values for D and T must be chosen. It has been demonstrated that if the original attractor had dimension d, then D = 2d + 1 will suffice to recreate it.</w:t>
      </w:r>
      <w:r>
        <w:t xml:space="preserve"> </w:t>
      </w:r>
    </w:p>
    <w:p w14:paraId="5742DB41" w14:textId="77777777" w:rsidR="00CF3877" w:rsidRDefault="00CF3877" w:rsidP="001D540A">
      <w:pPr>
        <w:spacing w:line="360" w:lineRule="auto"/>
      </w:pPr>
    </w:p>
    <w:p w14:paraId="3AE2385C" w14:textId="67295BF0" w:rsidR="00CF3877" w:rsidRDefault="00BF1159" w:rsidP="001D540A">
      <w:pPr>
        <w:spacing w:line="360" w:lineRule="auto"/>
      </w:pPr>
      <w:r>
        <w:t>To</w:t>
      </w:r>
      <w:r w:rsidR="00CF3877">
        <w:t xml:space="preserve"> train the </w:t>
      </w:r>
      <w:r w:rsidR="00DB235A">
        <w:t>FNN</w:t>
      </w:r>
      <w:r w:rsidR="00CF3877">
        <w:t xml:space="preserve"> and </w:t>
      </w:r>
      <w:r w:rsidR="00DB235A">
        <w:t>RNN</w:t>
      </w:r>
      <w:r>
        <w:t xml:space="preserve"> the reconstructed vector is used</w:t>
      </w:r>
      <w:r w:rsidR="00CF3877">
        <w:t xml:space="preserve"> for one-step-ahead prediction where 1 neuron is employed in the output layer. The number of input neurons in a feedforward network is denoted by D. In recurrent networks, 1 represents the number of input neurons. The embedding dimension D corresponds to the number of steps taken by the recurrent network in time.</w:t>
      </w:r>
    </w:p>
    <w:p w14:paraId="139902E8" w14:textId="57DC1AC6" w:rsidR="00CF3877" w:rsidRDefault="00CF3877" w:rsidP="001D540A">
      <w:pPr>
        <w:spacing w:line="360" w:lineRule="auto"/>
      </w:pPr>
      <w:r>
        <w:t>The recurrent and feed-forward networks' prediction performance is measured using the RMSE. For further comparison with literature data, the NMSE</w:t>
      </w:r>
      <w:r w:rsidR="00DB235A">
        <w:t xml:space="preserve"> </w:t>
      </w:r>
      <w:r>
        <w:t>is employed.</w:t>
      </w:r>
    </w:p>
    <w:p w14:paraId="70113DD1" w14:textId="77777777" w:rsidR="00CF3877" w:rsidRDefault="00CF3877" w:rsidP="001D540A">
      <w:pPr>
        <w:spacing w:line="360" w:lineRule="auto"/>
      </w:pPr>
    </w:p>
    <w:p w14:paraId="607D7C53" w14:textId="206ADED5" w:rsidR="00CF3877" w:rsidRPr="000026E2" w:rsidRDefault="00CF3877" w:rsidP="001D540A">
      <w:pPr>
        <w:spacing w:line="360" w:lineRule="auto"/>
      </w:pPr>
      <w:r>
        <w:rPr>
          <w:noProof/>
          <w:lang w:val="en-US" w:eastAsia="ja-JP"/>
        </w:rPr>
        <w:drawing>
          <wp:inline distT="0" distB="0" distL="0" distR="0" wp14:anchorId="3C521184" wp14:editId="3376C367">
            <wp:extent cx="5638800" cy="2729610"/>
            <wp:effectExtent l="0" t="0" r="0" b="127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663903" cy="2741762"/>
                    </a:xfrm>
                    <a:prstGeom prst="rect">
                      <a:avLst/>
                    </a:prstGeom>
                  </pic:spPr>
                </pic:pic>
              </a:graphicData>
            </a:graphic>
          </wp:inline>
        </w:drawing>
      </w:r>
      <w:r>
        <w:t xml:space="preserve">    </w:t>
      </w:r>
      <w:r w:rsidR="00BC378C" w:rsidRPr="00BC378C">
        <w:rPr>
          <w:b/>
          <w:bCs/>
          <w:sz w:val="16"/>
          <w:szCs w:val="16"/>
        </w:rPr>
        <w:t>Fig 2</w:t>
      </w:r>
      <w:r w:rsidR="003C451A">
        <w:rPr>
          <w:b/>
          <w:bCs/>
          <w:sz w:val="16"/>
          <w:szCs w:val="16"/>
        </w:rPr>
        <w:t>.2.2.2 -</w:t>
      </w:r>
      <w:r w:rsidR="00BC378C" w:rsidRPr="00BC378C">
        <w:rPr>
          <w:b/>
          <w:bCs/>
          <w:sz w:val="16"/>
          <w:szCs w:val="16"/>
        </w:rPr>
        <w:t xml:space="preserve"> </w:t>
      </w:r>
      <w:r w:rsidR="00BF1159" w:rsidRPr="00BF1159">
        <w:rPr>
          <w:b/>
          <w:bCs/>
          <w:sz w:val="16"/>
          <w:szCs w:val="16"/>
        </w:rPr>
        <w:t>Decomposition of NL problems using FNN. It's worth noting that the four input neurons indicate time series reconstruction with a four-dimensional embedding dimension.</w:t>
      </w:r>
      <w:r w:rsidR="000D53F1" w:rsidRPr="000D53F1">
        <w:rPr>
          <w:b/>
          <w:bCs/>
          <w:sz w:val="16"/>
          <w:szCs w:val="16"/>
        </w:rPr>
        <w:t xml:space="preserve"> </w:t>
      </w:r>
      <w:r w:rsidR="000D53F1" w:rsidRPr="000D53F1">
        <w:rPr>
          <w:b/>
          <w:bCs/>
          <w:sz w:val="16"/>
          <w:szCs w:val="16"/>
        </w:rPr>
        <w:fldChar w:fldCharType="begin"/>
      </w:r>
      <w:r w:rsidR="000D53F1" w:rsidRPr="000D53F1">
        <w:rPr>
          <w:b/>
          <w:bCs/>
          <w:sz w:val="16"/>
          <w:szCs w:val="16"/>
        </w:rPr>
        <w:instrText xml:space="preserve"> ADDIN ZOTERO_ITEM CSL_CITATION {"citationID":"sd5gezxd","properties":{"formattedCitation":"(Chandra &amp; Chand, 2016)","plainCitation":"(Chandra &amp; Chand, 2016)","noteIndex":0},"citationItems":[{"id":100,"uris":["http://zotero.org/users/local/g8lD94u9/items/QJEZVPBL"],"uri":["http://zotero.org/users/local/g8lD94u9/items/QJEZVPBL"],"itemData":{"id":100,"type":"article-journal","container-title":"Applied Soft Computing","DOI":"10.1016/j.asoc.2016.08.029","journalAbbreviation":"Applied Soft Computing","page":"462-473","title":"Evaluation of co-evolutionary neural network architectures for time series prediction with mobile application in finance","volume":"49","author":[{"family":"Chandra","given":"Rohitash"},{"family":"Chand","given":"Shelvin"}],"issued":{"date-parts":[["2016",12,1]]}}}],"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Chandra &amp; Chand, 2016)</w:t>
      </w:r>
      <w:r w:rsidR="000D53F1" w:rsidRPr="000D53F1">
        <w:rPr>
          <w:b/>
          <w:bCs/>
          <w:sz w:val="16"/>
          <w:szCs w:val="16"/>
        </w:rPr>
        <w:fldChar w:fldCharType="end"/>
      </w:r>
    </w:p>
    <w:p w14:paraId="491770AA" w14:textId="77777777" w:rsidR="00CF3877" w:rsidRDefault="00CF3877" w:rsidP="001D540A">
      <w:pPr>
        <w:spacing w:line="360" w:lineRule="auto"/>
      </w:pPr>
    </w:p>
    <w:p w14:paraId="234A14E8" w14:textId="77777777" w:rsidR="00CF3877" w:rsidRDefault="00CF3877" w:rsidP="001D540A">
      <w:pPr>
        <w:spacing w:line="360" w:lineRule="auto"/>
        <w:rPr>
          <w:rFonts w:ascii="GulliverRM" w:hAnsi="GulliverRM"/>
          <w:sz w:val="15"/>
          <w:szCs w:val="15"/>
        </w:rPr>
      </w:pPr>
      <w:r>
        <w:rPr>
          <w:noProof/>
          <w:lang w:val="en-US" w:eastAsia="ja-JP"/>
        </w:rPr>
        <w:lastRenderedPageBreak/>
        <w:drawing>
          <wp:inline distT="0" distB="0" distL="0" distR="0" wp14:anchorId="6E332713" wp14:editId="3B6EE9E1">
            <wp:extent cx="5421086" cy="2544899"/>
            <wp:effectExtent l="0" t="0" r="190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437233" cy="2552479"/>
                    </a:xfrm>
                    <a:prstGeom prst="rect">
                      <a:avLst/>
                    </a:prstGeom>
                  </pic:spPr>
                </pic:pic>
              </a:graphicData>
            </a:graphic>
          </wp:inline>
        </w:drawing>
      </w:r>
    </w:p>
    <w:p w14:paraId="4D9DD422" w14:textId="03162029" w:rsidR="00BF1159" w:rsidRPr="000D53F1" w:rsidRDefault="00BC378C" w:rsidP="001D540A">
      <w:pPr>
        <w:spacing w:line="360" w:lineRule="auto"/>
        <w:rPr>
          <w:b/>
          <w:bCs/>
          <w:sz w:val="16"/>
          <w:szCs w:val="16"/>
        </w:rPr>
      </w:pPr>
      <w:r w:rsidRPr="00BC378C">
        <w:rPr>
          <w:b/>
          <w:bCs/>
          <w:sz w:val="16"/>
          <w:szCs w:val="16"/>
        </w:rPr>
        <w:t xml:space="preserve">Fig </w:t>
      </w:r>
      <w:r w:rsidR="003C451A">
        <w:rPr>
          <w:b/>
          <w:bCs/>
          <w:sz w:val="16"/>
          <w:szCs w:val="16"/>
        </w:rPr>
        <w:t>2.2.2.3 -</w:t>
      </w:r>
      <w:r w:rsidRPr="00BC378C">
        <w:rPr>
          <w:b/>
          <w:bCs/>
          <w:sz w:val="16"/>
          <w:szCs w:val="16"/>
        </w:rPr>
        <w:t xml:space="preserve"> </w:t>
      </w:r>
      <w:r w:rsidR="00BF1159" w:rsidRPr="00BF1159">
        <w:rPr>
          <w:b/>
          <w:bCs/>
          <w:sz w:val="16"/>
          <w:szCs w:val="16"/>
        </w:rPr>
        <w:t>With the NL problem decomposition, Elman RNN is used. It's worth noting that one input neuron can represent any embedding dimension for time series reconstruction. The network expands to the extent that the embedding dimension allows.</w:t>
      </w:r>
      <w:r w:rsidR="000D53F1" w:rsidRPr="000D53F1">
        <w:rPr>
          <w:b/>
          <w:bCs/>
          <w:sz w:val="16"/>
          <w:szCs w:val="16"/>
        </w:rPr>
        <w:t xml:space="preserve"> </w:t>
      </w:r>
      <w:r w:rsidR="000D53F1" w:rsidRPr="000D53F1">
        <w:rPr>
          <w:b/>
          <w:bCs/>
          <w:sz w:val="16"/>
          <w:szCs w:val="16"/>
        </w:rPr>
        <w:fldChar w:fldCharType="begin"/>
      </w:r>
      <w:r w:rsidR="000D53F1" w:rsidRPr="000D53F1">
        <w:rPr>
          <w:b/>
          <w:bCs/>
          <w:sz w:val="16"/>
          <w:szCs w:val="16"/>
        </w:rPr>
        <w:instrText xml:space="preserve"> ADDIN ZOTERO_ITEM CSL_CITATION {"citationID":"sd5gezxd","properties":{"formattedCitation":"(Chandra &amp; Chand, 2016)","plainCitation":"(Chandra &amp; Chand, 2016)","noteIndex":0},"citationItems":[{"id":100,"uris":["http://zotero.org/users/local/g8lD94u9/items/QJEZVPBL"],"uri":["http://zotero.org/users/local/g8lD94u9/items/QJEZVPBL"],"itemData":{"id":100,"type":"article-journal","container-title":"Applied Soft Computing","DOI":"10.1016/j.asoc.2016.08.029","journalAbbreviation":"Applied Soft Computing","page":"462-473","title":"Evaluation of co-evolutionary neural network architectures for time series prediction with mobile application in finance","volume":"49","author":[{"family":"Chandra","given":"Rohitash"},{"family":"Chand","given":"Shelvin"}],"issued":{"date-parts":[["2016",12,1]]}}}],"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Chandra &amp; Chand, 2016)</w:t>
      </w:r>
      <w:r w:rsidR="000D53F1" w:rsidRPr="000D53F1">
        <w:rPr>
          <w:b/>
          <w:bCs/>
          <w:sz w:val="16"/>
          <w:szCs w:val="16"/>
        </w:rPr>
        <w:fldChar w:fldCharType="end"/>
      </w:r>
    </w:p>
    <w:p w14:paraId="7666346D" w14:textId="73B7731B" w:rsidR="00CF3877" w:rsidRDefault="00CF3877" w:rsidP="001D540A">
      <w:pPr>
        <w:spacing w:line="360" w:lineRule="auto"/>
      </w:pPr>
      <w:r w:rsidRPr="00E772D0">
        <w:t xml:space="preserve">The NASDAQ stock exchange provided the financial time series data collection. It includes, </w:t>
      </w:r>
      <w:r w:rsidR="00DB235A">
        <w:t xml:space="preserve">, </w:t>
      </w:r>
      <w:r w:rsidRPr="00E772D0">
        <w:t>Staples Inc.,</w:t>
      </w:r>
      <w:r w:rsidR="00DB235A">
        <w:t xml:space="preserve"> </w:t>
      </w:r>
      <w:r w:rsidR="00DB235A" w:rsidRPr="00E772D0">
        <w:t>Seagate Technology Holdings</w:t>
      </w:r>
      <w:r w:rsidRPr="00E772D0">
        <w:t xml:space="preserve"> and </w:t>
      </w:r>
      <w:r w:rsidR="00DB235A" w:rsidRPr="00E772D0">
        <w:t>ACI Worldwide</w:t>
      </w:r>
      <w:r w:rsidRPr="00E772D0">
        <w:t xml:space="preserve"> daily closing prices. Each company's data set included closing stock prices from December 2006 to October 2010, </w:t>
      </w:r>
      <w:r w:rsidR="00F26B21" w:rsidRPr="00E772D0">
        <w:t>totalling</w:t>
      </w:r>
      <w:r w:rsidRPr="00E772D0">
        <w:t xml:space="preserve"> roughly 800 data points. Because stock prices varied over a three-year period, the dataset also includes data from the 2008 financial crisis in the United States. To create the training and testing datasets, we utilized Taken's theorem to rebuild the time series data with time lag T = 2</w:t>
      </w:r>
      <w:r w:rsidR="00DB235A">
        <w:t xml:space="preserve"> and </w:t>
      </w:r>
      <w:r w:rsidR="00DB235A" w:rsidRPr="00E772D0">
        <w:t>embedding dimension D =</w:t>
      </w:r>
      <w:r w:rsidR="00DB235A">
        <w:t xml:space="preserve"> 5</w:t>
      </w:r>
      <w:r w:rsidRPr="00E772D0">
        <w:t>.</w:t>
      </w:r>
    </w:p>
    <w:p w14:paraId="49F623D9" w14:textId="77777777" w:rsidR="00CF3877" w:rsidRDefault="00CF3877" w:rsidP="001D540A">
      <w:pPr>
        <w:spacing w:line="360" w:lineRule="auto"/>
      </w:pPr>
    </w:p>
    <w:p w14:paraId="02CA0531" w14:textId="1AF5A97C" w:rsidR="00CF3877" w:rsidRDefault="00CF3877" w:rsidP="001D540A">
      <w:pPr>
        <w:spacing w:line="360" w:lineRule="auto"/>
      </w:pPr>
      <w:r w:rsidRPr="00E772D0">
        <w:t xml:space="preserve">The stock prices at the end of the day were scaled </w:t>
      </w:r>
      <w:r w:rsidR="00DB235A">
        <w:t>using min-max scaling</w:t>
      </w:r>
      <w:r w:rsidRPr="00E772D0">
        <w:t>. The algorithm's maximum function evaluations was set to 50,000, which served as a termina</w:t>
      </w:r>
      <w:r w:rsidR="00DB235A">
        <w:t xml:space="preserve">l </w:t>
      </w:r>
      <w:r w:rsidRPr="00E772D0">
        <w:t>condition. We utilized a population size of 300 people, same as the prior data sets. In the hidden and output layers of the corresponding neural network designs, sigmoid units were used.</w:t>
      </w:r>
    </w:p>
    <w:p w14:paraId="1B35D59C" w14:textId="77777777" w:rsidR="00CF3877" w:rsidRDefault="00CF3877" w:rsidP="001D540A">
      <w:pPr>
        <w:spacing w:line="360" w:lineRule="auto"/>
      </w:pPr>
    </w:p>
    <w:p w14:paraId="7B508CF9" w14:textId="28C3A117" w:rsidR="00CF3877" w:rsidRDefault="00CF3877" w:rsidP="001D540A">
      <w:pPr>
        <w:spacing w:line="360" w:lineRule="auto"/>
        <w:rPr>
          <w:b/>
          <w:bCs/>
        </w:rPr>
      </w:pPr>
      <w:r>
        <w:rPr>
          <w:b/>
          <w:bCs/>
        </w:rPr>
        <w:t>2.2.3 Results</w:t>
      </w:r>
    </w:p>
    <w:p w14:paraId="5C3D325A" w14:textId="77777777" w:rsidR="00CF3877" w:rsidRDefault="00CF3877" w:rsidP="001D540A">
      <w:pPr>
        <w:spacing w:line="360" w:lineRule="auto"/>
      </w:pPr>
    </w:p>
    <w:p w14:paraId="32C19750" w14:textId="77777777" w:rsidR="00CF3877" w:rsidRDefault="00CF3877" w:rsidP="001D540A">
      <w:pPr>
        <w:spacing w:line="360" w:lineRule="auto"/>
      </w:pPr>
      <w:r w:rsidRPr="00E772D0">
        <w:t>Their abilities are assessed in terms of training and generalization. The Mackey–Glass time series and the Lorenz time series are the two simulated time series in the benchmark chaotic time series issues. The Sunspot time series is a real-world situation.</w:t>
      </w:r>
    </w:p>
    <w:p w14:paraId="47D6B220" w14:textId="77777777" w:rsidR="00CF3877" w:rsidRDefault="00CF3877" w:rsidP="001D540A">
      <w:pPr>
        <w:spacing w:line="360" w:lineRule="auto"/>
      </w:pPr>
    </w:p>
    <w:p w14:paraId="127C5C34" w14:textId="088461A5" w:rsidR="00CF3877" w:rsidRDefault="00CF3877" w:rsidP="001D540A">
      <w:pPr>
        <w:spacing w:line="360" w:lineRule="auto"/>
      </w:pPr>
      <w:r w:rsidRPr="00E772D0">
        <w:t xml:space="preserve">For both issue decomposition approaches in the Mackey–Glass problem, the FNN was able to provide better generalization than the RNN. We note that the RNN showed higher generalisation compared to FNN for the Lorenz issue. </w:t>
      </w:r>
      <w:r w:rsidR="00DB235A" w:rsidRPr="00DB235A">
        <w:t xml:space="preserve">Furthermore, NL failed to outperform </w:t>
      </w:r>
      <w:r w:rsidR="00DB235A" w:rsidRPr="00DB235A">
        <w:lastRenderedPageBreak/>
        <w:t>SL</w:t>
      </w:r>
      <w:r w:rsidRPr="00E772D0">
        <w:t xml:space="preserve">. When compared to the RNN, the FNN performed worse in the Sunspot issue. When NL was compared against SL for both network designs, NL performed better. In general, the results demonstrate that the </w:t>
      </w:r>
      <w:r w:rsidR="00DB235A">
        <w:t>NN</w:t>
      </w:r>
      <w:r w:rsidRPr="00E772D0">
        <w:t xml:space="preserve"> with the </w:t>
      </w:r>
      <w:r w:rsidR="0027205F">
        <w:t>least</w:t>
      </w:r>
      <w:r w:rsidRPr="00E772D0">
        <w:t xml:space="preserve"> training error does not necessarily perform the best in terms of generalization.</w:t>
      </w:r>
      <w:r>
        <w:t xml:space="preserve"> This is due to the dataset's over-fitting and noise. With fewer hidden neurons, performance in the Lorenz and Sunspot tasks was typically better. In the instance of the Mackey–Glass issue, however, this was not the case.</w:t>
      </w:r>
    </w:p>
    <w:p w14:paraId="47EA03EB" w14:textId="77777777" w:rsidR="00CF3877" w:rsidRDefault="00CF3877" w:rsidP="001D540A">
      <w:pPr>
        <w:spacing w:line="360" w:lineRule="auto"/>
      </w:pPr>
    </w:p>
    <w:p w14:paraId="77A51DB8" w14:textId="77777777" w:rsidR="00CF3877" w:rsidRDefault="00CF3877" w:rsidP="001D540A">
      <w:pPr>
        <w:spacing w:line="360" w:lineRule="auto"/>
      </w:pPr>
      <w:r>
        <w:t>In two of the three benchmark problems, the RNN outperformed the FNN. Furthermore, for both neural network architectures, NL has given better performance when compared to SL in the majority of cases.</w:t>
      </w:r>
    </w:p>
    <w:p w14:paraId="14720366" w14:textId="77777777" w:rsidR="00CF3877" w:rsidRDefault="00CF3877" w:rsidP="001D540A">
      <w:pPr>
        <w:spacing w:line="360" w:lineRule="auto"/>
      </w:pPr>
    </w:p>
    <w:p w14:paraId="74F914BA" w14:textId="77777777" w:rsidR="00CF3877" w:rsidRDefault="00CF3877" w:rsidP="001D540A">
      <w:pPr>
        <w:spacing w:line="360" w:lineRule="auto"/>
      </w:pPr>
      <w:r w:rsidRPr="00E772D0">
        <w:t>For both network designs, generalisation performance was extremely competitive. In terms of training and generalization, the RNN outperformed the FNN marginally. In addition, we found that the NL decomposition performed better than the SL decomposition. As the number of hidden neurons rose, so did the performance on NL.</w:t>
      </w:r>
    </w:p>
    <w:p w14:paraId="129D1803" w14:textId="77777777" w:rsidR="00CF3877" w:rsidRDefault="00CF3877" w:rsidP="001D540A">
      <w:pPr>
        <w:spacing w:line="360" w:lineRule="auto"/>
      </w:pPr>
    </w:p>
    <w:p w14:paraId="2FAEE90F" w14:textId="43C964A8" w:rsidR="00CF3877" w:rsidRDefault="00CF3877" w:rsidP="001D540A">
      <w:pPr>
        <w:spacing w:line="360" w:lineRule="auto"/>
      </w:pPr>
      <w:r w:rsidRPr="00A906BA">
        <w:t>RNN beat FNN in both generalization</w:t>
      </w:r>
      <w:r w:rsidR="00DB235A">
        <w:t xml:space="preserve"> and </w:t>
      </w:r>
      <w:r w:rsidR="00DB235A" w:rsidRPr="00A906BA">
        <w:t>training</w:t>
      </w:r>
      <w:r w:rsidRPr="00A906BA">
        <w:t xml:space="preserve"> performance in several situations. We also found that the SL decomposition performed better than the NL decomposition for </w:t>
      </w:r>
      <w:r w:rsidR="007F214D">
        <w:t>NN</w:t>
      </w:r>
      <w:r w:rsidRPr="00A906BA">
        <w:t xml:space="preserve"> designs.</w:t>
      </w:r>
    </w:p>
    <w:p w14:paraId="642FA03D" w14:textId="77777777" w:rsidR="00CF3877" w:rsidRDefault="00CF3877" w:rsidP="001D540A">
      <w:pPr>
        <w:spacing w:line="360" w:lineRule="auto"/>
      </w:pPr>
    </w:p>
    <w:p w14:paraId="1223426B" w14:textId="77777777" w:rsidR="00CF3877" w:rsidRDefault="00CF3877" w:rsidP="001D540A">
      <w:pPr>
        <w:spacing w:line="360" w:lineRule="auto"/>
      </w:pPr>
      <w:r w:rsidRPr="00A906BA">
        <w:t>On both network designs, the RNN outperformed the FNN and the NL outperformed the SL. Because the training and generalization performance had a very significant variance, the offered approaches showed evidence of over-fitting with this problem. We also point out that training performance is far superior to generalization performance. This could be owing to a significant difference in the stock market's trajectory, which distinguishes the training dataset from the testing dataset.</w:t>
      </w:r>
    </w:p>
    <w:p w14:paraId="6DB7B8D1" w14:textId="77777777" w:rsidR="00CF3877" w:rsidRDefault="00CF3877" w:rsidP="001D540A">
      <w:pPr>
        <w:spacing w:line="360" w:lineRule="auto"/>
      </w:pPr>
    </w:p>
    <w:p w14:paraId="3C3A21BD" w14:textId="6E4B5C2E" w:rsidR="00CF3877" w:rsidRDefault="00CF3877" w:rsidP="001D540A">
      <w:pPr>
        <w:spacing w:line="360" w:lineRule="auto"/>
      </w:pPr>
      <w:r w:rsidRPr="00A906BA">
        <w:t xml:space="preserve">In two </w:t>
      </w:r>
      <w:r w:rsidR="00B74EBC">
        <w:t xml:space="preserve">out </w:t>
      </w:r>
      <w:r w:rsidRPr="00A906BA">
        <w:t xml:space="preserve">of the three </w:t>
      </w:r>
      <w:r w:rsidR="00BF1159">
        <w:t>experiments</w:t>
      </w:r>
      <w:r w:rsidRPr="00A906BA">
        <w:t xml:space="preserve">, NL outperformed SL. In a comparison of the two network topologies, we find that the RNN outperforms the FNN in terms of generalization. In all three </w:t>
      </w:r>
      <w:r w:rsidR="00BF1159">
        <w:t>experiments</w:t>
      </w:r>
      <w:r w:rsidRPr="00A906BA">
        <w:t xml:space="preserve">, the RNN outperformed the others. As a result, </w:t>
      </w:r>
      <w:r w:rsidR="007F214D">
        <w:t>it was</w:t>
      </w:r>
      <w:r w:rsidRPr="00A906BA">
        <w:t xml:space="preserve"> conclude</w:t>
      </w:r>
      <w:r w:rsidR="007F214D">
        <w:t>d</w:t>
      </w:r>
      <w:r w:rsidRPr="00A906BA">
        <w:t xml:space="preserve"> that the RNN is better suited </w:t>
      </w:r>
      <w:r w:rsidR="007F214D">
        <w:t xml:space="preserve">for </w:t>
      </w:r>
      <w:r w:rsidRPr="00A906BA">
        <w:t>prediction in general</w:t>
      </w:r>
      <w:r w:rsidR="007F214D">
        <w:t xml:space="preserve"> especially in finance domain</w:t>
      </w:r>
      <w:r w:rsidRPr="00A906BA">
        <w:t>.</w:t>
      </w:r>
    </w:p>
    <w:p w14:paraId="7AD89A35" w14:textId="77777777" w:rsidR="00CF3877" w:rsidRDefault="00CF3877" w:rsidP="001D540A">
      <w:pPr>
        <w:spacing w:line="360" w:lineRule="auto"/>
        <w:rPr>
          <w:b/>
          <w:bCs/>
        </w:rPr>
      </w:pPr>
    </w:p>
    <w:p w14:paraId="2A5B6404" w14:textId="02DC74DA" w:rsidR="00B3452F" w:rsidRDefault="00B3452F" w:rsidP="00B3452F">
      <w:pPr>
        <w:spacing w:line="360" w:lineRule="auto"/>
      </w:pPr>
    </w:p>
    <w:p w14:paraId="5E7B8C43" w14:textId="77777777" w:rsidR="000D53F1" w:rsidRDefault="000D53F1" w:rsidP="00B3452F">
      <w:pPr>
        <w:spacing w:line="360" w:lineRule="auto"/>
      </w:pPr>
    </w:p>
    <w:p w14:paraId="170A480A" w14:textId="77777777" w:rsidR="00B3452F" w:rsidRDefault="00B3452F" w:rsidP="00B3452F">
      <w:pPr>
        <w:spacing w:line="360" w:lineRule="auto"/>
        <w:rPr>
          <w:b/>
          <w:bCs/>
        </w:rPr>
      </w:pPr>
      <w:r>
        <w:rPr>
          <w:b/>
          <w:bCs/>
        </w:rPr>
        <w:lastRenderedPageBreak/>
        <w:t>2.2.4 Research Gaps</w:t>
      </w:r>
    </w:p>
    <w:p w14:paraId="0F18C0ED" w14:textId="2063FF7B" w:rsidR="00B3452F" w:rsidRDefault="00B3452F" w:rsidP="00B3452F">
      <w:pPr>
        <w:spacing w:line="360" w:lineRule="auto"/>
        <w:rPr>
          <w:bCs/>
        </w:rPr>
      </w:pPr>
      <w:r w:rsidRPr="00B3452F">
        <w:rPr>
          <w:bCs/>
        </w:rPr>
        <w:t xml:space="preserve">The experiments were created without a validation set so that the algorithms and neural network topologies could be compared simply on training data with a fixed training duration. </w:t>
      </w:r>
    </w:p>
    <w:p w14:paraId="374CCBE7" w14:textId="715EA3FB" w:rsidR="00B3452F" w:rsidRPr="00B3452F" w:rsidRDefault="00B3452F" w:rsidP="00B3452F">
      <w:pPr>
        <w:tabs>
          <w:tab w:val="right" w:pos="9026"/>
        </w:tabs>
        <w:spacing w:line="360" w:lineRule="auto"/>
        <w:rPr>
          <w:bCs/>
        </w:rPr>
      </w:pPr>
      <w:r w:rsidRPr="00B3452F">
        <w:rPr>
          <w:bCs/>
        </w:rPr>
        <w:t>To increase the prediction even more, mu</w:t>
      </w:r>
      <w:r>
        <w:rPr>
          <w:bCs/>
        </w:rPr>
        <w:t>ltivariate time series could</w:t>
      </w:r>
      <w:r w:rsidRPr="00B3452F">
        <w:rPr>
          <w:bCs/>
        </w:rPr>
        <w:t xml:space="preserve"> have been employed.</w:t>
      </w:r>
      <w:r>
        <w:rPr>
          <w:bCs/>
        </w:rPr>
        <w:t xml:space="preserve"> </w:t>
      </w:r>
      <w:r w:rsidRPr="00B3452F">
        <w:rPr>
          <w:bCs/>
        </w:rPr>
        <w:t>Furthermore, machine learning techniques such as transfer learning might have been utilised to harness basic information in the many marketplaces that create the time series.</w:t>
      </w:r>
    </w:p>
    <w:p w14:paraId="45A0BFF9" w14:textId="77777777" w:rsidR="00B3452F" w:rsidRDefault="00B3452F" w:rsidP="001D540A">
      <w:pPr>
        <w:spacing w:line="360" w:lineRule="auto"/>
        <w:rPr>
          <w:b/>
          <w:bCs/>
        </w:rPr>
      </w:pPr>
    </w:p>
    <w:p w14:paraId="68BF67ED" w14:textId="6A324702" w:rsidR="00891DFB" w:rsidRPr="00891DFB" w:rsidRDefault="00891DFB" w:rsidP="001D540A">
      <w:pPr>
        <w:spacing w:line="360" w:lineRule="auto"/>
      </w:pPr>
      <w:r>
        <w:rPr>
          <w:b/>
          <w:bCs/>
        </w:rPr>
        <w:t>2.</w:t>
      </w:r>
      <w:r w:rsidR="00CF3877">
        <w:rPr>
          <w:b/>
          <w:bCs/>
        </w:rPr>
        <w:t>3</w:t>
      </w:r>
      <w:r>
        <w:rPr>
          <w:b/>
          <w:bCs/>
        </w:rPr>
        <w:t xml:space="preserve"> </w:t>
      </w:r>
      <w:r w:rsidR="00CE2C0F" w:rsidRPr="00CE2C0F">
        <w:rPr>
          <w:b/>
          <w:bCs/>
        </w:rPr>
        <w:t>A Deep Learning Approach for Optimization of Systematic Signal Detection in Financial Trading Systems with Big Data</w:t>
      </w:r>
      <w:r w:rsidR="007D5C36">
        <w:rPr>
          <w:b/>
          <w:bCs/>
        </w:rPr>
        <w:fldChar w:fldCharType="begin"/>
      </w:r>
      <w:r w:rsidR="004D4392">
        <w:rPr>
          <w:b/>
          <w:bCs/>
        </w:rPr>
        <w:instrText xml:space="preserve"> ADDIN ZOTERO_ITEM CSL_CITATION {"citationID":"NFRvji6M","properties":{"formattedCitation":"(Chang et al., 2011)","plainCitation":"(Chang et al., 2011)","dontUpdate":true,"noteIndex":0},"citationItems":[{"id":74,"uris":["http://zotero.org/users/local/g8lD94u9/items/ICEF3D4H"],"uri":["http://zotero.org/users/local/g8lD94u9/items/ICEF3D4H"],"itemData":{"id":74,"type":"article-journal","container-title":"Applied Soft Computing","DOI":"10.1016/j.asoc.2011.02.029","ISSN":"15684946","issue":"5","journalAbbreviation":"Applied Soft Computing","language":"en","page":"3998-4010","source":"DOI.org (Crossref)","title":"A dynamic threshold decision system for stock trading signal detection","volume":"11","author":[{"family":"Chang","given":"Pei-Chann"},{"family":"Liao","given":"T. Warren"},{"family":"Lin","given":"Jyun-Jie"},{"family":"Fan","given":"Chin-Yuan"}],"issued":{"date-parts":[["2011",7]]}}}],"schema":"https://github.com/citation-style-language/schema/raw/master/csl-citation.json"} </w:instrText>
      </w:r>
      <w:r w:rsidR="007D5C36">
        <w:rPr>
          <w:b/>
          <w:bCs/>
        </w:rPr>
        <w:fldChar w:fldCharType="end"/>
      </w:r>
      <w:r w:rsidR="007D5C36">
        <w:rPr>
          <w:b/>
          <w:bCs/>
        </w:rPr>
        <w:fldChar w:fldCharType="begin"/>
      </w:r>
      <w:r w:rsidR="004D4392">
        <w:rPr>
          <w:b/>
          <w:bCs/>
        </w:rPr>
        <w:instrText xml:space="preserve"> ADDIN ZOTERO_ITEM CSL_CITATION {"citationID":"aMWzcFd8","properties":{"formattedCitation":"(Arpaci &amp; Karaoglu, 2017)","plainCitation":"(Arpaci &amp; Karaoglu, 2017)","noteIndex":0},"citationItems":[{"id":108,"uris":["http://zotero.org/users/local/g8lD94u9/items/E6BMY8XN"],"uri":["http://zotero.org/users/local/g8lD94u9/items/E6BMY8XN"],"itemData":{"id":108,"type":"article-journal","container-title":"International Journal of Intelligent Systems and Applications in Engineering","DOI":"10.18201/ijisae.2017SpecialIssue31421","ISSN":"2147-6799","issue":"Special Issue","journalAbbreviation":"ijisae","language":"en","page":"31-36","source":"DOI.org (Crossref)","title":"A Deep Learning Approach for Optimization of Systematic Signal Detection in Financial Trading Systems with Big Data","volume":"Special Issue","author":[{"family":"Arpaci","given":"Ugur"},{"family":"Karaoglu","given":"Sercan"}],"issued":{"date-parts":[["2017",7,31]]}}}],"schema":"https://github.com/citation-style-language/schema/raw/master/csl-citation.json"} </w:instrText>
      </w:r>
      <w:r w:rsidR="007D5C36">
        <w:rPr>
          <w:b/>
          <w:bCs/>
        </w:rPr>
        <w:fldChar w:fldCharType="separate"/>
      </w:r>
      <w:r w:rsidR="007D5C36">
        <w:rPr>
          <w:b/>
          <w:bCs/>
          <w:noProof/>
        </w:rPr>
        <w:t>(Arpaci &amp; Karaoglu, 2017)</w:t>
      </w:r>
      <w:r w:rsidR="007D5C36">
        <w:rPr>
          <w:b/>
          <w:bCs/>
        </w:rPr>
        <w:fldChar w:fldCharType="end"/>
      </w:r>
    </w:p>
    <w:p w14:paraId="2A502C7C" w14:textId="6DD878D1" w:rsidR="00891DFB" w:rsidRDefault="00891DFB" w:rsidP="001D540A">
      <w:pPr>
        <w:pStyle w:val="NormalWeb"/>
        <w:spacing w:line="360" w:lineRule="auto"/>
        <w:rPr>
          <w:rFonts w:ascii="TimesNewRomanPS" w:hAnsi="TimesNewRomanPS"/>
          <w:b/>
          <w:bCs/>
        </w:rPr>
      </w:pPr>
      <w:r>
        <w:rPr>
          <w:rFonts w:ascii="TimesNewRomanPS" w:hAnsi="TimesNewRomanPS"/>
          <w:b/>
          <w:bCs/>
        </w:rPr>
        <w:t>2.</w:t>
      </w:r>
      <w:r w:rsidR="00CF3877">
        <w:rPr>
          <w:rFonts w:ascii="TimesNewRomanPS" w:hAnsi="TimesNewRomanPS"/>
          <w:b/>
          <w:bCs/>
        </w:rPr>
        <w:t>3</w:t>
      </w:r>
      <w:r>
        <w:rPr>
          <w:rFonts w:ascii="TimesNewRomanPS" w:hAnsi="TimesNewRomanPS"/>
          <w:b/>
          <w:bCs/>
        </w:rPr>
        <w:t xml:space="preserve">.1 Business problem </w:t>
      </w:r>
    </w:p>
    <w:p w14:paraId="55864802" w14:textId="04429456" w:rsidR="005C5D5A" w:rsidRDefault="005C5D5A" w:rsidP="001D540A">
      <w:pPr>
        <w:pStyle w:val="NormalWeb"/>
        <w:spacing w:line="360" w:lineRule="auto"/>
      </w:pPr>
      <w:r w:rsidRPr="005C5D5A">
        <w:t xml:space="preserve">The purpose of this research is to create an intelligent trading decision support system by </w:t>
      </w:r>
      <w:r w:rsidR="007F214D">
        <w:t xml:space="preserve">using a RNN based </w:t>
      </w:r>
      <w:r w:rsidRPr="005C5D5A">
        <w:t xml:space="preserve">technique to financial trading subsystems in order to discover systematic </w:t>
      </w:r>
      <w:r w:rsidR="007F214D">
        <w:t xml:space="preserve">future </w:t>
      </w:r>
      <w:r w:rsidRPr="005C5D5A">
        <w:t>signals in Big Data. The model was evaluated using data from the Istanbul Stock Exchange in this study.</w:t>
      </w:r>
    </w:p>
    <w:p w14:paraId="2BF27FC9" w14:textId="24564EB7" w:rsidR="00AE39B1" w:rsidRPr="004243A0" w:rsidRDefault="00891DFB" w:rsidP="001D540A">
      <w:pPr>
        <w:pStyle w:val="NormalWeb"/>
        <w:spacing w:line="360" w:lineRule="auto"/>
        <w:rPr>
          <w:rFonts w:ascii="TimesNewRomanPS" w:hAnsi="TimesNewRomanPS"/>
          <w:b/>
          <w:bCs/>
        </w:rPr>
      </w:pPr>
      <w:r>
        <w:rPr>
          <w:rFonts w:ascii="TimesNewRomanPS" w:hAnsi="TimesNewRomanPS"/>
          <w:b/>
          <w:bCs/>
        </w:rPr>
        <w:t>2.</w:t>
      </w:r>
      <w:r w:rsidR="00CF3877">
        <w:rPr>
          <w:rFonts w:ascii="TimesNewRomanPS" w:hAnsi="TimesNewRomanPS"/>
          <w:b/>
          <w:bCs/>
        </w:rPr>
        <w:t>3</w:t>
      </w:r>
      <w:r>
        <w:rPr>
          <w:rFonts w:ascii="TimesNewRomanPS" w:hAnsi="TimesNewRomanPS"/>
          <w:b/>
          <w:bCs/>
        </w:rPr>
        <w:t xml:space="preserve">.2 Research Methodology </w:t>
      </w:r>
    </w:p>
    <w:p w14:paraId="451F677D" w14:textId="1129D55E" w:rsidR="007F2425" w:rsidRPr="004243A0" w:rsidRDefault="00FA1346" w:rsidP="001D540A">
      <w:pPr>
        <w:spacing w:line="360" w:lineRule="auto"/>
      </w:pPr>
      <w:r w:rsidRPr="00FA1346">
        <w:t>Amazon (S3)</w:t>
      </w:r>
      <w:r w:rsidR="006633B8">
        <w:t xml:space="preserve"> is used to store the daily stock market data</w:t>
      </w:r>
      <w:r w:rsidRPr="00FA1346">
        <w:t xml:space="preserve"> </w:t>
      </w:r>
      <w:r w:rsidR="006633B8">
        <w:t xml:space="preserve">compressed </w:t>
      </w:r>
      <w:r w:rsidRPr="00FA1346">
        <w:t>in gzip form</w:t>
      </w:r>
      <w:r w:rsidR="006633B8">
        <w:t>at</w:t>
      </w:r>
      <w:r w:rsidRPr="00FA1346">
        <w:t>. Because the algorithms demand a variety of types and forms, the data is in a raw format; it is their responsibility to format certain day intervals correctly.</w:t>
      </w:r>
    </w:p>
    <w:p w14:paraId="5DC5C135" w14:textId="66EB7E2D" w:rsidR="007F2425" w:rsidRDefault="00FA1346" w:rsidP="001D540A">
      <w:pPr>
        <w:spacing w:line="360" w:lineRule="auto"/>
      </w:pPr>
      <w:r>
        <w:t>W</w:t>
      </w:r>
      <w:r w:rsidR="007F2425" w:rsidRPr="007F2425">
        <w:t xml:space="preserve">e utilized the </w:t>
      </w:r>
      <w:r>
        <w:t xml:space="preserve">stock data of </w:t>
      </w:r>
      <w:r w:rsidR="007F2425" w:rsidRPr="007F2425">
        <w:t xml:space="preserve">Istanbul Stock Exchange-Nasdaq suite's standard raw format. We used the full stock trading data </w:t>
      </w:r>
      <w:r w:rsidR="004243A0">
        <w:t>from</w:t>
      </w:r>
      <w:r w:rsidR="007F2425" w:rsidRPr="007F2425">
        <w:t xml:space="preserve"> the year of 2016 </w:t>
      </w:r>
      <w:r w:rsidR="004243A0">
        <w:t xml:space="preserve">in order </w:t>
      </w:r>
      <w:r w:rsidR="007F2425" w:rsidRPr="007F2425">
        <w:t xml:space="preserve">to train our model for this study's assessments. </w:t>
      </w:r>
    </w:p>
    <w:p w14:paraId="355B87B9" w14:textId="375010F5" w:rsidR="00B43D96" w:rsidRPr="00B43D96" w:rsidRDefault="007F2425" w:rsidP="001D540A">
      <w:pPr>
        <w:spacing w:line="360" w:lineRule="auto"/>
        <w:rPr>
          <w:b/>
          <w:bCs/>
          <w:sz w:val="23"/>
          <w:szCs w:val="23"/>
          <w:shd w:val="clear" w:color="auto" w:fill="FFFFFF"/>
        </w:rPr>
      </w:pPr>
      <w:r w:rsidRPr="007F2425">
        <w:rPr>
          <w:b/>
          <w:bCs/>
          <w:sz w:val="23"/>
          <w:szCs w:val="23"/>
          <w:shd w:val="clear" w:color="auto" w:fill="FFFFFF"/>
        </w:rPr>
        <w:t xml:space="preserve"> </w:t>
      </w:r>
    </w:p>
    <w:p w14:paraId="4276EB16" w14:textId="2C1EBB8E" w:rsidR="00AE39B1" w:rsidRDefault="006633B8" w:rsidP="001D540A">
      <w:pPr>
        <w:spacing w:line="360" w:lineRule="auto"/>
      </w:pPr>
      <w:r w:rsidRPr="006633B8">
        <w:t>In the construction of successful machine learning models, choosing input parameters is crucial.</w:t>
      </w:r>
      <w:r>
        <w:t xml:space="preserve"> </w:t>
      </w:r>
      <w:r w:rsidR="004243A0" w:rsidRPr="004243A0">
        <w:t>Market microstructure features should be used to train machine learning models</w:t>
      </w:r>
      <w:r w:rsidR="004243A0">
        <w:t xml:space="preserve"> </w:t>
      </w:r>
      <w:r w:rsidRPr="006633B8">
        <w:t xml:space="preserve">that have a substantial influence on the market </w:t>
      </w:r>
      <w:r w:rsidR="004243A0">
        <w:t>which in turn</w:t>
      </w:r>
      <w:r w:rsidRPr="006633B8">
        <w:t xml:space="preserve"> allow</w:t>
      </w:r>
      <w:r w:rsidR="004243A0">
        <w:t>s</w:t>
      </w:r>
      <w:r w:rsidRPr="006633B8">
        <w:t xml:space="preserve"> learning the policy to condition </w:t>
      </w:r>
      <w:r w:rsidR="004243A0">
        <w:t>and</w:t>
      </w:r>
      <w:r w:rsidRPr="006633B8">
        <w:t xml:space="preserve"> enhance forecast</w:t>
      </w:r>
      <w:r w:rsidR="004243A0">
        <w:t>ing</w:t>
      </w:r>
      <w:r w:rsidRPr="006633B8">
        <w:t xml:space="preserve"> accuracy.</w:t>
      </w:r>
      <w:r>
        <w:t xml:space="preserve"> </w:t>
      </w:r>
      <w:r w:rsidR="007F2425" w:rsidRPr="007F2425">
        <w:t xml:space="preserve">We discovered that the properties stated in </w:t>
      </w:r>
      <w:r w:rsidR="00567ACE">
        <w:t>Fig 2.3.2.1</w:t>
      </w:r>
      <w:r w:rsidR="007F2425" w:rsidRPr="007F2425">
        <w:t xml:space="preserve"> are beneficial in our </w:t>
      </w:r>
      <w:r>
        <w:t>model</w:t>
      </w:r>
      <w:r w:rsidR="007F2425" w:rsidRPr="007F2425">
        <w:t xml:space="preserve">, despite the fact that there are many possible </w:t>
      </w:r>
      <w:r w:rsidR="00FA1346">
        <w:t>paramet</w:t>
      </w:r>
      <w:r w:rsidR="007F2425" w:rsidRPr="007F2425">
        <w:t>e</w:t>
      </w:r>
      <w:r w:rsidR="00FA1346">
        <w:t>r</w:t>
      </w:r>
      <w:r w:rsidR="007F2425" w:rsidRPr="007F2425">
        <w:t xml:space="preserve">s that might be employed in </w:t>
      </w:r>
      <w:r w:rsidR="00FA1346">
        <w:t>ML</w:t>
      </w:r>
      <w:r w:rsidR="007F2425" w:rsidRPr="007F2425">
        <w:t xml:space="preserve"> models.</w:t>
      </w:r>
    </w:p>
    <w:p w14:paraId="1F4E5167" w14:textId="77777777" w:rsidR="00E44820" w:rsidRDefault="00E44820" w:rsidP="001D540A">
      <w:pPr>
        <w:spacing w:line="360" w:lineRule="auto"/>
      </w:pPr>
    </w:p>
    <w:p w14:paraId="363D8447" w14:textId="77777777" w:rsidR="006C699E" w:rsidRDefault="006C699E" w:rsidP="001D540A">
      <w:pPr>
        <w:spacing w:line="360" w:lineRule="auto"/>
      </w:pPr>
    </w:p>
    <w:p w14:paraId="7108614C" w14:textId="77777777" w:rsidR="006C699E" w:rsidRDefault="006C699E" w:rsidP="001D540A">
      <w:pPr>
        <w:spacing w:line="360" w:lineRule="auto"/>
      </w:pPr>
    </w:p>
    <w:tbl>
      <w:tblPr>
        <w:tblStyle w:val="TableGrid"/>
        <w:tblW w:w="0" w:type="auto"/>
        <w:tblLook w:val="04A0" w:firstRow="1" w:lastRow="0" w:firstColumn="1" w:lastColumn="0" w:noHBand="0" w:noVBand="1"/>
      </w:tblPr>
      <w:tblGrid>
        <w:gridCol w:w="4508"/>
        <w:gridCol w:w="4508"/>
      </w:tblGrid>
      <w:tr w:rsidR="00C55ACA" w:rsidRPr="00F26B21" w14:paraId="6B575BF6" w14:textId="77777777" w:rsidTr="00C55ACA">
        <w:tc>
          <w:tcPr>
            <w:tcW w:w="4508" w:type="dxa"/>
          </w:tcPr>
          <w:p w14:paraId="7CCC4BBF" w14:textId="1598B05A" w:rsidR="00C55ACA" w:rsidRPr="00F26B21" w:rsidRDefault="00C55ACA" w:rsidP="001D540A">
            <w:pPr>
              <w:spacing w:line="360" w:lineRule="auto"/>
              <w:jc w:val="center"/>
              <w:rPr>
                <w:b/>
                <w:bCs/>
                <w:sz w:val="16"/>
                <w:szCs w:val="16"/>
                <w:lang w:val="en-GB"/>
              </w:rPr>
            </w:pPr>
            <w:r w:rsidRPr="00F26B21">
              <w:rPr>
                <w:b/>
                <w:bCs/>
                <w:sz w:val="16"/>
                <w:szCs w:val="16"/>
                <w:shd w:val="clear" w:color="auto" w:fill="FFFFFF"/>
              </w:rPr>
              <w:lastRenderedPageBreak/>
              <w:t>Feature</w:t>
            </w:r>
          </w:p>
        </w:tc>
        <w:tc>
          <w:tcPr>
            <w:tcW w:w="4508" w:type="dxa"/>
          </w:tcPr>
          <w:p w14:paraId="4482DCA4" w14:textId="05524D23" w:rsidR="00C55ACA" w:rsidRPr="00F26B21" w:rsidRDefault="00C55ACA" w:rsidP="001D540A">
            <w:pPr>
              <w:spacing w:line="360" w:lineRule="auto"/>
              <w:jc w:val="center"/>
              <w:rPr>
                <w:b/>
                <w:bCs/>
                <w:sz w:val="16"/>
                <w:szCs w:val="16"/>
                <w:lang w:val="en-GB"/>
              </w:rPr>
            </w:pPr>
            <w:r w:rsidRPr="00F26B21">
              <w:rPr>
                <w:b/>
                <w:bCs/>
                <w:sz w:val="16"/>
                <w:szCs w:val="16"/>
                <w:shd w:val="clear" w:color="auto" w:fill="FFFFFF"/>
              </w:rPr>
              <w:t>Description</w:t>
            </w:r>
          </w:p>
        </w:tc>
      </w:tr>
      <w:tr w:rsidR="00C55ACA" w:rsidRPr="00F26B21" w14:paraId="54113995" w14:textId="77777777" w:rsidTr="00C55ACA">
        <w:tc>
          <w:tcPr>
            <w:tcW w:w="4508" w:type="dxa"/>
          </w:tcPr>
          <w:p w14:paraId="116FEB26" w14:textId="056C4A39" w:rsidR="00C55ACA" w:rsidRPr="00F26B21" w:rsidRDefault="00C55ACA" w:rsidP="001D540A">
            <w:pPr>
              <w:shd w:val="clear" w:color="auto" w:fill="FFFFFF"/>
              <w:spacing w:line="360" w:lineRule="auto"/>
              <w:jc w:val="center"/>
              <w:rPr>
                <w:sz w:val="16"/>
                <w:szCs w:val="16"/>
                <w:lang w:val="en-GB"/>
              </w:rPr>
            </w:pPr>
            <w:r w:rsidRPr="00F26B21">
              <w:rPr>
                <w:sz w:val="16"/>
                <w:szCs w:val="16"/>
              </w:rPr>
              <w:t>TradeCount15, TradeCount30, TradeCount60</w:t>
            </w:r>
          </w:p>
        </w:tc>
        <w:tc>
          <w:tcPr>
            <w:tcW w:w="4508" w:type="dxa"/>
          </w:tcPr>
          <w:p w14:paraId="0D9CD12C" w14:textId="74A6E001" w:rsidR="00C55ACA" w:rsidRPr="00F26B21" w:rsidRDefault="00C55ACA" w:rsidP="001D540A">
            <w:pPr>
              <w:shd w:val="clear" w:color="auto" w:fill="FFFFFF"/>
              <w:spacing w:line="360" w:lineRule="auto"/>
              <w:jc w:val="both"/>
              <w:rPr>
                <w:sz w:val="16"/>
                <w:szCs w:val="16"/>
                <w:lang w:val="en-GB"/>
              </w:rPr>
            </w:pPr>
            <w:r w:rsidRPr="00F26B21">
              <w:rPr>
                <w:sz w:val="16"/>
                <w:szCs w:val="16"/>
              </w:rPr>
              <w:t xml:space="preserve">trade </w:t>
            </w:r>
            <w:r w:rsidR="009830FE" w:rsidRPr="00F26B21">
              <w:rPr>
                <w:sz w:val="16"/>
                <w:szCs w:val="16"/>
              </w:rPr>
              <w:t>volume</w:t>
            </w:r>
            <w:r w:rsidRPr="00F26B21">
              <w:rPr>
                <w:sz w:val="16"/>
                <w:szCs w:val="16"/>
              </w:rPr>
              <w:t xml:space="preserve"> within 15,30,60 sec </w:t>
            </w:r>
            <w:r w:rsidR="009830FE" w:rsidRPr="00F26B21">
              <w:rPr>
                <w:sz w:val="16"/>
                <w:szCs w:val="16"/>
              </w:rPr>
              <w:t>time-step</w:t>
            </w:r>
          </w:p>
        </w:tc>
      </w:tr>
      <w:tr w:rsidR="00C55ACA" w:rsidRPr="00F26B21" w14:paraId="315A38F3" w14:textId="77777777" w:rsidTr="00C55ACA">
        <w:tc>
          <w:tcPr>
            <w:tcW w:w="4508" w:type="dxa"/>
          </w:tcPr>
          <w:p w14:paraId="33DAF69A" w14:textId="2838503C" w:rsidR="00C55ACA" w:rsidRPr="00F26B21" w:rsidRDefault="00C55ACA" w:rsidP="001D540A">
            <w:pPr>
              <w:spacing w:line="360" w:lineRule="auto"/>
              <w:jc w:val="center"/>
              <w:rPr>
                <w:sz w:val="16"/>
                <w:szCs w:val="16"/>
                <w:lang w:val="en-GB"/>
              </w:rPr>
            </w:pPr>
            <w:r w:rsidRPr="00F26B21">
              <w:rPr>
                <w:sz w:val="16"/>
                <w:szCs w:val="16"/>
                <w:shd w:val="clear" w:color="auto" w:fill="FFFFFF"/>
              </w:rPr>
              <w:t>Spread</w:t>
            </w:r>
          </w:p>
        </w:tc>
        <w:tc>
          <w:tcPr>
            <w:tcW w:w="4508" w:type="dxa"/>
          </w:tcPr>
          <w:p w14:paraId="723333E1" w14:textId="77FC3978" w:rsidR="00C55ACA" w:rsidRPr="00F26B21" w:rsidRDefault="00C55ACA" w:rsidP="001D540A">
            <w:pPr>
              <w:shd w:val="clear" w:color="auto" w:fill="FFFFFF"/>
              <w:spacing w:line="360" w:lineRule="auto"/>
              <w:jc w:val="both"/>
              <w:rPr>
                <w:sz w:val="16"/>
                <w:szCs w:val="16"/>
                <w:lang w:val="en-GB"/>
              </w:rPr>
            </w:pPr>
            <w:r w:rsidRPr="00F26B21">
              <w:rPr>
                <w:sz w:val="16"/>
                <w:szCs w:val="16"/>
              </w:rPr>
              <w:t xml:space="preserve">Bid </w:t>
            </w:r>
            <w:r w:rsidR="009830FE" w:rsidRPr="00F26B21">
              <w:rPr>
                <w:sz w:val="16"/>
                <w:szCs w:val="16"/>
              </w:rPr>
              <w:t>vs</w:t>
            </w:r>
            <w:r w:rsidRPr="00F26B21">
              <w:rPr>
                <w:sz w:val="16"/>
                <w:szCs w:val="16"/>
              </w:rPr>
              <w:t xml:space="preserve"> Ask price</w:t>
            </w:r>
            <w:r w:rsidR="009830FE" w:rsidRPr="00F26B21">
              <w:rPr>
                <w:sz w:val="16"/>
                <w:szCs w:val="16"/>
              </w:rPr>
              <w:t xml:space="preserve"> difference</w:t>
            </w:r>
          </w:p>
        </w:tc>
      </w:tr>
      <w:tr w:rsidR="00C55ACA" w:rsidRPr="00F26B21" w14:paraId="612D1820" w14:textId="77777777" w:rsidTr="00C55ACA">
        <w:tc>
          <w:tcPr>
            <w:tcW w:w="4508" w:type="dxa"/>
          </w:tcPr>
          <w:p w14:paraId="6D477FA4" w14:textId="06C698CB" w:rsidR="00C55ACA" w:rsidRPr="00F26B21" w:rsidRDefault="00C55ACA" w:rsidP="001D540A">
            <w:pPr>
              <w:shd w:val="clear" w:color="auto" w:fill="FFFFFF"/>
              <w:spacing w:line="360" w:lineRule="auto"/>
              <w:jc w:val="center"/>
              <w:rPr>
                <w:sz w:val="16"/>
                <w:szCs w:val="16"/>
                <w:lang w:val="en-GB"/>
              </w:rPr>
            </w:pPr>
            <w:r w:rsidRPr="00F26B21">
              <w:rPr>
                <w:sz w:val="16"/>
                <w:szCs w:val="16"/>
              </w:rPr>
              <w:t>PriceVwapDiff, PricePeriodicVwapDiff</w:t>
            </w:r>
          </w:p>
        </w:tc>
        <w:tc>
          <w:tcPr>
            <w:tcW w:w="4508" w:type="dxa"/>
          </w:tcPr>
          <w:p w14:paraId="6AF8ADB6" w14:textId="6E41E35B" w:rsidR="00C55ACA" w:rsidRPr="00F26B21" w:rsidRDefault="00C55ACA" w:rsidP="001D540A">
            <w:pPr>
              <w:shd w:val="clear" w:color="auto" w:fill="FFFFFF"/>
              <w:spacing w:line="360" w:lineRule="auto"/>
              <w:jc w:val="both"/>
              <w:rPr>
                <w:sz w:val="16"/>
                <w:szCs w:val="16"/>
                <w:lang w:val="en-GB"/>
              </w:rPr>
            </w:pPr>
            <w:r w:rsidRPr="00F26B21">
              <w:rPr>
                <w:sz w:val="16"/>
                <w:szCs w:val="16"/>
              </w:rPr>
              <w:t xml:space="preserve">differences </w:t>
            </w:r>
            <w:r w:rsidR="009830FE" w:rsidRPr="00F26B21">
              <w:rPr>
                <w:sz w:val="16"/>
                <w:szCs w:val="16"/>
              </w:rPr>
              <w:t>of</w:t>
            </w:r>
            <w:r w:rsidRPr="00F26B21">
              <w:rPr>
                <w:sz w:val="16"/>
                <w:szCs w:val="16"/>
              </w:rPr>
              <w:t xml:space="preserve"> the price </w:t>
            </w:r>
            <w:r w:rsidR="006633B8" w:rsidRPr="00F26B21">
              <w:rPr>
                <w:sz w:val="16"/>
                <w:szCs w:val="16"/>
              </w:rPr>
              <w:t>vs</w:t>
            </w:r>
            <w:r w:rsidRPr="00F26B21">
              <w:rPr>
                <w:sz w:val="16"/>
                <w:szCs w:val="16"/>
              </w:rPr>
              <w:t xml:space="preserve"> Real-time </w:t>
            </w:r>
            <w:r w:rsidR="009830FE" w:rsidRPr="00F26B21">
              <w:rPr>
                <w:sz w:val="16"/>
                <w:szCs w:val="16"/>
              </w:rPr>
              <w:t>VWAP</w:t>
            </w:r>
            <w:r w:rsidRPr="00F26B21">
              <w:rPr>
                <w:sz w:val="16"/>
                <w:szCs w:val="16"/>
              </w:rPr>
              <w:t xml:space="preserve">, </w:t>
            </w:r>
            <w:r w:rsidR="006633B8" w:rsidRPr="00F26B21">
              <w:rPr>
                <w:sz w:val="16"/>
                <w:szCs w:val="16"/>
              </w:rPr>
              <w:t xml:space="preserve">differences </w:t>
            </w:r>
            <w:r w:rsidRPr="00F26B21">
              <w:rPr>
                <w:sz w:val="16"/>
                <w:szCs w:val="16"/>
              </w:rPr>
              <w:t xml:space="preserve">between price </w:t>
            </w:r>
            <w:r w:rsidR="006633B8" w:rsidRPr="00F26B21">
              <w:rPr>
                <w:sz w:val="16"/>
                <w:szCs w:val="16"/>
              </w:rPr>
              <w:t>vs</w:t>
            </w:r>
            <w:r w:rsidRPr="00F26B21">
              <w:rPr>
                <w:sz w:val="16"/>
                <w:szCs w:val="16"/>
              </w:rPr>
              <w:t xml:space="preserve"> periodic </w:t>
            </w:r>
            <w:r w:rsidR="009830FE" w:rsidRPr="00F26B21">
              <w:rPr>
                <w:sz w:val="16"/>
                <w:szCs w:val="16"/>
              </w:rPr>
              <w:t>VWAP</w:t>
            </w:r>
          </w:p>
        </w:tc>
      </w:tr>
      <w:tr w:rsidR="00C55ACA" w:rsidRPr="00F26B21" w14:paraId="56C53EA0" w14:textId="77777777" w:rsidTr="00C55ACA">
        <w:tc>
          <w:tcPr>
            <w:tcW w:w="4508" w:type="dxa"/>
          </w:tcPr>
          <w:p w14:paraId="1A036AF4" w14:textId="64116D60" w:rsidR="00C55ACA" w:rsidRPr="00F26B21" w:rsidRDefault="00C55ACA" w:rsidP="001D540A">
            <w:pPr>
              <w:spacing w:line="360" w:lineRule="auto"/>
              <w:jc w:val="center"/>
              <w:rPr>
                <w:sz w:val="16"/>
                <w:szCs w:val="16"/>
                <w:lang w:val="en-GB"/>
              </w:rPr>
            </w:pPr>
            <w:r w:rsidRPr="00F26B21">
              <w:rPr>
                <w:sz w:val="16"/>
                <w:szCs w:val="16"/>
                <w:shd w:val="clear" w:color="auto" w:fill="FFFFFF"/>
              </w:rPr>
              <w:t>BidAskTotalTradeVolumeDiff</w:t>
            </w:r>
          </w:p>
        </w:tc>
        <w:tc>
          <w:tcPr>
            <w:tcW w:w="4508" w:type="dxa"/>
          </w:tcPr>
          <w:p w14:paraId="102AD8A0" w14:textId="60E4760A" w:rsidR="00C55ACA" w:rsidRPr="00F26B21" w:rsidRDefault="00C55ACA" w:rsidP="001D540A">
            <w:pPr>
              <w:shd w:val="clear" w:color="auto" w:fill="FFFFFF"/>
              <w:spacing w:line="360" w:lineRule="auto"/>
              <w:jc w:val="both"/>
              <w:rPr>
                <w:sz w:val="16"/>
                <w:szCs w:val="16"/>
                <w:lang w:val="en-GB"/>
              </w:rPr>
            </w:pPr>
            <w:r w:rsidRPr="00F26B21">
              <w:rPr>
                <w:sz w:val="16"/>
                <w:szCs w:val="16"/>
              </w:rPr>
              <w:t xml:space="preserve">Difference </w:t>
            </w:r>
            <w:r w:rsidR="009830FE" w:rsidRPr="00F26B21">
              <w:rPr>
                <w:sz w:val="16"/>
                <w:szCs w:val="16"/>
              </w:rPr>
              <w:t>of</w:t>
            </w:r>
            <w:r w:rsidRPr="00F26B21">
              <w:rPr>
                <w:sz w:val="16"/>
                <w:szCs w:val="16"/>
              </w:rPr>
              <w:t xml:space="preserve"> trades </w:t>
            </w:r>
            <w:r w:rsidR="006633B8" w:rsidRPr="00F26B21">
              <w:rPr>
                <w:sz w:val="16"/>
                <w:szCs w:val="16"/>
              </w:rPr>
              <w:t>happening</w:t>
            </w:r>
            <w:r w:rsidRPr="00F26B21">
              <w:rPr>
                <w:sz w:val="16"/>
                <w:szCs w:val="16"/>
              </w:rPr>
              <w:t xml:space="preserve"> at </w:t>
            </w:r>
            <w:r w:rsidR="004243A0" w:rsidRPr="00F26B21">
              <w:rPr>
                <w:sz w:val="16"/>
                <w:szCs w:val="16"/>
              </w:rPr>
              <w:t>Ask</w:t>
            </w:r>
            <w:r w:rsidRPr="00F26B21">
              <w:rPr>
                <w:sz w:val="16"/>
                <w:szCs w:val="16"/>
              </w:rPr>
              <w:t xml:space="preserve"> price and trades </w:t>
            </w:r>
            <w:r w:rsidR="006633B8" w:rsidRPr="00F26B21">
              <w:rPr>
                <w:sz w:val="16"/>
                <w:szCs w:val="16"/>
              </w:rPr>
              <w:t xml:space="preserve">happening </w:t>
            </w:r>
            <w:r w:rsidRPr="00F26B21">
              <w:rPr>
                <w:sz w:val="16"/>
                <w:szCs w:val="16"/>
              </w:rPr>
              <w:t xml:space="preserve">at </w:t>
            </w:r>
            <w:r w:rsidR="004243A0" w:rsidRPr="00F26B21">
              <w:rPr>
                <w:sz w:val="16"/>
                <w:szCs w:val="16"/>
              </w:rPr>
              <w:t>Bid</w:t>
            </w:r>
            <w:r w:rsidRPr="00F26B21">
              <w:rPr>
                <w:sz w:val="16"/>
                <w:szCs w:val="16"/>
              </w:rPr>
              <w:t xml:space="preserve"> price</w:t>
            </w:r>
          </w:p>
        </w:tc>
      </w:tr>
      <w:tr w:rsidR="00C55ACA" w:rsidRPr="00F26B21" w14:paraId="10E5EB56" w14:textId="77777777" w:rsidTr="00C55ACA">
        <w:tc>
          <w:tcPr>
            <w:tcW w:w="4508" w:type="dxa"/>
          </w:tcPr>
          <w:p w14:paraId="68006B6C" w14:textId="1051E0EE" w:rsidR="00C55ACA" w:rsidRPr="00F26B21" w:rsidRDefault="00C55ACA" w:rsidP="001D540A">
            <w:pPr>
              <w:shd w:val="clear" w:color="auto" w:fill="FFFFFF"/>
              <w:spacing w:line="360" w:lineRule="auto"/>
              <w:jc w:val="center"/>
              <w:rPr>
                <w:sz w:val="16"/>
                <w:szCs w:val="16"/>
                <w:lang w:val="en-GB"/>
              </w:rPr>
            </w:pPr>
            <w:r w:rsidRPr="00F26B21">
              <w:rPr>
                <w:sz w:val="16"/>
                <w:szCs w:val="16"/>
              </w:rPr>
              <w:t>TradeVol15, TradeVol30, TradeVol60</w:t>
            </w:r>
          </w:p>
        </w:tc>
        <w:tc>
          <w:tcPr>
            <w:tcW w:w="4508" w:type="dxa"/>
          </w:tcPr>
          <w:p w14:paraId="7325EC44" w14:textId="6936C39B" w:rsidR="00C55ACA" w:rsidRPr="00F26B21" w:rsidRDefault="00C55ACA" w:rsidP="001D540A">
            <w:pPr>
              <w:shd w:val="clear" w:color="auto" w:fill="FFFFFF"/>
              <w:spacing w:line="360" w:lineRule="auto"/>
              <w:jc w:val="both"/>
              <w:rPr>
                <w:sz w:val="16"/>
                <w:szCs w:val="16"/>
                <w:lang w:val="en-GB"/>
              </w:rPr>
            </w:pPr>
            <w:r w:rsidRPr="00F26B21">
              <w:rPr>
                <w:sz w:val="16"/>
                <w:szCs w:val="16"/>
              </w:rPr>
              <w:t xml:space="preserve">volume </w:t>
            </w:r>
            <w:r w:rsidR="006633B8" w:rsidRPr="00F26B21">
              <w:rPr>
                <w:sz w:val="16"/>
                <w:szCs w:val="16"/>
              </w:rPr>
              <w:t>in</w:t>
            </w:r>
            <w:r w:rsidR="009C46FC" w:rsidRPr="00F26B21">
              <w:rPr>
                <w:sz w:val="16"/>
                <w:szCs w:val="16"/>
              </w:rPr>
              <w:t xml:space="preserve"> </w:t>
            </w:r>
            <w:r w:rsidRPr="00F26B21">
              <w:rPr>
                <w:sz w:val="16"/>
                <w:szCs w:val="16"/>
              </w:rPr>
              <w:t xml:space="preserve">15,30,60 </w:t>
            </w:r>
            <w:r w:rsidR="009830FE" w:rsidRPr="00F26B21">
              <w:rPr>
                <w:sz w:val="16"/>
                <w:szCs w:val="16"/>
              </w:rPr>
              <w:t>sec</w:t>
            </w:r>
            <w:r w:rsidRPr="00F26B21">
              <w:rPr>
                <w:sz w:val="16"/>
                <w:szCs w:val="16"/>
              </w:rPr>
              <w:t xml:space="preserve"> </w:t>
            </w:r>
            <w:r w:rsidR="009830FE" w:rsidRPr="00F26B21">
              <w:rPr>
                <w:sz w:val="16"/>
                <w:szCs w:val="16"/>
              </w:rPr>
              <w:t>time-step</w:t>
            </w:r>
          </w:p>
        </w:tc>
      </w:tr>
      <w:tr w:rsidR="00C55ACA" w:rsidRPr="00F26B21" w14:paraId="06425BA9" w14:textId="77777777" w:rsidTr="00C55ACA">
        <w:tc>
          <w:tcPr>
            <w:tcW w:w="4508" w:type="dxa"/>
          </w:tcPr>
          <w:p w14:paraId="5F81F4D1" w14:textId="66E1B7E6" w:rsidR="00C55ACA" w:rsidRPr="00F26B21" w:rsidRDefault="00C55ACA" w:rsidP="001D540A">
            <w:pPr>
              <w:spacing w:line="360" w:lineRule="auto"/>
              <w:jc w:val="center"/>
              <w:rPr>
                <w:sz w:val="16"/>
                <w:szCs w:val="16"/>
                <w:lang w:val="en-GB"/>
              </w:rPr>
            </w:pPr>
            <w:r w:rsidRPr="00F26B21">
              <w:rPr>
                <w:sz w:val="16"/>
                <w:szCs w:val="16"/>
                <w:shd w:val="clear" w:color="auto" w:fill="FFFFFF"/>
              </w:rPr>
              <w:t>lambda15, lambda30, lambda60</w:t>
            </w:r>
          </w:p>
        </w:tc>
        <w:tc>
          <w:tcPr>
            <w:tcW w:w="4508" w:type="dxa"/>
          </w:tcPr>
          <w:p w14:paraId="216C8A3F" w14:textId="42D31C12" w:rsidR="00C55ACA" w:rsidRPr="00F26B21" w:rsidRDefault="00C55ACA" w:rsidP="001D540A">
            <w:pPr>
              <w:shd w:val="clear" w:color="auto" w:fill="FFFFFF"/>
              <w:spacing w:line="360" w:lineRule="auto"/>
              <w:jc w:val="both"/>
              <w:rPr>
                <w:sz w:val="16"/>
                <w:szCs w:val="16"/>
              </w:rPr>
            </w:pPr>
            <w:r w:rsidRPr="00F26B21">
              <w:rPr>
                <w:sz w:val="16"/>
                <w:szCs w:val="16"/>
              </w:rPr>
              <w:t xml:space="preserve">Kyle’s Lambda values </w:t>
            </w:r>
            <w:r w:rsidR="006633B8" w:rsidRPr="00F26B21">
              <w:rPr>
                <w:sz w:val="16"/>
                <w:szCs w:val="16"/>
              </w:rPr>
              <w:t>under</w:t>
            </w:r>
          </w:p>
          <w:p w14:paraId="1799E712" w14:textId="597E8FD2" w:rsidR="00C55ACA" w:rsidRPr="00F26B21" w:rsidRDefault="00C55ACA" w:rsidP="001D540A">
            <w:pPr>
              <w:shd w:val="clear" w:color="auto" w:fill="FFFFFF"/>
              <w:spacing w:line="360" w:lineRule="auto"/>
              <w:jc w:val="both"/>
              <w:rPr>
                <w:sz w:val="16"/>
                <w:szCs w:val="16"/>
                <w:lang w:val="en-GB"/>
              </w:rPr>
            </w:pPr>
            <w:r w:rsidRPr="00F26B21">
              <w:rPr>
                <w:sz w:val="16"/>
                <w:szCs w:val="16"/>
              </w:rPr>
              <w:t xml:space="preserve">15,30,60 sec </w:t>
            </w:r>
            <w:r w:rsidR="009830FE" w:rsidRPr="00F26B21">
              <w:rPr>
                <w:sz w:val="16"/>
                <w:szCs w:val="16"/>
              </w:rPr>
              <w:t>time-step</w:t>
            </w:r>
          </w:p>
        </w:tc>
      </w:tr>
      <w:tr w:rsidR="00C55ACA" w:rsidRPr="00F26B21" w14:paraId="0F646D79" w14:textId="77777777" w:rsidTr="00C55ACA">
        <w:tc>
          <w:tcPr>
            <w:tcW w:w="4508" w:type="dxa"/>
          </w:tcPr>
          <w:p w14:paraId="310645A2" w14:textId="3EAF348B" w:rsidR="00C55ACA" w:rsidRPr="00F26B21" w:rsidRDefault="00C55ACA" w:rsidP="001D540A">
            <w:pPr>
              <w:shd w:val="clear" w:color="auto" w:fill="FFFFFF"/>
              <w:spacing w:line="360" w:lineRule="auto"/>
              <w:jc w:val="center"/>
              <w:rPr>
                <w:sz w:val="16"/>
                <w:szCs w:val="16"/>
              </w:rPr>
            </w:pPr>
            <w:r w:rsidRPr="00F26B21">
              <w:rPr>
                <w:sz w:val="16"/>
                <w:szCs w:val="16"/>
              </w:rPr>
              <w:t>FirstLevelImbalance,</w:t>
            </w:r>
          </w:p>
          <w:p w14:paraId="58AA1FEE" w14:textId="77777777" w:rsidR="00C55ACA" w:rsidRPr="00F26B21" w:rsidRDefault="00C55ACA" w:rsidP="001D540A">
            <w:pPr>
              <w:shd w:val="clear" w:color="auto" w:fill="FFFFFF"/>
              <w:spacing w:line="360" w:lineRule="auto"/>
              <w:jc w:val="center"/>
              <w:rPr>
                <w:sz w:val="16"/>
                <w:szCs w:val="16"/>
              </w:rPr>
            </w:pPr>
            <w:r w:rsidRPr="00F26B21">
              <w:rPr>
                <w:sz w:val="16"/>
                <w:szCs w:val="16"/>
              </w:rPr>
              <w:t>SecondLevelImbalance,</w:t>
            </w:r>
          </w:p>
          <w:p w14:paraId="1197E3A0" w14:textId="627F8C0A" w:rsidR="00C55ACA" w:rsidRPr="00F26B21" w:rsidRDefault="00C55ACA" w:rsidP="001D540A">
            <w:pPr>
              <w:shd w:val="clear" w:color="auto" w:fill="FFFFFF"/>
              <w:spacing w:line="360" w:lineRule="auto"/>
              <w:jc w:val="center"/>
              <w:rPr>
                <w:sz w:val="16"/>
                <w:szCs w:val="16"/>
              </w:rPr>
            </w:pPr>
            <w:r w:rsidRPr="00F26B21">
              <w:rPr>
                <w:sz w:val="16"/>
                <w:szCs w:val="16"/>
              </w:rPr>
              <w:t>ThirthLevelImbalance,</w:t>
            </w:r>
          </w:p>
          <w:p w14:paraId="0B0435C3" w14:textId="77777777" w:rsidR="00C55ACA" w:rsidRPr="00F26B21" w:rsidRDefault="00C55ACA" w:rsidP="001D540A">
            <w:pPr>
              <w:shd w:val="clear" w:color="auto" w:fill="FFFFFF"/>
              <w:spacing w:line="360" w:lineRule="auto"/>
              <w:jc w:val="center"/>
              <w:rPr>
                <w:sz w:val="16"/>
                <w:szCs w:val="16"/>
              </w:rPr>
            </w:pPr>
            <w:r w:rsidRPr="00F26B21">
              <w:rPr>
                <w:sz w:val="16"/>
                <w:szCs w:val="16"/>
              </w:rPr>
              <w:t>ForthLevelImbalance,</w:t>
            </w:r>
          </w:p>
          <w:p w14:paraId="3AC305C3" w14:textId="200C010B" w:rsidR="00C55ACA" w:rsidRPr="00F26B21" w:rsidRDefault="00C55ACA" w:rsidP="001D540A">
            <w:pPr>
              <w:shd w:val="clear" w:color="auto" w:fill="FFFFFF"/>
              <w:spacing w:line="360" w:lineRule="auto"/>
              <w:jc w:val="center"/>
              <w:rPr>
                <w:sz w:val="16"/>
                <w:szCs w:val="16"/>
                <w:lang w:val="en-GB"/>
              </w:rPr>
            </w:pPr>
            <w:r w:rsidRPr="00F26B21">
              <w:rPr>
                <w:sz w:val="16"/>
                <w:szCs w:val="16"/>
              </w:rPr>
              <w:t>FifthLevelImbalance</w:t>
            </w:r>
          </w:p>
        </w:tc>
        <w:tc>
          <w:tcPr>
            <w:tcW w:w="4508" w:type="dxa"/>
          </w:tcPr>
          <w:p w14:paraId="388E004B" w14:textId="1E192F7C" w:rsidR="009C46FC" w:rsidRPr="00F26B21" w:rsidRDefault="00C55ACA" w:rsidP="001D540A">
            <w:pPr>
              <w:shd w:val="clear" w:color="auto" w:fill="FFFFFF"/>
              <w:spacing w:line="360" w:lineRule="auto"/>
              <w:jc w:val="both"/>
              <w:rPr>
                <w:sz w:val="16"/>
                <w:szCs w:val="16"/>
              </w:rPr>
            </w:pPr>
            <w:r w:rsidRPr="00F26B21">
              <w:rPr>
                <w:sz w:val="16"/>
                <w:szCs w:val="16"/>
              </w:rPr>
              <w:t>5 Level</w:t>
            </w:r>
            <w:r w:rsidR="009C46FC" w:rsidRPr="00F26B21">
              <w:rPr>
                <w:sz w:val="16"/>
                <w:szCs w:val="16"/>
              </w:rPr>
              <w:t>s</w:t>
            </w:r>
            <w:r w:rsidR="006633B8" w:rsidRPr="00F26B21">
              <w:rPr>
                <w:sz w:val="16"/>
                <w:szCs w:val="16"/>
              </w:rPr>
              <w:t xml:space="preserve"> of Orderbook Imbalance</w:t>
            </w:r>
            <w:r w:rsidRPr="00F26B21">
              <w:rPr>
                <w:sz w:val="16"/>
                <w:szCs w:val="16"/>
              </w:rPr>
              <w:t xml:space="preserve"> (BidVolume-AskVolume)</w:t>
            </w:r>
            <w:r w:rsidR="009830FE" w:rsidRPr="00F26B21">
              <w:rPr>
                <w:sz w:val="16"/>
                <w:szCs w:val="16"/>
              </w:rPr>
              <w:t xml:space="preserve"> </w:t>
            </w:r>
            <w:r w:rsidRPr="00F26B21">
              <w:rPr>
                <w:sz w:val="16"/>
                <w:szCs w:val="16"/>
              </w:rPr>
              <w:t>/</w:t>
            </w:r>
          </w:p>
          <w:p w14:paraId="090D0C74" w14:textId="54040058" w:rsidR="00C55ACA" w:rsidRPr="00F26B21" w:rsidRDefault="00C55ACA" w:rsidP="001D540A">
            <w:pPr>
              <w:shd w:val="clear" w:color="auto" w:fill="FFFFFF"/>
              <w:spacing w:line="360" w:lineRule="auto"/>
              <w:jc w:val="both"/>
              <w:rPr>
                <w:sz w:val="16"/>
                <w:szCs w:val="16"/>
              </w:rPr>
            </w:pPr>
            <w:r w:rsidRPr="00F26B21">
              <w:rPr>
                <w:sz w:val="16"/>
                <w:szCs w:val="16"/>
              </w:rPr>
              <w:t>(BidVolume+AskVolume)</w:t>
            </w:r>
          </w:p>
          <w:p w14:paraId="5938D4A6" w14:textId="77777777" w:rsidR="00C55ACA" w:rsidRPr="00F26B21" w:rsidRDefault="00C55ACA" w:rsidP="001D540A">
            <w:pPr>
              <w:spacing w:line="360" w:lineRule="auto"/>
              <w:jc w:val="both"/>
              <w:rPr>
                <w:sz w:val="16"/>
                <w:szCs w:val="16"/>
              </w:rPr>
            </w:pPr>
          </w:p>
          <w:p w14:paraId="66C0D97D" w14:textId="36AAE43A" w:rsidR="00C55ACA" w:rsidRPr="00F26B21" w:rsidRDefault="00C55ACA" w:rsidP="001D540A">
            <w:pPr>
              <w:spacing w:line="360" w:lineRule="auto"/>
              <w:jc w:val="both"/>
              <w:rPr>
                <w:sz w:val="16"/>
                <w:szCs w:val="16"/>
              </w:rPr>
            </w:pPr>
          </w:p>
        </w:tc>
      </w:tr>
      <w:tr w:rsidR="00C55ACA" w:rsidRPr="00F26B21" w14:paraId="307CC939" w14:textId="77777777" w:rsidTr="00C55ACA">
        <w:tc>
          <w:tcPr>
            <w:tcW w:w="4508" w:type="dxa"/>
          </w:tcPr>
          <w:p w14:paraId="69BF9535" w14:textId="39B38689" w:rsidR="00C55ACA" w:rsidRPr="00F26B21" w:rsidRDefault="00C55ACA" w:rsidP="001D540A">
            <w:pPr>
              <w:spacing w:line="360" w:lineRule="auto"/>
              <w:jc w:val="center"/>
              <w:rPr>
                <w:sz w:val="16"/>
                <w:szCs w:val="16"/>
              </w:rPr>
            </w:pPr>
            <w:r w:rsidRPr="00F26B21">
              <w:rPr>
                <w:sz w:val="16"/>
                <w:szCs w:val="16"/>
                <w:shd w:val="clear" w:color="auto" w:fill="FFFFFF"/>
              </w:rPr>
              <w:t>Volatility</w:t>
            </w:r>
          </w:p>
        </w:tc>
        <w:tc>
          <w:tcPr>
            <w:tcW w:w="4508" w:type="dxa"/>
          </w:tcPr>
          <w:p w14:paraId="75CC0F88" w14:textId="385795B0" w:rsidR="00C55ACA" w:rsidRPr="00F26B21" w:rsidRDefault="00E9029B" w:rsidP="001D540A">
            <w:pPr>
              <w:shd w:val="clear" w:color="auto" w:fill="FFFFFF"/>
              <w:spacing w:line="360" w:lineRule="auto"/>
              <w:jc w:val="both"/>
              <w:rPr>
                <w:sz w:val="16"/>
                <w:szCs w:val="16"/>
                <w:lang w:val="en-GB"/>
              </w:rPr>
            </w:pPr>
            <w:r w:rsidRPr="00F26B21">
              <w:rPr>
                <w:sz w:val="16"/>
                <w:szCs w:val="16"/>
              </w:rPr>
              <w:t xml:space="preserve">Daily </w:t>
            </w:r>
            <w:r w:rsidR="00C55ACA" w:rsidRPr="00F26B21">
              <w:rPr>
                <w:sz w:val="16"/>
                <w:szCs w:val="16"/>
              </w:rPr>
              <w:t xml:space="preserve">highest </w:t>
            </w:r>
            <w:r w:rsidRPr="00F26B21">
              <w:rPr>
                <w:sz w:val="16"/>
                <w:szCs w:val="16"/>
              </w:rPr>
              <w:t>-</w:t>
            </w:r>
            <w:r w:rsidR="009830FE" w:rsidRPr="00F26B21">
              <w:rPr>
                <w:sz w:val="16"/>
                <w:szCs w:val="16"/>
              </w:rPr>
              <w:t xml:space="preserve"> </w:t>
            </w:r>
            <w:r w:rsidR="00C55ACA" w:rsidRPr="00F26B21">
              <w:rPr>
                <w:sz w:val="16"/>
                <w:szCs w:val="16"/>
              </w:rPr>
              <w:t>lowest price</w:t>
            </w:r>
            <w:r w:rsidR="009830FE" w:rsidRPr="00F26B21">
              <w:rPr>
                <w:sz w:val="16"/>
                <w:szCs w:val="16"/>
              </w:rPr>
              <w:t xml:space="preserve"> </w:t>
            </w:r>
          </w:p>
        </w:tc>
      </w:tr>
      <w:tr w:rsidR="00C55ACA" w:rsidRPr="00F26B21" w14:paraId="15007705" w14:textId="77777777" w:rsidTr="00C55ACA">
        <w:tc>
          <w:tcPr>
            <w:tcW w:w="4508" w:type="dxa"/>
          </w:tcPr>
          <w:p w14:paraId="54420DB7" w14:textId="101BDEDB" w:rsidR="00C55ACA" w:rsidRPr="00F26B21" w:rsidRDefault="00C55ACA" w:rsidP="001D540A">
            <w:pPr>
              <w:spacing w:line="360" w:lineRule="auto"/>
              <w:jc w:val="center"/>
              <w:rPr>
                <w:sz w:val="16"/>
                <w:szCs w:val="16"/>
              </w:rPr>
            </w:pPr>
            <w:r w:rsidRPr="00F26B21">
              <w:rPr>
                <w:sz w:val="16"/>
                <w:szCs w:val="16"/>
                <w:shd w:val="clear" w:color="auto" w:fill="FFFFFF"/>
              </w:rPr>
              <w:t>Pt15, Pt30, Pt60</w:t>
            </w:r>
          </w:p>
        </w:tc>
        <w:tc>
          <w:tcPr>
            <w:tcW w:w="4508" w:type="dxa"/>
          </w:tcPr>
          <w:p w14:paraId="6FC60C8B" w14:textId="6D328ECA" w:rsidR="00C55ACA" w:rsidRPr="00F26B21" w:rsidRDefault="00C55ACA" w:rsidP="001D540A">
            <w:pPr>
              <w:shd w:val="clear" w:color="auto" w:fill="FFFFFF"/>
              <w:spacing w:line="360" w:lineRule="auto"/>
              <w:jc w:val="both"/>
              <w:rPr>
                <w:sz w:val="16"/>
                <w:szCs w:val="16"/>
              </w:rPr>
            </w:pPr>
            <w:r w:rsidRPr="00F26B21">
              <w:rPr>
                <w:sz w:val="16"/>
                <w:szCs w:val="16"/>
              </w:rPr>
              <w:t xml:space="preserve">difference </w:t>
            </w:r>
            <w:r w:rsidR="009830FE" w:rsidRPr="00F26B21">
              <w:rPr>
                <w:sz w:val="16"/>
                <w:szCs w:val="16"/>
              </w:rPr>
              <w:t>of</w:t>
            </w:r>
            <w:r w:rsidRPr="00F26B21">
              <w:rPr>
                <w:sz w:val="16"/>
                <w:szCs w:val="16"/>
              </w:rPr>
              <w:t xml:space="preserve"> sum of trades</w:t>
            </w:r>
          </w:p>
          <w:p w14:paraId="0515162D" w14:textId="7020D688" w:rsidR="00C55ACA" w:rsidRPr="00F26B21" w:rsidRDefault="006633B8" w:rsidP="001D540A">
            <w:pPr>
              <w:shd w:val="clear" w:color="auto" w:fill="FFFFFF"/>
              <w:spacing w:line="360" w:lineRule="auto"/>
              <w:jc w:val="both"/>
              <w:rPr>
                <w:sz w:val="16"/>
                <w:szCs w:val="16"/>
                <w:lang w:val="en-GB"/>
              </w:rPr>
            </w:pPr>
            <w:r w:rsidRPr="00F26B21">
              <w:rPr>
                <w:sz w:val="16"/>
                <w:szCs w:val="16"/>
              </w:rPr>
              <w:t>happening</w:t>
            </w:r>
            <w:r w:rsidR="00C55ACA" w:rsidRPr="00F26B21">
              <w:rPr>
                <w:sz w:val="16"/>
                <w:szCs w:val="16"/>
              </w:rPr>
              <w:t xml:space="preserve"> at the </w:t>
            </w:r>
            <w:r w:rsidR="004243A0" w:rsidRPr="00F26B21">
              <w:rPr>
                <w:sz w:val="16"/>
                <w:szCs w:val="16"/>
              </w:rPr>
              <w:t>Ask</w:t>
            </w:r>
            <w:r w:rsidR="00C55ACA" w:rsidRPr="00F26B21">
              <w:rPr>
                <w:sz w:val="16"/>
                <w:szCs w:val="16"/>
              </w:rPr>
              <w:t xml:space="preserve"> </w:t>
            </w:r>
            <w:r w:rsidR="0046664E" w:rsidRPr="00F26B21">
              <w:rPr>
                <w:sz w:val="16"/>
                <w:szCs w:val="16"/>
              </w:rPr>
              <w:t>vs</w:t>
            </w:r>
            <w:r w:rsidR="00C55ACA" w:rsidRPr="00F26B21">
              <w:rPr>
                <w:sz w:val="16"/>
                <w:szCs w:val="16"/>
              </w:rPr>
              <w:t xml:space="preserve"> </w:t>
            </w:r>
            <w:r w:rsidR="004243A0" w:rsidRPr="00F26B21">
              <w:rPr>
                <w:sz w:val="16"/>
                <w:szCs w:val="16"/>
              </w:rPr>
              <w:t>Bid</w:t>
            </w:r>
            <w:r w:rsidR="00C55ACA" w:rsidRPr="00F26B21">
              <w:rPr>
                <w:sz w:val="16"/>
                <w:szCs w:val="16"/>
              </w:rPr>
              <w:t xml:space="preserve"> prices</w:t>
            </w:r>
            <w:r w:rsidR="009C46FC" w:rsidRPr="00F26B21">
              <w:rPr>
                <w:sz w:val="16"/>
                <w:szCs w:val="16"/>
              </w:rPr>
              <w:t xml:space="preserve"> </w:t>
            </w:r>
            <w:r w:rsidR="00E9029B" w:rsidRPr="00F26B21">
              <w:rPr>
                <w:sz w:val="16"/>
                <w:szCs w:val="16"/>
              </w:rPr>
              <w:t>under</w:t>
            </w:r>
            <w:r w:rsidR="00C55ACA" w:rsidRPr="00F26B21">
              <w:rPr>
                <w:sz w:val="16"/>
                <w:szCs w:val="16"/>
              </w:rPr>
              <w:t xml:space="preserve">     15,</w:t>
            </w:r>
            <w:r w:rsidR="004243A0" w:rsidRPr="00F26B21">
              <w:rPr>
                <w:sz w:val="16"/>
                <w:szCs w:val="16"/>
              </w:rPr>
              <w:t xml:space="preserve"> </w:t>
            </w:r>
            <w:r w:rsidR="00C55ACA" w:rsidRPr="00F26B21">
              <w:rPr>
                <w:sz w:val="16"/>
                <w:szCs w:val="16"/>
              </w:rPr>
              <w:t>30,</w:t>
            </w:r>
            <w:r w:rsidR="004243A0" w:rsidRPr="00F26B21">
              <w:rPr>
                <w:sz w:val="16"/>
                <w:szCs w:val="16"/>
              </w:rPr>
              <w:t xml:space="preserve"> </w:t>
            </w:r>
            <w:r w:rsidR="00C55ACA" w:rsidRPr="00F26B21">
              <w:rPr>
                <w:sz w:val="16"/>
                <w:szCs w:val="16"/>
              </w:rPr>
              <w:t xml:space="preserve">60 sec </w:t>
            </w:r>
            <w:r w:rsidR="00E9029B" w:rsidRPr="00F26B21">
              <w:rPr>
                <w:sz w:val="16"/>
                <w:szCs w:val="16"/>
              </w:rPr>
              <w:t>time-step</w:t>
            </w:r>
            <w:r w:rsidR="00C55ACA" w:rsidRPr="00F26B21">
              <w:rPr>
                <w:sz w:val="16"/>
                <w:szCs w:val="16"/>
              </w:rPr>
              <w:t xml:space="preserve"> </w:t>
            </w:r>
            <w:r w:rsidR="00E9029B" w:rsidRPr="00F26B21">
              <w:rPr>
                <w:sz w:val="16"/>
                <w:szCs w:val="16"/>
              </w:rPr>
              <w:t xml:space="preserve">x </w:t>
            </w:r>
            <w:r w:rsidR="00C55ACA" w:rsidRPr="00F26B21">
              <w:rPr>
                <w:sz w:val="16"/>
                <w:szCs w:val="16"/>
              </w:rPr>
              <w:t>Kyle’s Lambda values</w:t>
            </w:r>
          </w:p>
        </w:tc>
      </w:tr>
      <w:tr w:rsidR="00C55ACA" w:rsidRPr="00F26B21" w14:paraId="5BA5865D" w14:textId="77777777" w:rsidTr="00C55ACA">
        <w:tc>
          <w:tcPr>
            <w:tcW w:w="4508" w:type="dxa"/>
          </w:tcPr>
          <w:p w14:paraId="6213562F" w14:textId="3C71BC63" w:rsidR="00C55ACA" w:rsidRPr="00F26B21" w:rsidRDefault="00C55ACA" w:rsidP="001D540A">
            <w:pPr>
              <w:shd w:val="clear" w:color="auto" w:fill="FFFFFF"/>
              <w:spacing w:line="360" w:lineRule="auto"/>
              <w:jc w:val="center"/>
              <w:rPr>
                <w:sz w:val="16"/>
                <w:szCs w:val="16"/>
              </w:rPr>
            </w:pPr>
            <w:r w:rsidRPr="00F26B21">
              <w:rPr>
                <w:sz w:val="16"/>
                <w:szCs w:val="16"/>
              </w:rPr>
              <w:t>DifTotalTurnoverPercent, DifTotalTurnover</w:t>
            </w:r>
          </w:p>
        </w:tc>
        <w:tc>
          <w:tcPr>
            <w:tcW w:w="4508" w:type="dxa"/>
          </w:tcPr>
          <w:p w14:paraId="1ADE4263" w14:textId="24024DEF" w:rsidR="00C55ACA" w:rsidRPr="00F26B21" w:rsidRDefault="0046664E" w:rsidP="001D540A">
            <w:pPr>
              <w:shd w:val="clear" w:color="auto" w:fill="FFFFFF"/>
              <w:spacing w:line="360" w:lineRule="auto"/>
              <w:jc w:val="both"/>
              <w:rPr>
                <w:sz w:val="16"/>
                <w:szCs w:val="16"/>
                <w:lang w:val="en-GB"/>
              </w:rPr>
            </w:pPr>
            <w:r w:rsidRPr="00F26B21">
              <w:rPr>
                <w:sz w:val="16"/>
                <w:szCs w:val="16"/>
              </w:rPr>
              <w:t xml:space="preserve">Bid </w:t>
            </w:r>
            <w:r w:rsidR="00C55ACA" w:rsidRPr="00F26B21">
              <w:rPr>
                <w:sz w:val="16"/>
                <w:szCs w:val="16"/>
              </w:rPr>
              <w:t xml:space="preserve">Turnover </w:t>
            </w:r>
            <w:r w:rsidRPr="00F26B21">
              <w:rPr>
                <w:sz w:val="16"/>
                <w:szCs w:val="16"/>
              </w:rPr>
              <w:t>–</w:t>
            </w:r>
            <w:r w:rsidR="00C55ACA" w:rsidRPr="00F26B21">
              <w:rPr>
                <w:sz w:val="16"/>
                <w:szCs w:val="16"/>
              </w:rPr>
              <w:t xml:space="preserve"> Ask</w:t>
            </w:r>
            <w:r w:rsidRPr="00F26B21">
              <w:rPr>
                <w:sz w:val="16"/>
                <w:szCs w:val="16"/>
              </w:rPr>
              <w:t xml:space="preserve"> Turnover </w:t>
            </w:r>
            <w:r w:rsidR="00C55ACA" w:rsidRPr="00F26B21">
              <w:rPr>
                <w:sz w:val="16"/>
                <w:szCs w:val="16"/>
              </w:rPr>
              <w:t xml:space="preserve"> and Turnover       </w:t>
            </w:r>
            <w:r w:rsidRPr="00F26B21">
              <w:rPr>
                <w:sz w:val="16"/>
                <w:szCs w:val="16"/>
              </w:rPr>
              <w:t>%</w:t>
            </w:r>
          </w:p>
        </w:tc>
      </w:tr>
      <w:tr w:rsidR="00C55ACA" w:rsidRPr="00F26B21" w14:paraId="517FD1F8" w14:textId="77777777" w:rsidTr="00C55ACA">
        <w:tc>
          <w:tcPr>
            <w:tcW w:w="4508" w:type="dxa"/>
          </w:tcPr>
          <w:p w14:paraId="11DC4CB8" w14:textId="73F391AD" w:rsidR="00C55ACA" w:rsidRPr="00F26B21" w:rsidRDefault="00C55ACA" w:rsidP="001D540A">
            <w:pPr>
              <w:spacing w:line="360" w:lineRule="auto"/>
              <w:jc w:val="center"/>
              <w:rPr>
                <w:sz w:val="16"/>
                <w:szCs w:val="16"/>
              </w:rPr>
            </w:pPr>
            <w:r w:rsidRPr="00F26B21">
              <w:rPr>
                <w:sz w:val="16"/>
                <w:szCs w:val="16"/>
                <w:shd w:val="clear" w:color="auto" w:fill="FFFFFF"/>
              </w:rPr>
              <w:t>BidOrAskDirection</w:t>
            </w:r>
          </w:p>
        </w:tc>
        <w:tc>
          <w:tcPr>
            <w:tcW w:w="4508" w:type="dxa"/>
          </w:tcPr>
          <w:p w14:paraId="4B77E458" w14:textId="259D3F9C" w:rsidR="00C55ACA" w:rsidRPr="00F26B21" w:rsidRDefault="0046664E" w:rsidP="001D540A">
            <w:pPr>
              <w:shd w:val="clear" w:color="auto" w:fill="FFFFFF"/>
              <w:spacing w:line="360" w:lineRule="auto"/>
              <w:jc w:val="both"/>
              <w:rPr>
                <w:sz w:val="16"/>
                <w:szCs w:val="16"/>
                <w:lang w:val="en-GB"/>
              </w:rPr>
            </w:pPr>
            <w:r w:rsidRPr="00F26B21">
              <w:rPr>
                <w:sz w:val="16"/>
                <w:szCs w:val="16"/>
              </w:rPr>
              <w:t>Bid or Ask Trade relization</w:t>
            </w:r>
          </w:p>
        </w:tc>
      </w:tr>
      <w:tr w:rsidR="00C55ACA" w:rsidRPr="00F26B21" w14:paraId="28D0EB20" w14:textId="77777777" w:rsidTr="00C55ACA">
        <w:tc>
          <w:tcPr>
            <w:tcW w:w="4508" w:type="dxa"/>
          </w:tcPr>
          <w:p w14:paraId="0B88DF0E" w14:textId="522C49C7" w:rsidR="00C55ACA" w:rsidRPr="00F26B21" w:rsidRDefault="00C55ACA" w:rsidP="001D540A">
            <w:pPr>
              <w:shd w:val="clear" w:color="auto" w:fill="FFFFFF"/>
              <w:spacing w:line="360" w:lineRule="auto"/>
              <w:jc w:val="center"/>
              <w:rPr>
                <w:sz w:val="16"/>
                <w:szCs w:val="16"/>
              </w:rPr>
            </w:pPr>
            <w:r w:rsidRPr="00F26B21">
              <w:rPr>
                <w:sz w:val="16"/>
                <w:szCs w:val="16"/>
              </w:rPr>
              <w:t>OpenChangePercent,</w:t>
            </w:r>
          </w:p>
          <w:p w14:paraId="1CE1C96C" w14:textId="08173196" w:rsidR="00C55ACA" w:rsidRPr="00F26B21" w:rsidRDefault="00C55ACA" w:rsidP="001D540A">
            <w:pPr>
              <w:shd w:val="clear" w:color="auto" w:fill="FFFFFF"/>
              <w:spacing w:line="360" w:lineRule="auto"/>
              <w:jc w:val="center"/>
              <w:rPr>
                <w:sz w:val="16"/>
                <w:szCs w:val="16"/>
              </w:rPr>
            </w:pPr>
            <w:r w:rsidRPr="00F26B21">
              <w:rPr>
                <w:sz w:val="16"/>
                <w:szCs w:val="16"/>
              </w:rPr>
              <w:t>LowChangePercent,</w:t>
            </w:r>
          </w:p>
          <w:p w14:paraId="1CF8FA96" w14:textId="7CD5F63E" w:rsidR="00C55ACA" w:rsidRPr="00F26B21" w:rsidRDefault="00C55ACA" w:rsidP="001D540A">
            <w:pPr>
              <w:shd w:val="clear" w:color="auto" w:fill="FFFFFF"/>
              <w:spacing w:line="360" w:lineRule="auto"/>
              <w:jc w:val="center"/>
              <w:rPr>
                <w:sz w:val="16"/>
                <w:szCs w:val="16"/>
              </w:rPr>
            </w:pPr>
            <w:r w:rsidRPr="00F26B21">
              <w:rPr>
                <w:sz w:val="16"/>
                <w:szCs w:val="16"/>
              </w:rPr>
              <w:t>HighChangePercent,</w:t>
            </w:r>
          </w:p>
          <w:p w14:paraId="16B2063A" w14:textId="3754B5EA" w:rsidR="00C55ACA" w:rsidRPr="00F26B21" w:rsidRDefault="00C55ACA" w:rsidP="001D540A">
            <w:pPr>
              <w:shd w:val="clear" w:color="auto" w:fill="FFFFFF"/>
              <w:spacing w:line="360" w:lineRule="auto"/>
              <w:jc w:val="center"/>
              <w:rPr>
                <w:sz w:val="16"/>
                <w:szCs w:val="16"/>
              </w:rPr>
            </w:pPr>
            <w:r w:rsidRPr="00F26B21">
              <w:rPr>
                <w:sz w:val="16"/>
                <w:szCs w:val="16"/>
              </w:rPr>
              <w:t>PriceOpenDiff, PriceHighDiff,</w:t>
            </w:r>
          </w:p>
          <w:p w14:paraId="7AD7D4C1" w14:textId="2A1ABF6A" w:rsidR="00C55ACA" w:rsidRPr="00F26B21" w:rsidRDefault="00C55ACA" w:rsidP="001D540A">
            <w:pPr>
              <w:shd w:val="clear" w:color="auto" w:fill="FFFFFF"/>
              <w:spacing w:line="360" w:lineRule="auto"/>
              <w:jc w:val="center"/>
              <w:rPr>
                <w:sz w:val="16"/>
                <w:szCs w:val="16"/>
              </w:rPr>
            </w:pPr>
            <w:r w:rsidRPr="00F26B21">
              <w:rPr>
                <w:sz w:val="16"/>
                <w:szCs w:val="16"/>
              </w:rPr>
              <w:t>PriceLowDiff</w:t>
            </w:r>
          </w:p>
        </w:tc>
        <w:tc>
          <w:tcPr>
            <w:tcW w:w="4508" w:type="dxa"/>
          </w:tcPr>
          <w:p w14:paraId="4509ECDE" w14:textId="049CBA98" w:rsidR="00C55ACA" w:rsidRPr="00F26B21" w:rsidRDefault="00592C9A" w:rsidP="001D540A">
            <w:pPr>
              <w:shd w:val="clear" w:color="auto" w:fill="FFFFFF"/>
              <w:spacing w:line="360" w:lineRule="auto"/>
              <w:jc w:val="both"/>
              <w:rPr>
                <w:sz w:val="16"/>
                <w:szCs w:val="16"/>
                <w:lang w:val="en-GB"/>
              </w:rPr>
            </w:pPr>
            <w:r w:rsidRPr="00F26B21">
              <w:rPr>
                <w:sz w:val="16"/>
                <w:szCs w:val="16"/>
              </w:rPr>
              <w:t xml:space="preserve">previous closing price </w:t>
            </w:r>
            <w:r w:rsidR="0046664E" w:rsidRPr="00F26B21">
              <w:rPr>
                <w:sz w:val="16"/>
                <w:szCs w:val="16"/>
              </w:rPr>
              <w:t>-</w:t>
            </w:r>
            <w:r w:rsidRPr="00F26B21">
              <w:rPr>
                <w:sz w:val="16"/>
                <w:szCs w:val="16"/>
              </w:rPr>
              <w:t xml:space="preserve"> current day lowest and </w:t>
            </w:r>
            <w:r w:rsidR="00C55ACA" w:rsidRPr="00F26B21">
              <w:rPr>
                <w:sz w:val="16"/>
                <w:szCs w:val="16"/>
              </w:rPr>
              <w:t xml:space="preserve">highest opening prices, </w:t>
            </w:r>
            <w:r w:rsidR="009830FE" w:rsidRPr="00F26B21">
              <w:rPr>
                <w:sz w:val="16"/>
                <w:szCs w:val="16"/>
              </w:rPr>
              <w:t>day change %</w:t>
            </w:r>
          </w:p>
        </w:tc>
      </w:tr>
      <w:tr w:rsidR="00C55ACA" w:rsidRPr="00F26B21" w14:paraId="31BC9253" w14:textId="77777777" w:rsidTr="00C55ACA">
        <w:tc>
          <w:tcPr>
            <w:tcW w:w="4508" w:type="dxa"/>
          </w:tcPr>
          <w:p w14:paraId="5550163B" w14:textId="3E181316" w:rsidR="00C55ACA" w:rsidRPr="00F26B21" w:rsidRDefault="00C55ACA" w:rsidP="001D540A">
            <w:pPr>
              <w:spacing w:line="360" w:lineRule="auto"/>
              <w:jc w:val="center"/>
              <w:rPr>
                <w:sz w:val="16"/>
                <w:szCs w:val="16"/>
              </w:rPr>
            </w:pPr>
            <w:r w:rsidRPr="00F26B21">
              <w:rPr>
                <w:sz w:val="16"/>
                <w:szCs w:val="16"/>
                <w:shd w:val="clear" w:color="auto" w:fill="FFFFFF"/>
              </w:rPr>
              <w:t>TotalVolume</w:t>
            </w:r>
          </w:p>
        </w:tc>
        <w:tc>
          <w:tcPr>
            <w:tcW w:w="4508" w:type="dxa"/>
          </w:tcPr>
          <w:p w14:paraId="7C71B869" w14:textId="36D31E69" w:rsidR="00C55ACA" w:rsidRPr="00F26B21" w:rsidRDefault="00C55ACA" w:rsidP="001D540A">
            <w:pPr>
              <w:shd w:val="clear" w:color="auto" w:fill="FFFFFF"/>
              <w:spacing w:line="360" w:lineRule="auto"/>
              <w:jc w:val="both"/>
              <w:rPr>
                <w:sz w:val="16"/>
                <w:szCs w:val="16"/>
                <w:lang w:val="en-GB"/>
              </w:rPr>
            </w:pPr>
            <w:r w:rsidRPr="00F26B21">
              <w:rPr>
                <w:sz w:val="16"/>
                <w:szCs w:val="16"/>
              </w:rPr>
              <w:t xml:space="preserve">total volume </w:t>
            </w:r>
            <w:r w:rsidR="009830FE" w:rsidRPr="00F26B21">
              <w:rPr>
                <w:sz w:val="16"/>
                <w:szCs w:val="16"/>
              </w:rPr>
              <w:t xml:space="preserve">per day </w:t>
            </w:r>
          </w:p>
        </w:tc>
      </w:tr>
      <w:tr w:rsidR="00C55ACA" w:rsidRPr="00F26B21" w14:paraId="7C1475D8" w14:textId="77777777" w:rsidTr="00C55ACA">
        <w:tc>
          <w:tcPr>
            <w:tcW w:w="4508" w:type="dxa"/>
          </w:tcPr>
          <w:p w14:paraId="1A27B522" w14:textId="1357CB26" w:rsidR="00C55ACA" w:rsidRPr="00F26B21" w:rsidRDefault="00C55ACA" w:rsidP="001D540A">
            <w:pPr>
              <w:spacing w:line="360" w:lineRule="auto"/>
              <w:jc w:val="center"/>
              <w:rPr>
                <w:sz w:val="16"/>
                <w:szCs w:val="16"/>
              </w:rPr>
            </w:pPr>
            <w:r w:rsidRPr="00F26B21">
              <w:rPr>
                <w:sz w:val="16"/>
                <w:szCs w:val="16"/>
                <w:shd w:val="clear" w:color="auto" w:fill="FFFFFF"/>
              </w:rPr>
              <w:t>DailyChangePercent</w:t>
            </w:r>
          </w:p>
        </w:tc>
        <w:tc>
          <w:tcPr>
            <w:tcW w:w="4508" w:type="dxa"/>
          </w:tcPr>
          <w:p w14:paraId="005C9D8A" w14:textId="6D4162EC" w:rsidR="00C55ACA" w:rsidRPr="00F26B21" w:rsidRDefault="004243A0" w:rsidP="001D540A">
            <w:pPr>
              <w:shd w:val="clear" w:color="auto" w:fill="FFFFFF"/>
              <w:spacing w:line="360" w:lineRule="auto"/>
              <w:jc w:val="both"/>
              <w:rPr>
                <w:sz w:val="16"/>
                <w:szCs w:val="16"/>
                <w:lang w:val="en-GB"/>
              </w:rPr>
            </w:pPr>
            <w:r w:rsidRPr="00F26B21">
              <w:rPr>
                <w:sz w:val="16"/>
                <w:szCs w:val="16"/>
              </w:rPr>
              <w:t>closing</w:t>
            </w:r>
            <w:r w:rsidR="00592C9A" w:rsidRPr="00F26B21">
              <w:rPr>
                <w:sz w:val="16"/>
                <w:szCs w:val="16"/>
              </w:rPr>
              <w:t xml:space="preserve"> price </w:t>
            </w:r>
            <w:r w:rsidRPr="00F26B21">
              <w:rPr>
                <w:sz w:val="16"/>
                <w:szCs w:val="16"/>
              </w:rPr>
              <w:t>–</w:t>
            </w:r>
            <w:r w:rsidR="00592C9A" w:rsidRPr="00F26B21">
              <w:rPr>
                <w:sz w:val="16"/>
                <w:szCs w:val="16"/>
              </w:rPr>
              <w:t xml:space="preserve"> </w:t>
            </w:r>
            <w:r w:rsidRPr="00F26B21">
              <w:rPr>
                <w:sz w:val="16"/>
                <w:szCs w:val="16"/>
              </w:rPr>
              <w:t>yesterday’s</w:t>
            </w:r>
            <w:r w:rsidR="00592C9A" w:rsidRPr="00F26B21">
              <w:rPr>
                <w:sz w:val="16"/>
                <w:szCs w:val="16"/>
              </w:rPr>
              <w:t xml:space="preserve"> </w:t>
            </w:r>
            <w:r w:rsidR="00C55ACA" w:rsidRPr="00F26B21">
              <w:rPr>
                <w:sz w:val="16"/>
                <w:szCs w:val="16"/>
              </w:rPr>
              <w:t>closing price</w:t>
            </w:r>
          </w:p>
        </w:tc>
      </w:tr>
    </w:tbl>
    <w:p w14:paraId="3F1CD365" w14:textId="271114EA" w:rsidR="007F2425" w:rsidRPr="00AE645E" w:rsidRDefault="0087336A" w:rsidP="001D540A">
      <w:pPr>
        <w:spacing w:line="360" w:lineRule="auto"/>
        <w:jc w:val="center"/>
        <w:rPr>
          <w:b/>
          <w:bCs/>
          <w:sz w:val="16"/>
          <w:szCs w:val="16"/>
        </w:rPr>
      </w:pPr>
      <w:r w:rsidRPr="00AE645E">
        <w:rPr>
          <w:b/>
          <w:bCs/>
          <w:sz w:val="16"/>
          <w:szCs w:val="16"/>
        </w:rPr>
        <w:t xml:space="preserve">Table </w:t>
      </w:r>
      <w:r w:rsidR="00567ACE" w:rsidRPr="00AE645E">
        <w:rPr>
          <w:b/>
          <w:bCs/>
          <w:sz w:val="16"/>
          <w:szCs w:val="16"/>
        </w:rPr>
        <w:t>2.3.2.</w:t>
      </w:r>
      <w:r w:rsidRPr="00AE645E">
        <w:rPr>
          <w:b/>
          <w:bCs/>
          <w:sz w:val="16"/>
          <w:szCs w:val="16"/>
        </w:rPr>
        <w:t>1</w:t>
      </w:r>
      <w:r w:rsidR="00567ACE" w:rsidRPr="00AE645E">
        <w:rPr>
          <w:b/>
          <w:bCs/>
          <w:sz w:val="16"/>
          <w:szCs w:val="16"/>
        </w:rPr>
        <w:t xml:space="preserve"> -</w:t>
      </w:r>
      <w:r w:rsidR="00E44820" w:rsidRPr="00AE645E">
        <w:rPr>
          <w:b/>
          <w:bCs/>
          <w:sz w:val="16"/>
          <w:szCs w:val="16"/>
        </w:rPr>
        <w:t xml:space="preserve"> Features used for model </w:t>
      </w:r>
      <w:r w:rsidR="00AE645E" w:rsidRPr="00AE645E">
        <w:rPr>
          <w:b/>
          <w:bCs/>
          <w:sz w:val="16"/>
          <w:szCs w:val="16"/>
        </w:rPr>
        <w:fldChar w:fldCharType="begin"/>
      </w:r>
      <w:r w:rsidR="00AE645E" w:rsidRPr="00AE645E">
        <w:rPr>
          <w:b/>
          <w:bCs/>
          <w:sz w:val="16"/>
          <w:szCs w:val="16"/>
        </w:rPr>
        <w:instrText xml:space="preserve"> ADDIN ZOTERO_ITEM CSL_CITATION {"citationID":"aMWzcFd8","properties":{"formattedCitation":"(Arpaci &amp; Karaoglu, 2017)","plainCitation":"(Arpaci &amp; Karaoglu, 2017)","noteIndex":0},"citationItems":[{"id":108,"uris":["http://zotero.org/users/local/g8lD94u9/items/E6BMY8XN"],"uri":["http://zotero.org/users/local/g8lD94u9/items/E6BMY8XN"],"itemData":{"id":108,"type":"article-journal","container-title":"International Journal of Intelligent Systems and Applications in Engineering","DOI":"10.18201/ijisae.2017SpecialIssue31421","ISSN":"2147-6799","issue":"Special Issue","journalAbbreviation":"ijisae","language":"en","page":"31-36","source":"DOI.org (Crossref)","title":"A Deep Learning Approach for Optimization of Systematic Signal Detection in Financial Trading Systems with Big Data","volume":"Special Issue","author":[{"family":"Arpaci","given":"Ugur"},{"family":"Karaoglu","given":"Sercan"}],"issued":{"date-parts":[["2017",7,31]]}}}],"schema":"https://github.com/citation-style-language/schema/raw/master/csl-citation.json"} </w:instrText>
      </w:r>
      <w:r w:rsidR="00AE645E" w:rsidRPr="00AE645E">
        <w:rPr>
          <w:b/>
          <w:bCs/>
          <w:sz w:val="16"/>
          <w:szCs w:val="16"/>
        </w:rPr>
        <w:fldChar w:fldCharType="separate"/>
      </w:r>
      <w:r w:rsidR="00AE645E" w:rsidRPr="00AE645E">
        <w:rPr>
          <w:b/>
          <w:bCs/>
          <w:noProof/>
          <w:sz w:val="16"/>
          <w:szCs w:val="16"/>
        </w:rPr>
        <w:t>(Arpaci &amp; Karaoglu, 2017)</w:t>
      </w:r>
      <w:r w:rsidR="00AE645E" w:rsidRPr="00AE645E">
        <w:rPr>
          <w:b/>
          <w:bCs/>
          <w:sz w:val="16"/>
          <w:szCs w:val="16"/>
        </w:rPr>
        <w:fldChar w:fldCharType="end"/>
      </w:r>
    </w:p>
    <w:p w14:paraId="64BFBCD9" w14:textId="77777777" w:rsidR="00B43D96" w:rsidRDefault="00B43D96" w:rsidP="001D540A">
      <w:pPr>
        <w:spacing w:line="360" w:lineRule="auto"/>
        <w:jc w:val="center"/>
      </w:pPr>
    </w:p>
    <w:p w14:paraId="27E00120" w14:textId="007CE74F" w:rsidR="00B43D96" w:rsidRPr="00B43D96" w:rsidRDefault="00B43D96" w:rsidP="001D540A">
      <w:pPr>
        <w:spacing w:line="360" w:lineRule="auto"/>
      </w:pPr>
      <w:r w:rsidRPr="00B43D96">
        <w:t>PLR</w:t>
      </w:r>
      <w:r w:rsidR="0046664E">
        <w:t xml:space="preserve"> </w:t>
      </w:r>
      <w:r w:rsidRPr="00B43D96">
        <w:t xml:space="preserve">is a basic </w:t>
      </w:r>
      <w:r w:rsidR="009735D8" w:rsidRPr="00B43D96">
        <w:t>modelling</w:t>
      </w:r>
      <w:r w:rsidRPr="00B43D96">
        <w:t xml:space="preserve"> approach that allows for dynamic incremental updates</w:t>
      </w:r>
      <w:r w:rsidR="0046664E">
        <w:t xml:space="preserve"> in a time series</w:t>
      </w:r>
      <w:r w:rsidRPr="00B43D96">
        <w:t xml:space="preserve">. The number of line segments may be adjusted dynamically to alter the granularity of PLR approximation </w:t>
      </w:r>
      <w:r w:rsidR="009735D8">
        <w:fldChar w:fldCharType="begin"/>
      </w:r>
      <w:r w:rsidR="009735D8">
        <w:instrText xml:space="preserve"> ADDIN ZOTERO_ITEM CSL_CITATION {"citationID":"pSp1UHDM","properties":{"formattedCitation":"(Keogh et al., 2001)","plainCitation":"(Keogh et al., 2001)","noteIndex":0},"citationItems":[{"id":77,"uris":["http://zotero.org/users/local/g8lD94u9/items/PHLBQB4M"],"uri":["http://zotero.org/users/local/g8lD94u9/items/PHLBQB4M"],"itemData":{"id":77,"type":"article-journal","container-title":"Knowledge and Information Systems","DOI":"10.1007/PL00011669","ISSN":"0219-1377","issue":"3","journalAbbreviation":"Knowledge and Information Systems","language":"en","page":"263-286","source":"DOI.org (Crossref)","title":"Dimensionality Reduction for Fast Similarity Search in Large Time Series Databases","volume":"3","author":[{"family":"Keogh","given":"Eamonn"},{"family":"Chakrabarti","given":"Kaushik"},{"family":"Pazzani","given":"Michael"},{"family":"Mehrotra","given":"Sharad"}],"issued":{"date-parts":[["2001",8]]}}}],"schema":"https://github.com/citation-style-language/schema/raw/master/csl-citation.json"} </w:instrText>
      </w:r>
      <w:r w:rsidR="009735D8">
        <w:fldChar w:fldCharType="separate"/>
      </w:r>
      <w:r w:rsidR="009735D8">
        <w:rPr>
          <w:noProof/>
        </w:rPr>
        <w:t>(Keogh et al., 2001)</w:t>
      </w:r>
      <w:r w:rsidR="009735D8">
        <w:fldChar w:fldCharType="end"/>
      </w:r>
      <w:r w:rsidRPr="00B43D96">
        <w:t xml:space="preserve">. The rapid changes in trade points might make it difficult to identify and utilize in prediction systems. As a result, we employ PLR as a sliding window to detect </w:t>
      </w:r>
      <w:r w:rsidR="0046664E">
        <w:t>falls</w:t>
      </w:r>
      <w:r w:rsidRPr="00B43D96">
        <w:t xml:space="preserve"> and </w:t>
      </w:r>
      <w:r w:rsidR="0046664E">
        <w:t>spike</w:t>
      </w:r>
      <w:r w:rsidRPr="00B43D96">
        <w:t>s in stock market data. Our method uses PLR to identify turning moments as trading signals.</w:t>
      </w:r>
    </w:p>
    <w:p w14:paraId="219D01DD" w14:textId="23453A0A" w:rsidR="00B43D96" w:rsidRPr="00B43D96" w:rsidRDefault="00B43D96" w:rsidP="001D540A">
      <w:pPr>
        <w:spacing w:line="360" w:lineRule="auto"/>
        <w:rPr>
          <w:b/>
          <w:bCs/>
        </w:rPr>
      </w:pPr>
    </w:p>
    <w:p w14:paraId="4416249B" w14:textId="6E250E30" w:rsidR="00B43D96" w:rsidRDefault="00B43D96" w:rsidP="001D540A">
      <w:pPr>
        <w:spacing w:line="360" w:lineRule="auto"/>
      </w:pPr>
      <w:r w:rsidRPr="00B43D96">
        <w:t>A complete gradient</w:t>
      </w:r>
      <w:r w:rsidR="0046664E">
        <w:t xml:space="preserve"> and </w:t>
      </w:r>
      <w:r w:rsidR="0046664E" w:rsidRPr="00B43D96">
        <w:t>bidirectional</w:t>
      </w:r>
      <w:r w:rsidRPr="00B43D96">
        <w:t xml:space="preserve"> version of</w:t>
      </w:r>
      <w:r w:rsidR="0046664E">
        <w:t xml:space="preserve"> </w:t>
      </w:r>
      <w:r w:rsidRPr="00B43D96">
        <w:t xml:space="preserve">LSTM,  Graves LSTM </w:t>
      </w:r>
      <w:r w:rsidR="009735D8">
        <w:fldChar w:fldCharType="begin"/>
      </w:r>
      <w:r w:rsidR="009735D8">
        <w:instrText xml:space="preserve"> ADDIN ZOTERO_ITEM CSL_CITATION {"citationID":"Em0ykhoR","properties":{"formattedCitation":"(Graves &amp; Schmidhuber, 2005)","plainCitation":"(Graves &amp; Schmidhuber, 2005)","noteIndex":0},"citationItems":[{"id":78,"uris":["http://zotero.org/users/local/g8lD94u9/items/7GIIPTVW"],"uri":["http://zotero.org/users/local/g8lD94u9/items/7GIIPTVW"],"itemData":{"id":78,"type":"article-journal","container-title":"Neural Networks","DOI":"10.1016/j.neunet.2005.06.042","ISSN":"08936080","issue":"5-6","journalAbbreviation":"Neural Networks","language":"en","page":"602-610","source":"DOI.org (Crossref)","title":"Framewise phoneme classification with bidirectional LSTM and other neural network architectures","volume":"18","author":[{"family":"Graves","given":"Alex"},{"family":"Schmidhuber","given":"Jürgen"}],"issued":{"date-parts":[["2005",7]]}}}],"schema":"https://github.com/citation-style-language/schema/raw/master/csl-citation.json"} </w:instrText>
      </w:r>
      <w:r w:rsidR="009735D8">
        <w:fldChar w:fldCharType="separate"/>
      </w:r>
      <w:r w:rsidR="009735D8">
        <w:rPr>
          <w:noProof/>
        </w:rPr>
        <w:t>(Graves &amp; Schmidhuber, 2005)</w:t>
      </w:r>
      <w:r w:rsidR="009735D8">
        <w:fldChar w:fldCharType="end"/>
      </w:r>
      <w:r w:rsidRPr="00B43D96">
        <w:t xml:space="preserve">, </w:t>
      </w:r>
      <w:r w:rsidR="00C42EBA">
        <w:fldChar w:fldCharType="begin"/>
      </w:r>
      <w:r w:rsidR="00C42EBA">
        <w:instrText xml:space="preserve"> ADDIN ZOTERO_ITEM CSL_CITATION {"citationID":"KwovwwAe","properties":{"formattedCitation":"(Graves, 2014)","plainCitation":"(Graves, 2014)","noteIndex":0},"citationItems":[{"id":79,"uris":["http://zotero.org/users/local/g8lD94u9/items/Z3LXYFX3"],"uri":["http://zotero.org/users/local/g8lD94u9/items/Z3LXYFX3"],"itemData":{"id":79,"type":"article-journal","abstract":"This paper shows how Long Short-term Memory recurrent neural networks can be used to generate complex sequences with long-range structure, simply by predicting one data point at a time. The approach is demonstrated for text (where the data are discrete) and online handwriting (where the data are real-valued). It is then extended to handwriting synthesis by allowing the network to condition its predictions on a text sequence. The resulting system is able to generate highly realistic cursive handwriting in a wide variety of styles.","container-title":"arXiv:1308.0850 [cs]","note":"arXiv: 1308.0850","source":"arXiv.org","title":"Generating Sequences With Recurrent Neural Networks","URL":"http://arxiv.org/abs/1308.0850","author":[{"family":"Graves","given":"Alex"}],"accessed":{"date-parts":[["2021",9,6]]},"issued":{"date-parts":[["2014",6,5]]}}}],"schema":"https://github.com/citation-style-language/schema/raw/master/csl-citation.json"} </w:instrText>
      </w:r>
      <w:r w:rsidR="00C42EBA">
        <w:fldChar w:fldCharType="separate"/>
      </w:r>
      <w:r w:rsidR="00C42EBA">
        <w:rPr>
          <w:noProof/>
        </w:rPr>
        <w:t>(Graves, 2014)</w:t>
      </w:r>
      <w:r w:rsidR="00C42EBA">
        <w:fldChar w:fldCharType="end"/>
      </w:r>
      <w:r w:rsidRPr="00B43D96">
        <w:t xml:space="preserve">, is used in the system for data </w:t>
      </w:r>
      <w:r w:rsidR="009735D8" w:rsidRPr="00B43D96">
        <w:t>modelling</w:t>
      </w:r>
      <w:r w:rsidRPr="00B43D96">
        <w:t xml:space="preserve">. LSTM </w:t>
      </w:r>
      <w:r w:rsidR="00C42EBA">
        <w:fldChar w:fldCharType="begin"/>
      </w:r>
      <w:r w:rsidR="00C42EBA">
        <w:instrText xml:space="preserve"> ADDIN ZOTERO_ITEM CSL_CITATION {"citationID":"B7UJhODk","properties":{"formattedCitation":"(Hochreiter &amp; Schmidhuber, 1997)","plainCitation":"(Hochreiter &amp; Schmidhuber, 1997)","noteIndex":0},"citationItems":[{"id":83,"uris":["http://zotero.org/users/local/g8lD94u9/items/ATL7NZYM"],"uri":["http://zotero.org/users/local/g8lD94u9/items/ATL7NZYM"],"itemData":{"id":83,"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C42EBA">
        <w:fldChar w:fldCharType="separate"/>
      </w:r>
      <w:r w:rsidR="00C42EBA">
        <w:rPr>
          <w:noProof/>
        </w:rPr>
        <w:t>(Hochreiter &amp; Schmidhuber, 1997)</w:t>
      </w:r>
      <w:r w:rsidR="00C42EBA">
        <w:fldChar w:fldCharType="end"/>
      </w:r>
      <w:r w:rsidR="00C42EBA">
        <w:t xml:space="preserve">, </w:t>
      </w:r>
      <w:r w:rsidR="00C42EBA">
        <w:fldChar w:fldCharType="begin"/>
      </w:r>
      <w:r w:rsidR="00C42EBA">
        <w:instrText xml:space="preserve"> ADDIN ZOTERO_ITEM CSL_CITATION {"citationID":"oeG2Cxsy","properties":{"formattedCitation":"(Gers et al., 2003)","plainCitation":"(Gers et al., 2003)","noteIndex":0},"citationItems":[{"id":86,"uris":["http://zotero.org/users/local/g8lD94u9/items/9ZN4ZTN6"],"uri":["http://zotero.org/users/local/g8lD94u9/items/9ZN4ZTN6"],"itemData":{"id":86,"type":"article-journal","abstract":"The temporal distance between events conveys information essential for numerous sequential tasks such as motor control and rhythm detection. While Hidden Markov Models tend to ignore this information, recurrent neural networks (RNNs) can in principle learn to make use of it. We focus on Long Short-Term Memory (LSTM) because it has been shown to outperform other RNNs on tasks involving long time lags. We find that LSTM augmented by \"peephole connections\" from its internal cells to its multiplicative gates can learn the fine distinction between sequences of spikes spaced either 50 or 49 time steps apart without the help of any short training exemplars. Without external resets or teacher forcing, our LSTM variant also learns to generate stable streams of precisely timed spikes and other highly nonlinear periodic patterns. This makes LSTM a promising approach for tasks that require the accurate measurement or generation of time intervals.","container-title":"J. Mach. Learn. Res.","DOI":"10.1162/153244303768966139","ISSN":"1532-4435","issue":"null","note":"publisher: JMLR.org","page":"115–143","title":"Learning Precise Timing with Lstm Recurrent Networks","volume":"3","author":[{"family":"Gers","given":"Felix A."},{"family":"Schraudolph","given":"Nicol N."},{"family":"Schmidhuber","given":"Jürgen"}],"issued":{"date-parts":[["2003",3]]}}}],"schema":"https://github.com/citation-style-language/schema/raw/master/csl-citation.json"} </w:instrText>
      </w:r>
      <w:r w:rsidR="00C42EBA">
        <w:fldChar w:fldCharType="separate"/>
      </w:r>
      <w:r w:rsidR="00C42EBA">
        <w:rPr>
          <w:noProof/>
        </w:rPr>
        <w:t>(Gers et al., 2003)</w:t>
      </w:r>
      <w:r w:rsidR="00C42EBA">
        <w:fldChar w:fldCharType="end"/>
      </w:r>
      <w:r w:rsidRPr="00B43D96">
        <w:t xml:space="preserve"> is an effective approach for </w:t>
      </w:r>
      <w:r w:rsidR="00F26B21" w:rsidRPr="00B43D96">
        <w:t>analysing</w:t>
      </w:r>
      <w:r w:rsidRPr="00B43D96">
        <w:t xml:space="preserve"> </w:t>
      </w:r>
      <w:r w:rsidR="0046664E">
        <w:t xml:space="preserve">serial </w:t>
      </w:r>
      <w:r w:rsidRPr="00B43D96">
        <w:t xml:space="preserve">data with gaps of uncertain size between key occurrences as a form of recurrent neural network (RNN). </w:t>
      </w:r>
      <w:r w:rsidR="0046664E">
        <w:t>C</w:t>
      </w:r>
      <w:r w:rsidRPr="00B43D96">
        <w:t>ompared to standard hidden Markov models</w:t>
      </w:r>
      <w:r w:rsidR="0046664E">
        <w:t xml:space="preserve"> and </w:t>
      </w:r>
      <w:r w:rsidR="0046664E" w:rsidRPr="00B43D96">
        <w:t>RNNs</w:t>
      </w:r>
      <w:r w:rsidRPr="00B43D96">
        <w:t>, the major benefit of LSTM is its relative insensitivity to lag duration.</w:t>
      </w:r>
      <w:r>
        <w:t xml:space="preserve"> </w:t>
      </w:r>
      <w:r w:rsidRPr="00B43D96">
        <w:t xml:space="preserve">By adding a network design </w:t>
      </w:r>
      <w:r w:rsidRPr="00B43D96">
        <w:lastRenderedPageBreak/>
        <w:t xml:space="preserve">incorporating memory blocks, LSTM overcomes the problem of backpropagation faults </w:t>
      </w:r>
      <w:r w:rsidR="00C42EBA">
        <w:fldChar w:fldCharType="begin"/>
      </w:r>
      <w:r w:rsidR="00C42EBA">
        <w:instrText xml:space="preserve"> ADDIN ZOTERO_ITEM CSL_CITATION {"citationID":"7GkEQCz4","properties":{"formattedCitation":"(Hochreiter et al., 2001)","plainCitation":"(Hochreiter et al., 2001)","noteIndex":0},"citationItems":[{"id":87,"uris":["http://zotero.org/users/local/g8lD94u9/items/38YR5D6T"],"uri":["http://zotero.org/users/local/g8lD94u9/items/38YR5D6T"],"itemData":{"id":87,"type":"chapter","container-title":"A Field Guide to Dynamical Recurrent Neural Networks","publisher":"IEEE Press","title":"Gradient flow in recurrent nets: the difficulty of learning long-term dependencies","author":[{"family":"Hochreiter","given":"S."},{"family":"Bengio","given":"Y."},{"family":"Frasconi","given":"P."},{"family":"Schmidhuber","given":"J."}],"editor":[{"family":"Kremer","given":"S. C."},{"family":"Kolen","given":"J. F."}],"issued":{"date-parts":[["2001"]]}}}],"schema":"https://github.com/citation-style-language/schema/raw/master/csl-citation.json"} </w:instrText>
      </w:r>
      <w:r w:rsidR="00C42EBA">
        <w:fldChar w:fldCharType="separate"/>
      </w:r>
      <w:r w:rsidR="00C42EBA">
        <w:rPr>
          <w:noProof/>
        </w:rPr>
        <w:t>(Hochreiter et al., 2001)</w:t>
      </w:r>
      <w:r w:rsidR="00C42EBA">
        <w:fldChar w:fldCharType="end"/>
      </w:r>
      <w:r w:rsidRPr="00B43D96">
        <w:t xml:space="preserve"> in standard RNNs with lengthy time delays. The input, output, and forget gates make up the </w:t>
      </w:r>
      <w:r w:rsidR="004243A0">
        <w:t>RNN</w:t>
      </w:r>
      <w:r w:rsidRPr="00B43D96">
        <w:t xml:space="preserve"> memory blocks. With the activation of the input gate, each cell doubles the input. The forget gate multiplies the preceding cell values. The output gate multiplies the output to the network. As a result, the network's cells communicate through gates </w:t>
      </w:r>
      <w:r w:rsidR="009735D8">
        <w:fldChar w:fldCharType="begin"/>
      </w:r>
      <w:r w:rsidR="009735D8">
        <w:instrText xml:space="preserve"> ADDIN ZOTERO_ITEM CSL_CITATION {"citationID":"DybrymU2","properties":{"formattedCitation":"(Graves &amp; Schmidhuber, 2005)","plainCitation":"(Graves &amp; Schmidhuber, 2005)","noteIndex":0},"citationItems":[{"id":78,"uris":["http://zotero.org/users/local/g8lD94u9/items/7GIIPTVW"],"uri":["http://zotero.org/users/local/g8lD94u9/items/7GIIPTVW"],"itemData":{"id":78,"type":"article-journal","container-title":"Neural Networks","DOI":"10.1016/j.neunet.2005.06.042","ISSN":"08936080","issue":"5-6","journalAbbreviation":"Neural Networks","language":"en","page":"602-610","source":"DOI.org (Crossref)","title":"Framewise phoneme classification with bidirectional LSTM and other neural network architectures","volume":"18","author":[{"family":"Graves","given":"Alex"},{"family":"Schmidhuber","given":"Jürgen"}],"issued":{"date-parts":[["2005",7]]}}}],"schema":"https://github.com/citation-style-language/schema/raw/master/csl-citation.json"} </w:instrText>
      </w:r>
      <w:r w:rsidR="009735D8">
        <w:fldChar w:fldCharType="separate"/>
      </w:r>
      <w:r w:rsidR="009735D8">
        <w:rPr>
          <w:noProof/>
        </w:rPr>
        <w:t>(Graves &amp; Schmidhuber, 2005)</w:t>
      </w:r>
      <w:r w:rsidR="009735D8">
        <w:fldChar w:fldCharType="end"/>
      </w:r>
      <w:r w:rsidRPr="00B43D96">
        <w:t>. Graves LSTM is used in our system since it performs better than the original LSTM</w:t>
      </w:r>
      <w:r w:rsidR="00C42EBA">
        <w:t xml:space="preserve"> </w:t>
      </w:r>
      <w:r w:rsidR="00C42EBA">
        <w:fldChar w:fldCharType="begin"/>
      </w:r>
      <w:r w:rsidR="00C42EBA">
        <w:instrText xml:space="preserve"> ADDIN ZOTERO_ITEM CSL_CITATION {"citationID":"iA9mNNN9","properties":{"formattedCitation":"(Graves, 2014)","plainCitation":"(Graves, 2014)","noteIndex":0},"citationItems":[{"id":79,"uris":["http://zotero.org/users/local/g8lD94u9/items/Z3LXYFX3"],"uri":["http://zotero.org/users/local/g8lD94u9/items/Z3LXYFX3"],"itemData":{"id":79,"type":"article-journal","abstract":"This paper shows how Long Short-term Memory recurrent neural networks can be used to generate complex sequences with long-range structure, simply by predicting one data point at a time. The approach is demonstrated for text (where the data are discrete) and online handwriting (where the data are real-valued). It is then extended to handwriting synthesis by allowing the network to condition its predictions on a text sequence. The resulting system is able to generate highly realistic cursive handwriting in a wide variety of styles.","container-title":"arXiv:1308.0850 [cs]","note":"arXiv: 1308.0850","source":"arXiv.org","title":"Generating Sequences With Recurrent Neural Networks","URL":"http://arxiv.org/abs/1308.0850","author":[{"family":"Graves","given":"Alex"}],"accessed":{"date-parts":[["2021",9,6]]},"issued":{"date-parts":[["2014",6,5]]}}}],"schema":"https://github.com/citation-style-language/schema/raw/master/csl-citation.json"} </w:instrText>
      </w:r>
      <w:r w:rsidR="00C42EBA">
        <w:fldChar w:fldCharType="separate"/>
      </w:r>
      <w:r w:rsidR="00C42EBA">
        <w:rPr>
          <w:noProof/>
        </w:rPr>
        <w:t>(Graves, 2014)</w:t>
      </w:r>
      <w:r w:rsidR="00C42EBA">
        <w:fldChar w:fldCharType="end"/>
      </w:r>
      <w:r w:rsidRPr="00B43D96">
        <w:t>.</w:t>
      </w:r>
    </w:p>
    <w:p w14:paraId="50B70AB7" w14:textId="77777777" w:rsidR="0046664E" w:rsidRDefault="0046664E" w:rsidP="001D540A">
      <w:pPr>
        <w:spacing w:line="360" w:lineRule="auto"/>
      </w:pPr>
    </w:p>
    <w:p w14:paraId="42C1286E" w14:textId="6821F454" w:rsidR="00162AB6" w:rsidRPr="00AE39B1" w:rsidRDefault="00162AB6" w:rsidP="001D540A">
      <w:pPr>
        <w:spacing w:line="360" w:lineRule="auto"/>
      </w:pPr>
      <w:r w:rsidRPr="00162AB6">
        <w:t xml:space="preserve">Furthermore, our system employs the Exponential Smoothing method. </w:t>
      </w:r>
      <w:r w:rsidR="0046664E" w:rsidRPr="0046664E">
        <w:t xml:space="preserve">This is a common technique for applying low-pass filters </w:t>
      </w:r>
      <w:r w:rsidR="004243A0">
        <w:t xml:space="preserve">in order </w:t>
      </w:r>
      <w:r w:rsidR="0046664E" w:rsidRPr="0046664E">
        <w:t>to eliminate short-term oscillations while looking at time series data.</w:t>
      </w:r>
      <w:r w:rsidR="0046664E">
        <w:t xml:space="preserve"> </w:t>
      </w:r>
      <w:r w:rsidRPr="00162AB6">
        <w:t>ES maintains the longer-term trend by flattening noise. In contrast to the moving average, which assigns equal weights to prior data, it reduces weights exponentially with time.</w:t>
      </w:r>
    </w:p>
    <w:p w14:paraId="4F4D4F0D" w14:textId="63B17062" w:rsidR="00891DFB" w:rsidRDefault="00891DFB" w:rsidP="001D540A">
      <w:pPr>
        <w:pStyle w:val="NormalWeb"/>
        <w:spacing w:line="360" w:lineRule="auto"/>
        <w:rPr>
          <w:rFonts w:ascii="TimesNewRomanPS" w:hAnsi="TimesNewRomanPS"/>
          <w:b/>
          <w:bCs/>
        </w:rPr>
      </w:pPr>
      <w:r>
        <w:rPr>
          <w:rFonts w:ascii="TimesNewRomanPS" w:hAnsi="TimesNewRomanPS"/>
          <w:b/>
          <w:bCs/>
        </w:rPr>
        <w:t>2.</w:t>
      </w:r>
      <w:r w:rsidR="00CF3877">
        <w:rPr>
          <w:rFonts w:ascii="TimesNewRomanPS" w:hAnsi="TimesNewRomanPS"/>
          <w:b/>
          <w:bCs/>
        </w:rPr>
        <w:t>3</w:t>
      </w:r>
      <w:r>
        <w:rPr>
          <w:rFonts w:ascii="TimesNewRomanPS" w:hAnsi="TimesNewRomanPS"/>
          <w:b/>
          <w:bCs/>
        </w:rPr>
        <w:t xml:space="preserve">.3 Results </w:t>
      </w:r>
    </w:p>
    <w:p w14:paraId="05666C1D" w14:textId="22FF9773" w:rsidR="00BF7A71" w:rsidRDefault="00BF7A71" w:rsidP="001D540A">
      <w:pPr>
        <w:pStyle w:val="NormalWeb"/>
        <w:spacing w:line="360" w:lineRule="auto"/>
      </w:pPr>
      <w:r w:rsidRPr="00BF7A71">
        <w:t xml:space="preserve">We used trade data </w:t>
      </w:r>
      <w:r w:rsidR="004243A0">
        <w:t xml:space="preserve">of </w:t>
      </w:r>
      <w:r w:rsidR="004243A0" w:rsidRPr="00BF7A71">
        <w:t xml:space="preserve">Garanti Bank </w:t>
      </w:r>
      <w:r w:rsidRPr="00BF7A71">
        <w:t>from September 2016 to January 2017 to analyze the performance of our model, which corresponds to the fourth quarter of 2016.</w:t>
      </w:r>
      <w:r>
        <w:t xml:space="preserve"> </w:t>
      </w:r>
      <w:r w:rsidRPr="00BF7A71">
        <w:t>During the time period, the data comprised about 400.000 transactions. To feed each trade into LSTM, we used a sliding window method. In a sliding window method, we employed a total of 20 timesteps for 36 characteristics.</w:t>
      </w:r>
      <w:r>
        <w:t xml:space="preserve"> </w:t>
      </w:r>
      <w:r w:rsidR="0046664E">
        <w:t xml:space="preserve">PLR </w:t>
      </w:r>
      <w:r w:rsidRPr="00BF7A71">
        <w:t xml:space="preserve">with a price </w:t>
      </w:r>
      <w:r w:rsidR="00062BC4">
        <w:t>limit</w:t>
      </w:r>
      <w:r w:rsidRPr="00BF7A71">
        <w:t xml:space="preserve"> of 0.06 points were our goal values. </w:t>
      </w:r>
    </w:p>
    <w:p w14:paraId="720FEE67" w14:textId="608B3D79" w:rsidR="00BF7A71" w:rsidRDefault="00062BC4" w:rsidP="001D540A">
      <w:pPr>
        <w:pStyle w:val="NormalWeb"/>
        <w:spacing w:line="360" w:lineRule="auto"/>
      </w:pPr>
      <w:r>
        <w:t>Following</w:t>
      </w:r>
      <w:r w:rsidR="00BF7A71" w:rsidRPr="00BF7A71">
        <w:t xml:space="preserve"> parameters </w:t>
      </w:r>
      <w:r>
        <w:t xml:space="preserve">were discovered </w:t>
      </w:r>
      <w:r w:rsidR="00BF7A71" w:rsidRPr="00BF7A71">
        <w:t xml:space="preserve">to be a good fit for our three-layer model after examining </w:t>
      </w:r>
      <w:r>
        <w:t>multiple</w:t>
      </w:r>
      <w:r w:rsidR="00BF7A71" w:rsidRPr="00BF7A71">
        <w:t xml:space="preserve"> different parameter</w:t>
      </w:r>
      <w:r>
        <w:t xml:space="preserve"> combinations</w:t>
      </w:r>
      <w:r w:rsidR="00BF7A71" w:rsidRPr="00BF7A71">
        <w:t xml:space="preserve"> inside the hyperparameter s</w:t>
      </w:r>
      <w:r>
        <w:t>et</w:t>
      </w:r>
      <w:r w:rsidR="00BF7A71" w:rsidRPr="00BF7A71">
        <w:t xml:space="preserve">. We used the Xavier init technique to set their weights. Graves LSTM is the first two layers, followed by RNN output layer. </w:t>
      </w:r>
      <w:r>
        <w:t>With</w:t>
      </w:r>
      <w:r w:rsidR="00BF7A71" w:rsidRPr="00BF7A71">
        <w:t xml:space="preserve"> width of the Graves LSTM </w:t>
      </w:r>
      <w:r>
        <w:t>a</w:t>
      </w:r>
      <w:r w:rsidR="00BF7A71" w:rsidRPr="00BF7A71">
        <w:t xml:space="preserve">s 32, and the RNN layer has </w:t>
      </w:r>
      <w:r>
        <w:t>single</w:t>
      </w:r>
      <w:r w:rsidR="00BF7A71" w:rsidRPr="00BF7A71">
        <w:t xml:space="preserve"> output per 20 timesteps. The learning rate was set to 0.1, </w:t>
      </w:r>
      <w:r>
        <w:t>taking</w:t>
      </w:r>
      <w:r w:rsidR="00BF7A71" w:rsidRPr="00BF7A71">
        <w:t xml:space="preserve"> RMSProp</w:t>
      </w:r>
      <w:r>
        <w:t xml:space="preserve"> as </w:t>
      </w:r>
      <w:r w:rsidRPr="00BF7A71">
        <w:t>updater function</w:t>
      </w:r>
      <w:r w:rsidR="00BF7A71" w:rsidRPr="00BF7A71">
        <w:t xml:space="preserve">, and </w:t>
      </w:r>
      <w:r>
        <w:t>R</w:t>
      </w:r>
      <w:r w:rsidR="00BF7A71" w:rsidRPr="00BF7A71">
        <w:t>eLU</w:t>
      </w:r>
      <w:r>
        <w:t xml:space="preserve"> as </w:t>
      </w:r>
      <w:r w:rsidRPr="00BF7A71">
        <w:t>activation function</w:t>
      </w:r>
      <w:r w:rsidR="00BF7A71" w:rsidRPr="00BF7A71">
        <w:t xml:space="preserve">. </w:t>
      </w:r>
      <w:r w:rsidR="009830FE">
        <w:t>T</w:t>
      </w:r>
      <w:r w:rsidR="00BF7A71" w:rsidRPr="00BF7A71">
        <w:t xml:space="preserve">he training phase started with a </w:t>
      </w:r>
      <w:r>
        <w:t xml:space="preserve">MSE </w:t>
      </w:r>
      <w:r w:rsidR="00BF7A71" w:rsidRPr="00BF7A71">
        <w:t xml:space="preserve">of 14 </w:t>
      </w:r>
      <w:r w:rsidR="00316317">
        <w:t>which</w:t>
      </w:r>
      <w:r w:rsidR="00BF7A71" w:rsidRPr="00BF7A71">
        <w:t xml:space="preserve"> decreased </w:t>
      </w:r>
      <w:r>
        <w:t xml:space="preserve">down </w:t>
      </w:r>
      <w:r w:rsidR="00BF7A71" w:rsidRPr="00BF7A71">
        <w:t>to 0.001.</w:t>
      </w:r>
      <w:r w:rsidR="00BF7A71">
        <w:t xml:space="preserve"> </w:t>
      </w:r>
    </w:p>
    <w:p w14:paraId="6D6803D2" w14:textId="23E1025F" w:rsidR="00BF7A71" w:rsidRDefault="00BF7A71" w:rsidP="001D540A">
      <w:pPr>
        <w:pStyle w:val="NormalWeb"/>
        <w:spacing w:line="360" w:lineRule="auto"/>
      </w:pPr>
      <w:r w:rsidRPr="00BF7A71">
        <w:t>When we used a batch size of 20, we found that the error rate fell regularly. The error function became noisy when the number was less than 20. When evaluating the standard deviations of gradients, all layers looked to</w:t>
      </w:r>
      <w:r w:rsidR="00316317">
        <w:t xml:space="preserve"> have almost similar learning rate</w:t>
      </w:r>
      <w:r w:rsidRPr="00BF7A71">
        <w:t xml:space="preserve">. </w:t>
      </w:r>
      <w:r w:rsidR="00126373">
        <w:t>Subsequently</w:t>
      </w:r>
      <w:r w:rsidRPr="00BF7A71">
        <w:t>, the model's accuracy</w:t>
      </w:r>
      <w:r w:rsidR="00126373">
        <w:t xml:space="preserve"> was </w:t>
      </w:r>
      <w:r w:rsidR="00126373" w:rsidRPr="00BF7A71">
        <w:t>enhanced</w:t>
      </w:r>
      <w:r w:rsidRPr="00BF7A71">
        <w:t xml:space="preserve"> by first performing standardization and then using </w:t>
      </w:r>
      <w:r w:rsidR="00126373">
        <w:t>min</w:t>
      </w:r>
      <w:r w:rsidRPr="00BF7A71">
        <w:t>-</w:t>
      </w:r>
      <w:r w:rsidR="00126373">
        <w:lastRenderedPageBreak/>
        <w:t>max</w:t>
      </w:r>
      <w:r w:rsidRPr="00BF7A71">
        <w:t xml:space="preserve"> normalization. We selected the first quarter of 2017 as the test period, resulting in an almost 50 percent train-test split. </w:t>
      </w:r>
    </w:p>
    <w:p w14:paraId="44C73A63" w14:textId="77777777" w:rsidR="00896350" w:rsidRDefault="00753B5D" w:rsidP="001D540A">
      <w:pPr>
        <w:pStyle w:val="NormalWeb"/>
        <w:spacing w:line="360" w:lineRule="auto"/>
        <w:rPr>
          <w:rFonts w:ascii="TimesNewRomanPS" w:hAnsi="TimesNewRomanPS"/>
          <w:b/>
          <w:bCs/>
        </w:rPr>
      </w:pPr>
      <w:r>
        <w:rPr>
          <w:rFonts w:ascii="TimesNewRomanPS" w:hAnsi="TimesNewRomanPS"/>
          <w:b/>
          <w:bCs/>
        </w:rPr>
        <w:t xml:space="preserve">2.3.4 Research Gaps </w:t>
      </w:r>
    </w:p>
    <w:p w14:paraId="575920D9" w14:textId="2A17BDFC" w:rsidR="00753B5D" w:rsidRPr="00896350" w:rsidRDefault="00753B5D" w:rsidP="001D540A">
      <w:pPr>
        <w:pStyle w:val="NormalWeb"/>
        <w:spacing w:line="360" w:lineRule="auto"/>
        <w:rPr>
          <w:rFonts w:ascii="TimesNewRomanPS" w:hAnsi="TimesNewRomanPS"/>
          <w:b/>
          <w:bCs/>
        </w:rPr>
      </w:pPr>
      <w:r>
        <w:t>The study has been done on a single stock dataset of Garanti Bank. Some additional stocks sho</w:t>
      </w:r>
      <w:r w:rsidR="00091C7A">
        <w:t xml:space="preserve">uld have been considered as well to see whether the proposed approach performs similarly in other datasets which contain some inherent noise. </w:t>
      </w:r>
      <w:r w:rsidR="00091C7A" w:rsidRPr="00091C7A">
        <w:t xml:space="preserve">For identification of the most ideal probable trade points, a reinforcement learning approach </w:t>
      </w:r>
      <w:r w:rsidR="00091C7A">
        <w:t>could</w:t>
      </w:r>
      <w:r w:rsidR="00091C7A" w:rsidRPr="00091C7A">
        <w:t xml:space="preserve"> have been implemented on top of the suggested model.</w:t>
      </w:r>
    </w:p>
    <w:p w14:paraId="107BBA59" w14:textId="562B5AF2" w:rsidR="00CF3877" w:rsidRDefault="00CF3877" w:rsidP="001D540A">
      <w:pPr>
        <w:spacing w:line="360" w:lineRule="auto"/>
        <w:rPr>
          <w:b/>
          <w:bCs/>
        </w:rPr>
      </w:pPr>
      <w:r>
        <w:rPr>
          <w:b/>
          <w:bCs/>
        </w:rPr>
        <w:t xml:space="preserve">2.4 </w:t>
      </w:r>
      <w:r w:rsidRPr="003E2B03">
        <w:rPr>
          <w:b/>
          <w:bCs/>
        </w:rPr>
        <w:t>Deep learning with long short-term memory networks for financial market predictions</w:t>
      </w:r>
      <w:r>
        <w:rPr>
          <w:b/>
          <w:bCs/>
        </w:rPr>
        <w:fldChar w:fldCharType="begin"/>
      </w:r>
      <w:r w:rsidR="00886B28">
        <w:rPr>
          <w:b/>
          <w:bCs/>
        </w:rPr>
        <w:instrText xml:space="preserve"> ADDIN ZOTERO_ITEM CSL_CITATION {"citationID":"egjgG6Cd","properties":{"formattedCitation":"(Fischer &amp; Krauss, 2017)","plainCitation":"(Fischer &amp; Krauss, 2017)","noteIndex":0},"citationItems":[{"id":88,"uris":["http://zotero.org/users/local/g8lD94u9/items/GL93FCVC"],"uri":["http://zotero.org/users/local/g8lD94u9/items/GL93FCVC"],"itemData":{"id":88,"type":"report","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We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is able to explain a portion of the returns of the LSTM.","note":"issue: 11/2017","publisher":"Friedrich-Alexander University Erlangen-Nuremberg, Institute for Economics","title":"Deep learning with long short-term memory networks for financial market predictions","URL":"https://ideas.repec.org/p/zbw/iwqwdp/112017.html","author":[{"family":"Fischer","given":"Thomas"},{"family":"Krauss","given":"Christopher"}],"issued":{"date-parts":[["2017"]]}}}],"schema":"https://github.com/citation-style-language/schema/raw/master/csl-citation.json"} </w:instrText>
      </w:r>
      <w:r>
        <w:rPr>
          <w:b/>
          <w:bCs/>
        </w:rPr>
        <w:fldChar w:fldCharType="separate"/>
      </w:r>
      <w:r>
        <w:rPr>
          <w:b/>
          <w:bCs/>
          <w:noProof/>
        </w:rPr>
        <w:t>(Fischer &amp; Krauss, 2017)</w:t>
      </w:r>
      <w:r>
        <w:rPr>
          <w:b/>
          <w:bCs/>
        </w:rPr>
        <w:fldChar w:fldCharType="end"/>
      </w:r>
    </w:p>
    <w:p w14:paraId="61C9F639" w14:textId="201EBC52" w:rsidR="00CF3877" w:rsidRPr="006C699E" w:rsidRDefault="00CF3877" w:rsidP="001D540A">
      <w:pPr>
        <w:spacing w:line="360" w:lineRule="auto"/>
        <w:rPr>
          <w:b/>
          <w:bCs/>
        </w:rPr>
      </w:pPr>
      <w:r>
        <w:rPr>
          <w:b/>
          <w:bCs/>
        </w:rPr>
        <w:t>2.4.1 Business P</w:t>
      </w:r>
      <w:r w:rsidR="006C699E">
        <w:rPr>
          <w:b/>
          <w:bCs/>
        </w:rPr>
        <w:t>roblem</w:t>
      </w:r>
    </w:p>
    <w:p w14:paraId="1BF7C240" w14:textId="1CF511DD" w:rsidR="00CF3877" w:rsidRDefault="00CF3877" w:rsidP="001D540A">
      <w:pPr>
        <w:spacing w:line="360" w:lineRule="auto"/>
      </w:pPr>
      <w:r w:rsidRPr="006D391F">
        <w:t xml:space="preserve">Financial time series prediction problems are notoriously tough, owing to the high </w:t>
      </w:r>
      <w:r>
        <w:t xml:space="preserve">noise </w:t>
      </w:r>
      <w:r w:rsidRPr="006D391F">
        <w:t>level and the semi-strong form of market efficiency.</w:t>
      </w:r>
      <w:r>
        <w:t xml:space="preserve"> </w:t>
      </w:r>
      <w:r w:rsidRPr="006D391F">
        <w:t>The financial models used to create a link between these return prediction signals (features) and future returns (targets) are often transparent and incapable of capturing complicated non-linear relationships.</w:t>
      </w:r>
      <w:r>
        <w:t xml:space="preserve"> </w:t>
      </w:r>
      <w:r w:rsidR="007E2264" w:rsidRPr="007E2264">
        <w:t xml:space="preserve">Non-linear patterns in financial time series data can be recognized using </w:t>
      </w:r>
      <w:r w:rsidR="007E2264">
        <w:t>ML</w:t>
      </w:r>
      <w:r w:rsidR="007E2264" w:rsidRPr="007E2264">
        <w:t xml:space="preserve"> techniques</w:t>
      </w:r>
      <w:r w:rsidRPr="006D391F">
        <w:t>, according to preliminary evidence</w:t>
      </w:r>
      <w:r>
        <w:t xml:space="preserve"> as per </w:t>
      </w:r>
      <w:r>
        <w:fldChar w:fldCharType="begin"/>
      </w:r>
      <w:r>
        <w:instrText xml:space="preserve"> ADDIN ZOTERO_ITEM CSL_CITATION {"citationID":"Pxp2WrlZ","properties":{"formattedCitation":"(Huck, 2009)","plainCitation":"(Huck, 2009)","noteIndex":0},"citationItems":[{"id":89,"uris":["http://zotero.org/users/local/g8lD94u9/items/PXBQ3Z65"],"uri":["http://zotero.org/users/local/g8lD94u9/items/PXBQ3Z65"],"itemData":{"id":89,"type":"article-journal","abstract":"Pairs trading is a popular quantitative speculation strategy. This article proposes a general and flexible framework for pairs selection. The method uses multiple return forecasts based on bivariate information sets and multi-criteria decision techniques. Our approach can be seen as a sort of forecast combination but the output of the method is a ranking. It helps to detect potentially under- and overvalued stocks. A first application with S&amp;P 100 index stocks provides promising results in terms of excess return and directional forecasting.","collection-title":"European Journal of Operational Research","container-title":"European Journal of Operational Research","issue":"2","journalAbbreviation":"European Journal of Operational Research","note":"publisher: Elsevier","page":"819-825","title":"Pairs selection and outranking: An application to the S&amp;P 100 index","volume":"196","author":[{"family":"Huck","given":"Nicolas"}],"issued":{"date-parts":[["2009"]]}}}],"schema":"https://github.com/citation-style-language/schema/raw/master/csl-citation.json"} </w:instrText>
      </w:r>
      <w:r>
        <w:fldChar w:fldCharType="separate"/>
      </w:r>
      <w:r>
        <w:rPr>
          <w:noProof/>
        </w:rPr>
        <w:t>(Huck, 2009)</w:t>
      </w:r>
      <w:r>
        <w:fldChar w:fldCharType="end"/>
      </w:r>
      <w:r>
        <w:t xml:space="preserve">, </w:t>
      </w:r>
      <w:r>
        <w:fldChar w:fldCharType="begin"/>
      </w:r>
      <w:r>
        <w:instrText xml:space="preserve"> ADDIN ZOTERO_ITEM CSL_CITATION {"citationID":"yghVOoUz","properties":{"formattedCitation":"(Takeuchi, 2013)","plainCitation":"(Takeuchi, 2013)","noteIndex":0},"citationItems":[{"id":90,"uris":["http://zotero.org/users/local/g8lD94u9/items/DB8KDF6M"],"uri":["http://zotero.org/users/local/g8lD94u9/items/DB8KDF6M"],"itemData":{"id":90,"type":"paper-conference","title":"Applying Deep Learning to Enhance Momentum Trading Strategies in Stocks","author":[{"family":"Takeuchi","given":"Lawrence"}],"issued":{"date-parts":[["2013"]]}}}],"schema":"https://github.com/citation-style-language/schema/raw/master/csl-citation.json"} </w:instrText>
      </w:r>
      <w:r>
        <w:fldChar w:fldCharType="separate"/>
      </w:r>
      <w:r>
        <w:rPr>
          <w:noProof/>
        </w:rPr>
        <w:t>(Takeuchi, 2013)</w:t>
      </w:r>
      <w:r>
        <w:fldChar w:fldCharType="end"/>
      </w:r>
      <w:r>
        <w:t xml:space="preserve">, </w:t>
      </w:r>
      <w:r>
        <w:fldChar w:fldCharType="begin"/>
      </w:r>
      <w:r>
        <w:instrText xml:space="preserve"> ADDIN ZOTERO_ITEM CSL_CITATION {"citationID":"lnRVsdWD","properties":{"formattedCitation":"(Moritz &amp; Zimmermann, 2016)","plainCitation":"(Moritz &amp; Zimmermann, 2016)","noteIndex":0},"citationItems":[{"id":91,"uris":["http://zotero.org/users/local/g8lD94u9/items/Z3FP5MK4"],"uri":["http://zotero.org/users/local/g8lD94u9/items/Z3FP5MK4"],"itemData":{"id":91,"type":"article-journal","container-title":"SSRN Electronic Journal","DOI":"10.2139/ssrn.2740751","ISSN":"1556-5068","journalAbbreviation":"SSRN Journal","language":"en","source":"DOI.org (Crossref)","title":"Tree-Based Conditional Portfolio Sorts: The Relation between Past and Future Stock Returns","title-short":"Tree-Based Conditional Portfolio Sorts","URL":"http://www.ssrn.com/abstract=2740751","author":[{"family":"Moritz","given":"Benjamin"},{"family":"Zimmermann","given":"Tom"}],"accessed":{"date-parts":[["2021",9,27]]},"issued":{"date-parts":[["2016"]]}}}],"schema":"https://github.com/citation-style-language/schema/raw/master/csl-citation.json"} </w:instrText>
      </w:r>
      <w:r>
        <w:fldChar w:fldCharType="separate"/>
      </w:r>
      <w:r>
        <w:rPr>
          <w:noProof/>
        </w:rPr>
        <w:t>(Moritz &amp; Zimmermann, 2016)</w:t>
      </w:r>
      <w:r>
        <w:fldChar w:fldCharType="end"/>
      </w:r>
      <w:r>
        <w:t xml:space="preserve">, </w:t>
      </w:r>
      <w:r>
        <w:fldChar w:fldCharType="begin"/>
      </w:r>
      <w:r>
        <w:instrText xml:space="preserve"> ADDIN ZOTERO_ITEM CSL_CITATION {"citationID":"x6uMdBuK","properties":{"formattedCitation":"(Dixon et al., 2015)","plainCitation":"(Dixon et al., 2015)","noteIndex":0},"citationItems":[{"id":92,"uris":["http://zotero.org/users/local/g8lD94u9/items/EDP7LDR4"],"uri":["http://zotero.org/users/local/g8lD94u9/items/EDP7LDR4"],"itemData":{"id":92,"type":"paper-conference","container-title":"Proceedings of the 8th Workshop on High Performance Computational Finance","DOI":"10.1145/2830556.2830562","event":"SC15: The International Conference for High Performance Computing, Networking, Storage and Analysis","event-place":"Austin Texas","ISBN":"978-1-4503-4015-1","language":"en","page":"1-6","publisher":"ACM","publisher-place":"Austin Texas","source":"DOI.org (Crossref)","title":"Implementing deep neural networks for financial market prediction on the Intel Xeon Phi","URL":"https://dl.acm.org/doi/10.1145/2830556.2830562","author":[{"family":"Dixon","given":"Matthew"},{"family":"Klabjan","given":"Diego"},{"family":"Bang","given":"Jin Hoon"}],"accessed":{"date-parts":[["2021",9,27]]},"issued":{"date-parts":[["2015",11,15]]}}}],"schema":"https://github.com/citation-style-language/schema/raw/master/csl-citation.json"} </w:instrText>
      </w:r>
      <w:r>
        <w:fldChar w:fldCharType="separate"/>
      </w:r>
      <w:r>
        <w:rPr>
          <w:noProof/>
        </w:rPr>
        <w:t>(Dixon et al., 2015)</w:t>
      </w:r>
      <w:r>
        <w:fldChar w:fldCharType="end"/>
      </w:r>
      <w:r>
        <w:t xml:space="preserve">. </w:t>
      </w:r>
      <w:r w:rsidRPr="006D391F">
        <w:t xml:space="preserve">For the sake of comparison, this study </w:t>
      </w:r>
      <w:r>
        <w:t>uses the same dataset</w:t>
      </w:r>
      <w:r w:rsidR="006D6524">
        <w:t xml:space="preserve"> as that of </w:t>
      </w:r>
      <w:r w:rsidR="006D6524">
        <w:fldChar w:fldCharType="begin"/>
      </w:r>
      <w:r w:rsidR="006D6524">
        <w:instrText xml:space="preserve"> ADDIN ZOTERO_ITEM CSL_CITATION {"citationID":"R7m9toUQ","properties":{"formattedCitation":"(Krauss et al., 2017)","plainCitation":"(Krauss et al., 2017)","noteIndex":0},"citationItems":[{"id":93,"uris":["http://zotero.org/users/local/g8lD94u9/items/Y3GBKK4K"],"uri":["http://zotero.org/users/local/g8lD94u9/items/Y3GBKK4K"],"itemData":{"id":93,"type":"article-journal","container-title":"European Journal of Operational Research","DOI":"10.1016/j.ejor.2016.10.031","ISSN":"03772217","issue":"2","journalAbbreviation":"European Journal of Operational Research","language":"en","page":"689-702","source":"DOI.org (Crossref)","title":"Deep neural networks, gradient-boosted trees, random forests: Statistical arbitrage on the S&amp;P 500","title-short":"Deep neural networks, gradient-boosted trees, random forests","volume":"259","author":[{"family":"Krauss","given":"Christopher"},{"family":"Do","given":"Xuan Anh"},{"family":"Huck","given":"Nicolas"}],"issued":{"date-parts":[["2017",6]]}}}],"schema":"https://github.com/citation-style-language/schema/raw/master/csl-citation.json"} </w:instrText>
      </w:r>
      <w:r w:rsidR="006D6524">
        <w:fldChar w:fldCharType="separate"/>
      </w:r>
      <w:r w:rsidR="006D6524">
        <w:rPr>
          <w:noProof/>
        </w:rPr>
        <w:t>(Krauss et al., 2017)</w:t>
      </w:r>
      <w:r w:rsidR="006D6524">
        <w:fldChar w:fldCharType="end"/>
      </w:r>
      <w:r>
        <w:t xml:space="preserve"> and </w:t>
      </w:r>
      <w:r w:rsidRPr="006D391F">
        <w:t xml:space="preserve">builds on </w:t>
      </w:r>
      <w:r w:rsidR="006D6524">
        <w:t>his</w:t>
      </w:r>
      <w:r w:rsidRPr="006D391F">
        <w:t xml:space="preserve"> work.</w:t>
      </w:r>
      <w:r>
        <w:t xml:space="preserve"> </w:t>
      </w:r>
    </w:p>
    <w:p w14:paraId="0AE3C70D" w14:textId="77777777" w:rsidR="00CF3877" w:rsidRDefault="00CF3877" w:rsidP="001D540A">
      <w:pPr>
        <w:spacing w:line="360" w:lineRule="auto"/>
      </w:pPr>
    </w:p>
    <w:p w14:paraId="5F58013B" w14:textId="77777777" w:rsidR="00CF3877" w:rsidRDefault="00CF3877" w:rsidP="001D540A">
      <w:pPr>
        <w:spacing w:line="360" w:lineRule="auto"/>
      </w:pPr>
      <w:r w:rsidRPr="005451FA">
        <w:t xml:space="preserve">In this work, focus </w:t>
      </w:r>
      <w:r>
        <w:t xml:space="preserve">is </w:t>
      </w:r>
      <w:r w:rsidRPr="005451FA">
        <w:t xml:space="preserve">largely on deep learning and how it may be used to solve a large-scale </w:t>
      </w:r>
      <w:r>
        <w:t xml:space="preserve">financial </w:t>
      </w:r>
      <w:r w:rsidRPr="005451FA">
        <w:t xml:space="preserve">time series </w:t>
      </w:r>
      <w:r>
        <w:t>forecasting</w:t>
      </w:r>
      <w:r w:rsidRPr="005451FA">
        <w:t xml:space="preserve"> </w:t>
      </w:r>
      <w:r>
        <w:t>problem</w:t>
      </w:r>
      <w:r w:rsidRPr="005451FA">
        <w:t>.</w:t>
      </w:r>
      <w:r>
        <w:t xml:space="preserve"> T</w:t>
      </w:r>
      <w:r w:rsidRPr="005451FA">
        <w:t xml:space="preserve">hree additions to the literature </w:t>
      </w:r>
      <w:r>
        <w:t xml:space="preserve">have been made </w:t>
      </w:r>
      <w:r w:rsidRPr="005451FA">
        <w:t>in this regard.</w:t>
      </w:r>
    </w:p>
    <w:p w14:paraId="4E342786" w14:textId="77777777" w:rsidR="00CF3877" w:rsidRDefault="00CF3877" w:rsidP="001D540A">
      <w:pPr>
        <w:spacing w:line="360" w:lineRule="auto"/>
      </w:pPr>
    </w:p>
    <w:p w14:paraId="41DD1985" w14:textId="07744B7A" w:rsidR="00CF3877" w:rsidRDefault="00CF3877" w:rsidP="001D540A">
      <w:pPr>
        <w:pStyle w:val="ListParagraph"/>
        <w:numPr>
          <w:ilvl w:val="0"/>
          <w:numId w:val="2"/>
        </w:numPr>
        <w:spacing w:line="360" w:lineRule="auto"/>
      </w:pPr>
      <w:r w:rsidRPr="005451FA">
        <w:t xml:space="preserve">LSTM networks, for example, are one </w:t>
      </w:r>
      <w:r w:rsidR="006D6524">
        <w:t>among the</w:t>
      </w:r>
      <w:r w:rsidRPr="005451FA">
        <w:t xml:space="preserve"> most sophisticated </w:t>
      </w:r>
      <w:r w:rsidR="006D6524">
        <w:t>DL</w:t>
      </w:r>
      <w:r w:rsidRPr="005451FA">
        <w:t xml:space="preserve"> architectures for sequent</w:t>
      </w:r>
      <w:r>
        <w:t>ial</w:t>
      </w:r>
      <w:r w:rsidRPr="005451FA">
        <w:t xml:space="preserve"> learning applications including speech recognition,</w:t>
      </w:r>
      <w:r>
        <w:t xml:space="preserve"> </w:t>
      </w:r>
      <w:r w:rsidRPr="005451FA">
        <w:t>handwriting recognition, and time series prediction.</w:t>
      </w:r>
      <w:r>
        <w:t xml:space="preserve"> </w:t>
      </w:r>
      <w:r w:rsidRPr="005451FA">
        <w:t xml:space="preserve">More emphasis on offering a comprehensive guide to data preparation, </w:t>
      </w:r>
      <w:r>
        <w:t>also</w:t>
      </w:r>
      <w:r w:rsidRPr="005451FA">
        <w:t xml:space="preserve"> the creation</w:t>
      </w:r>
      <w:r w:rsidR="00D134A2">
        <w:t xml:space="preserve"> and</w:t>
      </w:r>
      <w:r w:rsidRPr="005451FA">
        <w:t xml:space="preserve"> training</w:t>
      </w:r>
      <w:r w:rsidR="00D134A2">
        <w:t xml:space="preserve"> </w:t>
      </w:r>
      <w:r w:rsidRPr="005451FA">
        <w:t>for financial time series prediction tasks, or the impact of adding news for specific businesses.</w:t>
      </w:r>
      <w:r>
        <w:t xml:space="preserve"> </w:t>
      </w:r>
      <w:r w:rsidRPr="00841C76">
        <w:t>Finally, compare the results against a random forest, to demonstrate the value-add</w:t>
      </w:r>
      <w:r>
        <w:t>ed</w:t>
      </w:r>
      <w:r w:rsidRPr="00841C76">
        <w:t xml:space="preserve"> </w:t>
      </w:r>
      <w:r>
        <w:t>by</w:t>
      </w:r>
      <w:r w:rsidRPr="00841C76">
        <w:t xml:space="preserve"> the LSTM, and a standard </w:t>
      </w:r>
      <w:r w:rsidR="00D134A2">
        <w:t>LOG</w:t>
      </w:r>
      <w:r w:rsidRPr="00841C76">
        <w:t xml:space="preserve"> model from the literature (to establish a baseline).</w:t>
      </w:r>
    </w:p>
    <w:p w14:paraId="5A28D4FD" w14:textId="44C59B81" w:rsidR="00CF3877" w:rsidRDefault="00CF3877" w:rsidP="001D540A">
      <w:pPr>
        <w:pStyle w:val="ListParagraph"/>
        <w:numPr>
          <w:ilvl w:val="0"/>
          <w:numId w:val="2"/>
        </w:numPr>
        <w:spacing w:line="360" w:lineRule="auto"/>
      </w:pPr>
      <w:r>
        <w:lastRenderedPageBreak/>
        <w:t>F</w:t>
      </w:r>
      <w:r w:rsidRPr="00841C76">
        <w:t xml:space="preserve">ind </w:t>
      </w:r>
      <w:r>
        <w:t>the</w:t>
      </w:r>
      <w:r w:rsidRPr="00841C76">
        <w:t xml:space="preserve"> stocks chosen for trading </w:t>
      </w:r>
      <w:r>
        <w:t xml:space="preserve">which </w:t>
      </w:r>
      <w:r w:rsidRPr="00841C76">
        <w:t>have below-average momentum</w:t>
      </w:r>
      <w:r>
        <w:t xml:space="preserve">, </w:t>
      </w:r>
      <w:r w:rsidRPr="00841C76">
        <w:t xml:space="preserve">significant volatility, extreme directional moves in the days leading up to trading and a propensity to reverse these extreme movements </w:t>
      </w:r>
      <w:r w:rsidR="007E2264">
        <w:t>in upcoming time period</w:t>
      </w:r>
      <w:r w:rsidRPr="00841C76">
        <w:t>.</w:t>
      </w:r>
    </w:p>
    <w:p w14:paraId="200DA333" w14:textId="17BE7C60" w:rsidR="00CF3877" w:rsidRDefault="00CF3877" w:rsidP="001D540A">
      <w:pPr>
        <w:pStyle w:val="ListParagraph"/>
        <w:numPr>
          <w:ilvl w:val="0"/>
          <w:numId w:val="2"/>
        </w:numPr>
        <w:spacing w:line="360" w:lineRule="auto"/>
      </w:pPr>
      <w:r w:rsidRPr="00D92C5E">
        <w:t>Finally, combine the data from the previous section into a simpler, rules-based trading strategy that attempts to capture the core patterns that LSTM uses to identify successful and losing stocks.</w:t>
      </w:r>
    </w:p>
    <w:p w14:paraId="13AA5B73" w14:textId="77777777" w:rsidR="006C699E" w:rsidRDefault="006C699E" w:rsidP="006C699E">
      <w:pPr>
        <w:spacing w:line="360" w:lineRule="auto"/>
        <w:ind w:left="360"/>
      </w:pPr>
    </w:p>
    <w:p w14:paraId="53304122" w14:textId="021FA931" w:rsidR="00CF3877" w:rsidRDefault="006C699E" w:rsidP="001D540A">
      <w:pPr>
        <w:spacing w:line="360" w:lineRule="auto"/>
        <w:rPr>
          <w:b/>
          <w:bCs/>
        </w:rPr>
      </w:pPr>
      <w:r>
        <w:rPr>
          <w:b/>
          <w:bCs/>
        </w:rPr>
        <w:t>2.4.2 Research Methodology</w:t>
      </w:r>
    </w:p>
    <w:p w14:paraId="7D3F963B" w14:textId="1896938D" w:rsidR="00CF3877" w:rsidRDefault="00CF3877" w:rsidP="001D540A">
      <w:pPr>
        <w:spacing w:line="360" w:lineRule="auto"/>
      </w:pPr>
      <w:r w:rsidRPr="006B6CA1">
        <w:t>To begin, the raw data</w:t>
      </w:r>
      <w:r w:rsidR="000A65C4">
        <w:t xml:space="preserve"> is first divided</w:t>
      </w:r>
      <w:r w:rsidRPr="006B6CA1">
        <w:t xml:space="preserve"> into study periods, each of which includes training sets</w:t>
      </w:r>
      <w:r w:rsidR="00A05132">
        <w:t>( used for in-sample training)</w:t>
      </w:r>
      <w:r w:rsidRPr="006B6CA1">
        <w:t xml:space="preserve"> and trade sets</w:t>
      </w:r>
      <w:r w:rsidR="00A05132">
        <w:t xml:space="preserve"> (used for out-sample training)</w:t>
      </w:r>
      <w:r w:rsidRPr="006B6CA1">
        <w:t xml:space="preserve">. </w:t>
      </w:r>
      <w:r w:rsidR="00A05132">
        <w:t>Next</w:t>
      </w:r>
      <w:r w:rsidRPr="006B6CA1">
        <w:t xml:space="preserve">, go through the essential </w:t>
      </w:r>
      <w:r w:rsidR="00A05132">
        <w:t>parameter</w:t>
      </w:r>
      <w:r w:rsidRPr="006B6CA1">
        <w:t xml:space="preserve"> space and objectives for training and prediction. </w:t>
      </w:r>
    </w:p>
    <w:p w14:paraId="63A7576C" w14:textId="77777777" w:rsidR="00A05132" w:rsidRDefault="00A05132" w:rsidP="001D540A">
      <w:pPr>
        <w:spacing w:line="360" w:lineRule="auto"/>
      </w:pPr>
    </w:p>
    <w:p w14:paraId="0B735052" w14:textId="1FD5A908" w:rsidR="00CF3877" w:rsidRPr="006B6CA1" w:rsidRDefault="00CF3877" w:rsidP="001D540A">
      <w:pPr>
        <w:spacing w:line="360" w:lineRule="auto"/>
      </w:pPr>
      <w:r w:rsidRPr="00351168">
        <w:t>A "study period"</w:t>
      </w:r>
      <w:r>
        <w:t xml:space="preserve"> is defined which</w:t>
      </w:r>
      <w:r w:rsidRPr="00351168">
        <w:t xml:space="preserve"> </w:t>
      </w:r>
      <w:r w:rsidR="00F26B21" w:rsidRPr="00351168">
        <w:t>a training-trading</w:t>
      </w:r>
      <w:r w:rsidR="00F26B21">
        <w:t xml:space="preserve"> split</w:t>
      </w:r>
      <w:r w:rsidR="00F26B21" w:rsidRPr="00351168">
        <w:t xml:space="preserve"> is</w:t>
      </w:r>
      <w:r w:rsidRPr="00351168">
        <w:t xml:space="preserve"> set that consists of a 750-day training phase</w:t>
      </w:r>
      <w:r w:rsidR="00A05132">
        <w:t xml:space="preserve"> </w:t>
      </w:r>
      <w:r w:rsidRPr="00351168">
        <w:t>and a 250-day trading period</w:t>
      </w:r>
      <w:r w:rsidR="00A05132">
        <w:t>.</w:t>
      </w:r>
      <w:r w:rsidRPr="00351168">
        <w:t xml:space="preserve"> Then, from 1990 to 2015, divide the full data set into 23 research periods with non-overlapping trade periods.</w:t>
      </w:r>
    </w:p>
    <w:p w14:paraId="61DD0911" w14:textId="77777777" w:rsidR="00CF3877" w:rsidRDefault="00CF3877" w:rsidP="001D540A">
      <w:pPr>
        <w:spacing w:line="360" w:lineRule="auto"/>
      </w:pPr>
    </w:p>
    <w:p w14:paraId="77B1C29D" w14:textId="49E4D87F" w:rsidR="00CF3877" w:rsidRDefault="00CF3877" w:rsidP="001D540A">
      <w:pPr>
        <w:spacing w:line="360" w:lineRule="auto"/>
      </w:pPr>
      <w:r w:rsidRPr="007310C0">
        <w:t xml:space="preserve">For the training set, we take into account all stocks that are S&amp;P 500 constituents on the last day of the training period that have available historical data. </w:t>
      </w:r>
      <w:r w:rsidR="00A05132" w:rsidRPr="00A05132">
        <w:t>Some stocks show the whole 750-day training history, while others only show a fraction of it, such as when they are listed later.</w:t>
      </w:r>
      <w:r w:rsidR="00A05132">
        <w:t xml:space="preserve"> </w:t>
      </w:r>
      <w:r w:rsidR="00A05132" w:rsidRPr="00A05132">
        <w:t>If a component has no price data after a specific trading day throughout the trading period, it is regarded for trade until that day.</w:t>
      </w:r>
    </w:p>
    <w:p w14:paraId="79840162" w14:textId="77777777" w:rsidR="00CF3877" w:rsidRDefault="00CF3877" w:rsidP="001D540A">
      <w:pPr>
        <w:spacing w:line="360" w:lineRule="auto"/>
      </w:pPr>
    </w:p>
    <w:p w14:paraId="583612A6" w14:textId="0E58BFCB" w:rsidR="00CF3877" w:rsidRDefault="00CF3877" w:rsidP="001D540A">
      <w:pPr>
        <w:spacing w:line="360" w:lineRule="auto"/>
      </w:pPr>
      <w:r w:rsidRPr="007310C0">
        <w:t>For training, LSTM</w:t>
      </w:r>
      <w:r w:rsidR="00A05132">
        <w:t>s</w:t>
      </w:r>
      <w:r w:rsidRPr="007310C0">
        <w:t xml:space="preserve"> need sequences of input </w:t>
      </w:r>
      <w:r w:rsidR="00A05132">
        <w:t>parameters</w:t>
      </w:r>
      <w:r w:rsidRPr="007310C0">
        <w:t xml:space="preserve">, or the values of the </w:t>
      </w:r>
      <w:r w:rsidR="00A05132" w:rsidRPr="007310C0">
        <w:t xml:space="preserve">input </w:t>
      </w:r>
      <w:r w:rsidR="00A05132">
        <w:t>parameters</w:t>
      </w:r>
      <w:r w:rsidR="00A05132" w:rsidRPr="007310C0">
        <w:t xml:space="preserve"> </w:t>
      </w:r>
      <w:r w:rsidRPr="007310C0">
        <w:t>at different time</w:t>
      </w:r>
      <w:r w:rsidR="00A05132">
        <w:t>-steps</w:t>
      </w:r>
      <w:r w:rsidRPr="007310C0">
        <w:t xml:space="preserve">. The standardized one-day return is our only feature. We choose a series length of 240, which corresponds to about one trading year's worth of data. </w:t>
      </w:r>
      <w:r w:rsidR="006E57D9" w:rsidRPr="006E57D9">
        <w:t>As a consequence, we have 240 standardized one-day returns in overlapping sequences.</w:t>
      </w:r>
    </w:p>
    <w:p w14:paraId="2D76427F" w14:textId="77777777" w:rsidR="00CF3877" w:rsidRDefault="00CF3877" w:rsidP="001D540A">
      <w:pPr>
        <w:spacing w:line="360" w:lineRule="auto"/>
      </w:pPr>
    </w:p>
    <w:p w14:paraId="2CE1D3F6" w14:textId="249D73D1" w:rsidR="00CF3877" w:rsidRDefault="00CF3877" w:rsidP="001D540A">
      <w:pPr>
        <w:spacing w:line="360" w:lineRule="auto"/>
      </w:pPr>
      <w:r>
        <w:t>The author has</w:t>
      </w:r>
      <w:r w:rsidRPr="007310C0">
        <w:t xml:space="preserve"> follow</w:t>
      </w:r>
      <w:r>
        <w:t>ed</w:t>
      </w:r>
      <w:r w:rsidRPr="007310C0">
        <w:t xml:space="preserve"> </w:t>
      </w:r>
      <w:r>
        <w:fldChar w:fldCharType="begin"/>
      </w:r>
      <w:r>
        <w:instrText xml:space="preserve"> ADDIN ZOTERO_ITEM CSL_CITATION {"citationID":"I2x3IOrl","properties":{"formattedCitation":"(Takeuchi, 2013)","plainCitation":"(Takeuchi, 2013)","noteIndex":0},"citationItems":[{"id":90,"uris":["http://zotero.org/users/local/g8lD94u9/items/DB8KDF6M"],"uri":["http://zotero.org/users/local/g8lD94u9/items/DB8KDF6M"],"itemData":{"id":90,"type":"paper-conference","title":"Applying Deep Learning to Enhance Momentum Trading Strategies in Stocks","author":[{"family":"Takeuchi","given":"Lawrence"}],"issued":{"date-parts":[["2013"]]}}}],"schema":"https://github.com/citation-style-language/schema/raw/master/csl-citation.json"} </w:instrText>
      </w:r>
      <w:r>
        <w:fldChar w:fldCharType="separate"/>
      </w:r>
      <w:r>
        <w:rPr>
          <w:noProof/>
        </w:rPr>
        <w:t>(Takeuchi, 2013)</w:t>
      </w:r>
      <w:r>
        <w:fldChar w:fldCharType="end"/>
      </w:r>
      <w:r w:rsidRPr="007310C0">
        <w:t xml:space="preserve"> and design</w:t>
      </w:r>
      <w:r>
        <w:t>ed</w:t>
      </w:r>
      <w:r w:rsidRPr="007310C0">
        <w:t xml:space="preserve"> a binary classification issue, in which the </w:t>
      </w:r>
      <w:r w:rsidR="006E57D9">
        <w:t>output</w:t>
      </w:r>
      <w:r w:rsidRPr="007310C0">
        <w:t xml:space="preserve"> variable for each stock s and date t can take two distinct values for the sake of comparison. To determine the two classes, the one-period returns of all stocks s in period t+1 </w:t>
      </w:r>
      <w:r>
        <w:t xml:space="preserve">are ordered </w:t>
      </w:r>
      <w:r w:rsidRPr="007310C0">
        <w:t>and divide</w:t>
      </w:r>
      <w:r>
        <w:t>d</w:t>
      </w:r>
      <w:r w:rsidRPr="007310C0">
        <w:t xml:space="preserve"> into two equal-sized classes. If the </w:t>
      </w:r>
      <w:r w:rsidR="007E2264" w:rsidRPr="007310C0">
        <w:t>cross-sectional median return of all stocks in period t+1</w:t>
      </w:r>
      <w:r w:rsidR="007E2264">
        <w:t xml:space="preserve"> is more than </w:t>
      </w:r>
      <w:r w:rsidRPr="007310C0">
        <w:t xml:space="preserve">one-period return of stock s, class 0 is achieved. </w:t>
      </w:r>
      <w:r w:rsidRPr="007310C0">
        <w:lastRenderedPageBreak/>
        <w:t>Similarly, if the cross-sectional median</w:t>
      </w:r>
      <w:r w:rsidR="007E2264">
        <w:t xml:space="preserve"> is less than or equal to </w:t>
      </w:r>
      <w:r w:rsidR="007E2264" w:rsidRPr="007310C0">
        <w:t xml:space="preserve">one-period return </w:t>
      </w:r>
      <w:r w:rsidR="007E2264">
        <w:t>of stock s</w:t>
      </w:r>
      <w:r w:rsidRPr="007310C0">
        <w:t>, class 1 is attained.</w:t>
      </w:r>
    </w:p>
    <w:p w14:paraId="6E8D4554" w14:textId="77777777" w:rsidR="00CF3877" w:rsidRDefault="00CF3877" w:rsidP="001D540A">
      <w:pPr>
        <w:spacing w:line="360" w:lineRule="auto"/>
      </w:pPr>
    </w:p>
    <w:p w14:paraId="3CA993DD" w14:textId="77777777" w:rsidR="00CF3877" w:rsidRDefault="00CF3877" w:rsidP="001D540A">
      <w:pPr>
        <w:spacing w:line="360" w:lineRule="auto"/>
      </w:pPr>
      <w:r>
        <w:t>The study</w:t>
      </w:r>
      <w:r w:rsidRPr="00AB31E0">
        <w:t xml:space="preserve"> use</w:t>
      </w:r>
      <w:r>
        <w:t>s</w:t>
      </w:r>
      <w:r w:rsidRPr="00AB31E0">
        <w:t xml:space="preserve"> keras to train the LSTM network and </w:t>
      </w:r>
      <w:r>
        <w:t xml:space="preserve">has </w:t>
      </w:r>
      <w:r w:rsidRPr="00AB31E0">
        <w:t>use</w:t>
      </w:r>
      <w:r>
        <w:t>d</w:t>
      </w:r>
      <w:r w:rsidRPr="00AB31E0">
        <w:t xml:space="preserve"> three sophisticated techniques. RMSprop is used as an optimizer first, followed by dropout regularization in the recurrent layer. Early halting is often employed as a safeguard against overfitting.</w:t>
      </w:r>
    </w:p>
    <w:p w14:paraId="0F09AC17" w14:textId="77777777" w:rsidR="006E57D9" w:rsidRDefault="006E57D9" w:rsidP="001D540A">
      <w:pPr>
        <w:spacing w:line="360" w:lineRule="auto"/>
      </w:pPr>
    </w:p>
    <w:p w14:paraId="5FBB103E" w14:textId="011B9E9D" w:rsidR="00CF3877" w:rsidRDefault="006E57D9" w:rsidP="001D540A">
      <w:pPr>
        <w:spacing w:line="360" w:lineRule="auto"/>
      </w:pPr>
      <w:r w:rsidRPr="006E57D9">
        <w:t>The following is the topology of our trained LSTM network</w:t>
      </w:r>
      <w:r w:rsidR="00CF3877" w:rsidRPr="00AB31E0">
        <w:t>:</w:t>
      </w:r>
    </w:p>
    <w:p w14:paraId="266AF38A" w14:textId="4B16BF25" w:rsidR="00CF3877" w:rsidRDefault="00CF3877" w:rsidP="001D540A">
      <w:pPr>
        <w:pStyle w:val="ListParagraph"/>
        <w:numPr>
          <w:ilvl w:val="0"/>
          <w:numId w:val="3"/>
        </w:numPr>
        <w:spacing w:line="360" w:lineRule="auto"/>
      </w:pPr>
      <w:r w:rsidRPr="00AB31E0">
        <w:t xml:space="preserve">One </w:t>
      </w:r>
      <w:r w:rsidR="006E57D9">
        <w:t>parameter</w:t>
      </w:r>
      <w:r w:rsidRPr="00AB31E0">
        <w:t xml:space="preserve"> and 240 time</w:t>
      </w:r>
      <w:r w:rsidR="006E57D9">
        <w:t>-</w:t>
      </w:r>
      <w:r w:rsidRPr="00AB31E0">
        <w:t>steps in the input layer.</w:t>
      </w:r>
    </w:p>
    <w:p w14:paraId="700DC6E1" w14:textId="0DD88580" w:rsidR="00CF3877" w:rsidRDefault="00CF3877" w:rsidP="001D540A">
      <w:pPr>
        <w:pStyle w:val="ListParagraph"/>
        <w:numPr>
          <w:ilvl w:val="0"/>
          <w:numId w:val="3"/>
        </w:numPr>
        <w:spacing w:line="360" w:lineRule="auto"/>
      </w:pPr>
      <w:r w:rsidRPr="00B62FDB">
        <w:t xml:space="preserve">an LSTM layer </w:t>
      </w:r>
      <w:r w:rsidR="00C30E87">
        <w:t>with dropout of 0.1 and 25 hidden neurons</w:t>
      </w:r>
      <w:r w:rsidRPr="00B62FDB">
        <w:t xml:space="preserve">. </w:t>
      </w:r>
    </w:p>
    <w:p w14:paraId="5B938618" w14:textId="48F11C6E" w:rsidR="00CF3877" w:rsidRDefault="00CF3877" w:rsidP="001D540A">
      <w:pPr>
        <w:pStyle w:val="ListParagraph"/>
        <w:numPr>
          <w:ilvl w:val="0"/>
          <w:numId w:val="3"/>
        </w:numPr>
        <w:spacing w:line="360" w:lineRule="auto"/>
      </w:pPr>
      <w:r w:rsidRPr="00B62FDB">
        <w:t xml:space="preserve">A typical setup includes an output dense layer </w:t>
      </w:r>
      <w:r w:rsidR="00C30E87">
        <w:t>consisting of</w:t>
      </w:r>
      <w:r w:rsidRPr="00B62FDB">
        <w:t xml:space="preserve"> </w:t>
      </w:r>
      <w:r w:rsidR="00C30E87">
        <w:t>2</w:t>
      </w:r>
      <w:r w:rsidRPr="00B62FDB">
        <w:t xml:space="preserve"> neurons </w:t>
      </w:r>
      <w:r w:rsidR="00C30E87">
        <w:t>with</w:t>
      </w:r>
      <w:r w:rsidRPr="00B62FDB">
        <w:t xml:space="preserve"> a softmax activation function.</w:t>
      </w:r>
    </w:p>
    <w:p w14:paraId="458C3756" w14:textId="77777777" w:rsidR="00CF3877" w:rsidRDefault="00CF3877" w:rsidP="001D540A">
      <w:pPr>
        <w:spacing w:line="360" w:lineRule="auto"/>
      </w:pPr>
    </w:p>
    <w:p w14:paraId="2F33B84F" w14:textId="17FACEA6" w:rsidR="00CF3877" w:rsidRDefault="00CF3877" w:rsidP="001D540A">
      <w:pPr>
        <w:spacing w:line="360" w:lineRule="auto"/>
      </w:pPr>
      <w:r>
        <w:t xml:space="preserve">The LSTM model is benchmarked against a Radom Forest, DNN and a Logistic Regression Model. </w:t>
      </w:r>
      <w:r w:rsidRPr="00B62FDB">
        <w:t xml:space="preserve">For two reasons, </w:t>
      </w:r>
      <w:r>
        <w:t>the author</w:t>
      </w:r>
      <w:r w:rsidRPr="00B62FDB">
        <w:t xml:space="preserve"> </w:t>
      </w:r>
      <w:r>
        <w:t xml:space="preserve">has </w:t>
      </w:r>
      <w:r w:rsidRPr="00B62FDB">
        <w:t>cho</w:t>
      </w:r>
      <w:r>
        <w:t>sen</w:t>
      </w:r>
      <w:r w:rsidRPr="00B62FDB">
        <w:t xml:space="preserve"> a random forest as a benchmark. For starters, it's a cutting-edge </w:t>
      </w:r>
      <w:r w:rsidR="00C30E87">
        <w:t>ML</w:t>
      </w:r>
      <w:r w:rsidRPr="00B62FDB">
        <w:t xml:space="preserve"> model that takes almost minimal tuning and consistently produces good results. </w:t>
      </w:r>
      <w:r w:rsidR="00C30E87">
        <w:t>Also</w:t>
      </w:r>
      <w:r w:rsidRPr="00B62FDB">
        <w:t xml:space="preserve">, in </w:t>
      </w:r>
      <w:r>
        <w:fldChar w:fldCharType="begin"/>
      </w:r>
      <w:r>
        <w:instrText xml:space="preserve"> ADDIN ZOTERO_ITEM CSL_CITATION {"citationID":"gWc6DjV3","properties":{"formattedCitation":"(Krauss et al., 2017)","plainCitation":"(Krauss et al., 2017)","noteIndex":0},"citationItems":[{"id":93,"uris":["http://zotero.org/users/local/g8lD94u9/items/Y3GBKK4K"],"uri":["http://zotero.org/users/local/g8lD94u9/items/Y3GBKK4K"],"itemData":{"id":93,"type":"article-journal","container-title":"European Journal of Operational Research","DOI":"10.1016/j.ejor.2016.10.031","ISSN":"03772217","issue":"2","journalAbbreviation":"European Journal of Operational Research","language":"en","page":"689-702","source":"DOI.org (Crossref)","title":"Deep neural networks, gradient-boosted trees, random forests: Statistical arbitrage on the S&amp;P 500","title-short":"Deep neural networks, gradient-boosted trees, random forests","volume":"259","author":[{"family":"Krauss","given":"Christopher"},{"family":"Do","given":"Xuan Anh"},{"family":"Huck","given":"Nicolas"}],"issued":{"date-parts":[["2017",6]]}}}],"schema":"https://github.com/citation-style-language/schema/raw/master/csl-citation.json"} </w:instrText>
      </w:r>
      <w:r>
        <w:fldChar w:fldCharType="separate"/>
      </w:r>
      <w:r>
        <w:rPr>
          <w:noProof/>
        </w:rPr>
        <w:t>(Krauss et al., 2017)</w:t>
      </w:r>
      <w:r>
        <w:fldChar w:fldCharType="end"/>
      </w:r>
      <w:r>
        <w:t xml:space="preserve"> </w:t>
      </w:r>
      <w:r w:rsidRPr="00B62FDB">
        <w:t xml:space="preserve">and </w:t>
      </w:r>
      <w:r>
        <w:fldChar w:fldCharType="begin"/>
      </w:r>
      <w:r>
        <w:instrText xml:space="preserve"> ADDIN ZOTERO_ITEM CSL_CITATION {"citationID":"w1qm6nrl","properties":{"formattedCitation":"(Moritz &amp; Zimmermann, 2016)","plainCitation":"(Moritz &amp; Zimmermann, 2016)","noteIndex":0},"citationItems":[{"id":91,"uris":["http://zotero.org/users/local/g8lD94u9/items/Z3FP5MK4"],"uri":["http://zotero.org/users/local/g8lD94u9/items/Z3FP5MK4"],"itemData":{"id":91,"type":"article-journal","container-title":"SSRN Electronic Journal","DOI":"10.2139/ssrn.2740751","ISSN":"1556-5068","journalAbbreviation":"SSRN Journal","language":"en","source":"DOI.org (Crossref)","title":"Tree-Based Conditional Portfolio Sorts: The Relation between Past and Future Stock Returns","title-short":"Tree-Based Conditional Portfolio Sorts","URL":"http://www.ssrn.com/abstract=2740751","author":[{"family":"Moritz","given":"Benjamin"},{"family":"Zimmermann","given":"Tom"}],"accessed":{"date-parts":[["2021",9,27]]},"issued":{"date-parts":[["2016"]]}}}],"schema":"https://github.com/citation-style-language/schema/raw/master/csl-citation.json"} </w:instrText>
      </w:r>
      <w:r>
        <w:fldChar w:fldCharType="separate"/>
      </w:r>
      <w:r>
        <w:rPr>
          <w:noProof/>
        </w:rPr>
        <w:t>(Moritz &amp; Zimmermann, 2016)</w:t>
      </w:r>
      <w:r>
        <w:fldChar w:fldCharType="end"/>
      </w:r>
      <w:r>
        <w:t xml:space="preserve"> </w:t>
      </w:r>
      <w:r w:rsidRPr="00B62FDB">
        <w:t xml:space="preserve">- a large-scale </w:t>
      </w:r>
      <w:r w:rsidR="00C30E87">
        <w:t>ML</w:t>
      </w:r>
      <w:r w:rsidRPr="00B62FDB">
        <w:t xml:space="preserve"> application using monthly stock market data - </w:t>
      </w:r>
      <w:r w:rsidR="00C30E87">
        <w:t>RAF</w:t>
      </w:r>
      <w:r w:rsidRPr="00B62FDB">
        <w:t xml:space="preserve"> in this configuration are the best single approach and the method of choice. As a result, random forests are an excellent baseline for every new machine learning model.</w:t>
      </w:r>
    </w:p>
    <w:p w14:paraId="6E326EE9" w14:textId="77777777" w:rsidR="00CF3877" w:rsidRDefault="00CF3877" w:rsidP="001D540A">
      <w:pPr>
        <w:spacing w:line="360" w:lineRule="auto"/>
      </w:pPr>
    </w:p>
    <w:p w14:paraId="1FD5D409" w14:textId="3938C496" w:rsidR="00CF3877" w:rsidRDefault="00CF3877" w:rsidP="001D540A">
      <w:pPr>
        <w:spacing w:line="360" w:lineRule="auto"/>
      </w:pPr>
      <w:r w:rsidRPr="00D40208">
        <w:t xml:space="preserve">To demonstrate the relative benefit of LSTM networks, a typical DNN is used. A </w:t>
      </w:r>
      <w:r w:rsidR="00C30E87">
        <w:t>FNN</w:t>
      </w:r>
      <w:r w:rsidRPr="00D40208">
        <w:t xml:space="preserve"> </w:t>
      </w:r>
      <w:r w:rsidR="00C30E87">
        <w:t xml:space="preserve">is used </w:t>
      </w:r>
      <w:r w:rsidRPr="00D40208">
        <w:t>with 31 input neurons</w:t>
      </w:r>
      <w:r w:rsidR="00C30E87">
        <w:t xml:space="preserve"> followed by</w:t>
      </w:r>
      <w:r w:rsidRPr="00D40208">
        <w:t xml:space="preserve"> 31 neurons in the </w:t>
      </w:r>
      <w:r w:rsidR="007E2264">
        <w:t>1st</w:t>
      </w:r>
      <w:r w:rsidRPr="00D40208">
        <w:t xml:space="preserve"> hidden layer</w:t>
      </w:r>
      <w:r w:rsidR="00C30E87">
        <w:t xml:space="preserve"> followed by</w:t>
      </w:r>
      <w:r w:rsidRPr="00D40208">
        <w:t xml:space="preserve"> 10 neurons in the second hidden layer</w:t>
      </w:r>
      <w:r w:rsidR="00C30E87">
        <w:t xml:space="preserve"> followed by</w:t>
      </w:r>
      <w:r w:rsidRPr="00D40208">
        <w:t xml:space="preserve"> 5 neurons in the </w:t>
      </w:r>
      <w:r w:rsidR="007E2264">
        <w:t>3</w:t>
      </w:r>
      <w:r w:rsidR="007E2264" w:rsidRPr="007E2264">
        <w:rPr>
          <w:vertAlign w:val="superscript"/>
        </w:rPr>
        <w:t>rd</w:t>
      </w:r>
      <w:r w:rsidR="007E2264">
        <w:t xml:space="preserve"> </w:t>
      </w:r>
      <w:r w:rsidRPr="00D40208">
        <w:t xml:space="preserve"> hidden layer</w:t>
      </w:r>
      <w:r w:rsidR="00C30E87">
        <w:t xml:space="preserve"> </w:t>
      </w:r>
      <w:r w:rsidRPr="00D40208">
        <w:t xml:space="preserve">and </w:t>
      </w:r>
      <w:r w:rsidR="00C30E87">
        <w:t xml:space="preserve"> lastly </w:t>
      </w:r>
      <w:r w:rsidRPr="00D40208">
        <w:t>2 neurons in the output laye</w:t>
      </w:r>
      <w:r w:rsidR="00C30E87">
        <w:t>r</w:t>
      </w:r>
      <w:r w:rsidRPr="00D40208">
        <w:t xml:space="preserve">. Following </w:t>
      </w:r>
      <w:r>
        <w:fldChar w:fldCharType="begin"/>
      </w:r>
      <w:r>
        <w:instrText xml:space="preserve"> ADDIN ZOTERO_ITEM CSL_CITATION {"citationID":"qoay4B8W","properties":{"formattedCitation":"(Goodfellow et al., 2013)","plainCitation":"(Goodfellow et al., 2013)","noteIndex":0},"citationItems":[{"id":95,"uris":["http://zotero.org/users/local/g8lD94u9/items/M2TECZJG"],"uri":["http://zotero.org/users/local/g8lD94u9/items/M2TECZJG"],"itemData":{"id":95,"type":"article","note":"_eprint: 1302.4389","title":"Maxout Networks","author":[{"family":"Goodfellow","given":"Ian J."},{"family":"Warde-Farley","given":"David"},{"family":"Mirza","given":"Mehdi"},{"family":"Courville","given":"Aaron"},{"family":"Bengio","given":"Yoshua"}],"issued":{"date-parts":[["2013"]]}}}],"schema":"https://github.com/citation-style-language/schema/raw/master/csl-citation.json"} </w:instrText>
      </w:r>
      <w:r>
        <w:fldChar w:fldCharType="separate"/>
      </w:r>
      <w:r>
        <w:rPr>
          <w:noProof/>
        </w:rPr>
        <w:t>(Goodfellow et al., 2013)</w:t>
      </w:r>
      <w:r>
        <w:fldChar w:fldCharType="end"/>
      </w:r>
      <w:r>
        <w:t xml:space="preserve">, </w:t>
      </w:r>
      <w:r w:rsidRPr="00D40208">
        <w:t>the activation function is maxout with two channels and softmax in the output layer. L1 regularization is used</w:t>
      </w:r>
      <w:r w:rsidR="00C30E87">
        <w:t xml:space="preserve"> with</w:t>
      </w:r>
      <w:r w:rsidR="00C30E87" w:rsidRPr="00D40208">
        <w:t xml:space="preserve"> 0.00001</w:t>
      </w:r>
      <w:r w:rsidR="00C30E87">
        <w:t xml:space="preserve"> shrinkage</w:t>
      </w:r>
      <w:r w:rsidRPr="00D40208">
        <w:t>, and dropout is set to 0.5.</w:t>
      </w:r>
    </w:p>
    <w:p w14:paraId="69342C9E" w14:textId="77777777" w:rsidR="00CF3877" w:rsidRDefault="00CF3877" w:rsidP="001D540A">
      <w:pPr>
        <w:spacing w:line="360" w:lineRule="auto"/>
      </w:pPr>
    </w:p>
    <w:p w14:paraId="11A090F4" w14:textId="51DA9298" w:rsidR="00CF3877" w:rsidRDefault="00CF3877" w:rsidP="001D540A">
      <w:pPr>
        <w:spacing w:line="360" w:lineRule="auto"/>
      </w:pPr>
      <w:r w:rsidRPr="00D40208">
        <w:t xml:space="preserve">A logistic regression model has also been used as a baseline model. Details regarding our implementation may be found in the sci-kit learn manual (Pedregosa et al., 2011) and its references. L2 regularization is chosen from a set of 100 options on a log scale ranging from 0.0001 to 10,000 using 5-fold cross-validation on the training set, and LBFGS is used to find an optimum with a maximum of 100 iterations. In compared to a conventional classifier, we </w:t>
      </w:r>
      <w:r w:rsidRPr="00D40208">
        <w:lastRenderedPageBreak/>
        <w:t xml:space="preserve">use logistic regression as a baseline to calculate the additional </w:t>
      </w:r>
      <w:r w:rsidR="00DD2C24">
        <w:t>impact of the</w:t>
      </w:r>
      <w:r w:rsidRPr="00D40208">
        <w:t xml:space="preserve"> far more sophisticated and computationally demanding LSTM network.</w:t>
      </w:r>
    </w:p>
    <w:p w14:paraId="57E5952A" w14:textId="77777777" w:rsidR="00CF3877" w:rsidRDefault="00CF3877" w:rsidP="001D540A">
      <w:pPr>
        <w:spacing w:line="360" w:lineRule="auto"/>
      </w:pPr>
    </w:p>
    <w:p w14:paraId="1BBC2299" w14:textId="7424F1EF" w:rsidR="0012050B" w:rsidRPr="0012050B" w:rsidRDefault="00CF3877" w:rsidP="001D540A">
      <w:pPr>
        <w:spacing w:line="360" w:lineRule="auto"/>
        <w:rPr>
          <w:b/>
          <w:bCs/>
        </w:rPr>
      </w:pPr>
      <w:r>
        <w:rPr>
          <w:b/>
          <w:bCs/>
        </w:rPr>
        <w:t>2.4.3 Results</w:t>
      </w:r>
    </w:p>
    <w:p w14:paraId="15AD8536" w14:textId="48626598" w:rsidR="00CF3877" w:rsidRDefault="0012050B" w:rsidP="001D540A">
      <w:pPr>
        <w:spacing w:line="360" w:lineRule="auto"/>
      </w:pPr>
      <w:r>
        <w:t xml:space="preserve">             </w:t>
      </w:r>
      <w:r>
        <w:rPr>
          <w:noProof/>
          <w:lang w:val="en-US" w:eastAsia="ja-JP"/>
        </w:rPr>
        <w:drawing>
          <wp:inline distT="0" distB="0" distL="0" distR="0" wp14:anchorId="417225BD" wp14:editId="4F382170">
            <wp:extent cx="4406865" cy="2577600"/>
            <wp:effectExtent l="0" t="0" r="635" b="63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26182" cy="2588898"/>
                    </a:xfrm>
                    <a:prstGeom prst="rect">
                      <a:avLst/>
                    </a:prstGeom>
                  </pic:spPr>
                </pic:pic>
              </a:graphicData>
            </a:graphic>
          </wp:inline>
        </w:drawing>
      </w:r>
    </w:p>
    <w:p w14:paraId="01E05728" w14:textId="2AA84E87" w:rsidR="0012050B" w:rsidRPr="000D53F1" w:rsidRDefault="0012050B" w:rsidP="000D53F1">
      <w:pPr>
        <w:spacing w:line="360" w:lineRule="auto"/>
        <w:jc w:val="center"/>
        <w:rPr>
          <w:b/>
          <w:bCs/>
          <w:sz w:val="16"/>
          <w:szCs w:val="16"/>
        </w:rPr>
      </w:pPr>
      <w:r w:rsidRPr="000D53F1">
        <w:rPr>
          <w:b/>
          <w:bCs/>
          <w:sz w:val="16"/>
          <w:szCs w:val="16"/>
        </w:rPr>
        <w:t xml:space="preserve">Fig </w:t>
      </w:r>
      <w:r w:rsidR="003C451A" w:rsidRPr="000D53F1">
        <w:rPr>
          <w:b/>
          <w:bCs/>
          <w:sz w:val="16"/>
          <w:szCs w:val="16"/>
        </w:rPr>
        <w:t>2.</w:t>
      </w:r>
      <w:r w:rsidRPr="000D53F1">
        <w:rPr>
          <w:b/>
          <w:bCs/>
          <w:sz w:val="16"/>
          <w:szCs w:val="16"/>
        </w:rPr>
        <w:t>4</w:t>
      </w:r>
      <w:r w:rsidR="003C451A" w:rsidRPr="000D53F1">
        <w:rPr>
          <w:b/>
          <w:bCs/>
          <w:sz w:val="16"/>
          <w:szCs w:val="16"/>
        </w:rPr>
        <w:t>.3.1 -</w:t>
      </w:r>
      <w:r w:rsidRPr="000D53F1">
        <w:rPr>
          <w:b/>
          <w:bCs/>
          <w:sz w:val="16"/>
          <w:szCs w:val="16"/>
        </w:rPr>
        <w:t xml:space="preserve"> Performance characteristics for long-short portfolios of various sizes on a daily basis</w:t>
      </w:r>
      <w:r w:rsidR="000D53F1" w:rsidRPr="000D53F1">
        <w:rPr>
          <w:b/>
          <w:bCs/>
          <w:sz w:val="16"/>
          <w:szCs w:val="16"/>
        </w:rPr>
        <w:fldChar w:fldCharType="begin"/>
      </w:r>
      <w:r w:rsidR="000D53F1" w:rsidRPr="000D53F1">
        <w:rPr>
          <w:b/>
          <w:bCs/>
          <w:sz w:val="16"/>
          <w:szCs w:val="16"/>
        </w:rPr>
        <w:instrText xml:space="preserve"> ADDIN ZOTERO_ITEM CSL_CITATION {"citationID":"egjgG6Cd","properties":{"formattedCitation":"(Fischer &amp; Krauss, 2017)","plainCitation":"(Fischer &amp; Krauss, 2017)","noteIndex":0},"citationItems":[{"id":88,"uris":["http://zotero.org/users/local/g8lD94u9/items/GL93FCVC"],"uri":["http://zotero.org/users/local/g8lD94u9/items/GL93FCVC"],"itemData":{"id":88,"type":"report","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We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is able to explain a portion of the returns of the LSTM.","note":"issue: 11/2017","publisher":"Friedrich-Alexander University Erlangen-Nuremberg, Institute for Economics","title":"Deep learning with long short-term memory networks for financial market predictions","URL":"https://ideas.repec.org/p/zbw/iwqwdp/112017.html","author":[{"family":"Fischer","given":"Thomas"},{"family":"Krauss","given":"Christopher"}],"issued":{"date-parts":[["2017"]]}}}],"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Fischer &amp; Krauss, 2017)</w:t>
      </w:r>
      <w:r w:rsidR="000D53F1" w:rsidRPr="000D53F1">
        <w:rPr>
          <w:b/>
          <w:bCs/>
          <w:sz w:val="16"/>
          <w:szCs w:val="16"/>
        </w:rPr>
        <w:fldChar w:fldCharType="end"/>
      </w:r>
    </w:p>
    <w:p w14:paraId="3CDC351F" w14:textId="4E205ADB" w:rsidR="00CF3877" w:rsidRDefault="00CF3877" w:rsidP="001D540A">
      <w:pPr>
        <w:spacing w:line="360" w:lineRule="auto"/>
      </w:pPr>
      <w:r>
        <w:t xml:space="preserve">k = </w:t>
      </w:r>
      <w:r w:rsidR="007E2264">
        <w:t>portfolio equity size</w:t>
      </w:r>
      <w:r>
        <w:t xml:space="preserve"> </w:t>
      </w:r>
    </w:p>
    <w:p w14:paraId="66EEB6B2" w14:textId="77777777" w:rsidR="00CF3877" w:rsidRDefault="00CF3877" w:rsidP="001D540A">
      <w:pPr>
        <w:spacing w:line="360" w:lineRule="auto"/>
      </w:pPr>
    </w:p>
    <w:p w14:paraId="6EE3B74F" w14:textId="74E2BA33" w:rsidR="00CF3877" w:rsidRDefault="00CF3877" w:rsidP="001D540A">
      <w:pPr>
        <w:spacing w:line="360" w:lineRule="auto"/>
      </w:pPr>
      <w:r w:rsidRPr="00D40208">
        <w:t xml:space="preserve">Regardless of the portfolio size k, the LSTM outperforms the other methods. For k = 10, daily returns before transaction costs are 0.46 </w:t>
      </w:r>
      <w:r w:rsidR="00DD2C24">
        <w:t>%</w:t>
      </w:r>
      <w:r w:rsidRPr="00D40208">
        <w:t xml:space="preserve">, against </w:t>
      </w:r>
      <w:r w:rsidR="007E2264" w:rsidRPr="00D40208">
        <w:t xml:space="preserve">0.32 </w:t>
      </w:r>
      <w:r w:rsidR="007E2264">
        <w:t>%</w:t>
      </w:r>
      <w:r w:rsidR="007E2264" w:rsidRPr="00D40208">
        <w:t xml:space="preserve"> for the DNN</w:t>
      </w:r>
      <w:r w:rsidR="007E2264">
        <w:t xml:space="preserve">, </w:t>
      </w:r>
      <w:r w:rsidR="007E2264" w:rsidRPr="00D40208">
        <w:t xml:space="preserve">0.26 </w:t>
      </w:r>
      <w:r w:rsidR="007E2264">
        <w:t>%</w:t>
      </w:r>
      <w:r w:rsidR="007E2264" w:rsidRPr="00D40208">
        <w:t xml:space="preserve"> for the L</w:t>
      </w:r>
      <w:r w:rsidR="007E2264">
        <w:t>ogistic Regression</w:t>
      </w:r>
      <w:r w:rsidR="007E2264" w:rsidRPr="00D40208">
        <w:t xml:space="preserve"> </w:t>
      </w:r>
      <w:r w:rsidR="007E2264">
        <w:t xml:space="preserve">and </w:t>
      </w:r>
      <w:r w:rsidRPr="00D40208">
        <w:t xml:space="preserve">0.43 </w:t>
      </w:r>
      <w:r w:rsidR="00DD2C24">
        <w:t>%</w:t>
      </w:r>
      <w:r w:rsidRPr="00D40208">
        <w:t xml:space="preserve"> for the RAF. </w:t>
      </w:r>
      <w:r w:rsidR="00DD2C24">
        <w:t>Except for</w:t>
      </w:r>
      <w:r w:rsidRPr="00D40208">
        <w:t xml:space="preserve"> k = 200, when it is tied with the RAF, the LSTM also gets the greatest mean returns per day for bigger portfolio sizes. The LSTM and the RAF are similar in terms of standard deviation, a risk metric, with slightly </w:t>
      </w:r>
      <w:r w:rsidR="007E2264">
        <w:t>smaller</w:t>
      </w:r>
      <w:r w:rsidRPr="00D40208">
        <w:t xml:space="preserve"> values for k = 10 and slightly greater values for rising portfolio sizes.</w:t>
      </w:r>
      <w:r>
        <w:t xml:space="preserve"> </w:t>
      </w:r>
      <w:r w:rsidRPr="000664BC">
        <w:t xml:space="preserve">Across all values of k, both LSTM and RAF have a considerably smaller standard deviation than DNN and </w:t>
      </w:r>
      <w:r w:rsidR="007E2264">
        <w:t>LOG</w:t>
      </w:r>
      <w:r w:rsidRPr="000664BC">
        <w:t xml:space="preserve">. The LSTM has the greatest return per unit of </w:t>
      </w:r>
      <w:r w:rsidR="005A3DA4" w:rsidRPr="000664BC">
        <w:t>risk</w:t>
      </w:r>
      <w:r w:rsidR="005A3DA4">
        <w:t xml:space="preserve"> (</w:t>
      </w:r>
      <w:r w:rsidR="007E2264" w:rsidRPr="000664BC">
        <w:t>Sharpe ratio</w:t>
      </w:r>
      <w:r w:rsidR="007E2264">
        <w:t>)</w:t>
      </w:r>
      <w:r w:rsidRPr="000664BC">
        <w:t>, up to k = 100, and slightly less than the RAF for even bigger portfolios, when the RAF's lower standard deviation exceeds the LSTM's greater return. An essential machine learning measure is accuracy, which refers to the percentage of correct classifications. The LSTM has a clear advantage for the k = 10 portfolio, a small advantage till k = 100, and a tie for rising sizes with the RAF.</w:t>
      </w:r>
    </w:p>
    <w:p w14:paraId="30FC3A13" w14:textId="77777777" w:rsidR="00CF3877" w:rsidRDefault="00CF3877" w:rsidP="001D540A">
      <w:pPr>
        <w:spacing w:line="360" w:lineRule="auto"/>
      </w:pPr>
    </w:p>
    <w:p w14:paraId="698981B7" w14:textId="77777777" w:rsidR="006C699E" w:rsidRDefault="006C699E" w:rsidP="001D540A">
      <w:pPr>
        <w:spacing w:line="360" w:lineRule="auto"/>
      </w:pPr>
    </w:p>
    <w:p w14:paraId="5B4232E7" w14:textId="77777777" w:rsidR="006C699E" w:rsidRDefault="006C699E" w:rsidP="001D540A">
      <w:pPr>
        <w:spacing w:line="360" w:lineRule="auto"/>
      </w:pPr>
    </w:p>
    <w:p w14:paraId="6BE0341A" w14:textId="77777777" w:rsidR="00896350" w:rsidRDefault="00896350" w:rsidP="001D540A">
      <w:pPr>
        <w:spacing w:line="360" w:lineRule="auto"/>
      </w:pPr>
    </w:p>
    <w:p w14:paraId="374CBCE3" w14:textId="4389376A" w:rsidR="00CF3877" w:rsidRPr="006C699E" w:rsidRDefault="00CF3877" w:rsidP="001D540A">
      <w:pPr>
        <w:spacing w:line="360" w:lineRule="auto"/>
      </w:pPr>
      <w:r>
        <w:rPr>
          <w:b/>
          <w:bCs/>
        </w:rPr>
        <w:lastRenderedPageBreak/>
        <w:t xml:space="preserve">2.5 </w:t>
      </w:r>
      <w:r w:rsidRPr="00171D87">
        <w:rPr>
          <w:b/>
          <w:bCs/>
        </w:rPr>
        <w:t>Deep Learning in Finance</w:t>
      </w:r>
      <w:r>
        <w:rPr>
          <w:b/>
          <w:bCs/>
        </w:rPr>
        <w:t xml:space="preserve"> </w:t>
      </w:r>
      <w:r>
        <w:rPr>
          <w:b/>
          <w:bCs/>
        </w:rPr>
        <w:fldChar w:fldCharType="begin"/>
      </w:r>
      <w:r>
        <w:rPr>
          <w:b/>
          <w:bCs/>
        </w:rPr>
        <w:instrText xml:space="preserve"> ADDIN ZOTERO_ITEM CSL_CITATION {"citationID":"U0BclBOy","properties":{"formattedCitation":"(Heaton et al., 2018)","plainCitation":"(Heaton et al., 2018)","noteIndex":0},"citationItems":[{"id":96,"uris":["http://zotero.org/users/local/g8lD94u9/items/GQGUYCFU"],"uri":["http://zotero.org/users/local/g8lD94u9/items/GQGUYCFU"],"itemData":{"id":96,"type":"article-journal","abstract":"We explore the use of deep learning hierarchical models for problems in financial prediction and classification. Financial prediction problems -- such as those presented in designing and pricing securities, constructing portfolios, and risk management -- often involve large data sets with complex data interactions that currently are difficult or impossible to specify in a full economic model. Applying deep learning methods to these problems can produce more useful results than standard methods in finance. In particular, deep learning can detect and exploit interactions in the data that are, at least currently, invisible to any existing financial economic theory.","container-title":"arXiv:1602.06561 [cs]","note":"arXiv: 1602.06561","source":"arXiv.org","title":"Deep Learning in Finance","URL":"http://arxiv.org/abs/1602.06561","author":[{"family":"Heaton","given":"J. B."},{"family":"Polson","given":"N. G."},{"family":"Witte","given":"J. H."}],"accessed":{"date-parts":[["2021",9,28]]},"issued":{"date-parts":[["2018",1,14]]}}}],"schema":"https://github.com/citation-style-language/schema/raw/master/csl-citation.json"} </w:instrText>
      </w:r>
      <w:r>
        <w:rPr>
          <w:b/>
          <w:bCs/>
        </w:rPr>
        <w:fldChar w:fldCharType="separate"/>
      </w:r>
      <w:r>
        <w:rPr>
          <w:b/>
          <w:bCs/>
          <w:noProof/>
        </w:rPr>
        <w:t>(Heaton et al., 2018)</w:t>
      </w:r>
      <w:r>
        <w:rPr>
          <w:b/>
          <w:bCs/>
        </w:rPr>
        <w:fldChar w:fldCharType="end"/>
      </w:r>
    </w:p>
    <w:p w14:paraId="4327E626" w14:textId="5A993B6A" w:rsidR="00CF3877" w:rsidRDefault="006C699E" w:rsidP="001D540A">
      <w:pPr>
        <w:spacing w:line="360" w:lineRule="auto"/>
        <w:rPr>
          <w:b/>
          <w:bCs/>
        </w:rPr>
      </w:pPr>
      <w:r>
        <w:rPr>
          <w:b/>
          <w:bCs/>
        </w:rPr>
        <w:t>2.5.1 Business Problem</w:t>
      </w:r>
    </w:p>
    <w:p w14:paraId="6CB526FB" w14:textId="77777777" w:rsidR="00CF3877" w:rsidRDefault="00CF3877" w:rsidP="001D540A">
      <w:pPr>
        <w:spacing w:line="360" w:lineRule="auto"/>
      </w:pPr>
      <w:r>
        <w:t>Financial forecasting issues are both practical and theoretically fascinating. They're also extremely intimidating. According to theory, most information important to financial prediction issues is dispersed throughout accessible economic and other data, a concept backed up by the numerous divergent data sources that market players monitor for hints on future price movements.</w:t>
      </w:r>
    </w:p>
    <w:p w14:paraId="7CA54997" w14:textId="77777777" w:rsidR="00CF3877" w:rsidRDefault="00CF3877" w:rsidP="001D540A">
      <w:pPr>
        <w:spacing w:line="360" w:lineRule="auto"/>
      </w:pPr>
    </w:p>
    <w:p w14:paraId="6C0520F6" w14:textId="77777777" w:rsidR="00CF3877" w:rsidRDefault="00CF3877" w:rsidP="001D540A">
      <w:pPr>
        <w:spacing w:line="360" w:lineRule="auto"/>
      </w:pPr>
      <w:r>
        <w:t xml:space="preserve">It's challenging to deal with so many different data sources. Financial economic theory does not adequately specify the relevance of the data or the potentially complicated non-linear interactions in the data, thus there is a huge collection of potentially relevant data. </w:t>
      </w:r>
      <w:r w:rsidRPr="007C49F4">
        <w:t>In reality, this leads to a slew of predictive models, many of which lack theoretical support and are prone to overfitting and poor predicted out-of-sample performance.</w:t>
      </w:r>
      <w:r>
        <w:t xml:space="preserve"> </w:t>
      </w:r>
    </w:p>
    <w:p w14:paraId="1BCE67FE" w14:textId="77777777" w:rsidR="00CF3877" w:rsidRDefault="00CF3877" w:rsidP="001D540A">
      <w:pPr>
        <w:spacing w:line="360" w:lineRule="auto"/>
      </w:pPr>
    </w:p>
    <w:p w14:paraId="58784108" w14:textId="77777777" w:rsidR="00CF3877" w:rsidRDefault="00CF3877" w:rsidP="001D540A">
      <w:pPr>
        <w:spacing w:line="360" w:lineRule="auto"/>
      </w:pPr>
      <w:r>
        <w:t xml:space="preserve"> What is required is a technique capable of learning the complicated characteristics of data inputs that result in accurate predictions of the desired output variables (such as an asset or portfolio return).</w:t>
      </w:r>
    </w:p>
    <w:p w14:paraId="1863ADDE" w14:textId="77777777" w:rsidR="00CF3877" w:rsidRDefault="00CF3877" w:rsidP="001D540A">
      <w:pPr>
        <w:spacing w:line="360" w:lineRule="auto"/>
      </w:pPr>
    </w:p>
    <w:p w14:paraId="4311EEF2" w14:textId="77777777" w:rsidR="00CF3877" w:rsidRDefault="00CF3877" w:rsidP="001D540A">
      <w:pPr>
        <w:spacing w:line="360" w:lineRule="auto"/>
      </w:pPr>
      <w:r>
        <w:t>The study introduces deep learning hierarchical decision models for financial prediction and categorization in this work. The deep learning predictor provides a variety of benefits over standard predictors, including the ability to learn from experience.</w:t>
      </w:r>
    </w:p>
    <w:p w14:paraId="220896D4" w14:textId="77777777" w:rsidR="00CF3877" w:rsidRDefault="00CF3877" w:rsidP="001D540A">
      <w:pPr>
        <w:spacing w:line="360" w:lineRule="auto"/>
      </w:pPr>
    </w:p>
    <w:p w14:paraId="0EEC01EE" w14:textId="030464BC" w:rsidR="00CF3877" w:rsidRPr="006C699E" w:rsidRDefault="006C699E" w:rsidP="001D540A">
      <w:pPr>
        <w:spacing w:line="360" w:lineRule="auto"/>
        <w:rPr>
          <w:b/>
          <w:bCs/>
        </w:rPr>
      </w:pPr>
      <w:r>
        <w:rPr>
          <w:b/>
          <w:bCs/>
        </w:rPr>
        <w:t>2.5.2 Research Methodology</w:t>
      </w:r>
    </w:p>
    <w:p w14:paraId="0F12BEB0" w14:textId="77777777" w:rsidR="00CF3877" w:rsidRDefault="00CF3877" w:rsidP="001D540A">
      <w:pPr>
        <w:spacing w:line="360" w:lineRule="auto"/>
      </w:pPr>
      <w:r>
        <w:t>The study applies a hybrid AE + LSTM approach with Smart Indexing. The concept of applying Smart Indexing is as follows:</w:t>
      </w:r>
    </w:p>
    <w:p w14:paraId="5D2A1464" w14:textId="77777777" w:rsidR="00CF3877" w:rsidRDefault="00CF3877" w:rsidP="001D540A">
      <w:pPr>
        <w:spacing w:line="360" w:lineRule="auto"/>
      </w:pPr>
    </w:p>
    <w:p w14:paraId="325D31D8" w14:textId="77777777" w:rsidR="00CF3877" w:rsidRDefault="00CF3877" w:rsidP="001D540A">
      <w:pPr>
        <w:spacing w:line="360" w:lineRule="auto"/>
      </w:pPr>
      <w:r w:rsidRPr="001542ED">
        <w:t>There are two basic methods we may use when attempting to duplicate (or approximate) a stock index using a subset of equities.</w:t>
      </w:r>
    </w:p>
    <w:p w14:paraId="3C4E0C6D" w14:textId="77777777" w:rsidR="00CF3877" w:rsidRDefault="00CF3877" w:rsidP="001D540A">
      <w:pPr>
        <w:spacing w:line="360" w:lineRule="auto"/>
      </w:pPr>
    </w:p>
    <w:p w14:paraId="193F8D16" w14:textId="77777777" w:rsidR="00CF3877" w:rsidRDefault="00CF3877" w:rsidP="001D540A">
      <w:pPr>
        <w:pStyle w:val="ListParagraph"/>
        <w:numPr>
          <w:ilvl w:val="0"/>
          <w:numId w:val="4"/>
        </w:numPr>
        <w:spacing w:line="360" w:lineRule="auto"/>
      </w:pPr>
      <w:r w:rsidRPr="001542ED">
        <w:t>Identify a small set of equities that have historically performed similarly to the index under consideration.</w:t>
      </w:r>
    </w:p>
    <w:p w14:paraId="36145684" w14:textId="77777777" w:rsidR="00CF3877" w:rsidRDefault="00CF3877" w:rsidP="001D540A">
      <w:pPr>
        <w:pStyle w:val="ListParagraph"/>
        <w:numPr>
          <w:ilvl w:val="0"/>
          <w:numId w:val="4"/>
        </w:numPr>
        <w:spacing w:line="360" w:lineRule="auto"/>
      </w:pPr>
      <w:r w:rsidRPr="001542ED">
        <w:t>Identify a small set of stocks which historically have represented an over-proportionally significant share of the total aggregate information of all the stocks the index consisted of.</w:t>
      </w:r>
    </w:p>
    <w:p w14:paraId="4547D168" w14:textId="77777777" w:rsidR="00CF3877" w:rsidRDefault="00CF3877" w:rsidP="001D540A">
      <w:pPr>
        <w:spacing w:line="360" w:lineRule="auto"/>
      </w:pPr>
    </w:p>
    <w:p w14:paraId="6F39593F" w14:textId="77777777" w:rsidR="00CF3877" w:rsidRDefault="00CF3877" w:rsidP="001D540A">
      <w:pPr>
        <w:spacing w:line="360" w:lineRule="auto"/>
      </w:pPr>
      <w:r>
        <w:t>While 1 and 2 may appear to be fairly similar on the surface, they represent completely distinct methods.</w:t>
      </w:r>
    </w:p>
    <w:p w14:paraId="0621B742" w14:textId="77777777" w:rsidR="00CF3877" w:rsidRDefault="00CF3877" w:rsidP="001D540A">
      <w:pPr>
        <w:spacing w:line="360" w:lineRule="auto"/>
      </w:pPr>
    </w:p>
    <w:p w14:paraId="56800BB5" w14:textId="77777777" w:rsidR="00CF3877" w:rsidRDefault="00CF3877" w:rsidP="001D540A">
      <w:pPr>
        <w:spacing w:line="360" w:lineRule="auto"/>
      </w:pPr>
      <w:r>
        <w:t>Many traditional techniques to index replication are based on linear regression, which belongs to group 1. We frequently try to discover a small group of stocks that in-sample offers a decent linear approximation of the considered index via trial and error.</w:t>
      </w:r>
    </w:p>
    <w:p w14:paraId="094E0975" w14:textId="77777777" w:rsidR="00CF3877" w:rsidRDefault="00CF3877" w:rsidP="001D540A">
      <w:pPr>
        <w:spacing w:line="360" w:lineRule="auto"/>
      </w:pPr>
    </w:p>
    <w:p w14:paraId="11CD73CC" w14:textId="77777777" w:rsidR="00CF3877" w:rsidRDefault="00CF3877" w:rsidP="001D540A">
      <w:pPr>
        <w:spacing w:line="360" w:lineRule="auto"/>
      </w:pPr>
      <w:r w:rsidRPr="00481D00">
        <w:t>The deep learning version of 1 allows for the translation of input data into a desired output via a hierarchical series of adaptive linear layers, which implies that even non-linear correlations may be easily detected during training. We call the resultant approximation (or prediction) method a deep feature policy since each buried layer gives a different interpretation of the input features</w:t>
      </w:r>
      <w:r>
        <w:t>.</w:t>
      </w:r>
    </w:p>
    <w:p w14:paraId="11E0059F" w14:textId="77777777" w:rsidR="00CF3877" w:rsidRDefault="00CF3877" w:rsidP="001D540A">
      <w:pPr>
        <w:spacing w:line="360" w:lineRule="auto"/>
      </w:pPr>
    </w:p>
    <w:p w14:paraId="0A5EB4D2" w14:textId="0954CC02" w:rsidR="00CF3877" w:rsidRDefault="00DD2C24" w:rsidP="001D540A">
      <w:pPr>
        <w:spacing w:line="360" w:lineRule="auto"/>
      </w:pPr>
      <w:r w:rsidRPr="00DD2C24">
        <w:t>The availability of customized non-linear connections in deep learning reduces the traditional goal of 1, namely good in-sample approximation, to a triviality, and shifts the focus to out-of-sample performance training.</w:t>
      </w:r>
    </w:p>
    <w:p w14:paraId="15232AF7" w14:textId="77777777" w:rsidR="00DD2C24" w:rsidRDefault="00DD2C24" w:rsidP="001D540A">
      <w:pPr>
        <w:spacing w:line="360" w:lineRule="auto"/>
      </w:pPr>
    </w:p>
    <w:p w14:paraId="62A0B1D7" w14:textId="4F5489ED" w:rsidR="00CF3877" w:rsidRDefault="00CF3877" w:rsidP="001D540A">
      <w:pPr>
        <w:spacing w:line="360" w:lineRule="auto"/>
      </w:pPr>
      <w:r w:rsidRPr="00481D00">
        <w:t xml:space="preserve">Another flaw with 1 is that it corresponds to the final (and hence diluted) product. </w:t>
      </w:r>
      <w:r w:rsidR="00DD2C24" w:rsidRPr="00DD2C24">
        <w:t>A deep auto-encoder solves this problem by directly (rather than indirectly) estimating the aggregate information contained in the index stock family in question.</w:t>
      </w:r>
    </w:p>
    <w:p w14:paraId="50581445" w14:textId="2513672A" w:rsidR="00CF3877" w:rsidRDefault="00DD2C24" w:rsidP="001D540A">
      <w:pPr>
        <w:spacing w:line="360" w:lineRule="auto"/>
      </w:pPr>
      <w:r w:rsidRPr="00DD2C24">
        <w:t>The construction of an auto-bottleneck encoder produces a compressed data set from which all stocks are recreated. As a consequence, when it comes to indexing, the stocks that are closest to the compressed core of the index may be thought of as a non-linear foundation of the aggregate information of the considered family of firms.</w:t>
      </w:r>
    </w:p>
    <w:p w14:paraId="746977F8" w14:textId="77777777" w:rsidR="00DD2C24" w:rsidRDefault="00DD2C24" w:rsidP="001D540A">
      <w:pPr>
        <w:spacing w:line="360" w:lineRule="auto"/>
      </w:pPr>
    </w:p>
    <w:p w14:paraId="5E0E81A4" w14:textId="76D67A46" w:rsidR="00CF3877" w:rsidRDefault="00CF3877" w:rsidP="001D540A">
      <w:pPr>
        <w:spacing w:line="360" w:lineRule="auto"/>
      </w:pPr>
      <w:r w:rsidRPr="00481D00">
        <w:t xml:space="preserve">During the 2014/15 financial year, all S&amp;P500 equities were auto-encoded. We then rated the stocks based on </w:t>
      </w:r>
      <w:r w:rsidR="00DD2C24">
        <w:t>their closeness</w:t>
      </w:r>
      <w:r w:rsidRPr="00481D00">
        <w:t xml:space="preserve"> to their own auto-encoded version; the closer a stock was to its own auto-encoded version, the greater its shared information richness.</w:t>
      </w:r>
    </w:p>
    <w:p w14:paraId="6D9063F7" w14:textId="77777777" w:rsidR="00CF3877" w:rsidRDefault="00CF3877" w:rsidP="001D540A">
      <w:pPr>
        <w:spacing w:line="360" w:lineRule="auto"/>
      </w:pPr>
    </w:p>
    <w:p w14:paraId="5757F071" w14:textId="1EFC5E37" w:rsidR="00CF3877" w:rsidRDefault="00CF3877" w:rsidP="001D540A">
      <w:pPr>
        <w:spacing w:line="360" w:lineRule="auto"/>
      </w:pPr>
      <w:r>
        <w:rPr>
          <w:noProof/>
          <w:lang w:val="en-US" w:eastAsia="ja-JP"/>
        </w:rPr>
        <w:lastRenderedPageBreak/>
        <w:drawing>
          <wp:inline distT="0" distB="0" distL="0" distR="0" wp14:anchorId="36A5E66D" wp14:editId="1585B965">
            <wp:extent cx="5801389" cy="4767943"/>
            <wp:effectExtent l="0" t="0" r="254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54032" cy="4893395"/>
                    </a:xfrm>
                    <a:prstGeom prst="rect">
                      <a:avLst/>
                    </a:prstGeom>
                  </pic:spPr>
                </pic:pic>
              </a:graphicData>
            </a:graphic>
          </wp:inline>
        </w:drawing>
      </w:r>
    </w:p>
    <w:p w14:paraId="52B71CC6" w14:textId="6292B7A8" w:rsidR="006B677B" w:rsidRPr="000D53F1" w:rsidRDefault="006B677B" w:rsidP="001D540A">
      <w:pPr>
        <w:spacing w:line="360" w:lineRule="auto"/>
        <w:rPr>
          <w:b/>
          <w:bCs/>
          <w:sz w:val="16"/>
          <w:szCs w:val="16"/>
        </w:rPr>
      </w:pPr>
      <w:r w:rsidRPr="000D53F1">
        <w:rPr>
          <w:b/>
          <w:bCs/>
          <w:sz w:val="16"/>
          <w:szCs w:val="16"/>
        </w:rPr>
        <w:t xml:space="preserve">Fig </w:t>
      </w:r>
      <w:r w:rsidR="003C451A" w:rsidRPr="000D53F1">
        <w:rPr>
          <w:b/>
          <w:bCs/>
          <w:sz w:val="16"/>
          <w:szCs w:val="16"/>
        </w:rPr>
        <w:t>2.</w:t>
      </w:r>
      <w:r w:rsidRPr="000D53F1">
        <w:rPr>
          <w:b/>
          <w:bCs/>
          <w:sz w:val="16"/>
          <w:szCs w:val="16"/>
        </w:rPr>
        <w:t>5</w:t>
      </w:r>
      <w:r w:rsidR="003C451A" w:rsidRPr="000D53F1">
        <w:rPr>
          <w:b/>
          <w:bCs/>
          <w:sz w:val="16"/>
          <w:szCs w:val="16"/>
        </w:rPr>
        <w:t>.2.1</w:t>
      </w:r>
      <w:r w:rsidRPr="000D53F1">
        <w:rPr>
          <w:b/>
          <w:bCs/>
          <w:sz w:val="16"/>
          <w:szCs w:val="16"/>
        </w:rPr>
        <w:t>: From the auto-encoder basis of the 10 top stocks, develop an equally weighted portfolio based on their proximity to the auto-encoded information.</w:t>
      </w:r>
      <w:r w:rsidR="000D53F1" w:rsidRPr="000D53F1">
        <w:rPr>
          <w:b/>
          <w:bCs/>
          <w:sz w:val="16"/>
          <w:szCs w:val="16"/>
        </w:rPr>
        <w:t xml:space="preserve"> </w:t>
      </w:r>
      <w:r w:rsidR="000D53F1" w:rsidRPr="000D53F1">
        <w:rPr>
          <w:b/>
          <w:bCs/>
          <w:sz w:val="16"/>
          <w:szCs w:val="16"/>
        </w:rPr>
        <w:fldChar w:fldCharType="begin"/>
      </w:r>
      <w:r w:rsidR="000D53F1" w:rsidRPr="000D53F1">
        <w:rPr>
          <w:b/>
          <w:bCs/>
          <w:sz w:val="16"/>
          <w:szCs w:val="16"/>
        </w:rPr>
        <w:instrText xml:space="preserve"> ADDIN ZOTERO_ITEM CSL_CITATION {"citationID":"U0BclBOy","properties":{"formattedCitation":"(Heaton et al., 2018)","plainCitation":"(Heaton et al., 2018)","noteIndex":0},"citationItems":[{"id":96,"uris":["http://zotero.org/users/local/g8lD94u9/items/GQGUYCFU"],"uri":["http://zotero.org/users/local/g8lD94u9/items/GQGUYCFU"],"itemData":{"id":96,"type":"article-journal","abstract":"We explore the use of deep learning hierarchical models for problems in financial prediction and classification. Financial prediction problems -- such as those presented in designing and pricing securities, constructing portfolios, and risk management -- often involve large data sets with complex data interactions that currently are difficult or impossible to specify in a full economic model. Applying deep learning methods to these problems can produce more useful results than standard methods in finance. In particular, deep learning can detect and exploit interactions in the data that are, at least currently, invisible to any existing financial economic theory.","container-title":"arXiv:1602.06561 [cs]","note":"arXiv: 1602.06561","source":"arXiv.org","title":"Deep Learning in Finance","URL":"http://arxiv.org/abs/1602.06561","author":[{"family":"Heaton","given":"J. B."},{"family":"Polson","given":"N. G."},{"family":"Witte","given":"J. H."}],"accessed":{"date-parts":[["2021",9,28]]},"issued":{"date-parts":[["2018",1,14]]}}}],"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Heaton et al., 2018)</w:t>
      </w:r>
      <w:r w:rsidR="000D53F1" w:rsidRPr="000D53F1">
        <w:rPr>
          <w:b/>
          <w:bCs/>
          <w:sz w:val="16"/>
          <w:szCs w:val="16"/>
        </w:rPr>
        <w:fldChar w:fldCharType="end"/>
      </w:r>
    </w:p>
    <w:p w14:paraId="52B9B6F9" w14:textId="77777777" w:rsidR="006B677B" w:rsidRDefault="006B677B" w:rsidP="001D540A">
      <w:pPr>
        <w:spacing w:line="360" w:lineRule="auto"/>
      </w:pPr>
    </w:p>
    <w:p w14:paraId="63B006AD" w14:textId="029BAEEE" w:rsidR="00CF3877" w:rsidRDefault="00CF3877" w:rsidP="001D540A">
      <w:pPr>
        <w:spacing w:line="360" w:lineRule="auto"/>
      </w:pPr>
      <w:r w:rsidRPr="00426C70">
        <w:t xml:space="preserve">We auto-encoded all equities in the S&amp;P500 throughout the 2014/15 timeframe in </w:t>
      </w:r>
      <w:r w:rsidR="003C451A">
        <w:t>Figure 2.5.2.1</w:t>
      </w:r>
      <w:r w:rsidRPr="00426C70">
        <w:t>. We then rated the stocks based on how near they were to their own auto-encoded version; the closer a stock was to its own auto-encoded version, the greater its shared information richness. The S&amp; P500 may be approximated by just investing in the 10 stocks having the largest community information content, as shown in the upper right.</w:t>
      </w:r>
    </w:p>
    <w:p w14:paraId="72FCFCB4" w14:textId="77777777" w:rsidR="00CF3877" w:rsidRDefault="00CF3877" w:rsidP="001D540A">
      <w:pPr>
        <w:spacing w:line="360" w:lineRule="auto"/>
      </w:pPr>
    </w:p>
    <w:p w14:paraId="6E7767C5" w14:textId="77777777" w:rsidR="00CF3877" w:rsidRDefault="00CF3877" w:rsidP="001D540A">
      <w:pPr>
        <w:spacing w:line="360" w:lineRule="auto"/>
      </w:pPr>
      <w:r w:rsidRPr="00426C70">
        <w:t>While the ten stock auto-encoder foundation is fair, we note that the approximation is somewhat wrong, especially in the latter seven months of the training period. It's enlightening to see how utilizing a DFP index approximation, this divergence may be easily prevented in-sample.</w:t>
      </w:r>
      <w:r>
        <w:t xml:space="preserve"> </w:t>
      </w:r>
    </w:p>
    <w:p w14:paraId="75D4DD6F" w14:textId="77777777" w:rsidR="00CF3877" w:rsidRDefault="00CF3877" w:rsidP="001D540A">
      <w:pPr>
        <w:spacing w:line="360" w:lineRule="auto"/>
      </w:pPr>
    </w:p>
    <w:p w14:paraId="0873A132" w14:textId="7D63F948" w:rsidR="00CF3877" w:rsidRDefault="00CF3877" w:rsidP="001D540A">
      <w:pPr>
        <w:spacing w:line="360" w:lineRule="auto"/>
      </w:pPr>
      <w:r w:rsidRPr="00CE149F">
        <w:t xml:space="preserve">We merged the two groups of 10 stocks with the greatest and lowest communal information, respectively, in Figure </w:t>
      </w:r>
      <w:r w:rsidR="003C451A">
        <w:t>2.5.2.1</w:t>
      </w:r>
      <w:r w:rsidRPr="00CE149F">
        <w:t xml:space="preserve"> at the bottom, and then trained a deep learning procedure to </w:t>
      </w:r>
      <w:r w:rsidRPr="00CE149F">
        <w:lastRenderedPageBreak/>
        <w:t>approximate the S&amp;P500 index based on this extended foundation of twenty stocks during the same period of 2014/15. The DFP generates an optimal action for approximating the target index for each combination of inputs from the selected twenty stocks, based on the hierarchical composition of non-linear characteristics derived from the input data.</w:t>
      </w:r>
      <w:r>
        <w:t xml:space="preserve"> </w:t>
      </w:r>
      <w:r w:rsidRPr="00CE149F">
        <w:t>Given enough variation in the input data, a DFP may frequently be taught to estimate the target data to almost arbitrarily high accuracy, as seen in the bottom right chart over the last six months of the training period.</w:t>
      </w:r>
    </w:p>
    <w:p w14:paraId="6F0083D6" w14:textId="77777777" w:rsidR="00CF3877" w:rsidRDefault="00CF3877" w:rsidP="001D540A">
      <w:pPr>
        <w:spacing w:line="360" w:lineRule="auto"/>
      </w:pPr>
    </w:p>
    <w:p w14:paraId="080D7589" w14:textId="62C2BB36" w:rsidR="0001773C" w:rsidRPr="0001773C" w:rsidRDefault="0001773C" w:rsidP="001D540A">
      <w:pPr>
        <w:spacing w:line="360" w:lineRule="auto"/>
        <w:rPr>
          <w:b/>
          <w:bCs/>
        </w:rPr>
      </w:pPr>
      <w:r>
        <w:rPr>
          <w:b/>
          <w:bCs/>
        </w:rPr>
        <w:t>2.</w:t>
      </w:r>
      <w:r w:rsidR="00CF3877">
        <w:rPr>
          <w:b/>
          <w:bCs/>
        </w:rPr>
        <w:t>6</w:t>
      </w:r>
      <w:r>
        <w:rPr>
          <w:b/>
          <w:bCs/>
        </w:rPr>
        <w:t xml:space="preserve"> </w:t>
      </w:r>
      <w:r w:rsidRPr="0001773C">
        <w:rPr>
          <w:b/>
          <w:bCs/>
        </w:rPr>
        <w:t>A deep learning framework for financial time series using stacked</w:t>
      </w:r>
    </w:p>
    <w:p w14:paraId="42E45400" w14:textId="2CC4552D" w:rsidR="0001773C" w:rsidRDefault="0001773C" w:rsidP="001D540A">
      <w:pPr>
        <w:spacing w:line="360" w:lineRule="auto"/>
        <w:rPr>
          <w:b/>
          <w:bCs/>
        </w:rPr>
      </w:pPr>
      <w:r w:rsidRPr="0001773C">
        <w:rPr>
          <w:b/>
          <w:bCs/>
        </w:rPr>
        <w:t>autoencoders and long-short term memory</w:t>
      </w:r>
      <w:r w:rsidR="00F719A6">
        <w:rPr>
          <w:b/>
          <w:bCs/>
        </w:rPr>
        <w:fldChar w:fldCharType="begin"/>
      </w:r>
      <w:r w:rsidR="004D4392">
        <w:rPr>
          <w:b/>
          <w:bCs/>
        </w:rPr>
        <w:instrText xml:space="preserve"> ADDIN ZOTERO_ITEM CSL_CITATION {"citationID":"8xvcNErb","properties":{"formattedCitation":"(Bao et al., 2017)","plainCitation":"(Bao et al., 2017)","noteIndex":0},"citationItems":[{"id":116,"uris":["http://zotero.org/users/local/g8lD94u9/items/EPJS9C2D"],"uri":["http://zotero.org/users/local/g8lD94u9/items/EPJS9C2D"],"itemData":{"id":116,"type":"article-journal","container-title":"PLOS ONE","DOI":"10.1371/journal.pone.0180944","ISSN":"1932-6203","issue":"7","journalAbbreviation":"PLoS ONE","language":"en","page":"e0180944","source":"DOI.org (Crossref)","title":"A deep learning framework for financial time series using stacked autoencoders and long-short term memory","volume":"12","author":[{"family":"Bao","given":"Wei"},{"family":"Yue","given":"Jun"},{"family":"Rao","given":"Yulei"}],"editor":[{"family":"Podobnik","given":"Boris"}],"issued":{"date-parts":[["2017",7,14]]}}}],"schema":"https://github.com/citation-style-language/schema/raw/master/csl-citation.json"} </w:instrText>
      </w:r>
      <w:r w:rsidR="00F719A6">
        <w:rPr>
          <w:b/>
          <w:bCs/>
        </w:rPr>
        <w:fldChar w:fldCharType="separate"/>
      </w:r>
      <w:r w:rsidR="00F719A6">
        <w:rPr>
          <w:b/>
          <w:bCs/>
          <w:noProof/>
        </w:rPr>
        <w:t>(Bao et al., 2017)</w:t>
      </w:r>
      <w:r w:rsidR="00F719A6">
        <w:rPr>
          <w:b/>
          <w:bCs/>
        </w:rPr>
        <w:fldChar w:fldCharType="end"/>
      </w:r>
    </w:p>
    <w:p w14:paraId="2A4C34D4" w14:textId="1BC9EE36" w:rsidR="0001773C" w:rsidRDefault="0001773C" w:rsidP="001D540A">
      <w:pPr>
        <w:spacing w:line="360" w:lineRule="auto"/>
        <w:rPr>
          <w:b/>
          <w:bCs/>
        </w:rPr>
      </w:pPr>
      <w:r>
        <w:rPr>
          <w:b/>
          <w:bCs/>
        </w:rPr>
        <w:t>2.</w:t>
      </w:r>
      <w:r w:rsidR="00CF3877">
        <w:rPr>
          <w:b/>
          <w:bCs/>
        </w:rPr>
        <w:t>6</w:t>
      </w:r>
      <w:r w:rsidR="006C699E">
        <w:rPr>
          <w:b/>
          <w:bCs/>
        </w:rPr>
        <w:t>.1 Business Problem</w:t>
      </w:r>
    </w:p>
    <w:p w14:paraId="1839A529" w14:textId="4DDAB3C9" w:rsidR="00C54230" w:rsidRDefault="00C54230" w:rsidP="001D540A">
      <w:pPr>
        <w:spacing w:line="360" w:lineRule="auto"/>
      </w:pPr>
      <w:r w:rsidRPr="00C54230">
        <w:t>This paper offers a unique deep learning framework for stock price forecasting that combines</w:t>
      </w:r>
      <w:r w:rsidR="00950605">
        <w:t xml:space="preserve"> </w:t>
      </w:r>
      <w:r w:rsidR="00950605" w:rsidRPr="00C54230">
        <w:t>stacked autoencoders (SAEs),</w:t>
      </w:r>
      <w:r w:rsidRPr="00C54230">
        <w:t xml:space="preserve"> wavelet transformations (WT), and long-short term memory (LSTM).</w:t>
      </w:r>
      <w:r>
        <w:t xml:space="preserve"> This study aims at applying a deep nonlinear topology for time series prediction. </w:t>
      </w:r>
      <w:r w:rsidR="00950605">
        <w:t>B</w:t>
      </w:r>
      <w:r w:rsidR="00950605" w:rsidRPr="00950605">
        <w:t xml:space="preserve">y extracting strong features that capture the key information </w:t>
      </w:r>
      <w:r w:rsidR="00950605">
        <w:t xml:space="preserve">from the </w:t>
      </w:r>
      <w:r w:rsidR="00950605" w:rsidRPr="00950605">
        <w:t>complex real-world data</w:t>
      </w:r>
      <w:r w:rsidR="00950605">
        <w:t>, tt</w:t>
      </w:r>
      <w:r w:rsidR="00950605" w:rsidRPr="00950605">
        <w:t>he new model can successfully</w:t>
      </w:r>
      <w:r w:rsidR="00950605">
        <w:t xml:space="preserve"> </w:t>
      </w:r>
      <w:r w:rsidR="00950605" w:rsidRPr="00950605">
        <w:t>achieve even better performance than before, which is an improvement above traditional machine learning approaches.</w:t>
      </w:r>
    </w:p>
    <w:p w14:paraId="264B51EF" w14:textId="77777777" w:rsidR="00950605" w:rsidRDefault="00950605" w:rsidP="001D540A">
      <w:pPr>
        <w:spacing w:line="360" w:lineRule="auto"/>
        <w:rPr>
          <w:b/>
          <w:bCs/>
        </w:rPr>
      </w:pPr>
    </w:p>
    <w:p w14:paraId="3D6919DC" w14:textId="70728E14" w:rsidR="0001773C" w:rsidRDefault="0001773C" w:rsidP="001D540A">
      <w:pPr>
        <w:spacing w:line="360" w:lineRule="auto"/>
        <w:rPr>
          <w:b/>
          <w:bCs/>
        </w:rPr>
      </w:pPr>
      <w:r>
        <w:rPr>
          <w:b/>
          <w:bCs/>
        </w:rPr>
        <w:t>2.</w:t>
      </w:r>
      <w:r w:rsidR="00CF3877">
        <w:rPr>
          <w:b/>
          <w:bCs/>
        </w:rPr>
        <w:t>6</w:t>
      </w:r>
      <w:r w:rsidR="006C699E">
        <w:rPr>
          <w:b/>
          <w:bCs/>
        </w:rPr>
        <w:t>.2 Research Methodology</w:t>
      </w:r>
    </w:p>
    <w:p w14:paraId="5879EE49" w14:textId="334DBFBC" w:rsidR="00C54230" w:rsidRDefault="00E97767" w:rsidP="001D540A">
      <w:pPr>
        <w:spacing w:line="360" w:lineRule="auto"/>
      </w:pPr>
      <w:r w:rsidRPr="00E97767">
        <w:t>Few attempts have been made to examine if the stacked autoencoders approach might be used to financial market prediction, and this work contributes to that field. It proposes a unique stock market prediction model based on the stacked autoencoders method.</w:t>
      </w:r>
    </w:p>
    <w:p w14:paraId="48C14E29" w14:textId="3AE063F2" w:rsidR="00E97767" w:rsidRDefault="00E97767" w:rsidP="001D540A">
      <w:pPr>
        <w:spacing w:line="360" w:lineRule="auto"/>
      </w:pPr>
    </w:p>
    <w:p w14:paraId="4D6707B7" w14:textId="14ED32EC" w:rsidR="00E97767" w:rsidRDefault="00E97767" w:rsidP="001D540A">
      <w:pPr>
        <w:spacing w:line="360" w:lineRule="auto"/>
      </w:pPr>
      <w:r w:rsidRPr="00E97767">
        <w:t xml:space="preserve">WT, SAEs, and </w:t>
      </w:r>
      <w:r w:rsidR="00126373">
        <w:t>LSTM</w:t>
      </w:r>
      <w:r w:rsidRPr="00E97767">
        <w:t xml:space="preserve"> are the three components of the suggested model in this study</w:t>
      </w:r>
      <w:r w:rsidR="00126373">
        <w:t xml:space="preserve">. </w:t>
      </w:r>
      <w:r w:rsidR="005907E2" w:rsidRPr="005907E2">
        <w:t>The SAEs are a key component of the model, since they are utilized to learn the characteristics of financial time series in an unsupervised manner.</w:t>
      </w:r>
      <w:r w:rsidR="005907E2">
        <w:t xml:space="preserve"> </w:t>
      </w:r>
      <w:r w:rsidR="00950605" w:rsidRPr="00950605">
        <w:t>It's a single-layer autoencoder neural network with each layer's output feature linked to the inputs of the following layer. SAEs are trained unsupervised one at a time, with output and input data compared to reduce error. As a result, the SAEs model is capable of learning both invariant and abstract features.</w:t>
      </w:r>
    </w:p>
    <w:p w14:paraId="2B7FDFE6" w14:textId="63BD4435" w:rsidR="00E97767" w:rsidRDefault="00E97767" w:rsidP="001D540A">
      <w:pPr>
        <w:spacing w:line="360" w:lineRule="auto"/>
      </w:pPr>
    </w:p>
    <w:p w14:paraId="6EEE944C" w14:textId="12FB78C4" w:rsidR="00E97767" w:rsidRDefault="00E97767" w:rsidP="001D540A">
      <w:pPr>
        <w:spacing w:line="360" w:lineRule="auto"/>
      </w:pPr>
      <w:r w:rsidRPr="00E97767">
        <w:t xml:space="preserve">To assist enhance prediction accuracy, the other two approaches are used. </w:t>
      </w:r>
      <w:r w:rsidR="00950605" w:rsidRPr="00950605">
        <w:t xml:space="preserve">Because it is </w:t>
      </w:r>
      <w:r w:rsidR="005907E2">
        <w:t>ideal</w:t>
      </w:r>
      <w:r w:rsidR="00950605" w:rsidRPr="00950605">
        <w:t xml:space="preserve"> to learning from </w:t>
      </w:r>
      <w:r w:rsidR="005907E2">
        <w:t xml:space="preserve">past </w:t>
      </w:r>
      <w:r w:rsidR="00950605" w:rsidRPr="00950605">
        <w:t xml:space="preserve">experience </w:t>
      </w:r>
      <w:r w:rsidR="005907E2">
        <w:t>and</w:t>
      </w:r>
      <w:r w:rsidR="00950605" w:rsidRPr="00950605">
        <w:t xml:space="preserve"> forecast time series with variable size </w:t>
      </w:r>
      <w:r w:rsidR="005907E2">
        <w:t>windows</w:t>
      </w:r>
      <w:r w:rsidR="00950605" w:rsidRPr="00950605">
        <w:t>, the LSTM, a kind of RNN, was used. Financial time series are believed to benefit from WT since it reduces noise. For single-dimensional data, it is a common filtering and mining approach.</w:t>
      </w:r>
    </w:p>
    <w:p w14:paraId="1FB484F7" w14:textId="77777777" w:rsidR="00E97767" w:rsidRPr="00E97767" w:rsidRDefault="00E97767" w:rsidP="001D540A">
      <w:pPr>
        <w:spacing w:line="360" w:lineRule="auto"/>
      </w:pPr>
    </w:p>
    <w:p w14:paraId="74A049B7" w14:textId="3860BF40" w:rsidR="00C54230" w:rsidRDefault="00DF609D" w:rsidP="001D540A">
      <w:pPr>
        <w:spacing w:line="360" w:lineRule="auto"/>
        <w:rPr>
          <w:b/>
          <w:bCs/>
        </w:rPr>
      </w:pPr>
      <w:r>
        <w:rPr>
          <w:b/>
          <w:bCs/>
        </w:rPr>
        <w:t xml:space="preserve">          </w:t>
      </w:r>
      <w:r w:rsidR="00EA67A0">
        <w:rPr>
          <w:b/>
          <w:bCs/>
        </w:rPr>
        <w:t xml:space="preserve">    </w:t>
      </w:r>
      <w:r>
        <w:rPr>
          <w:b/>
          <w:bCs/>
        </w:rPr>
        <w:t xml:space="preserve">   </w:t>
      </w:r>
      <w:r w:rsidR="00F97807">
        <w:rPr>
          <w:b/>
          <w:bCs/>
          <w:noProof/>
          <w:lang w:val="en-US" w:eastAsia="ja-JP"/>
        </w:rPr>
        <w:drawing>
          <wp:inline distT="0" distB="0" distL="0" distR="0" wp14:anchorId="3AB860F9" wp14:editId="4484E192">
            <wp:extent cx="4165600" cy="5257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a:extLst>
                        <a:ext uri="{28A0092B-C50C-407E-A947-70E740481C1C}">
                          <a14:useLocalDpi xmlns:a14="http://schemas.microsoft.com/office/drawing/2010/main" val="0"/>
                        </a:ext>
                      </a:extLst>
                    </a:blip>
                    <a:stretch>
                      <a:fillRect/>
                    </a:stretch>
                  </pic:blipFill>
                  <pic:spPr>
                    <a:xfrm>
                      <a:off x="0" y="0"/>
                      <a:ext cx="4165600" cy="5257800"/>
                    </a:xfrm>
                    <a:prstGeom prst="rect">
                      <a:avLst/>
                    </a:prstGeom>
                  </pic:spPr>
                </pic:pic>
              </a:graphicData>
            </a:graphic>
          </wp:inline>
        </w:drawing>
      </w:r>
    </w:p>
    <w:p w14:paraId="564BAB1F" w14:textId="0718FF9E" w:rsidR="00F97807" w:rsidRPr="000D53F1" w:rsidRDefault="00F97807" w:rsidP="001D540A">
      <w:pPr>
        <w:spacing w:line="360" w:lineRule="auto"/>
        <w:rPr>
          <w:b/>
          <w:bCs/>
          <w:sz w:val="16"/>
          <w:szCs w:val="16"/>
        </w:rPr>
      </w:pPr>
      <w:r w:rsidRPr="000D53F1">
        <w:rPr>
          <w:b/>
          <w:bCs/>
          <w:sz w:val="16"/>
          <w:szCs w:val="16"/>
        </w:rPr>
        <w:t xml:space="preserve">Fig </w:t>
      </w:r>
      <w:r w:rsidR="001B1EEC" w:rsidRPr="000D53F1">
        <w:rPr>
          <w:b/>
          <w:bCs/>
          <w:sz w:val="16"/>
          <w:szCs w:val="16"/>
        </w:rPr>
        <w:t>2.</w:t>
      </w:r>
      <w:r w:rsidRPr="000D53F1">
        <w:rPr>
          <w:b/>
          <w:bCs/>
          <w:sz w:val="16"/>
          <w:szCs w:val="16"/>
        </w:rPr>
        <w:t>6</w:t>
      </w:r>
      <w:r w:rsidR="001B1EEC" w:rsidRPr="000D53F1">
        <w:rPr>
          <w:b/>
          <w:bCs/>
          <w:sz w:val="16"/>
          <w:szCs w:val="16"/>
        </w:rPr>
        <w:t>.2.1 -</w:t>
      </w:r>
      <w:r w:rsidRPr="000D53F1">
        <w:rPr>
          <w:b/>
          <w:bCs/>
          <w:sz w:val="16"/>
          <w:szCs w:val="16"/>
        </w:rPr>
        <w:t xml:space="preserve"> The suggested deep learning architecture for financial time series is depicted as a flowchart. The detailed signal at the j-level is D(j). At level J, S(J) is the coarsest signal. At time step t, I(t) and O(t) represent the denoised feature and one-step-ahead output, respectively. The number of LSTM delays is N.</w:t>
      </w:r>
      <w:r w:rsidR="000D53F1" w:rsidRPr="000D53F1">
        <w:rPr>
          <w:b/>
          <w:bCs/>
          <w:sz w:val="16"/>
          <w:szCs w:val="16"/>
        </w:rPr>
        <w:t xml:space="preserve"> </w:t>
      </w:r>
      <w:r w:rsidR="000D53F1" w:rsidRPr="000D53F1">
        <w:rPr>
          <w:b/>
          <w:bCs/>
          <w:sz w:val="16"/>
          <w:szCs w:val="16"/>
        </w:rPr>
        <w:fldChar w:fldCharType="begin"/>
      </w:r>
      <w:r w:rsidR="000D53F1" w:rsidRPr="000D53F1">
        <w:rPr>
          <w:b/>
          <w:bCs/>
          <w:sz w:val="16"/>
          <w:szCs w:val="16"/>
        </w:rPr>
        <w:instrText xml:space="preserve"> ADDIN ZOTERO_ITEM CSL_CITATION {"citationID":"8xvcNErb","properties":{"formattedCitation":"(Bao et al., 2017)","plainCitation":"(Bao et al., 2017)","noteIndex":0},"citationItems":[{"id":116,"uris":["http://zotero.org/users/local/g8lD94u9/items/EPJS9C2D"],"uri":["http://zotero.org/users/local/g8lD94u9/items/EPJS9C2D"],"itemData":{"id":116,"type":"article-journal","container-title":"PLOS ONE","DOI":"10.1371/journal.pone.0180944","ISSN":"1932-6203","issue":"7","journalAbbreviation":"PLoS ONE","language":"en","page":"e0180944","source":"DOI.org (Crossref)","title":"A deep learning framework for financial time series using stacked autoencoders and long-short term memory","volume":"12","author":[{"family":"Bao","given":"Wei"},{"family":"Yue","given":"Jun"},{"family":"Rao","given":"Yulei"}],"editor":[{"family":"Podobnik","given":"Boris"}],"issued":{"date-parts":[["2017",7,14]]}}}],"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Bao et al., 2017)</w:t>
      </w:r>
      <w:r w:rsidR="000D53F1" w:rsidRPr="000D53F1">
        <w:rPr>
          <w:b/>
          <w:bCs/>
          <w:sz w:val="16"/>
          <w:szCs w:val="16"/>
        </w:rPr>
        <w:fldChar w:fldCharType="end"/>
      </w:r>
    </w:p>
    <w:p w14:paraId="1C10A172" w14:textId="77777777" w:rsidR="00F97807" w:rsidRPr="00F97807" w:rsidRDefault="00F97807" w:rsidP="001D540A">
      <w:pPr>
        <w:spacing w:line="360" w:lineRule="auto"/>
        <w:rPr>
          <w:b/>
          <w:bCs/>
          <w:sz w:val="16"/>
          <w:szCs w:val="16"/>
        </w:rPr>
      </w:pPr>
    </w:p>
    <w:p w14:paraId="5EEE2905" w14:textId="77777777" w:rsidR="004E6990" w:rsidRDefault="004E6990" w:rsidP="001D540A">
      <w:pPr>
        <w:spacing w:line="360" w:lineRule="auto"/>
      </w:pPr>
      <w:r w:rsidRPr="004E6990">
        <w:t xml:space="preserve">The framework consists of three stages: </w:t>
      </w:r>
    </w:p>
    <w:p w14:paraId="24E12532" w14:textId="38EDDF07" w:rsidR="00950605" w:rsidRDefault="00950605" w:rsidP="001D540A">
      <w:pPr>
        <w:pStyle w:val="ListParagraph"/>
        <w:numPr>
          <w:ilvl w:val="0"/>
          <w:numId w:val="1"/>
        </w:numPr>
        <w:spacing w:line="360" w:lineRule="auto"/>
      </w:pPr>
      <w:r w:rsidRPr="00950605">
        <w:t xml:space="preserve">eliminate </w:t>
      </w:r>
      <w:r w:rsidR="005907E2">
        <w:t xml:space="preserve">the </w:t>
      </w:r>
      <w:r w:rsidRPr="00950605">
        <w:t>noise</w:t>
      </w:r>
      <w:r w:rsidR="005907E2">
        <w:t xml:space="preserve"> by using the </w:t>
      </w:r>
      <w:r w:rsidR="005907E2" w:rsidRPr="00950605">
        <w:t>wavelet transform</w:t>
      </w:r>
      <w:r w:rsidR="005907E2">
        <w:t xml:space="preserve"> </w:t>
      </w:r>
      <w:r w:rsidR="005907E2" w:rsidRPr="00950605">
        <w:t>to deconstruct the time series</w:t>
      </w:r>
    </w:p>
    <w:p w14:paraId="513E5C2D" w14:textId="178CC2D3" w:rsidR="00950605" w:rsidRDefault="00950605" w:rsidP="001D540A">
      <w:pPr>
        <w:pStyle w:val="ListParagraph"/>
        <w:numPr>
          <w:ilvl w:val="0"/>
          <w:numId w:val="1"/>
        </w:numPr>
        <w:spacing w:line="360" w:lineRule="auto"/>
      </w:pPr>
      <w:r w:rsidRPr="00950605">
        <w:t xml:space="preserve">use </w:t>
      </w:r>
      <w:r w:rsidR="005907E2">
        <w:t>SA</w:t>
      </w:r>
      <w:r w:rsidR="00D2207A">
        <w:t>E</w:t>
      </w:r>
      <w:r w:rsidR="005907E2">
        <w:t>s</w:t>
      </w:r>
      <w:r w:rsidRPr="00950605">
        <w:t xml:space="preserve"> with an unsupervised deep architecture</w:t>
      </w:r>
    </w:p>
    <w:p w14:paraId="6D61A44F" w14:textId="590934E0" w:rsidR="00C54230" w:rsidRDefault="004E6990" w:rsidP="001D540A">
      <w:pPr>
        <w:pStyle w:val="ListParagraph"/>
        <w:numPr>
          <w:ilvl w:val="0"/>
          <w:numId w:val="1"/>
        </w:numPr>
        <w:spacing w:line="360" w:lineRule="auto"/>
      </w:pPr>
      <w:r w:rsidRPr="004E6990">
        <w:t>generation of one-step-ahead output using long-short term memory with delays.</w:t>
      </w:r>
    </w:p>
    <w:p w14:paraId="19FFCDFA" w14:textId="77777777" w:rsidR="004E6990" w:rsidRDefault="004E6990" w:rsidP="001D540A">
      <w:pPr>
        <w:spacing w:line="360" w:lineRule="auto"/>
      </w:pPr>
    </w:p>
    <w:p w14:paraId="71F67129" w14:textId="4C66978F" w:rsidR="00EA2BC7" w:rsidRPr="006C699E" w:rsidRDefault="00C025A7" w:rsidP="006C699E">
      <w:pPr>
        <w:spacing w:line="360" w:lineRule="auto"/>
        <w:ind w:firstLine="360"/>
        <w:rPr>
          <w:b/>
          <w:bCs/>
        </w:rPr>
      </w:pPr>
      <w:r w:rsidRPr="00C025A7">
        <w:rPr>
          <w:b/>
          <w:bCs/>
        </w:rPr>
        <w:t>2.</w:t>
      </w:r>
      <w:r w:rsidR="00CF3877">
        <w:rPr>
          <w:b/>
          <w:bCs/>
        </w:rPr>
        <w:t>6</w:t>
      </w:r>
      <w:r w:rsidRPr="00C025A7">
        <w:rPr>
          <w:b/>
          <w:bCs/>
        </w:rPr>
        <w:t xml:space="preserve">.2.1 </w:t>
      </w:r>
      <w:r w:rsidR="00EA2BC7" w:rsidRPr="00C025A7">
        <w:rPr>
          <w:b/>
          <w:bCs/>
        </w:rPr>
        <w:t>Data Description</w:t>
      </w:r>
    </w:p>
    <w:p w14:paraId="5C04F9EA" w14:textId="45F46325" w:rsidR="005907E2" w:rsidRDefault="00EA2BC7" w:rsidP="001D540A">
      <w:pPr>
        <w:spacing w:line="360" w:lineRule="auto"/>
      </w:pPr>
      <w:r w:rsidRPr="00EA2BC7">
        <w:t>CSI 300, Nifty 50, Hang Seng index, Nikkei 225, S&amp;P500, and DJIA index are the six stock indexes used in this study.</w:t>
      </w:r>
      <w:r>
        <w:t xml:space="preserve"> As t</w:t>
      </w:r>
      <w:r w:rsidRPr="00EA2BC7">
        <w:t xml:space="preserve">he neural network's validity may be influenced by market conditions. Samples from various market circumstances may be useful in resolving this issue. </w:t>
      </w:r>
      <w:r w:rsidR="00950605" w:rsidRPr="00950605">
        <w:lastRenderedPageBreak/>
        <w:t xml:space="preserve">The NYSE, often </w:t>
      </w:r>
      <w:r w:rsidR="005907E2">
        <w:t>regarded</w:t>
      </w:r>
      <w:r w:rsidR="00950605" w:rsidRPr="00950605">
        <w:t xml:space="preserve"> as the world's most </w:t>
      </w:r>
      <w:r w:rsidR="005907E2">
        <w:t>rich and developed</w:t>
      </w:r>
      <w:r w:rsidR="00950605" w:rsidRPr="00950605">
        <w:t xml:space="preserve"> financial exchange, trades the S&amp;P500 and DJIA indices. Mainland China and India's financial markets, on the other hand, are usually classified as new markets. In actuality, the majority of the country's market institutions are still in the planning stages. The Nifty 50</w:t>
      </w:r>
      <w:r w:rsidR="005907E2">
        <w:t xml:space="preserve"> and </w:t>
      </w:r>
      <w:r w:rsidR="005907E2" w:rsidRPr="00950605">
        <w:t xml:space="preserve">CSI 300 </w:t>
      </w:r>
      <w:r w:rsidR="005907E2">
        <w:t>w</w:t>
      </w:r>
      <w:r w:rsidR="00950605" w:rsidRPr="00950605">
        <w:t xml:space="preserve">ere chosen to represent emerging markets as a consequence. </w:t>
      </w:r>
    </w:p>
    <w:p w14:paraId="6435AC68" w14:textId="7A23F150" w:rsidR="00FF429D" w:rsidRDefault="00FF429D" w:rsidP="001D540A">
      <w:pPr>
        <w:spacing w:line="360" w:lineRule="auto"/>
      </w:pPr>
    </w:p>
    <w:p w14:paraId="4FED7A9B" w14:textId="11B4E5BD" w:rsidR="00FF429D" w:rsidRDefault="00FF429D" w:rsidP="001D540A">
      <w:pPr>
        <w:spacing w:line="360" w:lineRule="auto"/>
      </w:pPr>
      <w:r w:rsidRPr="00FF429D">
        <w:t>As inputs, three sets of variables have been chosen. The first set of variables is each index's historical trade data. The data contains the OHLC variables as well as the trade volume, as per prior literature. Each index's fundamental trade information is represented by these variables. Another set of inputs for each index is a collection of 12 frequently utilized technical indicators.</w:t>
      </w:r>
    </w:p>
    <w:p w14:paraId="4377C760" w14:textId="77777777" w:rsidR="004E6990" w:rsidRPr="004E6990" w:rsidRDefault="004E6990" w:rsidP="001D540A">
      <w:pPr>
        <w:spacing w:line="360" w:lineRule="auto"/>
      </w:pPr>
    </w:p>
    <w:p w14:paraId="1C275B5B" w14:textId="3C02A451" w:rsidR="007D4ADF" w:rsidRDefault="0001773C" w:rsidP="001D540A">
      <w:pPr>
        <w:spacing w:line="360" w:lineRule="auto"/>
        <w:rPr>
          <w:b/>
          <w:bCs/>
        </w:rPr>
      </w:pPr>
      <w:r>
        <w:rPr>
          <w:b/>
          <w:bCs/>
        </w:rPr>
        <w:t>2.</w:t>
      </w:r>
      <w:r w:rsidR="00CF3877">
        <w:rPr>
          <w:b/>
          <w:bCs/>
        </w:rPr>
        <w:t>6</w:t>
      </w:r>
      <w:r w:rsidR="006C699E">
        <w:rPr>
          <w:b/>
          <w:bCs/>
        </w:rPr>
        <w:t>.3 Results</w:t>
      </w:r>
    </w:p>
    <w:p w14:paraId="79807003" w14:textId="06B39F6C" w:rsidR="007D4ADF" w:rsidRDefault="00950605" w:rsidP="001D540A">
      <w:pPr>
        <w:spacing w:line="360" w:lineRule="auto"/>
      </w:pPr>
      <w:r w:rsidRPr="00950605">
        <w:t xml:space="preserve">According to the model findings during a 6-year time span, RNN </w:t>
      </w:r>
      <w:r w:rsidR="005907E2">
        <w:t xml:space="preserve">and LSTM </w:t>
      </w:r>
      <w:r w:rsidRPr="00950605">
        <w:t xml:space="preserve">had larger </w:t>
      </w:r>
      <w:r w:rsidR="00316317" w:rsidRPr="00950605">
        <w:t xml:space="preserve">distances </w:t>
      </w:r>
      <w:r w:rsidR="00316317">
        <w:t xml:space="preserve">and </w:t>
      </w:r>
      <w:r w:rsidRPr="00950605">
        <w:t xml:space="preserve">variations to the real data </w:t>
      </w:r>
      <w:r w:rsidR="005907E2">
        <w:t>compared to</w:t>
      </w:r>
      <w:r w:rsidRPr="00950605">
        <w:t xml:space="preserve"> WLSTM</w:t>
      </w:r>
      <w:r w:rsidR="005907E2">
        <w:t xml:space="preserve"> and </w:t>
      </w:r>
      <w:r w:rsidR="005907E2" w:rsidRPr="00950605">
        <w:t>WSAEs- LSTM</w:t>
      </w:r>
      <w:r w:rsidRPr="00950605">
        <w:t>, according to the yearly expected data and the corresponding actual data in the graph. In addition, when comparing WLSTM</w:t>
      </w:r>
      <w:r w:rsidR="005907E2">
        <w:t xml:space="preserve"> to </w:t>
      </w:r>
      <w:r w:rsidR="005907E2" w:rsidRPr="00950605">
        <w:t>WSAEs-LSTM</w:t>
      </w:r>
      <w:r w:rsidRPr="00950605">
        <w:t xml:space="preserve">, the </w:t>
      </w:r>
      <w:r w:rsidR="005907E2">
        <w:t>latter</w:t>
      </w:r>
      <w:r w:rsidRPr="00950605">
        <w:t xml:space="preserve"> beats the </w:t>
      </w:r>
      <w:r w:rsidR="005907E2">
        <w:t>former</w:t>
      </w:r>
      <w:r w:rsidRPr="00950605">
        <w:t xml:space="preserve">: WSAEs-LSTM </w:t>
      </w:r>
      <w:r w:rsidR="005907E2">
        <w:t>is less volatile</w:t>
      </w:r>
      <w:r w:rsidRPr="00950605">
        <w:t xml:space="preserve"> and is </w:t>
      </w:r>
      <w:r w:rsidR="00316317">
        <w:t>similar</w:t>
      </w:r>
      <w:r w:rsidRPr="00950605">
        <w:t xml:space="preserve"> to real-time trade data </w:t>
      </w:r>
      <w:r w:rsidR="005907E2">
        <w:t>compared to</w:t>
      </w:r>
      <w:r w:rsidRPr="00950605">
        <w:t xml:space="preserve"> WLSTM. </w:t>
      </w:r>
      <w:r w:rsidR="005907E2">
        <w:t xml:space="preserve">Prediction Performance of </w:t>
      </w:r>
      <w:r w:rsidRPr="00950605">
        <w:t xml:space="preserve"> WSAEs-LSTM </w:t>
      </w:r>
      <w:r w:rsidR="00316317">
        <w:t>appears to be</w:t>
      </w:r>
      <w:r w:rsidRPr="00950605">
        <w:t xml:space="preserve"> more apparent in </w:t>
      </w:r>
      <w:r w:rsidR="00316317">
        <w:t>developing</w:t>
      </w:r>
      <w:r w:rsidRPr="00950605">
        <w:t xml:space="preserve"> markets </w:t>
      </w:r>
      <w:r w:rsidR="005907E2">
        <w:t>compared to</w:t>
      </w:r>
      <w:r w:rsidRPr="00950605">
        <w:t xml:space="preserve"> established ones.</w:t>
      </w:r>
    </w:p>
    <w:p w14:paraId="3842BA1C" w14:textId="77777777" w:rsidR="00950605" w:rsidRDefault="00950605" w:rsidP="001D540A">
      <w:pPr>
        <w:spacing w:line="360" w:lineRule="auto"/>
      </w:pPr>
    </w:p>
    <w:p w14:paraId="4E21FBF5" w14:textId="41693B2D" w:rsidR="00950605" w:rsidRDefault="002D2801" w:rsidP="001D540A">
      <w:pPr>
        <w:spacing w:line="360" w:lineRule="auto"/>
      </w:pPr>
      <w:r w:rsidRPr="002D2801">
        <w:t>Not just on average, but year after year, WSAEs-LSTM beats the other three.</w:t>
      </w:r>
      <w:r>
        <w:t xml:space="preserve"> </w:t>
      </w:r>
      <w:r w:rsidR="00316317" w:rsidRPr="00316317">
        <w:t xml:space="preserve">To show the robustness of our findings, the study looks at the statistical </w:t>
      </w:r>
      <w:r w:rsidR="00316317">
        <w:t>relevance</w:t>
      </w:r>
      <w:r w:rsidR="00316317" w:rsidRPr="00316317">
        <w:t xml:space="preserve"> of discrepancies between the other three models</w:t>
      </w:r>
      <w:r w:rsidR="00316317">
        <w:t xml:space="preserve"> and </w:t>
      </w:r>
      <w:r w:rsidR="00316317" w:rsidRPr="00316317">
        <w:t>WSAEs-LSTM.</w:t>
      </w:r>
      <w:r w:rsidR="00316317">
        <w:t xml:space="preserve"> </w:t>
      </w:r>
      <w:r w:rsidRPr="002D2801">
        <w:t>For each accuracy parameter, we compare the 24 quarterly WSAEs-LSTM results to the three models</w:t>
      </w:r>
      <w:r>
        <w:t xml:space="preserve"> using </w:t>
      </w:r>
      <w:r w:rsidR="00950605" w:rsidRPr="00950605">
        <w:t>T-test statisti</w:t>
      </w:r>
      <w:r>
        <w:t>c</w:t>
      </w:r>
      <w:r w:rsidR="00950605" w:rsidRPr="00950605">
        <w:t xml:space="preserve">. </w:t>
      </w:r>
    </w:p>
    <w:p w14:paraId="1120742E" w14:textId="77777777" w:rsidR="002D2801" w:rsidRDefault="002D2801" w:rsidP="001D540A">
      <w:pPr>
        <w:spacing w:line="360" w:lineRule="auto"/>
      </w:pPr>
    </w:p>
    <w:p w14:paraId="7CC2D189" w14:textId="4FF1B0A2" w:rsidR="008D5157" w:rsidRDefault="002D2801" w:rsidP="001D540A">
      <w:pPr>
        <w:spacing w:line="360" w:lineRule="auto"/>
      </w:pPr>
      <w:r w:rsidRPr="002D2801">
        <w:t>According to the data, the difference in predictability between two particular models in forecasting two stock indices is modest if the two stock indices are traded in markets with comparable development states, but it rises if the two stock indices are exchanged in markets with distinct development states.</w:t>
      </w:r>
    </w:p>
    <w:p w14:paraId="088DAD80" w14:textId="3E45B2D0" w:rsidR="00394463" w:rsidRDefault="00394463" w:rsidP="001D540A">
      <w:pPr>
        <w:spacing w:line="360" w:lineRule="auto"/>
      </w:pPr>
    </w:p>
    <w:p w14:paraId="133BB532" w14:textId="77777777" w:rsidR="00896350" w:rsidRDefault="00896350" w:rsidP="001D540A">
      <w:pPr>
        <w:spacing w:line="360" w:lineRule="auto"/>
      </w:pPr>
    </w:p>
    <w:p w14:paraId="74A2FA6E" w14:textId="77777777" w:rsidR="00896350" w:rsidRDefault="00896350" w:rsidP="001D540A">
      <w:pPr>
        <w:spacing w:line="360" w:lineRule="auto"/>
      </w:pPr>
    </w:p>
    <w:p w14:paraId="79CEBD15" w14:textId="46D051CB" w:rsidR="00CF3877" w:rsidRDefault="00CF3877" w:rsidP="001D540A">
      <w:pPr>
        <w:spacing w:line="360" w:lineRule="auto"/>
        <w:rPr>
          <w:b/>
          <w:bCs/>
        </w:rPr>
      </w:pPr>
      <w:r>
        <w:rPr>
          <w:b/>
          <w:bCs/>
        </w:rPr>
        <w:lastRenderedPageBreak/>
        <w:t>2.</w:t>
      </w:r>
      <w:r w:rsidR="00BC378C">
        <w:rPr>
          <w:b/>
          <w:bCs/>
        </w:rPr>
        <w:t>7</w:t>
      </w:r>
      <w:r>
        <w:rPr>
          <w:b/>
          <w:bCs/>
        </w:rPr>
        <w:t xml:space="preserve"> </w:t>
      </w:r>
      <w:r w:rsidRPr="00E86E5E">
        <w:rPr>
          <w:b/>
          <w:bCs/>
        </w:rPr>
        <w:t>A Recurrent Neural Network Approach in Predicting</w:t>
      </w:r>
      <w:r>
        <w:rPr>
          <w:b/>
          <w:bCs/>
        </w:rPr>
        <w:t xml:space="preserve"> </w:t>
      </w:r>
      <w:r w:rsidRPr="00E86E5E">
        <w:rPr>
          <w:b/>
          <w:bCs/>
        </w:rPr>
        <w:t>Daily Stock Prices</w:t>
      </w:r>
      <w:r>
        <w:rPr>
          <w:b/>
          <w:bCs/>
        </w:rPr>
        <w:fldChar w:fldCharType="begin"/>
      </w:r>
      <w:r>
        <w:rPr>
          <w:b/>
          <w:bCs/>
        </w:rPr>
        <w:instrText xml:space="preserve"> ADDIN ZOTERO_ITEM CSL_CITATION {"citationID":"3L6uvPFm","properties":{"formattedCitation":"(Samarawickrama &amp; Fernando, 2017)","plainCitation":"(Samarawickrama &amp; Fernando, 2017)","noteIndex":0},"citationItems":[{"id":47,"uris":["http://zotero.org/users/local/g8lD94u9/items/ZU3B5IXN"],"uri":["http://zotero.org/users/local/g8lD94u9/items/ZU3B5IXN"],"itemData":{"id":47,"type":"paper-conference","container-title":"2017 IEEE International Conference on Industrial and Information Systems (ICIIS)","DOI":"10.1109/ICIINFS.2017.8300345","event":"2017 IEEE International Conference on Industrial and Information Systems (ICIIS)","event-place":"Peradeniya","ISBN":"978-1-5386-1674-1","page":"1-6","publisher":"IEEE","publisher-place":"Peradeniya","source":"DOI.org (Crossref)","title":"A recurrent neural network approach in predicting daily stock prices an application to the Sri Lankan stock market","URL":"http://ieeexplore.ieee.org/document/8300345/","author":[{"family":"Samarawickrama","given":"A.J.P."},{"family":"Fernando","given":"T.G.I."}],"accessed":{"date-parts":[["2021",8,7]]},"issued":{"date-parts":[["2017",12]]}}}],"schema":"https://github.com/citation-style-language/schema/raw/master/csl-citation.json"} </w:instrText>
      </w:r>
      <w:r>
        <w:rPr>
          <w:b/>
          <w:bCs/>
        </w:rPr>
        <w:fldChar w:fldCharType="separate"/>
      </w:r>
      <w:r>
        <w:rPr>
          <w:b/>
          <w:bCs/>
          <w:noProof/>
        </w:rPr>
        <w:t>(Samarawickrama &amp; Fernando, 2017)</w:t>
      </w:r>
      <w:r>
        <w:rPr>
          <w:b/>
          <w:bCs/>
        </w:rPr>
        <w:fldChar w:fldCharType="end"/>
      </w:r>
    </w:p>
    <w:p w14:paraId="1BD6E4FA" w14:textId="178AE718" w:rsidR="00CF3877" w:rsidRPr="006C699E" w:rsidRDefault="00CF3877" w:rsidP="001D540A">
      <w:pPr>
        <w:spacing w:line="360" w:lineRule="auto"/>
        <w:rPr>
          <w:b/>
          <w:bCs/>
        </w:rPr>
      </w:pPr>
      <w:r>
        <w:rPr>
          <w:b/>
          <w:bCs/>
        </w:rPr>
        <w:t>2.</w:t>
      </w:r>
      <w:r w:rsidR="00BC378C">
        <w:rPr>
          <w:b/>
          <w:bCs/>
        </w:rPr>
        <w:t>7</w:t>
      </w:r>
      <w:r w:rsidR="006C699E">
        <w:rPr>
          <w:b/>
          <w:bCs/>
        </w:rPr>
        <w:t>.1 Business Problem</w:t>
      </w:r>
    </w:p>
    <w:p w14:paraId="1E1AFE13" w14:textId="36ACBAEC" w:rsidR="00CF3877" w:rsidRDefault="00CF3877" w:rsidP="001D540A">
      <w:pPr>
        <w:spacing w:line="360" w:lineRule="auto"/>
      </w:pPr>
      <w:r w:rsidRPr="007D5C36">
        <w:t xml:space="preserve">The purpose of this study was to create models based on the Recurrent Neural Network (RNN) Approach to forecast daily stock values of chosen listed firms on the Colombo Stock Exchange (CSE), as well as to assess the accuracy of the models generated and, if necessary, to detect model flaws. Models were built using </w:t>
      </w:r>
      <w:r w:rsidR="00A60C5D">
        <w:t>FNN</w:t>
      </w:r>
      <w:r w:rsidRPr="007D5C36">
        <w:t xml:space="preserve">, SRNN, GRU, and LSTM architectures. For each firm, the </w:t>
      </w:r>
      <w:r w:rsidR="00A60C5D">
        <w:t>OHLC</w:t>
      </w:r>
      <w:r w:rsidRPr="007D5C36">
        <w:t xml:space="preserve"> prices from the previous two days were chosen as input variables. The biggest and lowest predicting errors are produced by feedforward networks. The finest feedforward networks have a predicting accuracy of around 99 percent.</w:t>
      </w:r>
      <w:r>
        <w:t xml:space="preserve"> </w:t>
      </w:r>
      <w:r w:rsidRPr="007D5C36">
        <w:t>When compared to feedforward networks, SRNN and LSTM networks yield lesser mistakes on average, but on rare instances, the error is greater. GRU networks have a stronger predicting capability than the other two networks.</w:t>
      </w:r>
    </w:p>
    <w:p w14:paraId="0C91DBAC" w14:textId="77777777" w:rsidR="00CF3877" w:rsidRDefault="00CF3877" w:rsidP="001D540A">
      <w:pPr>
        <w:spacing w:line="360" w:lineRule="auto"/>
      </w:pPr>
    </w:p>
    <w:p w14:paraId="0C4BF8A4" w14:textId="2B45298C" w:rsidR="00CF3877" w:rsidRDefault="00CF3877" w:rsidP="001D540A">
      <w:pPr>
        <w:spacing w:line="360" w:lineRule="auto"/>
        <w:rPr>
          <w:b/>
          <w:bCs/>
        </w:rPr>
      </w:pPr>
      <w:r>
        <w:rPr>
          <w:b/>
          <w:bCs/>
        </w:rPr>
        <w:t>2.</w:t>
      </w:r>
      <w:r w:rsidR="00BC378C">
        <w:rPr>
          <w:b/>
          <w:bCs/>
        </w:rPr>
        <w:t>7</w:t>
      </w:r>
      <w:r w:rsidR="006C699E">
        <w:rPr>
          <w:b/>
          <w:bCs/>
        </w:rPr>
        <w:t>.2 Research Methodology</w:t>
      </w:r>
    </w:p>
    <w:p w14:paraId="598E68A5" w14:textId="77777777" w:rsidR="00CF3877" w:rsidRDefault="00CF3877" w:rsidP="001D540A">
      <w:pPr>
        <w:spacing w:line="360" w:lineRule="auto"/>
      </w:pPr>
      <w:r w:rsidRPr="0086297D">
        <w:t>Three firms were chosen for this study among the Colombo Stock Exchange's (CSE) 297 listed companies. These businesses were chosen from among 20 CSE sectors from three industries with the greatest trading volume</w:t>
      </w:r>
      <w:r>
        <w:t xml:space="preserve"> per year</w:t>
      </w:r>
      <w:r w:rsidRPr="0086297D">
        <w:t>. The companies were chosen based on the stock price's stability and market performance (trading volume and frequency). The following companies were chosen for this study: COM(</w:t>
      </w:r>
      <w:r>
        <w:t>Finance</w:t>
      </w:r>
      <w:r w:rsidRPr="0086297D">
        <w:t>)</w:t>
      </w:r>
      <w:r>
        <w:t xml:space="preserve">, </w:t>
      </w:r>
      <w:r w:rsidRPr="0086297D">
        <w:t>RCL(Manufacturing) and JKH(Diversified Holding Sector). The model was built using data from these firms from January 1, 2002, to June 30, 2013.</w:t>
      </w:r>
    </w:p>
    <w:p w14:paraId="47515D34" w14:textId="77777777" w:rsidR="00CF3877" w:rsidRDefault="00CF3877" w:rsidP="001D540A">
      <w:pPr>
        <w:spacing w:line="360" w:lineRule="auto"/>
      </w:pPr>
    </w:p>
    <w:p w14:paraId="177176E0" w14:textId="77777777" w:rsidR="00CF3877" w:rsidRDefault="00CF3877" w:rsidP="001D540A">
      <w:pPr>
        <w:spacing w:line="360" w:lineRule="auto"/>
      </w:pPr>
      <w:r>
        <w:t>The Low and High prices of the previous 2 days have been chosen as inputs for model building.</w:t>
      </w:r>
    </w:p>
    <w:p w14:paraId="76EA20D3" w14:textId="77777777" w:rsidR="00CF3877" w:rsidRDefault="00CF3877" w:rsidP="001D540A">
      <w:pPr>
        <w:spacing w:line="360" w:lineRule="auto"/>
      </w:pPr>
    </w:p>
    <w:p w14:paraId="309DB111" w14:textId="06121437" w:rsidR="00CF3877" w:rsidRDefault="00CF3877" w:rsidP="001D540A">
      <w:pPr>
        <w:spacing w:line="360" w:lineRule="auto"/>
      </w:pPr>
      <w:r>
        <w:t>As a result, input params (t – current time) consist of:</w:t>
      </w:r>
    </w:p>
    <w:p w14:paraId="2C9EA441" w14:textId="77777777" w:rsidR="00CF3877" w:rsidRDefault="00CF3877" w:rsidP="001D540A">
      <w:pPr>
        <w:spacing w:line="360" w:lineRule="auto"/>
      </w:pPr>
      <w:r w:rsidRPr="005869F9">
        <w:t>C(t-1) –</w:t>
      </w:r>
      <w:r>
        <w:t xml:space="preserve"> </w:t>
      </w:r>
      <w:r w:rsidRPr="005869F9">
        <w:t>day t-1</w:t>
      </w:r>
      <w:r>
        <w:t xml:space="preserve"> </w:t>
      </w:r>
      <w:r w:rsidRPr="005869F9">
        <w:t>closing price</w:t>
      </w:r>
    </w:p>
    <w:p w14:paraId="5D102B9A" w14:textId="77777777" w:rsidR="00CF3877" w:rsidRDefault="00CF3877" w:rsidP="001D540A">
      <w:pPr>
        <w:spacing w:line="360" w:lineRule="auto"/>
      </w:pPr>
      <w:r w:rsidRPr="005869F9">
        <w:t>C(t-2) – day t-</w:t>
      </w:r>
      <w:r>
        <w:t xml:space="preserve">2 </w:t>
      </w:r>
      <w:r w:rsidRPr="005869F9">
        <w:t>closing price</w:t>
      </w:r>
    </w:p>
    <w:p w14:paraId="5065928E" w14:textId="77777777" w:rsidR="00CF3877" w:rsidRDefault="00CF3877" w:rsidP="001D540A">
      <w:pPr>
        <w:spacing w:line="360" w:lineRule="auto"/>
      </w:pPr>
      <w:r w:rsidRPr="005869F9">
        <w:t>L(t-1) –</w:t>
      </w:r>
      <w:r>
        <w:t xml:space="preserve"> </w:t>
      </w:r>
      <w:r w:rsidRPr="005869F9">
        <w:t xml:space="preserve">day t-1 </w:t>
      </w:r>
      <w:r>
        <w:t>lowest price</w:t>
      </w:r>
    </w:p>
    <w:p w14:paraId="63B422BB" w14:textId="77777777" w:rsidR="00CF3877" w:rsidRDefault="00CF3877" w:rsidP="001D540A">
      <w:pPr>
        <w:spacing w:line="360" w:lineRule="auto"/>
      </w:pPr>
      <w:r w:rsidRPr="005869F9">
        <w:t>L(t-2) – day t-</w:t>
      </w:r>
      <w:r>
        <w:t>2</w:t>
      </w:r>
      <w:r w:rsidRPr="005869F9">
        <w:t xml:space="preserve"> </w:t>
      </w:r>
      <w:r>
        <w:t>lowest price</w:t>
      </w:r>
    </w:p>
    <w:p w14:paraId="10A55546" w14:textId="77777777" w:rsidR="00CF3877" w:rsidRDefault="00CF3877" w:rsidP="001D540A">
      <w:pPr>
        <w:spacing w:line="360" w:lineRule="auto"/>
      </w:pPr>
      <w:r w:rsidRPr="005869F9">
        <w:t xml:space="preserve">H(t-1) – day t-1 </w:t>
      </w:r>
      <w:r>
        <w:t>highest price</w:t>
      </w:r>
    </w:p>
    <w:p w14:paraId="31C52324" w14:textId="77777777" w:rsidR="00CF3877" w:rsidRDefault="00CF3877" w:rsidP="001D540A">
      <w:pPr>
        <w:spacing w:line="360" w:lineRule="auto"/>
      </w:pPr>
      <w:r w:rsidRPr="005869F9">
        <w:t>H(t-2) – day t-</w:t>
      </w:r>
      <w:r>
        <w:t>2</w:t>
      </w:r>
      <w:r w:rsidRPr="005869F9">
        <w:t xml:space="preserve"> </w:t>
      </w:r>
      <w:r>
        <w:t>highest price</w:t>
      </w:r>
    </w:p>
    <w:p w14:paraId="72E1E535" w14:textId="77777777" w:rsidR="00CF3877" w:rsidRDefault="00CF3877" w:rsidP="001D540A">
      <w:pPr>
        <w:spacing w:line="360" w:lineRule="auto"/>
      </w:pPr>
    </w:p>
    <w:p w14:paraId="5F2306E2" w14:textId="77777777" w:rsidR="00CF3877" w:rsidRDefault="00CF3877" w:rsidP="001D540A">
      <w:pPr>
        <w:spacing w:line="360" w:lineRule="auto"/>
      </w:pPr>
      <w:r w:rsidRPr="005869F9">
        <w:lastRenderedPageBreak/>
        <w:t>Three prominent neural network topologies were used for model development in this study</w:t>
      </w:r>
      <w:r>
        <w:t xml:space="preserve"> are</w:t>
      </w:r>
      <w:r w:rsidRPr="005869F9">
        <w:t xml:space="preserve"> GRU, LSTM and</w:t>
      </w:r>
      <w:r>
        <w:t xml:space="preserve"> </w:t>
      </w:r>
      <w:r w:rsidRPr="005869F9">
        <w:t xml:space="preserve">SRNN. </w:t>
      </w:r>
      <w:r>
        <w:t>The</w:t>
      </w:r>
      <w:r w:rsidRPr="00046527">
        <w:t xml:space="preserve"> Feed Forward Neural Network (MLP) </w:t>
      </w:r>
      <w:r>
        <w:t>has</w:t>
      </w:r>
      <w:r w:rsidRPr="00046527">
        <w:t xml:space="preserve"> </w:t>
      </w:r>
      <w:r>
        <w:t xml:space="preserve">also been </w:t>
      </w:r>
      <w:r w:rsidRPr="00046527">
        <w:t>utilized for comparison.</w:t>
      </w:r>
      <w:r>
        <w:t xml:space="preserve"> </w:t>
      </w:r>
      <w:r w:rsidRPr="005869F9">
        <w:t xml:space="preserve">Ten </w:t>
      </w:r>
      <w:r>
        <w:t>NN</w:t>
      </w:r>
      <w:r w:rsidRPr="005869F9">
        <w:t xml:space="preserve"> models were created for each of the neural network designs </w:t>
      </w:r>
      <w:r>
        <w:t>which were created with different latent/hidden units between 2 and 11</w:t>
      </w:r>
      <w:r w:rsidRPr="005869F9">
        <w:t xml:space="preserve">. As a result, each firm had 40 </w:t>
      </w:r>
      <w:r>
        <w:t>NN</w:t>
      </w:r>
      <w:r w:rsidRPr="005869F9">
        <w:t xml:space="preserve"> models.</w:t>
      </w:r>
    </w:p>
    <w:p w14:paraId="5DCBE3D7" w14:textId="77777777" w:rsidR="00CF3877" w:rsidRDefault="00CF3877" w:rsidP="001D540A">
      <w:pPr>
        <w:spacing w:line="360" w:lineRule="auto"/>
      </w:pPr>
    </w:p>
    <w:p w14:paraId="71F0A3D7" w14:textId="5E7F6F74" w:rsidR="00CF3877" w:rsidRDefault="00CF3877" w:rsidP="001D540A">
      <w:pPr>
        <w:spacing w:line="360" w:lineRule="auto"/>
      </w:pPr>
      <w:r>
        <w:t>Each NN model contains a 6 input neuron input layer, a 2 to 11 hidden neuron hidden layer, and a 1 output neuron output layer. The internal architecture of each of ten models built using a single design for a single firm is described in the table</w:t>
      </w:r>
      <w:r w:rsidR="00567ACE">
        <w:t xml:space="preserve"> 2.7.2.1</w:t>
      </w:r>
      <w:r>
        <w:t>.</w:t>
      </w:r>
    </w:p>
    <w:p w14:paraId="37CA6F29" w14:textId="77777777" w:rsidR="00CF3877" w:rsidRDefault="00CF3877" w:rsidP="001D540A">
      <w:pPr>
        <w:spacing w:line="360" w:lineRule="auto"/>
      </w:pPr>
    </w:p>
    <w:p w14:paraId="6C173BB4" w14:textId="77777777" w:rsidR="00CF3877" w:rsidRDefault="00CF3877" w:rsidP="001D540A">
      <w:pPr>
        <w:spacing w:line="360" w:lineRule="auto"/>
      </w:pPr>
      <w:r w:rsidRPr="005869F9">
        <w:t>The data w</w:t>
      </w:r>
      <w:r>
        <w:t>as</w:t>
      </w:r>
      <w:r w:rsidRPr="005869F9">
        <w:t xml:space="preserve"> </w:t>
      </w:r>
      <w:r>
        <w:t>scaled using min-max scaling</w:t>
      </w:r>
      <w:r w:rsidRPr="005869F9">
        <w:t xml:space="preserve"> in this investigation.</w:t>
      </w:r>
      <w:r>
        <w:t xml:space="preserve"> </w:t>
      </w:r>
      <w:r w:rsidRPr="005869F9">
        <w:t xml:space="preserve">The </w:t>
      </w:r>
      <w:r>
        <w:t>train, validation and test data ratio was taken as 70:15:15.</w:t>
      </w:r>
      <w:r w:rsidRPr="005869F9">
        <w:t xml:space="preserve"> </w:t>
      </w:r>
    </w:p>
    <w:p w14:paraId="525A50FD" w14:textId="77777777" w:rsidR="00CF3877" w:rsidRDefault="00CF3877" w:rsidP="001D540A">
      <w:pPr>
        <w:spacing w:line="360" w:lineRule="auto"/>
      </w:pPr>
    </w:p>
    <w:p w14:paraId="0ECC98A9" w14:textId="23E84EC6" w:rsidR="00CF3877" w:rsidRDefault="00CF3877" w:rsidP="001D540A">
      <w:pPr>
        <w:spacing w:line="360" w:lineRule="auto"/>
      </w:pPr>
      <w:r w:rsidRPr="005869F9">
        <w:t xml:space="preserve">On the Windows platform, the Keras was used to </w:t>
      </w:r>
      <w:r w:rsidR="00766289">
        <w:t xml:space="preserve">implementation </w:t>
      </w:r>
      <w:r w:rsidRPr="005869F9">
        <w:t>and train</w:t>
      </w:r>
      <w:r w:rsidR="00766289">
        <w:t>ing</w:t>
      </w:r>
      <w:r w:rsidRPr="005869F9">
        <w:t xml:space="preserve"> </w:t>
      </w:r>
      <w:r w:rsidR="00766289">
        <w:t>of the NNs</w:t>
      </w:r>
      <w:r w:rsidRPr="005869F9">
        <w:t xml:space="preserve">. To train neural networks, the following </w:t>
      </w:r>
      <w:r w:rsidR="00BF1159" w:rsidRPr="005869F9">
        <w:t xml:space="preserve">activation functions </w:t>
      </w:r>
      <w:r w:rsidR="00BF1159">
        <w:t>and features</w:t>
      </w:r>
      <w:r w:rsidRPr="005869F9">
        <w:t xml:space="preserve"> were utilized.</w:t>
      </w:r>
    </w:p>
    <w:p w14:paraId="5A0956D9" w14:textId="77777777" w:rsidR="00CF3877" w:rsidRDefault="00CF3877" w:rsidP="001D540A">
      <w:pPr>
        <w:spacing w:line="360" w:lineRule="auto"/>
      </w:pPr>
      <w:r>
        <w:rPr>
          <w:noProof/>
          <w:lang w:val="en-US" w:eastAsia="ja-JP"/>
        </w:rPr>
        <w:drawing>
          <wp:inline distT="0" distB="0" distL="0" distR="0" wp14:anchorId="3A4F3E7C" wp14:editId="0D1CF81C">
            <wp:extent cx="5731510" cy="2541270"/>
            <wp:effectExtent l="0" t="0" r="0" b="0"/>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2541270"/>
                    </a:xfrm>
                    <a:prstGeom prst="rect">
                      <a:avLst/>
                    </a:prstGeom>
                  </pic:spPr>
                </pic:pic>
              </a:graphicData>
            </a:graphic>
          </wp:inline>
        </w:drawing>
      </w:r>
    </w:p>
    <w:p w14:paraId="75E6E9F9" w14:textId="78C73CA0" w:rsidR="00CF3877" w:rsidRPr="00AE645E" w:rsidRDefault="00E44820" w:rsidP="00AE645E">
      <w:pPr>
        <w:spacing w:line="360" w:lineRule="auto"/>
        <w:jc w:val="center"/>
        <w:rPr>
          <w:b/>
          <w:bCs/>
          <w:sz w:val="20"/>
          <w:szCs w:val="20"/>
        </w:rPr>
      </w:pPr>
      <w:r w:rsidRPr="00AE645E">
        <w:rPr>
          <w:b/>
          <w:bCs/>
          <w:sz w:val="20"/>
          <w:szCs w:val="20"/>
        </w:rPr>
        <w:t>Table 2</w:t>
      </w:r>
      <w:r w:rsidR="001B1EEC" w:rsidRPr="00AE645E">
        <w:rPr>
          <w:b/>
          <w:bCs/>
          <w:sz w:val="20"/>
          <w:szCs w:val="20"/>
        </w:rPr>
        <w:t>.7.2.1 -</w:t>
      </w:r>
      <w:r w:rsidRPr="00AE645E">
        <w:rPr>
          <w:b/>
          <w:bCs/>
          <w:sz w:val="20"/>
          <w:szCs w:val="20"/>
        </w:rPr>
        <w:t xml:space="preserve"> Model parameters used for training</w:t>
      </w:r>
      <w:r w:rsidR="00AE645E" w:rsidRPr="00AE645E">
        <w:rPr>
          <w:b/>
          <w:bCs/>
          <w:sz w:val="20"/>
          <w:szCs w:val="20"/>
        </w:rPr>
        <w:fldChar w:fldCharType="begin"/>
      </w:r>
      <w:r w:rsidR="00AE645E" w:rsidRPr="00AE645E">
        <w:rPr>
          <w:b/>
          <w:bCs/>
          <w:sz w:val="20"/>
          <w:szCs w:val="20"/>
        </w:rPr>
        <w:instrText xml:space="preserve"> ADDIN ZOTERO_ITEM CSL_CITATION {"citationID":"3L6uvPFm","properties":{"formattedCitation":"(Samarawickrama &amp; Fernando, 2017)","plainCitation":"(Samarawickrama &amp; Fernando, 2017)","noteIndex":0},"citationItems":[{"id":47,"uris":["http://zotero.org/users/local/g8lD94u9/items/ZU3B5IXN"],"uri":["http://zotero.org/users/local/g8lD94u9/items/ZU3B5IXN"],"itemData":{"id":47,"type":"paper-conference","container-title":"2017 IEEE International Conference on Industrial and Information Systems (ICIIS)","DOI":"10.1109/ICIINFS.2017.8300345","event":"2017 IEEE International Conference on Industrial and Information Systems (ICIIS)","event-place":"Peradeniya","ISBN":"978-1-5386-1674-1","page":"1-6","publisher":"IEEE","publisher-place":"Peradeniya","source":"DOI.org (Crossref)","title":"A recurrent neural network approach in predicting daily stock prices an application to the Sri Lankan stock market","URL":"http://ieeexplore.ieee.org/document/8300345/","author":[{"family":"Samarawickrama","given":"A.J.P."},{"family":"Fernando","given":"T.G.I."}],"accessed":{"date-parts":[["2021",8,7]]},"issued":{"date-parts":[["2017",12]]}}}],"schema":"https://github.com/citation-style-language/schema/raw/master/csl-citation.json"} </w:instrText>
      </w:r>
      <w:r w:rsidR="00AE645E" w:rsidRPr="00AE645E">
        <w:rPr>
          <w:b/>
          <w:bCs/>
          <w:sz w:val="20"/>
          <w:szCs w:val="20"/>
        </w:rPr>
        <w:fldChar w:fldCharType="separate"/>
      </w:r>
      <w:r w:rsidR="00AE645E" w:rsidRPr="00AE645E">
        <w:rPr>
          <w:b/>
          <w:bCs/>
          <w:noProof/>
          <w:sz w:val="20"/>
          <w:szCs w:val="20"/>
        </w:rPr>
        <w:t>(Samarawickrama &amp; Fernando, 2017)</w:t>
      </w:r>
      <w:r w:rsidR="00AE645E" w:rsidRPr="00AE645E">
        <w:rPr>
          <w:b/>
          <w:bCs/>
          <w:sz w:val="20"/>
          <w:szCs w:val="20"/>
        </w:rPr>
        <w:fldChar w:fldCharType="end"/>
      </w:r>
    </w:p>
    <w:p w14:paraId="36AAEED7" w14:textId="77777777" w:rsidR="00CF3877" w:rsidRDefault="00CF3877" w:rsidP="001D540A">
      <w:pPr>
        <w:spacing w:line="360" w:lineRule="auto"/>
      </w:pPr>
      <w:r>
        <w:t>All the</w:t>
      </w:r>
      <w:r w:rsidRPr="00D554D3">
        <w:t xml:space="preserve"> 40 </w:t>
      </w:r>
      <w:r>
        <w:t>NN</w:t>
      </w:r>
      <w:r w:rsidRPr="00D554D3">
        <w:t xml:space="preserve"> models underwent 5000 rounds of training. So, for all of the networks, the halting condition was 5000 iterations.</w:t>
      </w:r>
    </w:p>
    <w:p w14:paraId="569991D5" w14:textId="77777777" w:rsidR="00CF3877" w:rsidRDefault="00CF3877" w:rsidP="00885828">
      <w:pPr>
        <w:spacing w:line="360" w:lineRule="auto"/>
      </w:pPr>
    </w:p>
    <w:p w14:paraId="6756352B" w14:textId="77777777" w:rsidR="00885828" w:rsidRDefault="00CF3877" w:rsidP="00885828">
      <w:pPr>
        <w:spacing w:line="360" w:lineRule="auto"/>
      </w:pPr>
      <w:r w:rsidRPr="00D554D3">
        <w:t xml:space="preserve">The test dataset was used to make predictions after training. MAPE </w:t>
      </w:r>
      <w:r w:rsidR="00766289">
        <w:t xml:space="preserve">and </w:t>
      </w:r>
      <w:r w:rsidR="00766289" w:rsidRPr="00D554D3">
        <w:t xml:space="preserve">MAD </w:t>
      </w:r>
      <w:r w:rsidRPr="00D554D3">
        <w:t>were calculated to quantify the accuracy of each neural network model in order to assess its performance. The model with the lowest MAPE</w:t>
      </w:r>
      <w:r w:rsidR="00766289">
        <w:t>/MAD</w:t>
      </w:r>
      <w:r w:rsidRPr="00D554D3">
        <w:t xml:space="preserve"> was deemed the best.</w:t>
      </w:r>
      <w:r>
        <w:t xml:space="preserve">                   </w:t>
      </w:r>
    </w:p>
    <w:p w14:paraId="5C7C8F83" w14:textId="7142A1E3" w:rsidR="00CF3877" w:rsidRDefault="00CF3877" w:rsidP="00885828">
      <w:pPr>
        <w:spacing w:line="360" w:lineRule="auto"/>
        <w:jc w:val="center"/>
      </w:pPr>
      <w:r>
        <w:rPr>
          <w:noProof/>
          <w:lang w:val="en-US" w:eastAsia="ja-JP"/>
        </w:rPr>
        <w:lastRenderedPageBreak/>
        <w:drawing>
          <wp:inline distT="0" distB="0" distL="0" distR="0" wp14:anchorId="2B671494" wp14:editId="2C8D3368">
            <wp:extent cx="4047063" cy="1100517"/>
            <wp:effectExtent l="0" t="0" r="4445" b="4445"/>
            <wp:docPr id="15" name="Picture 15"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4067283" cy="1106015"/>
                    </a:xfrm>
                    <a:prstGeom prst="rect">
                      <a:avLst/>
                    </a:prstGeom>
                  </pic:spPr>
                </pic:pic>
              </a:graphicData>
            </a:graphic>
          </wp:inline>
        </w:drawing>
      </w:r>
    </w:p>
    <w:p w14:paraId="319A8D73" w14:textId="77777777" w:rsidR="00CF3877" w:rsidRDefault="00CF3877" w:rsidP="001D540A">
      <w:pPr>
        <w:spacing w:line="360" w:lineRule="auto"/>
      </w:pPr>
      <w:r w:rsidRPr="00050F0F">
        <w:t>To compare projected prices to actual prices, the results from the tests were converted back to raw format.</w:t>
      </w:r>
    </w:p>
    <w:p w14:paraId="11314E18" w14:textId="77777777" w:rsidR="00CF3877" w:rsidRDefault="00CF3877" w:rsidP="001D540A">
      <w:pPr>
        <w:spacing w:line="360" w:lineRule="auto"/>
      </w:pPr>
    </w:p>
    <w:p w14:paraId="768B07B1" w14:textId="2A29E2A3" w:rsidR="00CF3877" w:rsidRPr="006C699E" w:rsidRDefault="00CF3877" w:rsidP="001D540A">
      <w:pPr>
        <w:spacing w:line="360" w:lineRule="auto"/>
        <w:rPr>
          <w:b/>
          <w:bCs/>
        </w:rPr>
      </w:pPr>
      <w:r w:rsidRPr="00DF0D60">
        <w:rPr>
          <w:b/>
          <w:bCs/>
        </w:rPr>
        <w:t>2.</w:t>
      </w:r>
      <w:r w:rsidR="00BC378C">
        <w:rPr>
          <w:b/>
          <w:bCs/>
        </w:rPr>
        <w:t>7</w:t>
      </w:r>
      <w:r w:rsidRPr="00DF0D60">
        <w:rPr>
          <w:b/>
          <w:bCs/>
        </w:rPr>
        <w:t>.</w:t>
      </w:r>
      <w:r>
        <w:rPr>
          <w:b/>
          <w:bCs/>
        </w:rPr>
        <w:t>3 Results</w:t>
      </w:r>
    </w:p>
    <w:p w14:paraId="4EB30344" w14:textId="4A8D7672" w:rsidR="00CF3877" w:rsidRDefault="00CF3877" w:rsidP="001D540A">
      <w:pPr>
        <w:spacing w:line="360" w:lineRule="auto"/>
      </w:pPr>
      <w:r w:rsidRPr="00050F0F">
        <w:t xml:space="preserve">When it comes to </w:t>
      </w:r>
      <w:r w:rsidR="00766289">
        <w:t>test</w:t>
      </w:r>
      <w:r w:rsidRPr="00050F0F">
        <w:t xml:space="preserve"> error (or </w:t>
      </w:r>
      <w:r w:rsidR="00766289">
        <w:t>forecast</w:t>
      </w:r>
      <w:r w:rsidRPr="00050F0F">
        <w:t xml:space="preserve"> error), </w:t>
      </w:r>
      <w:r w:rsidR="00766289">
        <w:t xml:space="preserve">we observed that </w:t>
      </w:r>
      <w:r w:rsidRPr="00050F0F">
        <w:t xml:space="preserve">MLP models yield the lowest </w:t>
      </w:r>
      <w:r w:rsidR="00766289">
        <w:t xml:space="preserve">and highest </w:t>
      </w:r>
      <w:r w:rsidRPr="00050F0F">
        <w:t>mistakes in this study. The finest feedforward networks have a predicting accuracy of around 99 percent. When compared to feedforward networks, SRNN and LSTM networks yield lesser mistakes on average, but on rare instances, the error is greater. GRU networks produce far greater predicting errors than the other two networks.</w:t>
      </w:r>
    </w:p>
    <w:p w14:paraId="44912C2F" w14:textId="77777777" w:rsidR="00CF3877" w:rsidRDefault="00CF3877" w:rsidP="001D540A">
      <w:pPr>
        <w:spacing w:line="360" w:lineRule="auto"/>
      </w:pPr>
    </w:p>
    <w:p w14:paraId="1058D0CF" w14:textId="51F92AFF" w:rsidR="00CF3877" w:rsidRDefault="00CF3877" w:rsidP="001D540A">
      <w:pPr>
        <w:spacing w:line="360" w:lineRule="auto"/>
      </w:pPr>
      <w:r w:rsidRPr="00B425C0">
        <w:t xml:space="preserve">In most research, </w:t>
      </w:r>
      <w:r w:rsidR="00766289">
        <w:t>RNN</w:t>
      </w:r>
      <w:r w:rsidRPr="00B425C0">
        <w:t xml:space="preserve"> models (particularly LSTM) g</w:t>
      </w:r>
      <w:r w:rsidR="00766289">
        <w:t>a</w:t>
      </w:r>
      <w:r w:rsidRPr="00B425C0">
        <w:t>ve the best results when incorporating the findings of prior investigations. MLP models, on the other hand, yield the greatest outcomes in this investigation. This is due to the fact that only data from the previous two days were used as inputs in this study. RNN models would give the best results if the number of previous days examined for input variable selection was increased.</w:t>
      </w:r>
    </w:p>
    <w:p w14:paraId="166CB6EF" w14:textId="01B62773" w:rsidR="00394463" w:rsidRDefault="00394463" w:rsidP="001D540A">
      <w:pPr>
        <w:spacing w:line="360" w:lineRule="auto"/>
      </w:pPr>
    </w:p>
    <w:p w14:paraId="44141F93" w14:textId="5B8F7936" w:rsidR="004D4392" w:rsidRPr="006C699E" w:rsidRDefault="005C353A" w:rsidP="001D540A">
      <w:pPr>
        <w:spacing w:line="360" w:lineRule="auto"/>
        <w:rPr>
          <w:b/>
          <w:bCs/>
        </w:rPr>
      </w:pPr>
      <w:r w:rsidRPr="00DF0D60">
        <w:rPr>
          <w:b/>
          <w:bCs/>
        </w:rPr>
        <w:t>2.</w:t>
      </w:r>
      <w:r>
        <w:rPr>
          <w:b/>
          <w:bCs/>
        </w:rPr>
        <w:t>7</w:t>
      </w:r>
      <w:r w:rsidRPr="00DF0D60">
        <w:rPr>
          <w:b/>
          <w:bCs/>
        </w:rPr>
        <w:t>.</w:t>
      </w:r>
      <w:r w:rsidR="00AD0465">
        <w:rPr>
          <w:b/>
          <w:bCs/>
        </w:rPr>
        <w:t>4 Research Gaps</w:t>
      </w:r>
    </w:p>
    <w:p w14:paraId="2C9BC5DB" w14:textId="4FD92E97" w:rsidR="005C353A" w:rsidRDefault="005C353A" w:rsidP="001D540A">
      <w:pPr>
        <w:spacing w:line="360" w:lineRule="auto"/>
      </w:pPr>
      <w:r w:rsidRPr="005C353A">
        <w:t xml:space="preserve">The efficacy of RNN-based LSTM is being eclipsed by Multilayer Perceptron models in this study since only data from the previous two days was used as input. </w:t>
      </w:r>
      <w:r>
        <w:t xml:space="preserve">If the dataset could have been expanded with more </w:t>
      </w:r>
      <w:r w:rsidR="00AD0465">
        <w:t>data points, the performance of RNNs should have been higher.</w:t>
      </w:r>
      <w:r>
        <w:t xml:space="preserve"> </w:t>
      </w:r>
      <w:r w:rsidRPr="005C353A">
        <w:t>Furthermore, this research is restricted to the three equities picked, which may have been more widely distributed.</w:t>
      </w:r>
    </w:p>
    <w:p w14:paraId="13619A93" w14:textId="77777777" w:rsidR="004D4392" w:rsidRDefault="004D4392" w:rsidP="001D540A">
      <w:pPr>
        <w:spacing w:line="360" w:lineRule="auto"/>
      </w:pPr>
    </w:p>
    <w:p w14:paraId="20246FCC" w14:textId="64BC3F56" w:rsidR="00BC378C" w:rsidRDefault="00BC378C" w:rsidP="001D540A">
      <w:pPr>
        <w:spacing w:line="360" w:lineRule="auto"/>
        <w:rPr>
          <w:b/>
          <w:bCs/>
        </w:rPr>
      </w:pPr>
      <w:r>
        <w:rPr>
          <w:b/>
          <w:bCs/>
        </w:rPr>
        <w:t xml:space="preserve">2.8 </w:t>
      </w:r>
      <w:r w:rsidRPr="00774C4A">
        <w:rPr>
          <w:b/>
          <w:bCs/>
        </w:rPr>
        <w:t>CNN-LSTM Neural Network Model for Quantitative Strategy Analysis in Stock Markets</w:t>
      </w:r>
      <w:r>
        <w:rPr>
          <w:b/>
          <w:bCs/>
        </w:rPr>
        <w:fldChar w:fldCharType="begin"/>
      </w:r>
      <w:r w:rsidR="004D4392">
        <w:rPr>
          <w:b/>
          <w:bCs/>
        </w:rPr>
        <w:instrText xml:space="preserve"> ADDIN ZOTERO_ITEM CSL_CITATION {"citationID":"cvuBuow0","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Pr>
          <w:b/>
          <w:bCs/>
        </w:rPr>
        <w:fldChar w:fldCharType="separate"/>
      </w:r>
      <w:r>
        <w:rPr>
          <w:b/>
          <w:bCs/>
          <w:noProof/>
        </w:rPr>
        <w:t>(Liu et al., 2017a)</w:t>
      </w:r>
      <w:r>
        <w:rPr>
          <w:b/>
          <w:bCs/>
        </w:rPr>
        <w:fldChar w:fldCharType="end"/>
      </w:r>
    </w:p>
    <w:p w14:paraId="5B0ED3FF" w14:textId="24D6BC68" w:rsidR="00BC378C" w:rsidRPr="006C699E" w:rsidRDefault="006C699E" w:rsidP="001D540A">
      <w:pPr>
        <w:spacing w:line="360" w:lineRule="auto"/>
        <w:rPr>
          <w:b/>
          <w:bCs/>
        </w:rPr>
      </w:pPr>
      <w:r>
        <w:rPr>
          <w:b/>
          <w:bCs/>
        </w:rPr>
        <w:t>2.8.1 Business Problem</w:t>
      </w:r>
    </w:p>
    <w:p w14:paraId="62E7CCFA" w14:textId="7E106704" w:rsidR="00BC378C" w:rsidRDefault="00BC378C" w:rsidP="001D540A">
      <w:pPr>
        <w:spacing w:line="360" w:lineRule="auto"/>
      </w:pPr>
      <w:r w:rsidRPr="008B5432">
        <w:t xml:space="preserve">The CNN and CNN-LSTM neural networks are used to model and analyze quantitative selection and quantitative timing strategy in stock markets in this article. The CNN is used methodically to create a quantitative stock selection approach, and then the LSTM is used to </w:t>
      </w:r>
      <w:r w:rsidRPr="008B5432">
        <w:lastRenderedPageBreak/>
        <w:t xml:space="preserve">create a quantitative timing strategy for increasing profits. </w:t>
      </w:r>
      <w:r w:rsidRPr="008A114F">
        <w:t>Experiments have shown that the CNN-LSTM model may be utilized to build quantitative strategies that outperform the Benchmark index.</w:t>
      </w:r>
    </w:p>
    <w:p w14:paraId="71AF8FDF" w14:textId="77777777" w:rsidR="00BC378C" w:rsidRDefault="00BC378C" w:rsidP="001D540A">
      <w:pPr>
        <w:spacing w:line="360" w:lineRule="auto"/>
      </w:pPr>
    </w:p>
    <w:p w14:paraId="70270B2D" w14:textId="35E31C2A" w:rsidR="00BC378C" w:rsidRPr="006C699E" w:rsidRDefault="006C699E" w:rsidP="001D540A">
      <w:pPr>
        <w:spacing w:line="360" w:lineRule="auto"/>
        <w:rPr>
          <w:b/>
          <w:bCs/>
        </w:rPr>
      </w:pPr>
      <w:r>
        <w:rPr>
          <w:b/>
          <w:bCs/>
        </w:rPr>
        <w:t>2.8.2 Research Methodology</w:t>
      </w:r>
    </w:p>
    <w:p w14:paraId="24E4A247" w14:textId="311497CD" w:rsidR="00BC378C" w:rsidRDefault="00BC378C" w:rsidP="001D540A">
      <w:pPr>
        <w:spacing w:line="360" w:lineRule="auto"/>
      </w:pPr>
      <w:r w:rsidRPr="00AD0C5D">
        <w:t xml:space="preserve">The CNN-LSTM </w:t>
      </w:r>
      <w:r w:rsidR="007F214D">
        <w:t>architecture</w:t>
      </w:r>
      <w:r w:rsidRPr="00AD0C5D">
        <w:t xml:space="preserve"> specifics</w:t>
      </w:r>
      <w:r w:rsidR="007F214D">
        <w:t xml:space="preserve"> and parameter details</w:t>
      </w:r>
      <w:r w:rsidRPr="00AD0C5D">
        <w:t xml:space="preserve"> are as follows:</w:t>
      </w:r>
    </w:p>
    <w:p w14:paraId="72324B0B" w14:textId="77777777" w:rsidR="00BC378C" w:rsidRDefault="00BC378C" w:rsidP="001D540A">
      <w:pPr>
        <w:spacing w:line="360" w:lineRule="auto"/>
      </w:pPr>
    </w:p>
    <w:p w14:paraId="0E75C941" w14:textId="543AE2F2" w:rsidR="00BC378C" w:rsidRDefault="00BC378C" w:rsidP="006C699E">
      <w:pPr>
        <w:spacing w:line="360" w:lineRule="auto"/>
        <w:jc w:val="center"/>
      </w:pPr>
      <w:r>
        <w:rPr>
          <w:noProof/>
          <w:lang w:val="en-US" w:eastAsia="ja-JP"/>
        </w:rPr>
        <w:drawing>
          <wp:inline distT="0" distB="0" distL="0" distR="0" wp14:anchorId="185E765B" wp14:editId="3E120447">
            <wp:extent cx="2458273" cy="3455719"/>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7509" cy="3482761"/>
                    </a:xfrm>
                    <a:prstGeom prst="rect">
                      <a:avLst/>
                    </a:prstGeom>
                  </pic:spPr>
                </pic:pic>
              </a:graphicData>
            </a:graphic>
          </wp:inline>
        </w:drawing>
      </w:r>
    </w:p>
    <w:p w14:paraId="508D82A3" w14:textId="737D226E" w:rsidR="00F97807" w:rsidRPr="000D53F1" w:rsidRDefault="001B1EEC" w:rsidP="000D53F1">
      <w:pPr>
        <w:spacing w:line="360" w:lineRule="auto"/>
        <w:jc w:val="center"/>
        <w:rPr>
          <w:b/>
          <w:bCs/>
          <w:sz w:val="16"/>
          <w:szCs w:val="16"/>
        </w:rPr>
      </w:pPr>
      <w:r w:rsidRPr="000D53F1">
        <w:rPr>
          <w:b/>
          <w:bCs/>
          <w:sz w:val="16"/>
          <w:szCs w:val="16"/>
        </w:rPr>
        <w:t>Fig 2.8.2.1 -</w:t>
      </w:r>
      <w:r w:rsidR="00F97807" w:rsidRPr="000D53F1">
        <w:rPr>
          <w:b/>
          <w:bCs/>
          <w:sz w:val="16"/>
          <w:szCs w:val="16"/>
        </w:rPr>
        <w:t xml:space="preserve"> </w:t>
      </w:r>
      <w:r w:rsidR="004D2421" w:rsidRPr="000D53F1">
        <w:rPr>
          <w:b/>
          <w:bCs/>
          <w:sz w:val="16"/>
          <w:szCs w:val="16"/>
        </w:rPr>
        <w:t>Methodology  Flowchart for CNN-LSTM</w:t>
      </w:r>
      <w:r w:rsidR="000D53F1" w:rsidRPr="000D53F1">
        <w:rPr>
          <w:b/>
          <w:bCs/>
          <w:sz w:val="16"/>
          <w:szCs w:val="16"/>
        </w:rPr>
        <w:fldChar w:fldCharType="begin"/>
      </w:r>
      <w:r w:rsidR="000D53F1" w:rsidRPr="000D53F1">
        <w:rPr>
          <w:b/>
          <w:bCs/>
          <w:sz w:val="16"/>
          <w:szCs w:val="16"/>
        </w:rPr>
        <w:instrText xml:space="preserve"> ADDIN ZOTERO_ITEM CSL_CITATION {"citationID":"cvuBuow0","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Liu et al., 2017a)</w:t>
      </w:r>
      <w:r w:rsidR="000D53F1" w:rsidRPr="000D53F1">
        <w:rPr>
          <w:b/>
          <w:bCs/>
          <w:sz w:val="16"/>
          <w:szCs w:val="16"/>
        </w:rPr>
        <w:fldChar w:fldCharType="end"/>
      </w:r>
    </w:p>
    <w:p w14:paraId="57B67796" w14:textId="77777777" w:rsidR="00BC378C" w:rsidRDefault="00BC378C" w:rsidP="001D540A">
      <w:pPr>
        <w:spacing w:line="360" w:lineRule="auto"/>
      </w:pPr>
      <w:r>
        <w:t xml:space="preserve">                                    </w:t>
      </w:r>
      <w:r>
        <w:rPr>
          <w:noProof/>
          <w:lang w:val="en-US" w:eastAsia="ja-JP"/>
        </w:rPr>
        <w:drawing>
          <wp:inline distT="0" distB="0" distL="0" distR="0" wp14:anchorId="466BB5AF" wp14:editId="2D25C308">
            <wp:extent cx="3048000" cy="1816100"/>
            <wp:effectExtent l="0" t="0" r="0" b="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48000" cy="1816100"/>
                    </a:xfrm>
                    <a:prstGeom prst="rect">
                      <a:avLst/>
                    </a:prstGeom>
                  </pic:spPr>
                </pic:pic>
              </a:graphicData>
            </a:graphic>
          </wp:inline>
        </w:drawing>
      </w:r>
    </w:p>
    <w:p w14:paraId="0E169F72" w14:textId="05A7210D" w:rsidR="00BC378C" w:rsidRPr="00AE645E" w:rsidRDefault="00E44820" w:rsidP="000D53F1">
      <w:pPr>
        <w:spacing w:before="100" w:beforeAutospacing="1" w:after="100" w:afterAutospacing="1" w:line="360" w:lineRule="auto"/>
        <w:jc w:val="center"/>
        <w:rPr>
          <w:b/>
          <w:bCs/>
          <w:sz w:val="18"/>
          <w:szCs w:val="18"/>
        </w:rPr>
      </w:pPr>
      <w:r w:rsidRPr="00AE645E">
        <w:rPr>
          <w:b/>
          <w:bCs/>
          <w:sz w:val="18"/>
          <w:szCs w:val="18"/>
        </w:rPr>
        <w:t xml:space="preserve">Table </w:t>
      </w:r>
      <w:r w:rsidR="00567ACE" w:rsidRPr="00AE645E">
        <w:rPr>
          <w:b/>
          <w:bCs/>
          <w:sz w:val="18"/>
          <w:szCs w:val="18"/>
        </w:rPr>
        <w:t>2.8.2.1 -</w:t>
      </w:r>
      <w:r w:rsidR="00BC378C" w:rsidRPr="00AE645E">
        <w:rPr>
          <w:b/>
          <w:bCs/>
          <w:sz w:val="18"/>
          <w:szCs w:val="18"/>
        </w:rPr>
        <w:t xml:space="preserve"> CNN-LSTM Parameter Details</w:t>
      </w:r>
      <w:r w:rsidR="00AE645E" w:rsidRPr="00AE645E">
        <w:rPr>
          <w:b/>
          <w:bCs/>
          <w:sz w:val="18"/>
          <w:szCs w:val="18"/>
        </w:rPr>
        <w:fldChar w:fldCharType="begin"/>
      </w:r>
      <w:r w:rsidR="00AE645E" w:rsidRPr="00AE645E">
        <w:rPr>
          <w:b/>
          <w:bCs/>
          <w:sz w:val="18"/>
          <w:szCs w:val="18"/>
        </w:rPr>
        <w:instrText xml:space="preserve"> ADDIN ZOTERO_ITEM CSL_CITATION {"citationID":"cvuBuow0","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sidR="00AE645E" w:rsidRPr="00AE645E">
        <w:rPr>
          <w:b/>
          <w:bCs/>
          <w:sz w:val="18"/>
          <w:szCs w:val="18"/>
        </w:rPr>
        <w:fldChar w:fldCharType="separate"/>
      </w:r>
      <w:r w:rsidR="00AE645E" w:rsidRPr="00AE645E">
        <w:rPr>
          <w:b/>
          <w:bCs/>
          <w:noProof/>
          <w:sz w:val="18"/>
          <w:szCs w:val="18"/>
        </w:rPr>
        <w:t>(Liu et al., 2017a)</w:t>
      </w:r>
      <w:r w:rsidR="00AE645E" w:rsidRPr="00AE645E">
        <w:rPr>
          <w:b/>
          <w:bCs/>
          <w:sz w:val="18"/>
          <w:szCs w:val="18"/>
        </w:rPr>
        <w:fldChar w:fldCharType="end"/>
      </w:r>
    </w:p>
    <w:p w14:paraId="14EF85C0" w14:textId="77777777" w:rsidR="00BC378C" w:rsidRDefault="00BC378C" w:rsidP="001D540A">
      <w:pPr>
        <w:spacing w:line="360" w:lineRule="auto"/>
      </w:pPr>
      <w:r w:rsidRPr="00AD0C5D">
        <w:t xml:space="preserve">When necessary, data was subjected to z-score normalization. The training data spans the years 2007-1-1 to 2013-12-31, whereas the testing data spans the years 2014-1-1 to 2017-3-31. Only the characteristics that will be input into the neural network are chosen, and the </w:t>
      </w:r>
      <w:r w:rsidRPr="00AD0C5D">
        <w:lastRenderedPageBreak/>
        <w:t>neural network is trained with random weights</w:t>
      </w:r>
      <w:r>
        <w:t xml:space="preserve"> and biases</w:t>
      </w:r>
      <w:r w:rsidRPr="00AD0C5D">
        <w:t xml:space="preserve">. The LSTM component of the CNN-LSTM model is made up of consecutive layers, 1 LSTM layer, </w:t>
      </w:r>
      <w:r>
        <w:t>followed by</w:t>
      </w:r>
      <w:r w:rsidRPr="00AD0C5D">
        <w:t xml:space="preserve"> a dense layer.</w:t>
      </w:r>
      <w:r>
        <w:t xml:space="preserve"> Activation function used for dense layer is Tanh</w:t>
      </w:r>
    </w:p>
    <w:p w14:paraId="43EAC61B" w14:textId="77777777" w:rsidR="00BC378C" w:rsidRDefault="00BC378C" w:rsidP="001D540A">
      <w:pPr>
        <w:spacing w:line="360" w:lineRule="auto"/>
      </w:pPr>
    </w:p>
    <w:p w14:paraId="529F666D" w14:textId="0EF75B9E" w:rsidR="00BC378C" w:rsidRDefault="00BC378C" w:rsidP="001D540A">
      <w:pPr>
        <w:spacing w:line="360" w:lineRule="auto"/>
      </w:pPr>
      <w:r w:rsidRPr="00F35C60">
        <w:t xml:space="preserve">The dropout parameter is introduced to the CNN-LSTM model, and </w:t>
      </w:r>
      <w:r w:rsidR="008C0042">
        <w:t>t</w:t>
      </w:r>
      <w:r w:rsidR="008C0042" w:rsidRPr="008C0042">
        <w:t>o avoid overfitting the model, the regularization term is added to the weight.</w:t>
      </w:r>
    </w:p>
    <w:p w14:paraId="42827139" w14:textId="77777777" w:rsidR="008C0042" w:rsidRDefault="008C0042" w:rsidP="001D540A">
      <w:pPr>
        <w:spacing w:line="360" w:lineRule="auto"/>
      </w:pPr>
    </w:p>
    <w:p w14:paraId="721278C0" w14:textId="43F51A70" w:rsidR="00BC378C" w:rsidRDefault="00BC378C" w:rsidP="001D540A">
      <w:pPr>
        <w:spacing w:line="360" w:lineRule="auto"/>
        <w:rPr>
          <w:noProof/>
        </w:rPr>
      </w:pPr>
      <w:r w:rsidRPr="00F915EB">
        <w:t>We purchase and hold for 5 days when the LSTM projected value equals 1, then update the number of held days to 5 and hold for another 5 days.</w:t>
      </w:r>
      <w:r>
        <w:t xml:space="preserve"> </w:t>
      </w:r>
      <w:r w:rsidRPr="00F915EB">
        <w:t xml:space="preserve">If the predictive value </w:t>
      </w:r>
      <w:r w:rsidR="00882688">
        <w:t xml:space="preserve">of LSTM </w:t>
      </w:r>
      <w:r w:rsidRPr="00F915EB">
        <w:t>is equal to -1, it will continue to maintain short positions; previously held shares will have their number of held days decreased by one; and if the number of held days is equal to 0, the share will be sold.</w:t>
      </w:r>
    </w:p>
    <w:p w14:paraId="0075CC81" w14:textId="77777777" w:rsidR="006C699E" w:rsidRDefault="006C699E" w:rsidP="001D540A">
      <w:pPr>
        <w:spacing w:line="360" w:lineRule="auto"/>
        <w:rPr>
          <w:noProof/>
        </w:rPr>
      </w:pPr>
    </w:p>
    <w:p w14:paraId="68BC9F7D" w14:textId="03D42C36" w:rsidR="00BC378C" w:rsidRPr="006C699E" w:rsidRDefault="00BC378C" w:rsidP="001D540A">
      <w:pPr>
        <w:spacing w:line="360" w:lineRule="auto"/>
        <w:rPr>
          <w:b/>
          <w:bCs/>
        </w:rPr>
      </w:pPr>
      <w:r w:rsidRPr="00DF0D60">
        <w:rPr>
          <w:b/>
          <w:bCs/>
        </w:rPr>
        <w:t>2.</w:t>
      </w:r>
      <w:r>
        <w:rPr>
          <w:b/>
          <w:bCs/>
        </w:rPr>
        <w:t>8</w:t>
      </w:r>
      <w:r w:rsidRPr="00DF0D60">
        <w:rPr>
          <w:b/>
          <w:bCs/>
        </w:rPr>
        <w:t>.</w:t>
      </w:r>
      <w:r>
        <w:rPr>
          <w:b/>
          <w:bCs/>
        </w:rPr>
        <w:t>3 Results</w:t>
      </w:r>
    </w:p>
    <w:p w14:paraId="273F6344" w14:textId="0FFC5F88" w:rsidR="00BC378C" w:rsidRDefault="00BC378C" w:rsidP="006C699E">
      <w:pPr>
        <w:spacing w:line="360" w:lineRule="auto"/>
        <w:jc w:val="center"/>
        <w:rPr>
          <w:noProof/>
        </w:rPr>
      </w:pPr>
      <w:r>
        <w:rPr>
          <w:noProof/>
          <w:lang w:val="en-US" w:eastAsia="ja-JP"/>
        </w:rPr>
        <w:drawing>
          <wp:inline distT="0" distB="0" distL="0" distR="0" wp14:anchorId="1CB7D630" wp14:editId="79E9B0CA">
            <wp:extent cx="4067299" cy="1702435"/>
            <wp:effectExtent l="0" t="0" r="9525"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325431" cy="1810480"/>
                    </a:xfrm>
                    <a:prstGeom prst="rect">
                      <a:avLst/>
                    </a:prstGeom>
                  </pic:spPr>
                </pic:pic>
              </a:graphicData>
            </a:graphic>
          </wp:inline>
        </w:drawing>
      </w:r>
    </w:p>
    <w:p w14:paraId="45CFEDE9" w14:textId="3B5531BD" w:rsidR="00BC378C" w:rsidRPr="000D53F1" w:rsidRDefault="004D2421" w:rsidP="000D53F1">
      <w:pPr>
        <w:spacing w:line="360" w:lineRule="auto"/>
        <w:jc w:val="center"/>
        <w:rPr>
          <w:b/>
          <w:bCs/>
          <w:noProof/>
          <w:sz w:val="16"/>
          <w:szCs w:val="16"/>
        </w:rPr>
      </w:pPr>
      <w:r w:rsidRPr="000D53F1">
        <w:rPr>
          <w:b/>
          <w:bCs/>
          <w:noProof/>
          <w:sz w:val="16"/>
          <w:szCs w:val="16"/>
        </w:rPr>
        <w:t xml:space="preserve">Fig </w:t>
      </w:r>
      <w:r w:rsidR="00FC3481" w:rsidRPr="000D53F1">
        <w:rPr>
          <w:b/>
          <w:bCs/>
          <w:noProof/>
          <w:sz w:val="16"/>
          <w:szCs w:val="16"/>
        </w:rPr>
        <w:t>2.</w:t>
      </w:r>
      <w:r w:rsidRPr="000D53F1">
        <w:rPr>
          <w:b/>
          <w:bCs/>
          <w:noProof/>
          <w:sz w:val="16"/>
          <w:szCs w:val="16"/>
        </w:rPr>
        <w:t>8</w:t>
      </w:r>
      <w:r w:rsidR="00FC3481" w:rsidRPr="000D53F1">
        <w:rPr>
          <w:b/>
          <w:bCs/>
          <w:noProof/>
          <w:sz w:val="16"/>
          <w:szCs w:val="16"/>
        </w:rPr>
        <w:t>.3.1 -</w:t>
      </w:r>
      <w:r w:rsidRPr="000D53F1">
        <w:rPr>
          <w:b/>
          <w:bCs/>
          <w:noProof/>
          <w:sz w:val="16"/>
          <w:szCs w:val="16"/>
        </w:rPr>
        <w:t xml:space="preserve"> CNN-LSTM vs Benchmark net value curves</w:t>
      </w:r>
      <w:r w:rsidR="000D53F1" w:rsidRPr="000D53F1">
        <w:rPr>
          <w:b/>
          <w:bCs/>
          <w:sz w:val="16"/>
          <w:szCs w:val="16"/>
        </w:rPr>
        <w:fldChar w:fldCharType="begin"/>
      </w:r>
      <w:r w:rsidR="000D53F1" w:rsidRPr="000D53F1">
        <w:rPr>
          <w:b/>
          <w:bCs/>
          <w:sz w:val="16"/>
          <w:szCs w:val="16"/>
        </w:rPr>
        <w:instrText xml:space="preserve"> ADDIN ZOTERO_ITEM CSL_CITATION {"citationID":"cvuBuow0","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Liu et al., 2017a)</w:t>
      </w:r>
      <w:r w:rsidR="000D53F1" w:rsidRPr="000D53F1">
        <w:rPr>
          <w:b/>
          <w:bCs/>
          <w:sz w:val="16"/>
          <w:szCs w:val="16"/>
        </w:rPr>
        <w:fldChar w:fldCharType="end"/>
      </w:r>
    </w:p>
    <w:p w14:paraId="54E6E50D" w14:textId="20CC690F" w:rsidR="00BC378C" w:rsidRDefault="00BC378C" w:rsidP="006C699E">
      <w:pPr>
        <w:spacing w:line="360" w:lineRule="auto"/>
        <w:jc w:val="center"/>
        <w:rPr>
          <w:noProof/>
        </w:rPr>
      </w:pPr>
      <w:r>
        <w:rPr>
          <w:noProof/>
          <w:lang w:val="en-US" w:eastAsia="ja-JP"/>
        </w:rPr>
        <w:drawing>
          <wp:inline distT="0" distB="0" distL="0" distR="0" wp14:anchorId="541282A1" wp14:editId="652A31A1">
            <wp:extent cx="2755900" cy="673100"/>
            <wp:effectExtent l="0" t="0" r="0" b="0"/>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55900" cy="673100"/>
                    </a:xfrm>
                    <a:prstGeom prst="rect">
                      <a:avLst/>
                    </a:prstGeom>
                  </pic:spPr>
                </pic:pic>
              </a:graphicData>
            </a:graphic>
          </wp:inline>
        </w:drawing>
      </w:r>
    </w:p>
    <w:p w14:paraId="253C693F" w14:textId="3D353CE3" w:rsidR="00E44820" w:rsidRPr="00AE645E" w:rsidRDefault="00E44820" w:rsidP="006C699E">
      <w:pPr>
        <w:spacing w:line="360" w:lineRule="auto"/>
        <w:jc w:val="center"/>
        <w:rPr>
          <w:b/>
          <w:bCs/>
          <w:noProof/>
          <w:sz w:val="18"/>
          <w:szCs w:val="18"/>
        </w:rPr>
      </w:pPr>
      <w:r w:rsidRPr="00AE645E">
        <w:rPr>
          <w:b/>
          <w:bCs/>
          <w:noProof/>
          <w:sz w:val="18"/>
          <w:szCs w:val="18"/>
        </w:rPr>
        <w:t xml:space="preserve">Table </w:t>
      </w:r>
      <w:r w:rsidR="001B1EEC" w:rsidRPr="00AE645E">
        <w:rPr>
          <w:b/>
          <w:bCs/>
          <w:noProof/>
          <w:sz w:val="18"/>
          <w:szCs w:val="18"/>
        </w:rPr>
        <w:t>2.8.3.1 -</w:t>
      </w:r>
      <w:r w:rsidRPr="00AE645E">
        <w:rPr>
          <w:b/>
          <w:bCs/>
          <w:noProof/>
          <w:sz w:val="18"/>
          <w:szCs w:val="18"/>
        </w:rPr>
        <w:t xml:space="preserve"> CNN-LSTM vs Benchmark</w:t>
      </w:r>
      <w:r w:rsidR="00AE645E" w:rsidRPr="00AE645E">
        <w:rPr>
          <w:b/>
          <w:bCs/>
          <w:sz w:val="18"/>
          <w:szCs w:val="18"/>
        </w:rPr>
        <w:fldChar w:fldCharType="begin"/>
      </w:r>
      <w:r w:rsidR="00AE645E" w:rsidRPr="00AE645E">
        <w:rPr>
          <w:b/>
          <w:bCs/>
          <w:sz w:val="18"/>
          <w:szCs w:val="18"/>
        </w:rPr>
        <w:instrText xml:space="preserve"> ADDIN ZOTERO_ITEM CSL_CITATION {"citationID":"cvuBuow0","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sidR="00AE645E" w:rsidRPr="00AE645E">
        <w:rPr>
          <w:b/>
          <w:bCs/>
          <w:sz w:val="18"/>
          <w:szCs w:val="18"/>
        </w:rPr>
        <w:fldChar w:fldCharType="separate"/>
      </w:r>
      <w:r w:rsidR="00AE645E" w:rsidRPr="00AE645E">
        <w:rPr>
          <w:b/>
          <w:bCs/>
          <w:noProof/>
          <w:sz w:val="18"/>
          <w:szCs w:val="18"/>
        </w:rPr>
        <w:t>(Liu et al., 2017a)</w:t>
      </w:r>
      <w:r w:rsidR="00AE645E" w:rsidRPr="00AE645E">
        <w:rPr>
          <w:b/>
          <w:bCs/>
          <w:sz w:val="18"/>
          <w:szCs w:val="18"/>
        </w:rPr>
        <w:fldChar w:fldCharType="end"/>
      </w:r>
    </w:p>
    <w:p w14:paraId="38EE02A8" w14:textId="77777777" w:rsidR="00BC378C" w:rsidRDefault="00BC378C" w:rsidP="001D540A">
      <w:pPr>
        <w:spacing w:line="360" w:lineRule="auto"/>
        <w:rPr>
          <w:noProof/>
        </w:rPr>
      </w:pPr>
    </w:p>
    <w:p w14:paraId="1DE8C631" w14:textId="77777777" w:rsidR="00BC378C" w:rsidRDefault="00BC378C" w:rsidP="001D540A">
      <w:pPr>
        <w:spacing w:line="360" w:lineRule="auto"/>
      </w:pPr>
      <w:r w:rsidRPr="004F4167">
        <w:t>Our CNN-LSTM model's net value, rate of return, and maximum retracement are compared to the Benchmark index.</w:t>
      </w:r>
    </w:p>
    <w:p w14:paraId="06081381" w14:textId="77777777" w:rsidR="00BC378C" w:rsidRDefault="00BC378C" w:rsidP="001D540A">
      <w:pPr>
        <w:spacing w:line="360" w:lineRule="auto"/>
      </w:pPr>
    </w:p>
    <w:p w14:paraId="7EE0FD32" w14:textId="538C3CD0" w:rsidR="00BC378C" w:rsidRDefault="00BC378C" w:rsidP="001D540A">
      <w:pPr>
        <w:spacing w:line="360" w:lineRule="auto"/>
      </w:pPr>
      <w:r w:rsidRPr="004F4167">
        <w:t xml:space="preserve">The net value curves show a considerable qualitative improvement in the performances. The greatest retracement of CNN-LSTM is reasonable during a stock market crisis. Our CNN-LSTM model's annual return </w:t>
      </w:r>
      <w:r>
        <w:t xml:space="preserve">rate </w:t>
      </w:r>
      <w:r w:rsidRPr="004F4167">
        <w:t xml:space="preserve">is 2.5 times that of the Benchmark index's annualized rate of return. Meanwhile, the CNN-LSTM model's maximum retracement is 56% of the </w:t>
      </w:r>
      <w:r w:rsidRPr="004F4167">
        <w:lastRenderedPageBreak/>
        <w:t>Benchmark index's maximum retracement. The trials demonstrate that CNN-LSTM model is economical and that the return</w:t>
      </w:r>
      <w:r>
        <w:t>s</w:t>
      </w:r>
      <w:r w:rsidRPr="004F4167">
        <w:t xml:space="preserve"> </w:t>
      </w:r>
      <w:r>
        <w:t>are</w:t>
      </w:r>
      <w:r w:rsidRPr="004F4167">
        <w:t xml:space="preserve"> outstanding, as well as the algorithm's resilience and practicability.</w:t>
      </w:r>
    </w:p>
    <w:p w14:paraId="7356D229" w14:textId="77777777" w:rsidR="00BC3264" w:rsidRDefault="00BC3264" w:rsidP="001D540A">
      <w:pPr>
        <w:spacing w:line="360" w:lineRule="auto"/>
      </w:pPr>
    </w:p>
    <w:p w14:paraId="64C9711E" w14:textId="4549A8F2" w:rsidR="00BC3264" w:rsidRPr="006C699E" w:rsidRDefault="00BC3264" w:rsidP="001D540A">
      <w:pPr>
        <w:spacing w:line="360" w:lineRule="auto"/>
        <w:rPr>
          <w:b/>
          <w:bCs/>
        </w:rPr>
      </w:pPr>
      <w:r w:rsidRPr="00DF0D60">
        <w:rPr>
          <w:b/>
          <w:bCs/>
        </w:rPr>
        <w:t>2.</w:t>
      </w:r>
      <w:r>
        <w:rPr>
          <w:b/>
          <w:bCs/>
        </w:rPr>
        <w:t>8</w:t>
      </w:r>
      <w:r w:rsidRPr="00DF0D60">
        <w:rPr>
          <w:b/>
          <w:bCs/>
        </w:rPr>
        <w:t>.</w:t>
      </w:r>
      <w:r>
        <w:rPr>
          <w:b/>
          <w:bCs/>
        </w:rPr>
        <w:t>4 Research Gaps</w:t>
      </w:r>
    </w:p>
    <w:p w14:paraId="5B08879A" w14:textId="06A02AFC" w:rsidR="00394463" w:rsidRDefault="00171A74" w:rsidP="001D540A">
      <w:pPr>
        <w:spacing w:line="360" w:lineRule="auto"/>
      </w:pPr>
      <w:r w:rsidRPr="00171A74">
        <w:t>Despite the fact that the model-building process has been given, the dataset specifics have not been well clarified. In order for the study's results and conclusion to be more understandable, the details of the chosen financial asset should have been made explicit.</w:t>
      </w:r>
    </w:p>
    <w:p w14:paraId="499DC250" w14:textId="77777777" w:rsidR="00171A74" w:rsidRDefault="00171A74" w:rsidP="001D540A">
      <w:pPr>
        <w:spacing w:line="360" w:lineRule="auto"/>
      </w:pPr>
    </w:p>
    <w:p w14:paraId="66D479AC" w14:textId="7370B12B" w:rsidR="00394463" w:rsidRDefault="00A906BA" w:rsidP="001D540A">
      <w:pPr>
        <w:spacing w:line="360" w:lineRule="auto"/>
        <w:rPr>
          <w:b/>
          <w:bCs/>
        </w:rPr>
      </w:pPr>
      <w:r>
        <w:rPr>
          <w:b/>
          <w:bCs/>
        </w:rPr>
        <w:t>2.</w:t>
      </w:r>
      <w:r w:rsidR="00BC378C">
        <w:rPr>
          <w:b/>
          <w:bCs/>
        </w:rPr>
        <w:t>9</w:t>
      </w:r>
      <w:r>
        <w:rPr>
          <w:b/>
          <w:bCs/>
        </w:rPr>
        <w:t xml:space="preserve"> </w:t>
      </w:r>
      <w:r w:rsidR="00394463" w:rsidRPr="00394463">
        <w:rPr>
          <w:b/>
          <w:bCs/>
        </w:rPr>
        <w:t>Deep and Wide Neural Networks on Multiple sets of</w:t>
      </w:r>
      <w:r w:rsidR="00394463">
        <w:rPr>
          <w:b/>
          <w:bCs/>
        </w:rPr>
        <w:t xml:space="preserve"> </w:t>
      </w:r>
      <w:r w:rsidR="00394463" w:rsidRPr="00394463">
        <w:rPr>
          <w:b/>
          <w:bCs/>
        </w:rPr>
        <w:t>Temporal data with</w:t>
      </w:r>
      <w:r w:rsidR="00394463">
        <w:rPr>
          <w:b/>
          <w:bCs/>
        </w:rPr>
        <w:t xml:space="preserve"> </w:t>
      </w:r>
      <w:r w:rsidR="00394463" w:rsidRPr="00394463">
        <w:rPr>
          <w:b/>
          <w:bCs/>
        </w:rPr>
        <w:t>Correlation</w:t>
      </w:r>
      <w:r w:rsidR="004E4B01">
        <w:rPr>
          <w:b/>
          <w:bCs/>
        </w:rPr>
        <w:fldChar w:fldCharType="begin"/>
      </w:r>
      <w:r w:rsidR="004D4392">
        <w:rPr>
          <w:b/>
          <w:bCs/>
        </w:rPr>
        <w:instrText xml:space="preserve"> ADDIN ZOTERO_ITEM CSL_CITATION {"citationID":"t4CvNLEG","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sidR="004E4B01">
        <w:rPr>
          <w:b/>
          <w:bCs/>
        </w:rPr>
        <w:fldChar w:fldCharType="separate"/>
      </w:r>
      <w:r w:rsidR="004E4B01">
        <w:rPr>
          <w:b/>
          <w:bCs/>
          <w:noProof/>
        </w:rPr>
        <w:t>(Yuan et al., 2018a)</w:t>
      </w:r>
      <w:r w:rsidR="004E4B01">
        <w:rPr>
          <w:b/>
          <w:bCs/>
        </w:rPr>
        <w:fldChar w:fldCharType="end"/>
      </w:r>
    </w:p>
    <w:p w14:paraId="16FB9A04" w14:textId="762B3A83" w:rsidR="00A906BA" w:rsidRPr="006C699E" w:rsidRDefault="00A906BA" w:rsidP="001D540A">
      <w:pPr>
        <w:spacing w:line="360" w:lineRule="auto"/>
        <w:rPr>
          <w:b/>
          <w:bCs/>
        </w:rPr>
      </w:pPr>
      <w:r>
        <w:rPr>
          <w:b/>
          <w:bCs/>
        </w:rPr>
        <w:t>2.</w:t>
      </w:r>
      <w:r w:rsidR="00BC378C">
        <w:rPr>
          <w:b/>
          <w:bCs/>
        </w:rPr>
        <w:t>9</w:t>
      </w:r>
      <w:r w:rsidR="006C699E">
        <w:rPr>
          <w:b/>
          <w:bCs/>
        </w:rPr>
        <w:t>.1 Business Problem</w:t>
      </w:r>
    </w:p>
    <w:p w14:paraId="2BE1042C" w14:textId="659F57AB" w:rsidR="0047226C" w:rsidRDefault="005E5BD6" w:rsidP="001D540A">
      <w:pPr>
        <w:spacing w:line="360" w:lineRule="auto"/>
      </w:pPr>
      <w:r w:rsidRPr="005E5BD6">
        <w:t>DWNNs are presented in this paper, which can analyze temporal input in depth (time step) while extracting the correlation feature in the breadth direction</w:t>
      </w:r>
      <w:r w:rsidR="00046250">
        <w:t>.</w:t>
      </w:r>
      <w:r>
        <w:t xml:space="preserve"> </w:t>
      </w:r>
      <w:r w:rsidR="00046250" w:rsidRPr="00046250">
        <w:t>For our research, we use stock market data, which has an interesting correlation pattern. According to empirical data, DWNNs perform 30 percent better than regular RNNs in terms of performance.</w:t>
      </w:r>
    </w:p>
    <w:p w14:paraId="2CF3218D" w14:textId="77777777" w:rsidR="00046250" w:rsidRDefault="00046250" w:rsidP="001D540A">
      <w:pPr>
        <w:spacing w:line="360" w:lineRule="auto"/>
      </w:pPr>
    </w:p>
    <w:p w14:paraId="7F5E24F6" w14:textId="323FD32D" w:rsidR="0047226C" w:rsidRDefault="0047226C" w:rsidP="001D540A">
      <w:pPr>
        <w:spacing w:line="360" w:lineRule="auto"/>
      </w:pPr>
      <w:r>
        <w:t>The concept of integrating</w:t>
      </w:r>
      <w:r w:rsidR="00361D52">
        <w:t xml:space="preserve"> </w:t>
      </w:r>
      <w:r>
        <w:t xml:space="preserve">DNNs, </w:t>
      </w:r>
      <w:r w:rsidR="00361D52">
        <w:t xml:space="preserve">LSTMs, CNNs </w:t>
      </w:r>
      <w:r>
        <w:t xml:space="preserve">and other neural models has been discussed in the past. However, the models in this research were trained individually, and the previous outputs were combined using a combination layer. The model is being developed further based on its foundation, which combines LSTMs, </w:t>
      </w:r>
      <w:r w:rsidR="00046250">
        <w:t>DNNs and CNNs</w:t>
      </w:r>
      <w:r>
        <w:t xml:space="preserve"> into a single model that can be trained </w:t>
      </w:r>
      <w:r w:rsidR="00046250">
        <w:t>parallelly</w:t>
      </w:r>
      <w:r>
        <w:t>.</w:t>
      </w:r>
    </w:p>
    <w:p w14:paraId="2CB1586A" w14:textId="77777777" w:rsidR="0047226C" w:rsidRDefault="0047226C" w:rsidP="001D540A">
      <w:pPr>
        <w:spacing w:line="360" w:lineRule="auto"/>
      </w:pPr>
    </w:p>
    <w:p w14:paraId="5EA09B01" w14:textId="42B16DB4" w:rsidR="0047226C" w:rsidRDefault="00046250" w:rsidP="001D540A">
      <w:pPr>
        <w:spacing w:line="360" w:lineRule="auto"/>
      </w:pPr>
      <w:r w:rsidRPr="00046250">
        <w:t xml:space="preserve">The merger of several neural models is based on feeding better features to LSTMs as input, which can </w:t>
      </w:r>
      <w:r w:rsidR="008C0042">
        <w:t>optimize</w:t>
      </w:r>
      <w:r w:rsidRPr="00046250">
        <w:t xml:space="preserve"> the performance of </w:t>
      </w:r>
      <w:r w:rsidR="008C0042">
        <w:t>RNNs</w:t>
      </w:r>
      <w:r w:rsidRPr="00046250">
        <w:t xml:space="preserve"> while lowering the spectrum variance of </w:t>
      </w:r>
      <w:r w:rsidR="008C0042">
        <w:t>CNNs</w:t>
      </w:r>
      <w:r w:rsidRPr="00046250">
        <w:t>.</w:t>
      </w:r>
      <w:r>
        <w:t xml:space="preserve"> </w:t>
      </w:r>
      <w:r w:rsidRPr="00046250">
        <w:t>As a consequence, the author introduces CLDNN, a system that imports input data into CNN layers for enhanced feature extraction, then implements LSTMs depending on the feature, and lastly outputs output using fully connected DNNs.</w:t>
      </w:r>
      <w:r>
        <w:t xml:space="preserve"> </w:t>
      </w:r>
      <w:r w:rsidRPr="00046250">
        <w:t xml:space="preserve">The CNN-BLSTM presented in the article combines RNNs </w:t>
      </w:r>
      <w:r w:rsidR="00ED2CA2">
        <w:t xml:space="preserve">and CNNs </w:t>
      </w:r>
      <w:r w:rsidRPr="00046250">
        <w:t xml:space="preserve">to increase performance. According to these research, combining RNNs, </w:t>
      </w:r>
      <w:r w:rsidR="00ED2CA2">
        <w:t xml:space="preserve">CNNs </w:t>
      </w:r>
      <w:r w:rsidRPr="00046250">
        <w:t xml:space="preserve">and other </w:t>
      </w:r>
      <w:r w:rsidR="00ED2CA2">
        <w:t>NN</w:t>
      </w:r>
      <w:r w:rsidRPr="00046250">
        <w:t xml:space="preserve"> models is a viable option.</w:t>
      </w:r>
      <w:r>
        <w:t xml:space="preserve"> </w:t>
      </w:r>
    </w:p>
    <w:p w14:paraId="64CD43EB" w14:textId="31B36CC8" w:rsidR="00925E17" w:rsidRDefault="00925E17" w:rsidP="001D540A">
      <w:pPr>
        <w:spacing w:line="360" w:lineRule="auto"/>
      </w:pPr>
    </w:p>
    <w:p w14:paraId="7CB06C9A" w14:textId="3E5D91F0" w:rsidR="00925E17" w:rsidRDefault="00925E17" w:rsidP="001D540A">
      <w:pPr>
        <w:spacing w:line="360" w:lineRule="auto"/>
        <w:rPr>
          <w:b/>
          <w:bCs/>
        </w:rPr>
      </w:pPr>
      <w:r>
        <w:rPr>
          <w:b/>
          <w:bCs/>
        </w:rPr>
        <w:t>2.</w:t>
      </w:r>
      <w:r w:rsidR="00BC378C">
        <w:rPr>
          <w:b/>
          <w:bCs/>
        </w:rPr>
        <w:t>9</w:t>
      </w:r>
      <w:r w:rsidR="006C699E">
        <w:rPr>
          <w:b/>
          <w:bCs/>
        </w:rPr>
        <w:t>.2 Research Methodology</w:t>
      </w:r>
    </w:p>
    <w:p w14:paraId="41AF183D" w14:textId="7B7B9255" w:rsidR="00925E17" w:rsidRDefault="00046250" w:rsidP="001D540A">
      <w:pPr>
        <w:spacing w:line="360" w:lineRule="auto"/>
      </w:pPr>
      <w:r w:rsidRPr="00046250">
        <w:t xml:space="preserve">For many sets of </w:t>
      </w:r>
      <w:r w:rsidR="00ED2CA2">
        <w:t xml:space="preserve">correlated </w:t>
      </w:r>
      <w:r w:rsidRPr="00046250">
        <w:t>temporal data, each temporal data can be extended in time step indefinitely.</w:t>
      </w:r>
      <w:r w:rsidR="00E5721B">
        <w:t xml:space="preserve"> </w:t>
      </w:r>
      <w:r w:rsidR="001D5762" w:rsidRPr="001D5762">
        <w:t xml:space="preserve">If we use a generic RNN model to handle the data, we'll require m RNN models, </w:t>
      </w:r>
      <w:r w:rsidR="001D5762" w:rsidRPr="001D5762">
        <w:lastRenderedPageBreak/>
        <w:t>each of which is trained separately when dealing with such difficulties.</w:t>
      </w:r>
      <w:r w:rsidR="001D5762">
        <w:t xml:space="preserve"> </w:t>
      </w:r>
      <w:r w:rsidR="00E5721B">
        <w:t xml:space="preserve">As illustrated in </w:t>
      </w:r>
      <w:r w:rsidR="003C451A">
        <w:t>Figure 2.9.2.1</w:t>
      </w:r>
      <w:r w:rsidR="00E5721B">
        <w:t xml:space="preserve">, the </w:t>
      </w:r>
      <w:r w:rsidR="00E5721B" w:rsidRPr="001D5762">
        <w:rPr>
          <w:b/>
          <w:bCs/>
        </w:rPr>
        <w:t>m</w:t>
      </w:r>
      <w:r w:rsidR="00E5721B">
        <w:t xml:space="preserve"> RNN</w:t>
      </w:r>
      <w:r w:rsidR="001D5762">
        <w:t>s</w:t>
      </w:r>
      <w:r w:rsidR="00E5721B">
        <w:t xml:space="preserve"> </w:t>
      </w:r>
      <w:r w:rsidR="001D5762">
        <w:t>have been expanded across</w:t>
      </w:r>
      <w:r w:rsidR="00E5721B">
        <w:t xml:space="preserve"> time steps.</w:t>
      </w:r>
    </w:p>
    <w:p w14:paraId="4B03DEF1" w14:textId="1C758C4B" w:rsidR="00925E17" w:rsidRDefault="00925E17" w:rsidP="000D53F1">
      <w:pPr>
        <w:spacing w:line="360" w:lineRule="auto"/>
        <w:jc w:val="center"/>
      </w:pPr>
      <w:r>
        <w:rPr>
          <w:noProof/>
          <w:lang w:val="en-US" w:eastAsia="ja-JP"/>
        </w:rPr>
        <w:drawing>
          <wp:inline distT="0" distB="0" distL="0" distR="0" wp14:anchorId="4CC7A807" wp14:editId="08224B40">
            <wp:extent cx="2286000" cy="2463800"/>
            <wp:effectExtent l="0" t="0" r="0" b="0"/>
            <wp:docPr id="8" name="Picture 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2286000" cy="2463800"/>
                    </a:xfrm>
                    <a:prstGeom prst="rect">
                      <a:avLst/>
                    </a:prstGeom>
                  </pic:spPr>
                </pic:pic>
              </a:graphicData>
            </a:graphic>
          </wp:inline>
        </w:drawing>
      </w:r>
    </w:p>
    <w:p w14:paraId="37148915" w14:textId="664266FB" w:rsidR="004D2421" w:rsidRPr="000D53F1" w:rsidRDefault="004D2421" w:rsidP="000D53F1">
      <w:pPr>
        <w:spacing w:line="360" w:lineRule="auto"/>
        <w:jc w:val="center"/>
        <w:rPr>
          <w:b/>
          <w:bCs/>
          <w:sz w:val="16"/>
          <w:szCs w:val="16"/>
        </w:rPr>
      </w:pPr>
      <w:r w:rsidRPr="000D53F1">
        <w:rPr>
          <w:b/>
          <w:bCs/>
          <w:sz w:val="16"/>
          <w:szCs w:val="16"/>
        </w:rPr>
        <w:t xml:space="preserve">Fig </w:t>
      </w:r>
      <w:r w:rsidR="003C451A" w:rsidRPr="000D53F1">
        <w:rPr>
          <w:b/>
          <w:bCs/>
          <w:sz w:val="16"/>
          <w:szCs w:val="16"/>
        </w:rPr>
        <w:t>2.</w:t>
      </w:r>
      <w:r w:rsidRPr="000D53F1">
        <w:rPr>
          <w:b/>
          <w:bCs/>
          <w:sz w:val="16"/>
          <w:szCs w:val="16"/>
        </w:rPr>
        <w:t>9</w:t>
      </w:r>
      <w:r w:rsidR="003C451A" w:rsidRPr="000D53F1">
        <w:rPr>
          <w:b/>
          <w:bCs/>
          <w:sz w:val="16"/>
          <w:szCs w:val="16"/>
        </w:rPr>
        <w:t>.2.1</w:t>
      </w:r>
      <w:r w:rsidRPr="000D53F1">
        <w:rPr>
          <w:b/>
          <w:bCs/>
          <w:sz w:val="16"/>
          <w:szCs w:val="16"/>
        </w:rPr>
        <w:t>: M generic RNN models were extended across timestep.</w:t>
      </w:r>
      <w:r w:rsidR="000D53F1" w:rsidRPr="000D53F1">
        <w:rPr>
          <w:b/>
          <w:bCs/>
          <w:sz w:val="16"/>
          <w:szCs w:val="16"/>
        </w:rPr>
        <w:t xml:space="preserve"> </w:t>
      </w:r>
      <w:r w:rsidR="000D53F1" w:rsidRPr="000D53F1">
        <w:rPr>
          <w:b/>
          <w:bCs/>
          <w:sz w:val="16"/>
          <w:szCs w:val="16"/>
        </w:rPr>
        <w:fldChar w:fldCharType="begin"/>
      </w:r>
      <w:r w:rsidR="000D53F1" w:rsidRPr="000D53F1">
        <w:rPr>
          <w:b/>
          <w:bCs/>
          <w:sz w:val="16"/>
          <w:szCs w:val="16"/>
        </w:rPr>
        <w:instrText xml:space="preserve"> ADDIN ZOTERO_ITEM CSL_CITATION {"citationID":"t4CvNLEG","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Yuan et al., 2018a)</w:t>
      </w:r>
      <w:r w:rsidR="000D53F1" w:rsidRPr="000D53F1">
        <w:rPr>
          <w:b/>
          <w:bCs/>
          <w:sz w:val="16"/>
          <w:szCs w:val="16"/>
        </w:rPr>
        <w:fldChar w:fldCharType="end"/>
      </w:r>
    </w:p>
    <w:p w14:paraId="537DE0A9" w14:textId="33BFE8DF" w:rsidR="00E5721B" w:rsidRDefault="00E5721B" w:rsidP="001D540A">
      <w:pPr>
        <w:spacing w:line="360" w:lineRule="auto"/>
      </w:pPr>
      <w:r w:rsidRPr="00E5721B">
        <w:t xml:space="preserve">We suggest a DWNN to improve this problem because this type of processing method obviously ignores vital information regarding the correlation between temporal data. </w:t>
      </w:r>
      <w:r w:rsidR="003C451A">
        <w:t>Figure 2.9.2.2</w:t>
      </w:r>
      <w:r w:rsidRPr="00E5721B">
        <w:t xml:space="preserve"> depicts the DWNN structure of consecutive time steps. Between the RNN model's time steps </w:t>
      </w:r>
      <w:r w:rsidRPr="001D5762">
        <w:rPr>
          <w:b/>
          <w:bCs/>
        </w:rPr>
        <w:t>t</w:t>
      </w:r>
      <w:r w:rsidR="001D5762">
        <w:t xml:space="preserve"> </w:t>
      </w:r>
      <w:r w:rsidRPr="00E5721B">
        <w:t xml:space="preserve">and </w:t>
      </w:r>
      <w:r w:rsidRPr="001D5762">
        <w:rPr>
          <w:b/>
          <w:bCs/>
        </w:rPr>
        <w:t>t</w:t>
      </w:r>
      <w:r w:rsidR="001D5762" w:rsidRPr="001D5762">
        <w:rPr>
          <w:b/>
          <w:bCs/>
        </w:rPr>
        <w:t>-1</w:t>
      </w:r>
      <w:r w:rsidRPr="00E5721B">
        <w:t xml:space="preserve">, we add CNN layers. </w:t>
      </w:r>
      <w:r w:rsidR="001D5762" w:rsidRPr="001D5762">
        <w:t xml:space="preserve">The CNN layers are given the latent states of the </w:t>
      </w:r>
      <w:r w:rsidR="001D5762" w:rsidRPr="001D5762">
        <w:rPr>
          <w:b/>
          <w:bCs/>
        </w:rPr>
        <w:t>m</w:t>
      </w:r>
      <w:r w:rsidR="001D5762" w:rsidRPr="001D5762">
        <w:t xml:space="preserve"> RNN models at time </w:t>
      </w:r>
      <w:r w:rsidR="001D5762" w:rsidRPr="001D5762">
        <w:rPr>
          <w:b/>
          <w:bCs/>
        </w:rPr>
        <w:t>t-1</w:t>
      </w:r>
      <w:r w:rsidR="001D5762" w:rsidRPr="001D5762">
        <w:t>.</w:t>
      </w:r>
      <w:r w:rsidRPr="00E5721B">
        <w:t xml:space="preserve"> </w:t>
      </w:r>
      <w:r w:rsidR="00ED2CA2" w:rsidRPr="00ED2CA2">
        <w:t>At time t, the CNN layer outputs are used as the state input for the RNN models.</w:t>
      </w:r>
      <w:r w:rsidR="001D5762" w:rsidRPr="001D5762">
        <w:t xml:space="preserve"> </w:t>
      </w:r>
      <w:r w:rsidR="00ED2CA2" w:rsidRPr="00ED2CA2">
        <w:t>If we consider the hidden state to be the RNN's memory or history, the state processed by the CNN layers is the memory of the m RNN model.</w:t>
      </w:r>
      <w:r w:rsidR="00ED2CA2">
        <w:t xml:space="preserve"> </w:t>
      </w:r>
      <w:r w:rsidR="001D5762" w:rsidRPr="001D5762">
        <w:t>Prior to time t, this new state includes all of the memory of the m RNN.</w:t>
      </w:r>
    </w:p>
    <w:p w14:paraId="1C633E57" w14:textId="77777777" w:rsidR="00BC4E55" w:rsidRDefault="00BC4E55" w:rsidP="001D540A">
      <w:pPr>
        <w:spacing w:line="360" w:lineRule="auto"/>
      </w:pPr>
    </w:p>
    <w:p w14:paraId="1F209388" w14:textId="38CF6166" w:rsidR="00E5721B" w:rsidRDefault="00ED2CA2" w:rsidP="001D540A">
      <w:pPr>
        <w:spacing w:line="360" w:lineRule="auto"/>
      </w:pPr>
      <w:r w:rsidRPr="00ED2CA2">
        <w:t xml:space="preserve">Consider the generic RNN model, which operates with a variable-length sequence X </w:t>
      </w:r>
      <w:r>
        <w:t>= (x</w:t>
      </w:r>
      <w:r w:rsidRPr="00BC4E55">
        <w:rPr>
          <w:vertAlign w:val="subscript"/>
        </w:rPr>
        <w:t>1</w:t>
      </w:r>
      <w:r>
        <w:t>,..., x</w:t>
      </w:r>
      <w:r w:rsidRPr="00BC4E55">
        <w:rPr>
          <w:vertAlign w:val="subscript"/>
        </w:rPr>
        <w:t>T</w:t>
      </w:r>
      <w:r>
        <w:t xml:space="preserve">) </w:t>
      </w:r>
      <w:r w:rsidRPr="00ED2CA2">
        <w:t>and contains a hidden state h and an output y.</w:t>
      </w:r>
      <w:r w:rsidR="00E5721B">
        <w:t xml:space="preserve"> </w:t>
      </w:r>
    </w:p>
    <w:p w14:paraId="189072A1" w14:textId="77777777" w:rsidR="00BC4E55" w:rsidRDefault="00BC4E55" w:rsidP="001D540A">
      <w:pPr>
        <w:spacing w:line="360" w:lineRule="auto"/>
      </w:pPr>
    </w:p>
    <w:p w14:paraId="4C2E2441" w14:textId="77777777" w:rsidR="008270E6" w:rsidRDefault="00E5721B" w:rsidP="001D540A">
      <w:pPr>
        <w:spacing w:line="360" w:lineRule="auto"/>
      </w:pPr>
      <w:r>
        <w:t xml:space="preserve">The RNN model's status update formula is </w:t>
      </w:r>
    </w:p>
    <w:p w14:paraId="096314A0" w14:textId="079E4E2A" w:rsidR="008270E6" w:rsidRDefault="00E5721B" w:rsidP="001D540A">
      <w:pPr>
        <w:spacing w:line="360" w:lineRule="auto"/>
      </w:pPr>
      <w:r>
        <w:t>h</w:t>
      </w:r>
      <w:r w:rsidRPr="00BC4E55">
        <w:rPr>
          <w:vertAlign w:val="subscript"/>
        </w:rPr>
        <w:t>t</w:t>
      </w:r>
      <w:r>
        <w:t xml:space="preserve"> = f(h</w:t>
      </w:r>
      <w:r w:rsidRPr="00BC4E55">
        <w:rPr>
          <w:vertAlign w:val="subscript"/>
        </w:rPr>
        <w:t>t</w:t>
      </w:r>
      <w:r w:rsidR="00BC4E55">
        <w:rPr>
          <w:vertAlign w:val="subscript"/>
        </w:rPr>
        <w:t>-</w:t>
      </w:r>
      <w:r w:rsidRPr="00BC4E55">
        <w:rPr>
          <w:vertAlign w:val="subscript"/>
        </w:rPr>
        <w:t>1</w:t>
      </w:r>
      <w:r>
        <w:t>, x</w:t>
      </w:r>
      <w:r w:rsidRPr="00BC4E55">
        <w:rPr>
          <w:vertAlign w:val="subscript"/>
        </w:rPr>
        <w:t>t</w:t>
      </w:r>
      <w:r>
        <w:t xml:space="preserve">) </w:t>
      </w:r>
    </w:p>
    <w:p w14:paraId="77924A22" w14:textId="2131AA68" w:rsidR="00BC4E55" w:rsidRDefault="00E5721B" w:rsidP="001D540A">
      <w:pPr>
        <w:spacing w:line="360" w:lineRule="auto"/>
      </w:pPr>
      <w:r>
        <w:t>at each time step t, where f is a non-linear activation function.</w:t>
      </w:r>
      <w:r w:rsidR="00BC4E55">
        <w:t xml:space="preserve">       </w:t>
      </w:r>
    </w:p>
    <w:p w14:paraId="45A2867E" w14:textId="6493DC4E" w:rsidR="00E5721B" w:rsidRDefault="00BC4E55" w:rsidP="000D53F1">
      <w:pPr>
        <w:spacing w:line="360" w:lineRule="auto"/>
        <w:jc w:val="center"/>
      </w:pPr>
      <w:r>
        <w:rPr>
          <w:noProof/>
          <w:lang w:val="en-US" w:eastAsia="ja-JP"/>
        </w:rPr>
        <w:lastRenderedPageBreak/>
        <w:drawing>
          <wp:inline distT="0" distB="0" distL="0" distR="0" wp14:anchorId="670C1A21" wp14:editId="78880FA8">
            <wp:extent cx="2321169" cy="2639761"/>
            <wp:effectExtent l="0" t="0" r="3175" b="1905"/>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329090" cy="2648769"/>
                    </a:xfrm>
                    <a:prstGeom prst="rect">
                      <a:avLst/>
                    </a:prstGeom>
                  </pic:spPr>
                </pic:pic>
              </a:graphicData>
            </a:graphic>
          </wp:inline>
        </w:drawing>
      </w:r>
    </w:p>
    <w:p w14:paraId="49D0AF48" w14:textId="6041E862" w:rsidR="004D2421" w:rsidRPr="000D53F1" w:rsidRDefault="004D2421" w:rsidP="000D53F1">
      <w:pPr>
        <w:spacing w:line="360" w:lineRule="auto"/>
        <w:jc w:val="center"/>
        <w:rPr>
          <w:b/>
          <w:bCs/>
          <w:sz w:val="16"/>
          <w:szCs w:val="16"/>
        </w:rPr>
      </w:pPr>
      <w:r w:rsidRPr="000D53F1">
        <w:rPr>
          <w:b/>
          <w:bCs/>
          <w:sz w:val="16"/>
          <w:szCs w:val="16"/>
        </w:rPr>
        <w:t xml:space="preserve">Fig </w:t>
      </w:r>
      <w:r w:rsidR="003C451A" w:rsidRPr="000D53F1">
        <w:rPr>
          <w:b/>
          <w:bCs/>
          <w:sz w:val="16"/>
          <w:szCs w:val="16"/>
        </w:rPr>
        <w:t>2.9.2.2</w:t>
      </w:r>
      <w:r w:rsidRPr="000D53F1">
        <w:rPr>
          <w:b/>
          <w:bCs/>
          <w:sz w:val="16"/>
          <w:szCs w:val="16"/>
        </w:rPr>
        <w:t>: Structure of neighbouring time steps in a DWNN</w:t>
      </w:r>
      <w:r w:rsidR="000D53F1" w:rsidRPr="000D53F1">
        <w:rPr>
          <w:b/>
          <w:bCs/>
          <w:sz w:val="16"/>
          <w:szCs w:val="16"/>
        </w:rPr>
        <w:fldChar w:fldCharType="begin"/>
      </w:r>
      <w:r w:rsidR="000D53F1" w:rsidRPr="000D53F1">
        <w:rPr>
          <w:b/>
          <w:bCs/>
          <w:sz w:val="16"/>
          <w:szCs w:val="16"/>
        </w:rPr>
        <w:instrText xml:space="preserve"> ADDIN ZOTERO_ITEM CSL_CITATION {"citationID":"t4CvNLEG","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Yuan et al., 2018a)</w:t>
      </w:r>
      <w:r w:rsidR="000D53F1" w:rsidRPr="000D53F1">
        <w:rPr>
          <w:b/>
          <w:bCs/>
          <w:sz w:val="16"/>
          <w:szCs w:val="16"/>
        </w:rPr>
        <w:fldChar w:fldCharType="end"/>
      </w:r>
    </w:p>
    <w:p w14:paraId="186FDE84" w14:textId="3FDF286B" w:rsidR="008270E6" w:rsidRDefault="00BC4E55" w:rsidP="001D540A">
      <w:pPr>
        <w:spacing w:line="360" w:lineRule="auto"/>
      </w:pPr>
      <w:r w:rsidRPr="00BC4E55">
        <w:t xml:space="preserve">Now we consider the DWNN structure. </w:t>
      </w:r>
      <w:r w:rsidR="009366A7">
        <w:t xml:space="preserve">Here, </w:t>
      </w:r>
      <w:r w:rsidRPr="00BC4E55">
        <w:t>m RNN</w:t>
      </w:r>
      <w:r w:rsidR="001D5762">
        <w:t>s are required</w:t>
      </w:r>
      <w:r w:rsidRPr="00BC4E55">
        <w:t xml:space="preserve"> </w:t>
      </w:r>
      <w:r w:rsidR="001D5762">
        <w:t>to train</w:t>
      </w:r>
      <w:r w:rsidRPr="00BC4E55">
        <w:t xml:space="preserve"> m input sequences </w:t>
      </w:r>
      <w:r>
        <w:t>{</w:t>
      </w:r>
      <w:r w:rsidRPr="00BC4E55">
        <w:t>Xi, 1</w:t>
      </w:r>
      <w:r>
        <w:t xml:space="preserve"> &lt;=</w:t>
      </w:r>
      <w:r w:rsidRPr="00BC4E55">
        <w:t xml:space="preserve"> </w:t>
      </w:r>
      <w:r>
        <w:t>i &lt;=</w:t>
      </w:r>
      <w:r w:rsidRPr="00BC4E55">
        <w:t xml:space="preserve"> m</w:t>
      </w:r>
      <w:r>
        <w:t>}</w:t>
      </w:r>
      <w:r w:rsidRPr="00BC4E55">
        <w:t>, where Xi =</w:t>
      </w:r>
      <w:r>
        <w:t xml:space="preserve"> </w:t>
      </w:r>
      <w:r w:rsidRPr="00BC4E55">
        <w:t>(x</w:t>
      </w:r>
      <w:r w:rsidRPr="00BC4E55">
        <w:rPr>
          <w:vertAlign w:val="subscript"/>
        </w:rPr>
        <w:t>i1</w:t>
      </w:r>
      <w:r w:rsidRPr="00BC4E55">
        <w:t>,...,x</w:t>
      </w:r>
      <w:r w:rsidRPr="00BC4E55">
        <w:rPr>
          <w:vertAlign w:val="subscript"/>
        </w:rPr>
        <w:t>iT</w:t>
      </w:r>
      <w:r w:rsidRPr="00BC4E55">
        <w:t xml:space="preserve">). </w:t>
      </w:r>
      <w:r w:rsidR="009366A7">
        <w:t>Here, input m</w:t>
      </w:r>
      <w:r w:rsidRPr="00BC4E55">
        <w:t xml:space="preserve"> </w:t>
      </w:r>
      <w:r w:rsidR="009366A7">
        <w:t>refers to</w:t>
      </w:r>
      <w:r w:rsidRPr="00BC4E55">
        <w:t xml:space="preserve"> sequences</w:t>
      </w:r>
      <w:r w:rsidR="009366A7">
        <w:t xml:space="preserve"> of different lengths</w:t>
      </w:r>
      <w:r w:rsidRPr="00BC4E55">
        <w:t xml:space="preserve">, </w:t>
      </w:r>
      <w:r>
        <w:t>{</w:t>
      </w:r>
      <w:r w:rsidRPr="00BC4E55">
        <w:t xml:space="preserve">Xi, 1 </w:t>
      </w:r>
      <w:r>
        <w:t>&lt;= i</w:t>
      </w:r>
      <w:r w:rsidRPr="00BC4E55">
        <w:t xml:space="preserve"> </w:t>
      </w:r>
      <w:r>
        <w:t xml:space="preserve">&lt;= </w:t>
      </w:r>
      <w:r w:rsidRPr="00BC4E55">
        <w:t>m</w:t>
      </w:r>
      <w:r>
        <w:t>}</w:t>
      </w:r>
      <w:r w:rsidRPr="00BC4E55">
        <w:t xml:space="preserve">. The DWNN model's status update formula </w:t>
      </w:r>
      <w:r w:rsidR="009366A7">
        <w:t xml:space="preserve">at </w:t>
      </w:r>
      <w:r w:rsidRPr="00BC4E55">
        <w:t xml:space="preserve">time step t is </w:t>
      </w:r>
    </w:p>
    <w:p w14:paraId="1EA3450F" w14:textId="7D60B4BE" w:rsidR="008270E6" w:rsidRDefault="00BC4E55" w:rsidP="001D540A">
      <w:pPr>
        <w:spacing w:line="360" w:lineRule="auto"/>
      </w:pPr>
      <w:r w:rsidRPr="00BC4E55">
        <w:t>h</w:t>
      </w:r>
      <w:r>
        <w:t>_</w:t>
      </w:r>
      <w:r w:rsidRPr="00BC4E55">
        <w:t>temp</w:t>
      </w:r>
      <w:r w:rsidRPr="00BC4E55">
        <w:rPr>
          <w:vertAlign w:val="subscript"/>
        </w:rPr>
        <w:t>it</w:t>
      </w:r>
      <w:r w:rsidRPr="00BC4E55">
        <w:t xml:space="preserve"> = f</w:t>
      </w:r>
      <w:r w:rsidRPr="00BC4E55">
        <w:rPr>
          <w:vertAlign w:val="subscript"/>
        </w:rPr>
        <w:t>i</w:t>
      </w:r>
      <w:r w:rsidRPr="00BC4E55">
        <w:t>(h</w:t>
      </w:r>
      <w:r w:rsidRPr="00BC4E55">
        <w:rPr>
          <w:vertAlign w:val="subscript"/>
        </w:rPr>
        <w:t>i(t</w:t>
      </w:r>
      <w:r>
        <w:rPr>
          <w:vertAlign w:val="subscript"/>
        </w:rPr>
        <w:t>-</w:t>
      </w:r>
      <w:r w:rsidRPr="00BC4E55">
        <w:rPr>
          <w:vertAlign w:val="subscript"/>
        </w:rPr>
        <w:t>1),</w:t>
      </w:r>
      <w:r w:rsidRPr="00BC4E55">
        <w:t xml:space="preserve"> x</w:t>
      </w:r>
      <w:r w:rsidRPr="008270E6">
        <w:rPr>
          <w:vertAlign w:val="subscript"/>
        </w:rPr>
        <w:t>it</w:t>
      </w:r>
      <w:r w:rsidRPr="00BC4E55">
        <w:t>) for 1</w:t>
      </w:r>
      <w:r w:rsidR="008270E6">
        <w:t>&lt;=</w:t>
      </w:r>
      <w:r w:rsidRPr="00BC4E55">
        <w:t xml:space="preserve"> </w:t>
      </w:r>
      <w:r w:rsidR="008270E6">
        <w:t>i</w:t>
      </w:r>
      <w:r w:rsidRPr="00BC4E55">
        <w:t xml:space="preserve"> </w:t>
      </w:r>
      <w:r w:rsidR="008270E6">
        <w:t xml:space="preserve">&lt;= </w:t>
      </w:r>
      <w:r w:rsidRPr="00BC4E55">
        <w:t>m</w:t>
      </w:r>
      <w:r w:rsidR="00896350">
        <w:t xml:space="preserve"> </w:t>
      </w:r>
    </w:p>
    <w:p w14:paraId="3B930969" w14:textId="0202D596" w:rsidR="008270E6" w:rsidRDefault="00BC4E55" w:rsidP="001D540A">
      <w:pPr>
        <w:spacing w:line="360" w:lineRule="auto"/>
      </w:pPr>
      <w:r w:rsidRPr="00BC4E55">
        <w:t>h</w:t>
      </w:r>
      <w:r w:rsidR="008270E6">
        <w:t>_</w:t>
      </w:r>
      <w:r w:rsidRPr="00BC4E55">
        <w:t>c</w:t>
      </w:r>
      <w:r w:rsidRPr="008270E6">
        <w:rPr>
          <w:vertAlign w:val="subscript"/>
        </w:rPr>
        <w:t>it</w:t>
      </w:r>
      <w:r w:rsidRPr="00BC4E55">
        <w:t xml:space="preserve"> = concat(h</w:t>
      </w:r>
      <w:r w:rsidRPr="008270E6">
        <w:rPr>
          <w:vertAlign w:val="subscript"/>
        </w:rPr>
        <w:t>tempit</w:t>
      </w:r>
      <w:r w:rsidRPr="00BC4E55">
        <w:t xml:space="preserve">,1 </w:t>
      </w:r>
      <w:r w:rsidR="008270E6">
        <w:t>&lt;= i &lt;=</w:t>
      </w:r>
      <w:r w:rsidRPr="00BC4E55">
        <w:t xml:space="preserve"> m) </w:t>
      </w:r>
    </w:p>
    <w:p w14:paraId="241A6DAE" w14:textId="41C89902" w:rsidR="008270E6" w:rsidRDefault="00BC4E55" w:rsidP="001D540A">
      <w:pPr>
        <w:spacing w:line="360" w:lineRule="auto"/>
      </w:pPr>
      <w:r w:rsidRPr="00BC4E55">
        <w:t>h</w:t>
      </w:r>
      <w:r w:rsidRPr="008270E6">
        <w:rPr>
          <w:vertAlign w:val="subscript"/>
        </w:rPr>
        <w:t>it</w:t>
      </w:r>
      <w:r w:rsidRPr="00BC4E55">
        <w:t xml:space="preserve"> =C</w:t>
      </w:r>
      <w:r w:rsidRPr="008270E6">
        <w:rPr>
          <w:vertAlign w:val="subscript"/>
        </w:rPr>
        <w:t>i</w:t>
      </w:r>
      <w:r w:rsidRPr="00BC4E55">
        <w:t>(h</w:t>
      </w:r>
      <w:r w:rsidR="008270E6">
        <w:t>_</w:t>
      </w:r>
      <w:r w:rsidRPr="00BC4E55">
        <w:t>c</w:t>
      </w:r>
      <w:r w:rsidRPr="008270E6">
        <w:rPr>
          <w:vertAlign w:val="subscript"/>
        </w:rPr>
        <w:t>it</w:t>
      </w:r>
      <w:r w:rsidRPr="00BC4E55">
        <w:t>) for1</w:t>
      </w:r>
      <w:r w:rsidR="008270E6">
        <w:t xml:space="preserve"> &lt;= I &lt;= </w:t>
      </w:r>
      <w:r w:rsidRPr="00BC4E55">
        <w:t>m</w:t>
      </w:r>
    </w:p>
    <w:p w14:paraId="75B5B33A" w14:textId="77777777" w:rsidR="009366A7" w:rsidRDefault="009E612D" w:rsidP="001D540A">
      <w:pPr>
        <w:spacing w:line="360" w:lineRule="auto"/>
      </w:pPr>
      <w:r w:rsidRPr="009E612D">
        <w:t>where f</w:t>
      </w:r>
      <w:r w:rsidRPr="009E612D">
        <w:rPr>
          <w:vertAlign w:val="subscript"/>
        </w:rPr>
        <w:t>i</w:t>
      </w:r>
      <w:r w:rsidRPr="009E612D">
        <w:t xml:space="preserve"> is the i</w:t>
      </w:r>
      <w:r w:rsidRPr="009E612D">
        <w:rPr>
          <w:vertAlign w:val="subscript"/>
        </w:rPr>
        <w:t>th</w:t>
      </w:r>
      <w:r w:rsidRPr="009E612D">
        <w:t xml:space="preserve"> RNN model's nonlinear activation function of the RNN cell; </w:t>
      </w:r>
    </w:p>
    <w:p w14:paraId="478DCD12" w14:textId="47B48F0F" w:rsidR="009366A7" w:rsidRDefault="009E612D" w:rsidP="001D540A">
      <w:pPr>
        <w:spacing w:line="360" w:lineRule="auto"/>
      </w:pPr>
      <w:r w:rsidRPr="009E612D">
        <w:t xml:space="preserve">concat is </w:t>
      </w:r>
      <w:r w:rsidR="009366A7">
        <w:t xml:space="preserve">used </w:t>
      </w:r>
      <w:r w:rsidRPr="009E612D">
        <w:t>to concatenate the hidden state of the m RNN Cell to generate a big vector</w:t>
      </w:r>
    </w:p>
    <w:p w14:paraId="6904A728" w14:textId="6837A8E7" w:rsidR="008270E6" w:rsidRDefault="009E612D" w:rsidP="001D540A">
      <w:pPr>
        <w:spacing w:line="360" w:lineRule="auto"/>
      </w:pPr>
      <w:r w:rsidRPr="009E612D">
        <w:t>C</w:t>
      </w:r>
      <w:r w:rsidRPr="009E612D">
        <w:rPr>
          <w:vertAlign w:val="subscript"/>
        </w:rPr>
        <w:t>i</w:t>
      </w:r>
      <w:r w:rsidRPr="009E612D">
        <w:t xml:space="preserve"> </w:t>
      </w:r>
      <w:r w:rsidR="009366A7">
        <w:t>refers to the</w:t>
      </w:r>
      <w:r w:rsidRPr="009E612D">
        <w:t xml:space="preserve"> CNN layer operation in the i</w:t>
      </w:r>
      <w:r w:rsidRPr="009E612D">
        <w:rPr>
          <w:vertAlign w:val="subscript"/>
        </w:rPr>
        <w:t>th</w:t>
      </w:r>
      <w:r w:rsidRPr="009E612D">
        <w:t xml:space="preserve"> RNN</w:t>
      </w:r>
    </w:p>
    <w:p w14:paraId="1AECFE93" w14:textId="10EF0B12" w:rsidR="009E612D" w:rsidRDefault="009E612D" w:rsidP="001D540A">
      <w:pPr>
        <w:spacing w:line="360" w:lineRule="auto"/>
      </w:pPr>
    </w:p>
    <w:p w14:paraId="3D8877D3" w14:textId="1480527F" w:rsidR="009E612D" w:rsidRDefault="00CB58A3" w:rsidP="001D540A">
      <w:pPr>
        <w:spacing w:line="360" w:lineRule="auto"/>
      </w:pPr>
      <w:r>
        <w:t xml:space="preserve">                                 </w:t>
      </w:r>
      <w:r>
        <w:rPr>
          <w:noProof/>
          <w:lang w:val="en-US" w:eastAsia="ja-JP"/>
        </w:rPr>
        <w:drawing>
          <wp:inline distT="0" distB="0" distL="0" distR="0" wp14:anchorId="5C5F82F5" wp14:editId="4B5A5FFA">
            <wp:extent cx="3112477" cy="2301246"/>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19524" cy="2306456"/>
                    </a:xfrm>
                    <a:prstGeom prst="rect">
                      <a:avLst/>
                    </a:prstGeom>
                  </pic:spPr>
                </pic:pic>
              </a:graphicData>
            </a:graphic>
          </wp:inline>
        </w:drawing>
      </w:r>
    </w:p>
    <w:p w14:paraId="19E9999F" w14:textId="62ABDD7B" w:rsidR="004D2421" w:rsidRPr="000D53F1" w:rsidRDefault="003C451A" w:rsidP="000D53F1">
      <w:pPr>
        <w:spacing w:line="360" w:lineRule="auto"/>
        <w:jc w:val="center"/>
        <w:rPr>
          <w:b/>
          <w:bCs/>
          <w:sz w:val="16"/>
          <w:szCs w:val="16"/>
        </w:rPr>
      </w:pPr>
      <w:r w:rsidRPr="000D53F1">
        <w:rPr>
          <w:b/>
          <w:bCs/>
          <w:sz w:val="16"/>
          <w:szCs w:val="16"/>
        </w:rPr>
        <w:t>Fig 2.9.2.3</w:t>
      </w:r>
      <w:r w:rsidR="004D2421" w:rsidRPr="000D53F1">
        <w:rPr>
          <w:b/>
          <w:bCs/>
          <w:sz w:val="16"/>
          <w:szCs w:val="16"/>
        </w:rPr>
        <w:t>: DWNN across different period</w:t>
      </w:r>
      <w:r w:rsidR="000D53F1" w:rsidRPr="000D53F1">
        <w:rPr>
          <w:b/>
          <w:bCs/>
          <w:sz w:val="16"/>
          <w:szCs w:val="16"/>
        </w:rPr>
        <w:fldChar w:fldCharType="begin"/>
      </w:r>
      <w:r w:rsidR="000D53F1" w:rsidRPr="000D53F1">
        <w:rPr>
          <w:b/>
          <w:bCs/>
          <w:sz w:val="16"/>
          <w:szCs w:val="16"/>
        </w:rPr>
        <w:instrText xml:space="preserve"> ADDIN ZOTERO_ITEM CSL_CITATION {"citationID":"t4CvNLEG","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Yuan et al., 2018a)</w:t>
      </w:r>
      <w:r w:rsidR="000D53F1" w:rsidRPr="000D53F1">
        <w:rPr>
          <w:b/>
          <w:bCs/>
          <w:sz w:val="16"/>
          <w:szCs w:val="16"/>
        </w:rPr>
        <w:fldChar w:fldCharType="end"/>
      </w:r>
    </w:p>
    <w:p w14:paraId="3829976C" w14:textId="728C6D0C" w:rsidR="00CB58A3" w:rsidRDefault="00CB58A3" w:rsidP="001D540A">
      <w:pPr>
        <w:spacing w:line="360" w:lineRule="auto"/>
      </w:pPr>
      <w:r>
        <w:t>To build single RNN chains, we use the Seq2seq model</w:t>
      </w:r>
      <w:r>
        <w:fldChar w:fldCharType="begin"/>
      </w:r>
      <w:r>
        <w:instrText xml:space="preserve"> ADDIN ZOTERO_ITEM CSL_CITATION {"citationID":"YscUQel5","properties":{"formattedCitation":"(Cho et al., 2014)","plainCitation":"(Cho et al., 2014)","noteIndex":0},"citationItems":[{"id":102,"uris":["http://zotero.org/users/local/g8lD94u9/items/YQ3TB6B7"],"uri":["http://zotero.org/users/local/g8lD94u9/items/YQ3TB6B7"],"itemData":{"id":102,"type":"article","note":"_eprint: 1406.1078","title":"Learning Phrase Representations using RNN Encoder-Decoder for Statistical Machine Translation","author":[{"family":"Cho","given":"Kyunghyun"},{"family":"Merrienboer","given":"Bart","dropping-particle":"van"},{"family":"Gulcehre","given":"Caglar"},{"family":"Bahdanau","given":"Dzmitry"},{"family":"Bougares","given":"Fethi"},{"family":"Schwenk","given":"Holger"},{"family":"Bengio","given":"Yoshua"}],"issued":{"date-parts":[["2014"]]}}}],"schema":"https://github.com/citation-style-language/schema/raw/master/csl-citation.json"} </w:instrText>
      </w:r>
      <w:r>
        <w:fldChar w:fldCharType="separate"/>
      </w:r>
      <w:r>
        <w:rPr>
          <w:noProof/>
        </w:rPr>
        <w:t>(Cho et al., 2014)</w:t>
      </w:r>
      <w:r>
        <w:fldChar w:fldCharType="end"/>
      </w:r>
      <w:r>
        <w:t xml:space="preserve">. The Encoder and Decoder halves of the Seq2seq model are built using two RNNs each. The Encoder part </w:t>
      </w:r>
      <w:r w:rsidR="009366A7">
        <w:lastRenderedPageBreak/>
        <w:t>translates</w:t>
      </w:r>
      <w:r>
        <w:t xml:space="preserve"> the input into a vector</w:t>
      </w:r>
      <w:r w:rsidR="009366A7">
        <w:t xml:space="preserve"> of constant size</w:t>
      </w:r>
      <w:r>
        <w:t xml:space="preserve">, which is subsequently mapped to a target sequence </w:t>
      </w:r>
      <w:r w:rsidR="009366A7">
        <w:t xml:space="preserve">of variable length </w:t>
      </w:r>
      <w:r>
        <w:t>by the Decoder component.</w:t>
      </w:r>
    </w:p>
    <w:p w14:paraId="009906D7" w14:textId="77777777" w:rsidR="00CB58A3" w:rsidRDefault="00CB58A3" w:rsidP="001D540A">
      <w:pPr>
        <w:spacing w:line="360" w:lineRule="auto"/>
      </w:pPr>
    </w:p>
    <w:p w14:paraId="467C9C3E" w14:textId="0CDA7BF4" w:rsidR="00CB58A3" w:rsidRDefault="009366A7" w:rsidP="001D540A">
      <w:pPr>
        <w:spacing w:line="360" w:lineRule="auto"/>
      </w:pPr>
      <w:r w:rsidRPr="009366A7">
        <w:t>We employ the Seq2seq model's m groups to handle m groups of temporal data sequences at once. CNN layers are added to the encoder, while the decoder remains separate and unaffected.</w:t>
      </w:r>
      <w:r w:rsidR="00CB58A3">
        <w:t xml:space="preserve"> </w:t>
      </w:r>
      <w:r>
        <w:t>As per Seq2seq, t</w:t>
      </w:r>
      <w:r w:rsidR="00CB58A3">
        <w:t xml:space="preserve">o </w:t>
      </w:r>
      <w:r>
        <w:t>implement</w:t>
      </w:r>
      <w:r w:rsidR="00CB58A3">
        <w:t xml:space="preserve"> CNNs in DWNNs, </w:t>
      </w:r>
      <w:r>
        <w:t>these are the following ways:</w:t>
      </w:r>
    </w:p>
    <w:p w14:paraId="75C2CD5F" w14:textId="4D4DAA66" w:rsidR="00A629A0" w:rsidRDefault="00A629A0" w:rsidP="001D540A">
      <w:pPr>
        <w:spacing w:line="360" w:lineRule="auto"/>
      </w:pPr>
    </w:p>
    <w:p w14:paraId="5D715E29" w14:textId="2B0D6315" w:rsidR="00DD39BD" w:rsidRDefault="00B943B7" w:rsidP="001D540A">
      <w:pPr>
        <w:spacing w:line="360" w:lineRule="auto"/>
      </w:pPr>
      <w:r>
        <w:t xml:space="preserve">1) The Seq2seq model in </w:t>
      </w:r>
      <w:r>
        <w:fldChar w:fldCharType="begin"/>
      </w:r>
      <w:r>
        <w:instrText xml:space="preserve"> ADDIN ZOTERO_ITEM CSL_CITATION {"citationID":"VWviPwXK","properties":{"formattedCitation":"(Cho et al., 2014)","plainCitation":"(Cho et al., 2014)","noteIndex":0},"citationItems":[{"id":102,"uris":["http://zotero.org/users/local/g8lD94u9/items/YQ3TB6B7"],"uri":["http://zotero.org/users/local/g8lD94u9/items/YQ3TB6B7"],"itemData":{"id":102,"type":"article","note":"_eprint: 1406.1078","title":"Learning Phrase Representations using RNN Encoder-Decoder for Statistical Machine Translation","author":[{"family":"Cho","given":"Kyunghyun"},{"family":"Merrienboer","given":"Bart","dropping-particle":"van"},{"family":"Gulcehre","given":"Caglar"},{"family":"Bahdanau","given":"Dzmitry"},{"family":"Bougares","given":"Fethi"},{"family":"Schwenk","given":"Holger"},{"family":"Bengio","given":"Yoshua"}],"issued":{"date-parts":[["2014"]]}}}],"schema":"https://github.com/citation-style-language/schema/raw/master/csl-citation.json"} </w:instrText>
      </w:r>
      <w:r>
        <w:fldChar w:fldCharType="separate"/>
      </w:r>
      <w:r>
        <w:rPr>
          <w:noProof/>
        </w:rPr>
        <w:t>(Cho et al., 2014)</w:t>
      </w:r>
      <w:r>
        <w:fldChar w:fldCharType="end"/>
      </w:r>
      <w:r>
        <w:t xml:space="preserve"> employs a single layer RNN with GRU</w:t>
      </w:r>
      <w:r w:rsidR="009366A7">
        <w:t xml:space="preserve">. </w:t>
      </w:r>
      <w:r w:rsidR="009366A7" w:rsidRPr="009366A7">
        <w:t>This model is straightforward to construct since GRU only has one hidden state and just one set of CNN layers.</w:t>
      </w:r>
    </w:p>
    <w:p w14:paraId="3B9EF86B" w14:textId="77777777" w:rsidR="009366A7" w:rsidRDefault="009366A7" w:rsidP="001D540A">
      <w:pPr>
        <w:spacing w:line="360" w:lineRule="auto"/>
      </w:pPr>
    </w:p>
    <w:p w14:paraId="7A51F0A9" w14:textId="39F92105" w:rsidR="00B943B7" w:rsidRDefault="00B943B7" w:rsidP="001D540A">
      <w:pPr>
        <w:spacing w:line="360" w:lineRule="auto"/>
      </w:pPr>
      <w:r>
        <w:t xml:space="preserve">2) The RNN cell in the Seq2seq model in </w:t>
      </w:r>
      <w:r>
        <w:fldChar w:fldCharType="begin"/>
      </w:r>
      <w:r>
        <w:instrText xml:space="preserve"> ADDIN ZOTERO_ITEM CSL_CITATION {"citationID":"agKEUO5V","properties":{"formattedCitation":"(Sutskever et al., 2014)","plainCitation":"(Sutskever et al., 2014)","noteIndex":0},"citationItems":[{"id":103,"uris":["http://zotero.org/users/local/g8lD94u9/items/6XA8WN33"],"uri":["http://zotero.org/users/local/g8lD94u9/items/6XA8WN33"],"itemData":{"id":103,"type":"article","note":"_eprint: 1409.3215","title":"Sequence to Sequence Learning with Neural Networks","author":[{"family":"Sutskever","given":"Ilya"},{"family":"Vinyals","given":"Oriol"},{"family":"Le","given":"Quoc V."}],"issued":{"date-parts":[["2014"]]}}}],"schema":"https://github.com/citation-style-language/schema/raw/master/csl-citation.json"} </w:instrText>
      </w:r>
      <w:r>
        <w:fldChar w:fldCharType="separate"/>
      </w:r>
      <w:r>
        <w:rPr>
          <w:noProof/>
        </w:rPr>
        <w:t>(Sutskever et al., 2014)</w:t>
      </w:r>
      <w:r>
        <w:fldChar w:fldCharType="end"/>
      </w:r>
      <w:r>
        <w:t xml:space="preserve"> is an LSTM. Because LSTMs have two </w:t>
      </w:r>
      <w:r w:rsidR="009366A7">
        <w:t>latent</w:t>
      </w:r>
      <w:r>
        <w:t xml:space="preserve"> states, c and h, DWNN requires the deployment of two groups of CNN layers.</w:t>
      </w:r>
    </w:p>
    <w:p w14:paraId="13A096B6" w14:textId="77777777" w:rsidR="00DD39BD" w:rsidRDefault="00DD39BD" w:rsidP="001D540A">
      <w:pPr>
        <w:spacing w:line="360" w:lineRule="auto"/>
      </w:pPr>
    </w:p>
    <w:p w14:paraId="378EF2AE" w14:textId="759753E1" w:rsidR="00A629A0" w:rsidRDefault="00B943B7" w:rsidP="001D540A">
      <w:pPr>
        <w:spacing w:line="360" w:lineRule="auto"/>
      </w:pPr>
      <w:r>
        <w:t xml:space="preserve">3) </w:t>
      </w:r>
      <w:r>
        <w:fldChar w:fldCharType="begin"/>
      </w:r>
      <w:r>
        <w:instrText xml:space="preserve"> ADDIN ZOTERO_ITEM CSL_CITATION {"citationID":"di0KmBCS","properties":{"formattedCitation":"(Sutskever et al., 2014)","plainCitation":"(Sutskever et al., 2014)","noteIndex":0},"citationItems":[{"id":103,"uris":["http://zotero.org/users/local/g8lD94u9/items/6XA8WN33"],"uri":["http://zotero.org/users/local/g8lD94u9/items/6XA8WN33"],"itemData":{"id":103,"type":"article","note":"_eprint: 1409.3215","title":"Sequence to Sequence Learning with Neural Networks","author":[{"family":"Sutskever","given":"Ilya"},{"family":"Vinyals","given":"Oriol"},{"family":"Le","given":"Quoc V."}],"issued":{"date-parts":[["2014"]]}}}],"schema":"https://github.com/citation-style-language/schema/raw/master/csl-citation.json"} </w:instrText>
      </w:r>
      <w:r>
        <w:fldChar w:fldCharType="separate"/>
      </w:r>
      <w:r>
        <w:rPr>
          <w:noProof/>
        </w:rPr>
        <w:t>(Sutskever et al., 2014)</w:t>
      </w:r>
      <w:r>
        <w:fldChar w:fldCharType="end"/>
      </w:r>
      <w:r>
        <w:t xml:space="preserve"> claims that Seq2seq model's performance</w:t>
      </w:r>
      <w:r w:rsidR="009366A7">
        <w:t xml:space="preserve"> can be enhanced by using reverse input data</w:t>
      </w:r>
      <w:r>
        <w:t xml:space="preserve">. As a result, building a DWNN with a bidirectional </w:t>
      </w:r>
      <w:r w:rsidR="009366A7">
        <w:t>RNN</w:t>
      </w:r>
      <w:r>
        <w:t xml:space="preserve"> </w:t>
      </w:r>
      <w:r>
        <w:fldChar w:fldCharType="begin"/>
      </w:r>
      <w:r>
        <w:instrText xml:space="preserve"> ADDIN ZOTERO_ITEM CSL_CITATION {"citationID":"k2HJzlmw","properties":{"formattedCitation":"(Graves &amp; Schmidhuber, 2005)","plainCitation":"(Graves &amp; Schmidhuber, 2005)","noteIndex":0},"citationItems":[{"id":78,"uris":["http://zotero.org/users/local/g8lD94u9/items/7GIIPTVW"],"uri":["http://zotero.org/users/local/g8lD94u9/items/7GIIPTVW"],"itemData":{"id":78,"type":"article-journal","container-title":"Neural Networks","DOI":"10.1016/j.neunet.2005.06.042","ISSN":"08936080","issue":"5-6","journalAbbreviation":"Neural Networks","language":"en","page":"602-610","source":"DOI.org (Crossref)","title":"Framewise phoneme classification with bidirectional LSTM and other neural network architectures","volume":"18","author":[{"family":"Graves","given":"Alex"},{"family":"Schmidhuber","given":"Jürgen"}],"issued":{"date-parts":[["2005",7]]}}}],"schema":"https://github.com/citation-style-language/schema/raw/master/csl-citation.json"} </w:instrText>
      </w:r>
      <w:r>
        <w:fldChar w:fldCharType="separate"/>
      </w:r>
      <w:r>
        <w:rPr>
          <w:noProof/>
        </w:rPr>
        <w:t>(Graves &amp; Schmidhuber, 2005)</w:t>
      </w:r>
      <w:r>
        <w:fldChar w:fldCharType="end"/>
      </w:r>
      <w:r>
        <w:t xml:space="preserve"> requires twice as many CNN layers</w:t>
      </w:r>
      <w:r w:rsidR="009366A7">
        <w:t>.</w:t>
      </w:r>
    </w:p>
    <w:p w14:paraId="4C3BB3D1" w14:textId="296E401B" w:rsidR="00DD39BD" w:rsidRDefault="00DD39BD" w:rsidP="001D540A">
      <w:pPr>
        <w:spacing w:line="360" w:lineRule="auto"/>
      </w:pPr>
    </w:p>
    <w:p w14:paraId="059E03DC" w14:textId="70565149" w:rsidR="00DD39BD" w:rsidRDefault="00DD39BD" w:rsidP="001D540A">
      <w:pPr>
        <w:spacing w:line="360" w:lineRule="auto"/>
      </w:pPr>
      <w:r w:rsidRPr="00DD39BD">
        <w:t xml:space="preserve">4) </w:t>
      </w:r>
      <w:r w:rsidR="00407B5B">
        <w:t xml:space="preserve">According to </w:t>
      </w:r>
      <w:r w:rsidRPr="00DD39BD">
        <w:t xml:space="preserve"> </w:t>
      </w:r>
      <w:r>
        <w:fldChar w:fldCharType="begin"/>
      </w:r>
      <w:r>
        <w:instrText xml:space="preserve"> ADDIN ZOTERO_ITEM CSL_CITATION {"citationID":"dZrQWjk1","properties":{"formattedCitation":"(Cho et al., 2014)","plainCitation":"(Cho et al., 2014)","noteIndex":0},"citationItems":[{"id":102,"uris":["http://zotero.org/users/local/g8lD94u9/items/YQ3TB6B7"],"uri":["http://zotero.org/users/local/g8lD94u9/items/YQ3TB6B7"],"itemData":{"id":102,"type":"article","note":"_eprint: 1406.1078","title":"Learning Phrase Representations using RNN Encoder-Decoder for Statistical Machine Translation","author":[{"family":"Cho","given":"Kyunghyun"},{"family":"Merrienboer","given":"Bart","dropping-particle":"van"},{"family":"Gulcehre","given":"Caglar"},{"family":"Bahdanau","given":"Dzmitry"},{"family":"Bougares","given":"Fethi"},{"family":"Schwenk","given":"Holger"},{"family":"Bengio","given":"Yoshua"}],"issued":{"date-parts":[["2014"]]}}}],"schema":"https://github.com/citation-style-language/schema/raw/master/csl-citation.json"} </w:instrText>
      </w:r>
      <w:r>
        <w:fldChar w:fldCharType="separate"/>
      </w:r>
      <w:r>
        <w:rPr>
          <w:noProof/>
        </w:rPr>
        <w:t>(Cho et al., 2014)</w:t>
      </w:r>
      <w:r>
        <w:fldChar w:fldCharType="end"/>
      </w:r>
      <w:r w:rsidRPr="00DD39BD">
        <w:t xml:space="preserve">, the Seq2seq model employs a four-layer RNN. The DWNN construction is adaptable for multi-layer RNN models. CNN layers </w:t>
      </w:r>
      <w:r w:rsidR="009366A7">
        <w:t xml:space="preserve">can be built </w:t>
      </w:r>
      <w:r w:rsidRPr="00DD39BD">
        <w:t>for each layer, or some.</w:t>
      </w:r>
    </w:p>
    <w:p w14:paraId="2F8CC2C9" w14:textId="4619557D" w:rsidR="00DD39BD" w:rsidRDefault="00DD39BD" w:rsidP="001D540A">
      <w:pPr>
        <w:spacing w:line="360" w:lineRule="auto"/>
      </w:pPr>
    </w:p>
    <w:p w14:paraId="54F1664A" w14:textId="75047AE2" w:rsidR="00DD39BD" w:rsidRDefault="00DD39BD" w:rsidP="001D540A">
      <w:pPr>
        <w:spacing w:line="360" w:lineRule="auto"/>
      </w:pPr>
      <w:r w:rsidRPr="00DD39BD">
        <w:t xml:space="preserve">In each RNN loop step, a CNN layer is added, but </w:t>
      </w:r>
      <w:r w:rsidR="00407B5B" w:rsidRPr="00407B5B">
        <w:t>Such models are difficult to train and run the danger of overfitting.</w:t>
      </w:r>
      <w:r w:rsidR="00407B5B">
        <w:t xml:space="preserve"> </w:t>
      </w:r>
      <w:r w:rsidRPr="00DD39BD">
        <w:t xml:space="preserve">As a result, </w:t>
      </w:r>
      <w:r w:rsidR="00407B5B">
        <w:t>we follow the design of</w:t>
      </w:r>
      <w:r w:rsidRPr="00DD39BD">
        <w:t xml:space="preserve"> an interval CNN, which involves adding a CNN layer </w:t>
      </w:r>
      <w:r w:rsidR="00407B5B">
        <w:t xml:space="preserve">after </w:t>
      </w:r>
      <w:r w:rsidRPr="00DD39BD">
        <w:t xml:space="preserve">every time </w:t>
      </w:r>
      <w:r w:rsidR="00407B5B">
        <w:t xml:space="preserve">window k which </w:t>
      </w:r>
      <w:r w:rsidRPr="00DD39BD">
        <w:t>decreases the model's complexity while also allowing it to extract relationships. Previous RNNs struggled to deal with temporal data of varying lengths of time.</w:t>
      </w:r>
      <w:r>
        <w:t xml:space="preserve"> </w:t>
      </w:r>
      <w:r w:rsidRPr="00DD39BD">
        <w:t xml:space="preserve">However, we may </w:t>
      </w:r>
      <w:r w:rsidR="00407B5B">
        <w:t>c</w:t>
      </w:r>
      <w:r w:rsidR="00407B5B" w:rsidRPr="00407B5B">
        <w:t>reate a CNN layer a</w:t>
      </w:r>
      <w:r w:rsidR="00407B5B">
        <w:t>t the</w:t>
      </w:r>
      <w:r w:rsidR="00407B5B" w:rsidRPr="00407B5B">
        <w:t xml:space="preserve"> common multiple </w:t>
      </w:r>
      <w:r w:rsidR="00407B5B">
        <w:t xml:space="preserve">of </w:t>
      </w:r>
      <w:r w:rsidR="00407B5B" w:rsidRPr="00407B5B">
        <w:t xml:space="preserve">time </w:t>
      </w:r>
      <w:r w:rsidR="00407B5B">
        <w:t>window,</w:t>
      </w:r>
      <w:r w:rsidR="00407B5B" w:rsidRPr="00407B5B">
        <w:t xml:space="preserve"> </w:t>
      </w:r>
      <w:r w:rsidRPr="00DD39BD">
        <w:t>using DWNN utilizing interval CNN layer.</w:t>
      </w:r>
    </w:p>
    <w:p w14:paraId="647EC96C" w14:textId="6F021749" w:rsidR="00DD39BD" w:rsidRDefault="00DD39BD" w:rsidP="001D540A">
      <w:pPr>
        <w:spacing w:line="360" w:lineRule="auto"/>
      </w:pPr>
    </w:p>
    <w:p w14:paraId="3E4450AB" w14:textId="3A779096" w:rsidR="00DD39BD" w:rsidRDefault="00B41497" w:rsidP="001D540A">
      <w:pPr>
        <w:spacing w:line="360" w:lineRule="auto"/>
      </w:pPr>
      <w:r w:rsidRPr="00F70668">
        <w:t>TensorFlow</w:t>
      </w:r>
      <w:r w:rsidR="00F70668" w:rsidRPr="00F70668">
        <w:t xml:space="preserve"> </w:t>
      </w:r>
      <w:r w:rsidR="00407B5B">
        <w:t>has been</w:t>
      </w:r>
      <w:r w:rsidR="00F70668" w:rsidRPr="00F70668">
        <w:t xml:space="preserve"> used to implement the DWNN network proposed in this paper. To train the algorithm, stock data from China's SSE</w:t>
      </w:r>
      <w:r w:rsidR="00407B5B">
        <w:t xml:space="preserve"> has been used</w:t>
      </w:r>
      <w:r w:rsidR="00F70668" w:rsidRPr="00F70668">
        <w:t>. The whole dataset contains 12 stocks</w:t>
      </w:r>
      <w:r w:rsidR="00F70668">
        <w:t xml:space="preserve"> which are</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w:t>
      </w:r>
      <w:r w:rsidR="00F70668" w:rsidRPr="00F70668">
        <w:lastRenderedPageBreak/>
        <w:t>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w:t>
      </w:r>
      <w:r w:rsidR="00F70668">
        <w:t>,</w:t>
      </w:r>
      <w:r w:rsidR="00F70668" w:rsidRPr="00F70668">
        <w:t xml:space="preserve"> 002259</w:t>
      </w:r>
      <w:r w:rsidR="00F70668">
        <w:t>,</w:t>
      </w:r>
      <w:r w:rsidR="00F70668" w:rsidRPr="00F70668">
        <w:t xml:space="preserve"> 002679 The dataset comprises daily k-line data from January 1, 2000, to August 16, 2017, and includes the </w:t>
      </w:r>
      <w:r w:rsidR="00407B5B">
        <w:t>OCHLV data</w:t>
      </w:r>
      <w:r w:rsidR="00F70668" w:rsidRPr="00F70668">
        <w:t>. The training samples date from 2000/01/01 to 2015/12/30, whereas the testing samples date from 2016/01/01 to 2017/08/16.</w:t>
      </w:r>
    </w:p>
    <w:p w14:paraId="3E504CFF" w14:textId="29A6AD87" w:rsidR="00F70668" w:rsidRDefault="00F70668" w:rsidP="001D540A">
      <w:pPr>
        <w:spacing w:line="360" w:lineRule="auto"/>
      </w:pPr>
    </w:p>
    <w:p w14:paraId="21E76160" w14:textId="1FFA1221" w:rsidR="00F70668" w:rsidRDefault="00F70668" w:rsidP="001D540A">
      <w:pPr>
        <w:spacing w:line="360" w:lineRule="auto"/>
      </w:pPr>
      <w:r w:rsidRPr="00F70668">
        <w:t xml:space="preserve">The DWNN </w:t>
      </w:r>
      <w:r w:rsidR="00407B5B">
        <w:t>is made up of</w:t>
      </w:r>
      <w:r w:rsidRPr="00F70668">
        <w:t xml:space="preserve"> of 12 seq2seq models utilizing GRU; Encoder is</w:t>
      </w:r>
      <w:r w:rsidR="00407B5B">
        <w:t xml:space="preserve"> set at time window of</w:t>
      </w:r>
      <w:r w:rsidRPr="00F70668">
        <w:t xml:space="preserve"> 60 days, and the length of the Decoder is </w:t>
      </w:r>
      <w:r w:rsidR="00407B5B">
        <w:t xml:space="preserve">set as </w:t>
      </w:r>
      <w:r w:rsidRPr="00F70668">
        <w:t xml:space="preserve">7, implying that 60-day historical data </w:t>
      </w:r>
      <w:r w:rsidR="00407B5B">
        <w:t xml:space="preserve">will be utilized </w:t>
      </w:r>
      <w:r w:rsidRPr="00F70668">
        <w:t xml:space="preserve">to forecast data for the </w:t>
      </w:r>
      <w:r w:rsidR="00407B5B">
        <w:t>next</w:t>
      </w:r>
      <w:r w:rsidRPr="00F70668">
        <w:t xml:space="preserve"> </w:t>
      </w:r>
      <w:r w:rsidR="00407B5B">
        <w:t>week( days)</w:t>
      </w:r>
      <w:r w:rsidRPr="00F70668">
        <w:t xml:space="preserve">. </w:t>
      </w:r>
      <w:r w:rsidR="00490018" w:rsidRPr="00490018">
        <w:t>To convert the dimension of the data into the form of the GRU hidden state, we use the whole connection layer. Each CNN layer has two convolution layers as well as a pooling layer.</w:t>
      </w:r>
    </w:p>
    <w:p w14:paraId="579648B7" w14:textId="77777777" w:rsidR="00490018" w:rsidRDefault="00490018" w:rsidP="001D540A">
      <w:pPr>
        <w:spacing w:line="360" w:lineRule="auto"/>
      </w:pPr>
    </w:p>
    <w:p w14:paraId="4D7147D8" w14:textId="44A9C92C" w:rsidR="00F70668" w:rsidRDefault="00F70668" w:rsidP="001D540A">
      <w:pPr>
        <w:spacing w:line="360" w:lineRule="auto"/>
      </w:pPr>
      <w:r w:rsidRPr="00F70668">
        <w:t xml:space="preserve">In the experiment, </w:t>
      </w:r>
      <w:r w:rsidR="00490018">
        <w:t>i</w:t>
      </w:r>
      <w:r w:rsidR="00490018" w:rsidRPr="00490018">
        <w:t>nstead of utilizing the order of data produced input samples, we use the random sampling technique with the Batch size as input.</w:t>
      </w:r>
      <w:r w:rsidR="00490018">
        <w:t xml:space="preserve"> </w:t>
      </w:r>
      <w:r w:rsidR="00490018" w:rsidRPr="00490018">
        <w:t>The samples were produced in such a way that the loss varied substantially early in the training.</w:t>
      </w:r>
      <w:r w:rsidRPr="00F70668">
        <w:t xml:space="preserve"> It does, however, have the </w:t>
      </w:r>
      <w:r w:rsidR="00490018">
        <w:t>benefit</w:t>
      </w:r>
      <w:r w:rsidRPr="00F70668">
        <w:t xml:space="preserve"> of </w:t>
      </w:r>
      <w:r w:rsidR="00490018">
        <w:t>regularization</w:t>
      </w:r>
      <w:r w:rsidRPr="00F70668">
        <w:t xml:space="preserve"> and, to a degree, improving the training </w:t>
      </w:r>
      <w:r w:rsidR="00490018">
        <w:t>perfor</w:t>
      </w:r>
      <w:r w:rsidR="00B64B29">
        <w:t>m</w:t>
      </w:r>
      <w:r w:rsidR="00490018">
        <w:t>ance</w:t>
      </w:r>
      <w:r w:rsidRPr="00F70668">
        <w:t>.</w:t>
      </w:r>
    </w:p>
    <w:p w14:paraId="742B9015" w14:textId="77777777" w:rsidR="006C699E" w:rsidRDefault="006C699E" w:rsidP="001D540A">
      <w:pPr>
        <w:spacing w:line="360" w:lineRule="auto"/>
      </w:pPr>
    </w:p>
    <w:p w14:paraId="7A7FB5E8" w14:textId="73554BDA" w:rsidR="00F70668" w:rsidRDefault="00F70668" w:rsidP="001D540A">
      <w:pPr>
        <w:spacing w:line="360" w:lineRule="auto"/>
        <w:rPr>
          <w:b/>
          <w:bCs/>
        </w:rPr>
      </w:pPr>
      <w:r>
        <w:rPr>
          <w:b/>
          <w:bCs/>
        </w:rPr>
        <w:t>2.</w:t>
      </w:r>
      <w:r w:rsidR="00BC378C">
        <w:rPr>
          <w:b/>
          <w:bCs/>
        </w:rPr>
        <w:t>9</w:t>
      </w:r>
      <w:r w:rsidR="006C699E">
        <w:rPr>
          <w:b/>
          <w:bCs/>
        </w:rPr>
        <w:t>.3 Results</w:t>
      </w:r>
    </w:p>
    <w:p w14:paraId="106AD125" w14:textId="792D344C" w:rsidR="00F70668" w:rsidRDefault="00F70668" w:rsidP="001D540A">
      <w:pPr>
        <w:spacing w:line="360" w:lineRule="auto"/>
      </w:pPr>
      <w:r w:rsidRPr="00F70668">
        <w:t xml:space="preserve">The interval CNN layer is compared to the DWNN model using the seq2seq model. </w:t>
      </w:r>
      <w:r w:rsidR="003C451A">
        <w:t>Figure 2.9.2.3</w:t>
      </w:r>
      <w:r w:rsidRPr="00F70668">
        <w:t xml:space="preserve"> shows the comparison experiment results, while </w:t>
      </w:r>
      <w:r w:rsidR="008C0042" w:rsidRPr="008C0042">
        <w:t xml:space="preserve">The DWNN model results are shown in </w:t>
      </w:r>
      <w:r w:rsidR="003C451A">
        <w:t>Figure 2.9.3.1</w:t>
      </w:r>
      <w:r w:rsidR="008C0042" w:rsidRPr="008C0042">
        <w:t>, with the blue dots indicating the actual rate of growth in stock prices over the following 7 days and the orange plus sign showing the projected value.</w:t>
      </w:r>
    </w:p>
    <w:p w14:paraId="7810A06F" w14:textId="77777777" w:rsidR="008C0042" w:rsidRPr="00F70668" w:rsidRDefault="008C0042" w:rsidP="001D540A">
      <w:pPr>
        <w:spacing w:line="360" w:lineRule="auto"/>
      </w:pPr>
    </w:p>
    <w:p w14:paraId="12FA201E" w14:textId="3FC767A6" w:rsidR="00F70668" w:rsidRPr="0094562E" w:rsidRDefault="00F70668" w:rsidP="001D540A">
      <w:pPr>
        <w:spacing w:line="360" w:lineRule="auto"/>
      </w:pPr>
      <w:r w:rsidRPr="00F70668">
        <w:t>When comparing the two graphs, we can observe that the DWNN model outperforms the general RNN model significantly.</w:t>
      </w:r>
    </w:p>
    <w:p w14:paraId="265F771A" w14:textId="77777777" w:rsidR="006C699E" w:rsidRDefault="00F70668" w:rsidP="006C699E">
      <w:pPr>
        <w:spacing w:line="360" w:lineRule="auto"/>
        <w:jc w:val="center"/>
        <w:rPr>
          <w:rFonts w:ascii="Times New Roman,Bold" w:hAnsi="Times New Roman,Bold"/>
          <w:b/>
          <w:bCs/>
          <w:sz w:val="18"/>
          <w:szCs w:val="18"/>
        </w:rPr>
      </w:pPr>
      <w:r>
        <w:rPr>
          <w:b/>
          <w:bCs/>
          <w:noProof/>
          <w:lang w:val="en-US" w:eastAsia="ja-JP"/>
        </w:rPr>
        <w:lastRenderedPageBreak/>
        <w:drawing>
          <wp:inline distT="0" distB="0" distL="0" distR="0" wp14:anchorId="3390A306" wp14:editId="531C748B">
            <wp:extent cx="5379370" cy="2778826"/>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5454153" cy="2817457"/>
                    </a:xfrm>
                    <a:prstGeom prst="rect">
                      <a:avLst/>
                    </a:prstGeom>
                  </pic:spPr>
                </pic:pic>
              </a:graphicData>
            </a:graphic>
          </wp:inline>
        </w:drawing>
      </w:r>
    </w:p>
    <w:p w14:paraId="708D2D99" w14:textId="765CB4D0" w:rsidR="00F70668" w:rsidRPr="000D53F1" w:rsidRDefault="003C451A" w:rsidP="006C699E">
      <w:pPr>
        <w:spacing w:line="360" w:lineRule="auto"/>
        <w:jc w:val="center"/>
        <w:rPr>
          <w:b/>
          <w:bCs/>
          <w:sz w:val="16"/>
          <w:szCs w:val="16"/>
        </w:rPr>
      </w:pPr>
      <w:r w:rsidRPr="000D53F1">
        <w:rPr>
          <w:rFonts w:ascii="Times New Roman,Bold" w:hAnsi="Times New Roman,Bold"/>
          <w:b/>
          <w:bCs/>
          <w:sz w:val="16"/>
          <w:szCs w:val="16"/>
        </w:rPr>
        <w:t>Fig 2.9.3.1 -</w:t>
      </w:r>
      <w:r w:rsidR="00EA67A0" w:rsidRPr="000D53F1">
        <w:rPr>
          <w:rFonts w:ascii="Times New Roman,Bold" w:hAnsi="Times New Roman,Bold"/>
          <w:b/>
          <w:bCs/>
          <w:sz w:val="16"/>
          <w:szCs w:val="16"/>
        </w:rPr>
        <w:t xml:space="preserve"> </w:t>
      </w:r>
      <w:r w:rsidR="00490018" w:rsidRPr="000D53F1">
        <w:rPr>
          <w:rFonts w:ascii="Times New Roman,Bold" w:hAnsi="Times New Roman,Bold"/>
          <w:b/>
          <w:bCs/>
          <w:sz w:val="16"/>
          <w:szCs w:val="16"/>
        </w:rPr>
        <w:t>comparison results</w:t>
      </w:r>
      <w:r w:rsidR="000D53F1" w:rsidRPr="000D53F1">
        <w:rPr>
          <w:b/>
          <w:bCs/>
          <w:sz w:val="16"/>
          <w:szCs w:val="16"/>
        </w:rPr>
        <w:fldChar w:fldCharType="begin"/>
      </w:r>
      <w:r w:rsidR="000D53F1" w:rsidRPr="000D53F1">
        <w:rPr>
          <w:b/>
          <w:bCs/>
          <w:sz w:val="16"/>
          <w:szCs w:val="16"/>
        </w:rPr>
        <w:instrText xml:space="preserve"> ADDIN ZOTERO_ITEM CSL_CITATION {"citationID":"t4CvNLEG","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Yuan et al., 2018a)</w:t>
      </w:r>
      <w:r w:rsidR="000D53F1" w:rsidRPr="000D53F1">
        <w:rPr>
          <w:b/>
          <w:bCs/>
          <w:sz w:val="16"/>
          <w:szCs w:val="16"/>
        </w:rPr>
        <w:fldChar w:fldCharType="end"/>
      </w:r>
    </w:p>
    <w:p w14:paraId="4D37A3A7" w14:textId="77777777" w:rsidR="006C699E" w:rsidRDefault="00F70668" w:rsidP="006C699E">
      <w:pPr>
        <w:spacing w:line="360" w:lineRule="auto"/>
        <w:jc w:val="center"/>
        <w:rPr>
          <w:b/>
          <w:bCs/>
          <w:sz w:val="16"/>
          <w:szCs w:val="16"/>
        </w:rPr>
      </w:pPr>
      <w:r>
        <w:rPr>
          <w:b/>
          <w:bCs/>
          <w:noProof/>
          <w:lang w:val="en-US" w:eastAsia="ja-JP"/>
        </w:rPr>
        <w:drawing>
          <wp:inline distT="0" distB="0" distL="0" distR="0" wp14:anchorId="4D623A8D" wp14:editId="4FC999B0">
            <wp:extent cx="5530754" cy="3022270"/>
            <wp:effectExtent l="0" t="0" r="0" b="6985"/>
            <wp:docPr id="11" name="Picture 11" descr="A picture containing tex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09619" cy="3065366"/>
                    </a:xfrm>
                    <a:prstGeom prst="rect">
                      <a:avLst/>
                    </a:prstGeom>
                  </pic:spPr>
                </pic:pic>
              </a:graphicData>
            </a:graphic>
          </wp:inline>
        </w:drawing>
      </w:r>
    </w:p>
    <w:p w14:paraId="3B5B6CFF" w14:textId="5D917670" w:rsidR="0094562E" w:rsidRPr="000D53F1" w:rsidRDefault="001B1EEC" w:rsidP="006C699E">
      <w:pPr>
        <w:spacing w:line="360" w:lineRule="auto"/>
        <w:jc w:val="center"/>
        <w:rPr>
          <w:b/>
          <w:bCs/>
          <w:sz w:val="16"/>
          <w:szCs w:val="16"/>
        </w:rPr>
      </w:pPr>
      <w:r w:rsidRPr="000D53F1">
        <w:rPr>
          <w:b/>
          <w:bCs/>
          <w:sz w:val="16"/>
          <w:szCs w:val="16"/>
        </w:rPr>
        <w:t>Fig - 2.9.3.2</w:t>
      </w:r>
      <w:r w:rsidR="003C451A" w:rsidRPr="000D53F1">
        <w:rPr>
          <w:b/>
          <w:bCs/>
          <w:sz w:val="16"/>
          <w:szCs w:val="16"/>
        </w:rPr>
        <w:t xml:space="preserve"> -</w:t>
      </w:r>
      <w:r w:rsidR="00EA67A0" w:rsidRPr="000D53F1">
        <w:rPr>
          <w:b/>
          <w:bCs/>
          <w:sz w:val="16"/>
          <w:szCs w:val="16"/>
        </w:rPr>
        <w:t xml:space="preserve"> </w:t>
      </w:r>
      <w:r w:rsidR="0094562E" w:rsidRPr="000D53F1">
        <w:rPr>
          <w:b/>
          <w:bCs/>
          <w:sz w:val="16"/>
          <w:szCs w:val="16"/>
        </w:rPr>
        <w:t xml:space="preserve">DWNN </w:t>
      </w:r>
      <w:r w:rsidR="00490018" w:rsidRPr="000D53F1">
        <w:rPr>
          <w:b/>
          <w:bCs/>
          <w:sz w:val="16"/>
          <w:szCs w:val="16"/>
        </w:rPr>
        <w:t>results</w:t>
      </w:r>
      <w:r w:rsidR="000D53F1" w:rsidRPr="000D53F1">
        <w:rPr>
          <w:b/>
          <w:bCs/>
          <w:sz w:val="16"/>
          <w:szCs w:val="16"/>
        </w:rPr>
        <w:fldChar w:fldCharType="begin"/>
      </w:r>
      <w:r w:rsidR="000D53F1" w:rsidRPr="000D53F1">
        <w:rPr>
          <w:b/>
          <w:bCs/>
          <w:sz w:val="16"/>
          <w:szCs w:val="16"/>
        </w:rPr>
        <w:instrText xml:space="preserve"> ADDIN ZOTERO_ITEM CSL_CITATION {"citationID":"t4CvNLEG","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sidR="000D53F1" w:rsidRPr="000D53F1">
        <w:rPr>
          <w:b/>
          <w:bCs/>
          <w:sz w:val="16"/>
          <w:szCs w:val="16"/>
        </w:rPr>
        <w:fldChar w:fldCharType="separate"/>
      </w:r>
      <w:r w:rsidR="000D53F1" w:rsidRPr="000D53F1">
        <w:rPr>
          <w:b/>
          <w:bCs/>
          <w:noProof/>
          <w:sz w:val="16"/>
          <w:szCs w:val="16"/>
        </w:rPr>
        <w:t>(Yuan et al., 2018a)</w:t>
      </w:r>
      <w:r w:rsidR="000D53F1" w:rsidRPr="000D53F1">
        <w:rPr>
          <w:b/>
          <w:bCs/>
          <w:sz w:val="16"/>
          <w:szCs w:val="16"/>
        </w:rPr>
        <w:fldChar w:fldCharType="end"/>
      </w:r>
    </w:p>
    <w:p w14:paraId="47A2C070" w14:textId="77777777" w:rsidR="00896350" w:rsidRPr="006C699E" w:rsidRDefault="00896350" w:rsidP="006C699E">
      <w:pPr>
        <w:spacing w:line="360" w:lineRule="auto"/>
        <w:jc w:val="center"/>
        <w:rPr>
          <w:b/>
          <w:bCs/>
          <w:sz w:val="16"/>
          <w:szCs w:val="16"/>
        </w:rPr>
      </w:pPr>
    </w:p>
    <w:p w14:paraId="106EACF8" w14:textId="55CA5AD0" w:rsidR="002C7528" w:rsidRDefault="0094562E" w:rsidP="001D540A">
      <w:pPr>
        <w:spacing w:line="360" w:lineRule="auto"/>
        <w:rPr>
          <w:b/>
          <w:bCs/>
        </w:rPr>
      </w:pPr>
      <w:r>
        <w:rPr>
          <w:b/>
          <w:bCs/>
        </w:rPr>
        <w:t>2.</w:t>
      </w:r>
      <w:r w:rsidR="00BC378C">
        <w:rPr>
          <w:b/>
          <w:bCs/>
        </w:rPr>
        <w:t>10</w:t>
      </w:r>
      <w:r>
        <w:rPr>
          <w:b/>
          <w:bCs/>
        </w:rPr>
        <w:t xml:space="preserve"> </w:t>
      </w:r>
      <w:r w:rsidRPr="0094562E">
        <w:rPr>
          <w:b/>
          <w:bCs/>
        </w:rPr>
        <w:t>Stock Price Prediction via Discovering Multi-Frequency Trading Patterns</w:t>
      </w:r>
      <w:r w:rsidR="00C04D7C">
        <w:rPr>
          <w:b/>
          <w:bCs/>
        </w:rPr>
        <w:t xml:space="preserve"> </w:t>
      </w:r>
      <w:r>
        <w:rPr>
          <w:b/>
          <w:bCs/>
        </w:rPr>
        <w:fldChar w:fldCharType="begin"/>
      </w:r>
      <w:r w:rsidR="004D4392">
        <w:rPr>
          <w:b/>
          <w:bCs/>
        </w:rPr>
        <w:instrText xml:space="preserve"> ADDIN ZOTERO_ITEM CSL_CITATION {"citationID":"KQxP1YPG","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rPr>
          <w:b/>
          <w:bCs/>
        </w:rPr>
        <w:fldChar w:fldCharType="separate"/>
      </w:r>
      <w:r>
        <w:rPr>
          <w:b/>
          <w:bCs/>
        </w:rPr>
        <w:t>(Zhang et al., 2017)</w:t>
      </w:r>
      <w:r>
        <w:rPr>
          <w:b/>
          <w:bCs/>
        </w:rPr>
        <w:fldChar w:fldCharType="end"/>
      </w:r>
      <w:r w:rsidR="006C699E">
        <w:rPr>
          <w:b/>
          <w:bCs/>
        </w:rPr>
        <w:t xml:space="preserve"> </w:t>
      </w:r>
    </w:p>
    <w:p w14:paraId="5438679D" w14:textId="418386F4" w:rsidR="00F575C2" w:rsidRDefault="0094562E" w:rsidP="001D540A">
      <w:pPr>
        <w:spacing w:line="360" w:lineRule="auto"/>
        <w:rPr>
          <w:b/>
          <w:bCs/>
        </w:rPr>
      </w:pPr>
      <w:r>
        <w:rPr>
          <w:b/>
          <w:bCs/>
        </w:rPr>
        <w:t>2.</w:t>
      </w:r>
      <w:r w:rsidR="00BC378C">
        <w:rPr>
          <w:b/>
          <w:bCs/>
        </w:rPr>
        <w:t>10</w:t>
      </w:r>
      <w:r w:rsidR="006C699E">
        <w:rPr>
          <w:b/>
          <w:bCs/>
        </w:rPr>
        <w:t>.1 Business Problem</w:t>
      </w:r>
    </w:p>
    <w:p w14:paraId="497C6C7B" w14:textId="317C4041" w:rsidR="00F575C2" w:rsidRDefault="00AD6C17" w:rsidP="001D540A">
      <w:pPr>
        <w:spacing w:line="360" w:lineRule="auto"/>
      </w:pPr>
      <w:r w:rsidRPr="00C04D7C">
        <w:t>L</w:t>
      </w:r>
      <w:r w:rsidR="00C04D7C" w:rsidRPr="00C04D7C">
        <w:t>ong</w:t>
      </w:r>
      <w:r>
        <w:t xml:space="preserve"> </w:t>
      </w:r>
      <w:r w:rsidRPr="00C04D7C">
        <w:t xml:space="preserve">and </w:t>
      </w:r>
      <w:r w:rsidR="00885828">
        <w:t>short</w:t>
      </w:r>
      <w:r>
        <w:t xml:space="preserve"> </w:t>
      </w:r>
      <w:r w:rsidR="00C04D7C" w:rsidRPr="00C04D7C">
        <w:t>term trading activity represents diverse trading patterns and frequency affect stock values.</w:t>
      </w:r>
      <w:r w:rsidR="00F575C2" w:rsidRPr="00F575C2">
        <w:t xml:space="preserve"> </w:t>
      </w:r>
      <w:r w:rsidR="00C04D7C" w:rsidRPr="00C04D7C">
        <w:t>These patterns, on the other hand, are usually elusive because they are impacted in the real world by a range of unexpected political</w:t>
      </w:r>
      <w:r w:rsidR="00C04D7C">
        <w:t xml:space="preserve"> and </w:t>
      </w:r>
      <w:r w:rsidR="00C04D7C" w:rsidRPr="00C04D7C">
        <w:t xml:space="preserve">economic factors, </w:t>
      </w:r>
      <w:r>
        <w:t>like</w:t>
      </w:r>
      <w:r w:rsidR="00C04D7C" w:rsidRPr="00C04D7C">
        <w:t xml:space="preserve"> corporate performance, breaking news that travels across markets</w:t>
      </w:r>
      <w:r>
        <w:t xml:space="preserve"> and </w:t>
      </w:r>
      <w:r w:rsidRPr="00C04D7C">
        <w:t>government restrictions</w:t>
      </w:r>
      <w:r w:rsidR="00C04D7C" w:rsidRPr="00C04D7C">
        <w:t>.</w:t>
      </w:r>
      <w:r w:rsidR="00F575C2" w:rsidRPr="00F575C2">
        <w:t xml:space="preserve"> Furthermore, stock price time series are non-linear</w:t>
      </w:r>
      <w:r>
        <w:t xml:space="preserve"> and </w:t>
      </w:r>
      <w:r w:rsidRPr="00F575C2">
        <w:t>non-stationary</w:t>
      </w:r>
      <w:r w:rsidR="00F575C2" w:rsidRPr="00F575C2">
        <w:t>, making forecasting future price movements difficult.</w:t>
      </w:r>
    </w:p>
    <w:p w14:paraId="70C261F4" w14:textId="6C34D0B0" w:rsidR="00F575C2" w:rsidRDefault="00F575C2" w:rsidP="001D540A">
      <w:pPr>
        <w:spacing w:line="360" w:lineRule="auto"/>
      </w:pPr>
    </w:p>
    <w:p w14:paraId="71996643" w14:textId="534B6601" w:rsidR="00F575C2" w:rsidRDefault="002E0E55" w:rsidP="001D540A">
      <w:pPr>
        <w:spacing w:line="360" w:lineRule="auto"/>
      </w:pPr>
      <w:r w:rsidRPr="002E0E55">
        <w:t xml:space="preserve">To address these difficulties, this study proposes a State Frequency Memory (SFM) </w:t>
      </w:r>
      <w:r w:rsidR="00DC4EAA">
        <w:t>which is a RNN</w:t>
      </w:r>
      <w:r w:rsidRPr="002E0E55">
        <w:t xml:space="preserve"> based on DFT. </w:t>
      </w:r>
      <w:r w:rsidR="005D360C">
        <w:t xml:space="preserve">The </w:t>
      </w:r>
      <w:r w:rsidRPr="002E0E55">
        <w:t>memory cell hidden states</w:t>
      </w:r>
      <w:r w:rsidR="005D360C">
        <w:t xml:space="preserve"> are broken down by t</w:t>
      </w:r>
      <w:r w:rsidR="005D360C" w:rsidRPr="002E0E55">
        <w:t>he SFM divide</w:t>
      </w:r>
      <w:r w:rsidR="00DC4EAA">
        <w:t>d</w:t>
      </w:r>
      <w:r w:rsidRPr="002E0E55">
        <w:t xml:space="preserve"> into multiple frequency components, each representing a distinct frequency of </w:t>
      </w:r>
      <w:r w:rsidR="005D360C">
        <w:t>hidden</w:t>
      </w:r>
      <w:r w:rsidRPr="002E0E55">
        <w:t xml:space="preserve"> trading patterns that drive stock price volatility.</w:t>
      </w:r>
      <w:r>
        <w:t xml:space="preserve"> </w:t>
      </w:r>
      <w:r w:rsidR="00AD6C17" w:rsidRPr="00AD6C17">
        <w:t>A nonlinear combination of these components is used to forecast future stock values using an IFT.</w:t>
      </w:r>
    </w:p>
    <w:p w14:paraId="469B0ABC" w14:textId="77777777" w:rsidR="002E0E55" w:rsidRDefault="002E0E55" w:rsidP="001D540A">
      <w:pPr>
        <w:spacing w:line="360" w:lineRule="auto"/>
      </w:pPr>
    </w:p>
    <w:p w14:paraId="5756CB8A" w14:textId="25F9326C" w:rsidR="00F575C2" w:rsidRDefault="00AD6C17" w:rsidP="001D540A">
      <w:pPr>
        <w:spacing w:line="360" w:lineRule="auto"/>
      </w:pPr>
      <w:r w:rsidRPr="00AD6C17">
        <w:t>While short-term projections are generally based on trading patterns</w:t>
      </w:r>
      <w:r w:rsidR="000021E2">
        <w:t xml:space="preserve"> where </w:t>
      </w:r>
      <w:r w:rsidR="000021E2" w:rsidRPr="00AD6C17">
        <w:t>high-frequency</w:t>
      </w:r>
      <w:r w:rsidR="000021E2">
        <w:t xml:space="preserve"> is observed. On the other hand, </w:t>
      </w:r>
      <w:r w:rsidRPr="00AD6C17">
        <w:t>long-term pr</w:t>
      </w:r>
      <w:r w:rsidR="000021E2">
        <w:t>ojections</w:t>
      </w:r>
      <w:r w:rsidRPr="00AD6C17">
        <w:t xml:space="preserve"> </w:t>
      </w:r>
      <w:r w:rsidR="000021E2">
        <w:t>are</w:t>
      </w:r>
      <w:r w:rsidRPr="00AD6C17">
        <w:t xml:space="preserve"> be based on low-frequency trading patterns.</w:t>
      </w:r>
    </w:p>
    <w:p w14:paraId="4C2D2413" w14:textId="77777777" w:rsidR="00AD6C17" w:rsidRDefault="00AD6C17" w:rsidP="001D540A">
      <w:pPr>
        <w:spacing w:line="360" w:lineRule="auto"/>
      </w:pPr>
    </w:p>
    <w:p w14:paraId="70EF79C8" w14:textId="06D849B8" w:rsidR="00F575C2" w:rsidRDefault="00AD6C17" w:rsidP="001D540A">
      <w:pPr>
        <w:spacing w:line="360" w:lineRule="auto"/>
      </w:pPr>
      <w:r>
        <w:t>Although</w:t>
      </w:r>
      <w:r w:rsidR="00F575C2" w:rsidRPr="00F575C2">
        <w:t xml:space="preserve">, there is no </w:t>
      </w:r>
      <w:r w:rsidR="005D360C">
        <w:t>method</w:t>
      </w:r>
      <w:r w:rsidR="00F575C2" w:rsidRPr="00F575C2">
        <w:t xml:space="preserve"> in the literature that clearly distinguishes between different frequencies of trading patterns in order to generate dynamic forecasts.</w:t>
      </w:r>
      <w:r w:rsidR="00F575C2">
        <w:t xml:space="preserve"> </w:t>
      </w:r>
      <w:r w:rsidR="005D360C" w:rsidRPr="005D360C">
        <w:t xml:space="preserve">Explicitly identifying and differentiating different frequencies of </w:t>
      </w:r>
      <w:r w:rsidR="005D360C">
        <w:t>hidden</w:t>
      </w:r>
      <w:r w:rsidR="005D360C" w:rsidRPr="005D360C">
        <w:t xml:space="preserve"> trade patterns play a key role in developing price </w:t>
      </w:r>
      <w:r w:rsidR="0062085D">
        <w:t>forecast</w:t>
      </w:r>
      <w:r w:rsidR="005D360C" w:rsidRPr="005D360C">
        <w:t xml:space="preserve"> for diverse time </w:t>
      </w:r>
      <w:r>
        <w:t>steps</w:t>
      </w:r>
      <w:r w:rsidR="005D360C" w:rsidRPr="005D360C">
        <w:t>.</w:t>
      </w:r>
    </w:p>
    <w:p w14:paraId="3290CC25" w14:textId="77777777" w:rsidR="00ED2CA2" w:rsidRPr="00F575C2" w:rsidRDefault="00ED2CA2" w:rsidP="001D540A">
      <w:pPr>
        <w:spacing w:line="360" w:lineRule="auto"/>
      </w:pPr>
    </w:p>
    <w:p w14:paraId="7A589627" w14:textId="1AEF65F9" w:rsidR="0094562E" w:rsidRDefault="00D0529B" w:rsidP="001D540A">
      <w:pPr>
        <w:spacing w:line="360" w:lineRule="auto"/>
      </w:pPr>
      <w:r w:rsidRPr="00D0529B">
        <w:t xml:space="preserve">While there </w:t>
      </w:r>
      <w:r w:rsidR="000021E2">
        <w:t>exist</w:t>
      </w:r>
      <w:r w:rsidRPr="00D0529B">
        <w:t xml:space="preserve"> numerous techniques </w:t>
      </w:r>
      <w:r w:rsidR="000021E2">
        <w:t>for</w:t>
      </w:r>
      <w:r w:rsidRPr="00D0529B">
        <w:t xml:space="preserve"> </w:t>
      </w:r>
      <w:r w:rsidR="000021E2">
        <w:t>forecasting stock prices</w:t>
      </w:r>
      <w:r w:rsidRPr="00D0529B">
        <w:t xml:space="preserve">, none of the available models explicitly deconstruct trading </w:t>
      </w:r>
      <w:r w:rsidR="00ED2CA2">
        <w:t xml:space="preserve">strategy </w:t>
      </w:r>
      <w:r w:rsidRPr="00D0529B">
        <w:t>patterns into multiple frequency components and incorporate the identified multi-frequency patterns into price forecasts, to our knowledge.</w:t>
      </w:r>
    </w:p>
    <w:p w14:paraId="7B62618C" w14:textId="08451F44" w:rsidR="00D0529B" w:rsidRDefault="00D0529B" w:rsidP="001D540A">
      <w:pPr>
        <w:spacing w:line="360" w:lineRule="auto"/>
      </w:pPr>
    </w:p>
    <w:p w14:paraId="5ECD1A4A" w14:textId="78452308" w:rsidR="00D0529B" w:rsidRDefault="00D0529B" w:rsidP="001D540A">
      <w:pPr>
        <w:spacing w:line="360" w:lineRule="auto"/>
      </w:pPr>
      <w:r w:rsidRPr="00D0529B">
        <w:t xml:space="preserve">The frequency domain of input signals is found via the Discrete Fourier Transform in signal processing (DFT). It breaks down input signals into various frequency components in order to investigate their periodicity and volatility. </w:t>
      </w:r>
      <w:r w:rsidR="005D360C" w:rsidRPr="005D360C">
        <w:t>This idea will be used to dynamically deconstruct latent trading patterns states into multiple frequency components, which will fuel SFM's growth over time. The SFM has been impacted by the LSTM's gating design and multi-frequency decomposition.</w:t>
      </w:r>
    </w:p>
    <w:p w14:paraId="1F368F01" w14:textId="0B18E38C" w:rsidR="00D0529B" w:rsidRDefault="00D0529B" w:rsidP="001D540A">
      <w:pPr>
        <w:spacing w:line="360" w:lineRule="auto"/>
      </w:pPr>
    </w:p>
    <w:p w14:paraId="22C1F3BA" w14:textId="1B29CA45" w:rsidR="00DF0D60" w:rsidRPr="006C699E" w:rsidRDefault="00D0529B" w:rsidP="001D540A">
      <w:pPr>
        <w:spacing w:line="360" w:lineRule="auto"/>
        <w:rPr>
          <w:b/>
          <w:bCs/>
        </w:rPr>
      </w:pPr>
      <w:r>
        <w:rPr>
          <w:b/>
          <w:bCs/>
        </w:rPr>
        <w:t>2.</w:t>
      </w:r>
      <w:r w:rsidR="00BC378C">
        <w:rPr>
          <w:b/>
          <w:bCs/>
        </w:rPr>
        <w:t>10</w:t>
      </w:r>
      <w:r w:rsidR="006C699E">
        <w:rPr>
          <w:b/>
          <w:bCs/>
        </w:rPr>
        <w:t>.2 Research Methodology</w:t>
      </w:r>
    </w:p>
    <w:p w14:paraId="07E2D0D0" w14:textId="6CC377D4" w:rsidR="00DF0D60" w:rsidRPr="00DF0D60" w:rsidRDefault="00DF0D60" w:rsidP="001D540A">
      <w:pPr>
        <w:spacing w:line="360" w:lineRule="auto"/>
        <w:rPr>
          <w:b/>
          <w:bCs/>
        </w:rPr>
      </w:pPr>
      <w:r w:rsidRPr="00DF0D60">
        <w:rPr>
          <w:b/>
          <w:bCs/>
        </w:rPr>
        <w:t>2.</w:t>
      </w:r>
      <w:r w:rsidR="00BC378C">
        <w:rPr>
          <w:b/>
          <w:bCs/>
        </w:rPr>
        <w:t>10</w:t>
      </w:r>
      <w:r w:rsidRPr="00DF0D60">
        <w:rPr>
          <w:b/>
          <w:bCs/>
        </w:rPr>
        <w:t>.2.1 Dataset</w:t>
      </w:r>
    </w:p>
    <w:p w14:paraId="477D8253" w14:textId="3EE5E23E" w:rsidR="00DF0D60" w:rsidRDefault="00DF0D60" w:rsidP="001D540A">
      <w:pPr>
        <w:spacing w:line="360" w:lineRule="auto"/>
      </w:pPr>
      <w:r w:rsidRPr="00DF0D60">
        <w:t>For the experiments, day</w:t>
      </w:r>
      <w:r w:rsidR="00AD6C17">
        <w:t>-to-day</w:t>
      </w:r>
      <w:r w:rsidRPr="00DF0D60">
        <w:t xml:space="preserve"> open price</w:t>
      </w:r>
      <w:r w:rsidR="0062085D">
        <w:t>s</w:t>
      </w:r>
      <w:r w:rsidRPr="00DF0D60">
        <w:t xml:space="preserve"> of 50 companies across 10 </w:t>
      </w:r>
      <w:r w:rsidR="0062085D">
        <w:t xml:space="preserve">different </w:t>
      </w:r>
      <w:r w:rsidRPr="00DF0D60">
        <w:t xml:space="preserve">sectors from </w:t>
      </w:r>
      <w:r w:rsidR="00AD6C17">
        <w:t xml:space="preserve">year </w:t>
      </w:r>
      <w:r w:rsidRPr="00DF0D60">
        <w:t>2007 to 2016</w:t>
      </w:r>
      <w:r w:rsidR="005D360C">
        <w:t xml:space="preserve"> have been collected from Yahoo Finance</w:t>
      </w:r>
      <w:r w:rsidRPr="00DF0D60">
        <w:t>. Corporations with the top five market capitalizations in each industry are chosen.</w:t>
      </w:r>
      <w:r>
        <w:t xml:space="preserve"> </w:t>
      </w:r>
      <w:r w:rsidRPr="00DF0D60">
        <w:t xml:space="preserve">Before 2007, all of the companies were publicly traded. For certain stocks, there have been multiple share splits in the past. In this case, the prices have been adjusted based on the most recent split. </w:t>
      </w:r>
      <w:r w:rsidR="005D360C" w:rsidRPr="005D360C">
        <w:t xml:space="preserve">The historical prices have a </w:t>
      </w:r>
      <w:r w:rsidR="005D360C" w:rsidRPr="005D360C">
        <w:lastRenderedPageBreak/>
        <w:t>2518-day period. Daily prices from 2007 to 2014 were used to train the models for a total of 14 days.</w:t>
      </w:r>
      <w:r w:rsidR="005D360C">
        <w:t xml:space="preserve"> </w:t>
      </w:r>
      <w:r w:rsidRPr="00DF0D60">
        <w:t xml:space="preserve">Validation and testing are done using daily pricing from 2015 and 2016. Both the validation and test </w:t>
      </w:r>
      <w:r w:rsidR="005D360C">
        <w:t>data is composed of</w:t>
      </w:r>
      <w:r w:rsidRPr="00DF0D60">
        <w:t xml:space="preserve"> 252 seconds. We anticipate the models to learn broad market trends over time based on the prices of 50 businesses during the last 10 years.</w:t>
      </w:r>
    </w:p>
    <w:p w14:paraId="0183D70F" w14:textId="39DE114C" w:rsidR="006402FC" w:rsidRDefault="006402FC" w:rsidP="001D540A">
      <w:pPr>
        <w:spacing w:line="360" w:lineRule="auto"/>
      </w:pPr>
    </w:p>
    <w:p w14:paraId="077A51A7" w14:textId="5EBD849D" w:rsidR="00307978" w:rsidRDefault="00307978" w:rsidP="001D540A">
      <w:pPr>
        <w:spacing w:line="360" w:lineRule="auto"/>
      </w:pPr>
    </w:p>
    <w:p w14:paraId="279573BF" w14:textId="1BB43E37" w:rsidR="00307978" w:rsidRPr="006C699E" w:rsidRDefault="00307978" w:rsidP="001D540A">
      <w:pPr>
        <w:spacing w:line="360" w:lineRule="auto"/>
        <w:rPr>
          <w:b/>
          <w:bCs/>
        </w:rPr>
      </w:pPr>
      <w:r w:rsidRPr="00DF0D60">
        <w:rPr>
          <w:b/>
          <w:bCs/>
        </w:rPr>
        <w:t>2.</w:t>
      </w:r>
      <w:r w:rsidR="00BC378C">
        <w:rPr>
          <w:b/>
          <w:bCs/>
        </w:rPr>
        <w:t>10</w:t>
      </w:r>
      <w:r w:rsidRPr="00DF0D60">
        <w:rPr>
          <w:b/>
          <w:bCs/>
        </w:rPr>
        <w:t>.2.</w:t>
      </w:r>
      <w:r w:rsidR="006C699E">
        <w:rPr>
          <w:b/>
          <w:bCs/>
        </w:rPr>
        <w:t>2 Price Prediction</w:t>
      </w:r>
    </w:p>
    <w:p w14:paraId="1FCA51E0" w14:textId="3C067586" w:rsidR="00307978" w:rsidRDefault="00307978" w:rsidP="001D540A">
      <w:pPr>
        <w:spacing w:line="360" w:lineRule="auto"/>
      </w:pPr>
      <w:r w:rsidRPr="00307978">
        <w:t xml:space="preserve">Consider a stock's trading prices over time, </w:t>
      </w:r>
      <w:r w:rsidR="00E54714">
        <w:t>{</w:t>
      </w:r>
      <w:r w:rsidRPr="00307978">
        <w:t>p</w:t>
      </w:r>
      <w:r w:rsidRPr="00E54714">
        <w:rPr>
          <w:vertAlign w:val="subscript"/>
        </w:rPr>
        <w:t>t</w:t>
      </w:r>
      <w:r w:rsidRPr="00307978">
        <w:t xml:space="preserve"> |</w:t>
      </w:r>
      <w:r w:rsidR="00E54714">
        <w:t xml:space="preserve"> </w:t>
      </w:r>
      <w:r w:rsidRPr="00307978">
        <w:t>t = 1, 2,..., T</w:t>
      </w:r>
      <w:r w:rsidR="00E54714">
        <w:t>}</w:t>
      </w:r>
      <w:r w:rsidRPr="00307978">
        <w:t xml:space="preserve">. </w:t>
      </w:r>
      <w:r w:rsidR="00421165">
        <w:t>The</w:t>
      </w:r>
      <w:r w:rsidRPr="00307978">
        <w:t xml:space="preserve"> </w:t>
      </w:r>
      <w:r w:rsidR="00421165">
        <w:t>objective</w:t>
      </w:r>
      <w:r w:rsidRPr="00307978">
        <w:t xml:space="preserve"> is to create a n-step forecast on </w:t>
      </w:r>
      <w:r w:rsidRPr="00E54714">
        <w:rPr>
          <w:b/>
          <w:bCs/>
        </w:rPr>
        <w:t>p</w:t>
      </w:r>
      <w:r w:rsidRPr="00E54714">
        <w:rPr>
          <w:b/>
          <w:bCs/>
          <w:vertAlign w:val="subscript"/>
        </w:rPr>
        <w:t>t+n</w:t>
      </w:r>
      <w:r w:rsidRPr="00307978">
        <w:t xml:space="preserve"> </w:t>
      </w:r>
      <w:r w:rsidR="00CD7F27">
        <w:t>according to</w:t>
      </w:r>
      <w:r w:rsidRPr="00307978">
        <w:t xml:space="preserve"> prices </w:t>
      </w:r>
      <w:r w:rsidR="00BA683F">
        <w:t>till</w:t>
      </w:r>
      <w:r w:rsidRPr="00307978">
        <w:t xml:space="preserve"> </w:t>
      </w:r>
      <w:r w:rsidRPr="00E54714">
        <w:rPr>
          <w:b/>
          <w:bCs/>
        </w:rPr>
        <w:t>p</w:t>
      </w:r>
      <w:r w:rsidRPr="00E54714">
        <w:rPr>
          <w:b/>
          <w:bCs/>
          <w:vertAlign w:val="subscript"/>
        </w:rPr>
        <w:t>t</w:t>
      </w:r>
      <w:r w:rsidRPr="00307978">
        <w:t xml:space="preserve">, </w:t>
      </w:r>
      <w:r w:rsidR="00CD7F27">
        <w:t>given</w:t>
      </w:r>
      <w:r w:rsidRPr="00307978">
        <w:t xml:space="preserve"> n </w:t>
      </w:r>
      <w:r>
        <w:t>&gt;= 1</w:t>
      </w:r>
      <w:r w:rsidRPr="00307978">
        <w:t xml:space="preserve">. </w:t>
      </w:r>
    </w:p>
    <w:p w14:paraId="4FEA3DFA" w14:textId="68589142" w:rsidR="00E54714" w:rsidRDefault="00E54714" w:rsidP="001D540A">
      <w:pPr>
        <w:spacing w:line="360" w:lineRule="auto"/>
      </w:pPr>
    </w:p>
    <w:p w14:paraId="28C99155" w14:textId="12F02BB8" w:rsidR="00E54714" w:rsidRDefault="00E54714" w:rsidP="001D540A">
      <w:pPr>
        <w:spacing w:line="360" w:lineRule="auto"/>
      </w:pPr>
      <w:r w:rsidRPr="00E54714">
        <w:t xml:space="preserve">The forecast on </w:t>
      </w:r>
      <w:r w:rsidR="00BA683F" w:rsidRPr="00E54714">
        <w:t xml:space="preserve">n-step </w:t>
      </w:r>
      <w:r w:rsidRPr="00E54714">
        <w:t xml:space="preserve">price </w:t>
      </w:r>
      <w:r w:rsidRPr="00E54714">
        <w:rPr>
          <w:b/>
          <w:bCs/>
        </w:rPr>
        <w:t>p</w:t>
      </w:r>
      <w:r w:rsidRPr="00E54714">
        <w:rPr>
          <w:b/>
          <w:bCs/>
          <w:vertAlign w:val="subscript"/>
        </w:rPr>
        <w:t>t+n</w:t>
      </w:r>
      <w:r w:rsidRPr="00E54714">
        <w:t xml:space="preserve"> at </w:t>
      </w:r>
      <w:r w:rsidR="00421165">
        <w:t xml:space="preserve">the </w:t>
      </w:r>
      <w:r w:rsidRPr="00E54714">
        <w:t>time</w:t>
      </w:r>
      <w:r w:rsidR="00421165">
        <w:t>step</w:t>
      </w:r>
      <w:r w:rsidRPr="00E54714">
        <w:t xml:space="preserve"> t + n may be viewed as a </w:t>
      </w:r>
      <w:r w:rsidR="00421165">
        <w:t>equation</w:t>
      </w:r>
      <w:r w:rsidRPr="00E54714">
        <w:t xml:space="preserve"> given prices </w:t>
      </w:r>
      <w:r>
        <w:t>{</w:t>
      </w:r>
      <w:r w:rsidRPr="00307978">
        <w:t>p</w:t>
      </w:r>
      <w:r w:rsidRPr="00E54714">
        <w:rPr>
          <w:vertAlign w:val="subscript"/>
        </w:rPr>
        <w:t>t</w:t>
      </w:r>
      <w:r w:rsidRPr="00307978">
        <w:t xml:space="preserve"> |</w:t>
      </w:r>
      <w:r>
        <w:t xml:space="preserve"> </w:t>
      </w:r>
      <w:r w:rsidRPr="00307978">
        <w:t>t = 1, 2,..., T</w:t>
      </w:r>
      <w:r>
        <w:t>}</w:t>
      </w:r>
      <w:r w:rsidRPr="00E54714">
        <w:t>.</w:t>
      </w:r>
    </w:p>
    <w:p w14:paraId="3D3F5599" w14:textId="0FC13A66" w:rsidR="00307978" w:rsidRDefault="00E54714" w:rsidP="001D540A">
      <w:pPr>
        <w:spacing w:line="360" w:lineRule="auto"/>
      </w:pPr>
      <w:r>
        <w:t xml:space="preserve">                                                  </w:t>
      </w:r>
      <w:r>
        <w:rPr>
          <w:noProof/>
          <w:lang w:val="en-US" w:eastAsia="ja-JP"/>
        </w:rPr>
        <w:drawing>
          <wp:inline distT="0" distB="0" distL="0" distR="0" wp14:anchorId="2C99FFEC" wp14:editId="41C3CDF6">
            <wp:extent cx="2171700" cy="317500"/>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191654" cy="320417"/>
                    </a:xfrm>
                    <a:prstGeom prst="rect">
                      <a:avLst/>
                    </a:prstGeom>
                  </pic:spPr>
                </pic:pic>
              </a:graphicData>
            </a:graphic>
          </wp:inline>
        </w:drawing>
      </w:r>
    </w:p>
    <w:p w14:paraId="02EA2157" w14:textId="324DD8C0" w:rsidR="00E54714" w:rsidRDefault="00E54714" w:rsidP="001D540A">
      <w:pPr>
        <w:spacing w:line="360" w:lineRule="auto"/>
      </w:pPr>
      <w:r w:rsidRPr="00E54714">
        <w:t>where f indicates the model mapping from historical prices to n-step forward prices.</w:t>
      </w:r>
    </w:p>
    <w:p w14:paraId="6F80FFE9" w14:textId="42E67665" w:rsidR="00E54714" w:rsidRDefault="00E54714" w:rsidP="001D540A">
      <w:pPr>
        <w:spacing w:line="360" w:lineRule="auto"/>
      </w:pPr>
    </w:p>
    <w:p w14:paraId="39C1C7FB" w14:textId="317FD789" w:rsidR="00E54714" w:rsidRDefault="00E54714" w:rsidP="001D540A">
      <w:pPr>
        <w:spacing w:line="360" w:lineRule="auto"/>
      </w:pPr>
      <w:r>
        <w:t>Because the price scales change for various stocks, we normalize the prices {</w:t>
      </w:r>
      <w:r w:rsidRPr="00307978">
        <w:t>p</w:t>
      </w:r>
      <w:r w:rsidRPr="00E54714">
        <w:rPr>
          <w:vertAlign w:val="subscript"/>
        </w:rPr>
        <w:t>t</w:t>
      </w:r>
      <w:r w:rsidRPr="00307978">
        <w:t xml:space="preserve"> |</w:t>
      </w:r>
      <w:r>
        <w:t xml:space="preserve"> </w:t>
      </w:r>
      <w:r w:rsidRPr="00307978">
        <w:t>t = 1, 2,..., T</w:t>
      </w:r>
      <w:r>
        <w:t>}</w:t>
      </w:r>
      <w:r w:rsidR="00421165">
        <w:t xml:space="preserve"> per</w:t>
      </w:r>
      <w:r>
        <w:t xml:space="preserve"> stock </w:t>
      </w:r>
      <w:r w:rsidR="00BA683F">
        <w:t>into</w:t>
      </w:r>
      <w:r>
        <w:t xml:space="preserve"> {v</w:t>
      </w:r>
      <w:r w:rsidRPr="00E54714">
        <w:rPr>
          <w:vertAlign w:val="subscript"/>
        </w:rPr>
        <w:t>t</w:t>
      </w:r>
      <w:r w:rsidRPr="00307978">
        <w:t xml:space="preserve"> |</w:t>
      </w:r>
      <w:r>
        <w:t xml:space="preserve"> </w:t>
      </w:r>
      <w:r w:rsidRPr="00307978">
        <w:t>t = 1, 2,..., T</w:t>
      </w:r>
      <w:r>
        <w:t>}</w:t>
      </w:r>
      <w:r w:rsidR="00421165">
        <w:t xml:space="preserve"> within</w:t>
      </w:r>
      <w:r>
        <w:t xml:space="preserve"> the [-1, 1]</w:t>
      </w:r>
      <w:r w:rsidR="00421165">
        <w:t xml:space="preserve"> range</w:t>
      </w:r>
      <w:r>
        <w:t xml:space="preserve"> without losing generality.</w:t>
      </w:r>
    </w:p>
    <w:p w14:paraId="052FED4E" w14:textId="77777777" w:rsidR="00421165" w:rsidRDefault="00421165" w:rsidP="001D540A">
      <w:pPr>
        <w:spacing w:line="360" w:lineRule="auto"/>
      </w:pPr>
    </w:p>
    <w:p w14:paraId="1E58D823" w14:textId="01A1F5C3" w:rsidR="00E54714" w:rsidRDefault="00421165" w:rsidP="001D540A">
      <w:pPr>
        <w:spacing w:line="360" w:lineRule="auto"/>
      </w:pPr>
      <w:r>
        <w:t xml:space="preserve">A </w:t>
      </w:r>
      <w:r w:rsidR="00E54714">
        <w:t>RNN such as the LSTM</w:t>
      </w:r>
      <w:r>
        <w:t xml:space="preserve"> or SFM</w:t>
      </w:r>
      <w:r w:rsidR="00CD7F27">
        <w:t xml:space="preserve"> is used</w:t>
      </w:r>
      <w:r w:rsidR="00E54714">
        <w:t xml:space="preserve">, as a mapping for n-step prediction. At each step, the normalized price </w:t>
      </w:r>
      <w:r w:rsidR="00E54714" w:rsidRPr="00E54714">
        <w:rPr>
          <w:b/>
          <w:bCs/>
        </w:rPr>
        <w:t>v</w:t>
      </w:r>
      <w:r w:rsidR="00E54714" w:rsidRPr="00E54714">
        <w:rPr>
          <w:b/>
          <w:bCs/>
          <w:vertAlign w:val="subscript"/>
        </w:rPr>
        <w:t>t</w:t>
      </w:r>
      <w:r w:rsidR="00E54714">
        <w:t xml:space="preserve"> is used as an input, with the initial </w:t>
      </w:r>
      <w:r w:rsidR="00CD7F27">
        <w:t>latent/</w:t>
      </w:r>
      <w:r w:rsidR="00E54714">
        <w:t xml:space="preserve">hidden state </w:t>
      </w:r>
      <w:r w:rsidR="00E54714" w:rsidRPr="00E54714">
        <w:rPr>
          <w:b/>
          <w:bCs/>
        </w:rPr>
        <w:t>h</w:t>
      </w:r>
      <w:r w:rsidR="00E54714" w:rsidRPr="00E54714">
        <w:rPr>
          <w:b/>
          <w:bCs/>
          <w:vertAlign w:val="subscript"/>
        </w:rPr>
        <w:t>0</w:t>
      </w:r>
      <w:r w:rsidR="00E54714">
        <w:t xml:space="preserve"> and any memory state set to zero. The selected RNN version generates a hidden vector </w:t>
      </w:r>
      <w:r w:rsidR="00E54714" w:rsidRPr="00E54714">
        <w:rPr>
          <w:b/>
          <w:bCs/>
        </w:rPr>
        <w:t>h</w:t>
      </w:r>
      <w:r w:rsidR="00E54714" w:rsidRPr="00E54714">
        <w:rPr>
          <w:b/>
          <w:bCs/>
          <w:vertAlign w:val="subscript"/>
        </w:rPr>
        <w:t>t</w:t>
      </w:r>
      <w:r w:rsidR="00E54714">
        <w:t>, which is utilized to forecast prices.</w:t>
      </w:r>
      <w:r w:rsidR="00CD7F27">
        <w:t xml:space="preserve"> We apply </w:t>
      </w:r>
      <w:r w:rsidR="00E54714">
        <w:t>a matrix transformation</w:t>
      </w:r>
      <w:r w:rsidR="00BA683F">
        <w:t xml:space="preserve"> </w:t>
      </w:r>
      <w:r w:rsidR="00E54714">
        <w:t>to the hidden vector</w:t>
      </w:r>
      <w:r w:rsidR="00CD7F27">
        <w:t xml:space="preserve"> on the n-step prediction</w:t>
      </w:r>
      <w:r w:rsidR="00E54714">
        <w:t>:</w:t>
      </w:r>
    </w:p>
    <w:p w14:paraId="0AD63038" w14:textId="598AC8ED" w:rsidR="00E54714" w:rsidRDefault="00E54714" w:rsidP="001D540A">
      <w:pPr>
        <w:spacing w:line="360" w:lineRule="auto"/>
      </w:pPr>
      <w:r>
        <w:t xml:space="preserve">                                                        </w:t>
      </w:r>
      <w:r>
        <w:rPr>
          <w:noProof/>
          <w:lang w:val="en-US" w:eastAsia="ja-JP"/>
        </w:rPr>
        <w:drawing>
          <wp:inline distT="0" distB="0" distL="0" distR="0" wp14:anchorId="2930B49C" wp14:editId="17740905">
            <wp:extent cx="1521303" cy="285959"/>
            <wp:effectExtent l="0" t="0" r="3175" b="635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85163" cy="297963"/>
                    </a:xfrm>
                    <a:prstGeom prst="rect">
                      <a:avLst/>
                    </a:prstGeom>
                  </pic:spPr>
                </pic:pic>
              </a:graphicData>
            </a:graphic>
          </wp:inline>
        </w:drawing>
      </w:r>
    </w:p>
    <w:p w14:paraId="3C4B0A35" w14:textId="1FA2F1F5" w:rsidR="00E54714" w:rsidRDefault="00E54714" w:rsidP="001D540A">
      <w:pPr>
        <w:spacing w:line="360" w:lineRule="auto"/>
      </w:pPr>
      <w:r w:rsidRPr="00E54714">
        <w:t xml:space="preserve">where </w:t>
      </w:r>
      <w:r w:rsidRPr="00E54714">
        <w:rPr>
          <w:b/>
          <w:bCs/>
        </w:rPr>
        <w:t>w</w:t>
      </w:r>
      <w:r w:rsidRPr="00E54714">
        <w:rPr>
          <w:b/>
          <w:bCs/>
          <w:vertAlign w:val="subscript"/>
        </w:rPr>
        <w:t>p</w:t>
      </w:r>
      <w:r w:rsidRPr="00E54714">
        <w:rPr>
          <w:vertAlign w:val="subscript"/>
        </w:rPr>
        <w:t xml:space="preserve"> </w:t>
      </w:r>
      <w:r w:rsidRPr="00E54714">
        <w:t xml:space="preserve">stands for weight vector and </w:t>
      </w:r>
      <w:r w:rsidRPr="00E54714">
        <w:rPr>
          <w:b/>
          <w:bCs/>
        </w:rPr>
        <w:t>b</w:t>
      </w:r>
      <w:r w:rsidRPr="00E54714">
        <w:rPr>
          <w:b/>
          <w:bCs/>
          <w:vertAlign w:val="subscript"/>
        </w:rPr>
        <w:t>p</w:t>
      </w:r>
      <w:r w:rsidRPr="00E54714">
        <w:t xml:space="preserve"> stands for bias The nonlinearity </w:t>
      </w:r>
      <w:r w:rsidR="00CD7F27">
        <w:t>in this approach</w:t>
      </w:r>
      <w:r w:rsidRPr="00E54714">
        <w:t xml:space="preserve"> is due to the </w:t>
      </w:r>
      <w:r w:rsidRPr="00E54714">
        <w:rPr>
          <w:b/>
          <w:bCs/>
        </w:rPr>
        <w:t>h</w:t>
      </w:r>
      <w:r w:rsidRPr="00E54714">
        <w:rPr>
          <w:b/>
          <w:bCs/>
          <w:vertAlign w:val="subscript"/>
        </w:rPr>
        <w:t>t</w:t>
      </w:r>
      <w:r w:rsidR="00CD7F27">
        <w:rPr>
          <w:b/>
          <w:bCs/>
          <w:vertAlign w:val="subscript"/>
        </w:rPr>
        <w:t xml:space="preserve"> </w:t>
      </w:r>
      <w:r w:rsidR="00CD7F27" w:rsidRPr="00CD7F27">
        <w:t>which is the</w:t>
      </w:r>
      <w:r w:rsidR="00CD7F27">
        <w:rPr>
          <w:b/>
          <w:bCs/>
          <w:vertAlign w:val="subscript"/>
        </w:rPr>
        <w:t xml:space="preserve"> </w:t>
      </w:r>
      <w:r w:rsidR="00CD7F27" w:rsidRPr="00E54714">
        <w:t>nonlinear hidden vector</w:t>
      </w:r>
      <w:r w:rsidRPr="00E54714">
        <w:t>, despite the fact that this is a linear transformation.</w:t>
      </w:r>
    </w:p>
    <w:p w14:paraId="151B1315" w14:textId="4AB7D6CF" w:rsidR="00E54714" w:rsidRDefault="00E54714" w:rsidP="001D540A">
      <w:pPr>
        <w:spacing w:line="360" w:lineRule="auto"/>
      </w:pPr>
    </w:p>
    <w:p w14:paraId="0CB4B153" w14:textId="77777777" w:rsidR="00D9572B" w:rsidRDefault="00E54714" w:rsidP="001D540A">
      <w:pPr>
        <w:spacing w:line="360" w:lineRule="auto"/>
      </w:pPr>
      <w:r>
        <w:t xml:space="preserve">This architecture varies from </w:t>
      </w:r>
      <w:r w:rsidR="00CD7F27">
        <w:t>that of the</w:t>
      </w:r>
      <w:r>
        <w:t xml:space="preserve"> AR model that predicts </w:t>
      </w:r>
      <w:r w:rsidRPr="00E54714">
        <w:rPr>
          <w:b/>
          <w:bCs/>
        </w:rPr>
        <w:t>p</w:t>
      </w:r>
      <w:r w:rsidRPr="00E54714">
        <w:rPr>
          <w:b/>
          <w:bCs/>
          <w:vertAlign w:val="subscript"/>
        </w:rPr>
        <w:t>t+n</w:t>
      </w:r>
      <w:r>
        <w:t xml:space="preserve"> using immediately previous data utilizing </w:t>
      </w:r>
      <w:r w:rsidR="00A77C62">
        <w:t xml:space="preserve">{ </w:t>
      </w:r>
      <w:r w:rsidRPr="00A77C62">
        <w:rPr>
          <w:b/>
          <w:bCs/>
        </w:rPr>
        <w:t>p</w:t>
      </w:r>
      <w:r w:rsidRPr="00A77C62">
        <w:rPr>
          <w:b/>
          <w:bCs/>
          <w:vertAlign w:val="subscript"/>
        </w:rPr>
        <w:t>t</w:t>
      </w:r>
      <w:r w:rsidR="00A77C62" w:rsidRPr="00A77C62">
        <w:rPr>
          <w:b/>
          <w:bCs/>
          <w:vertAlign w:val="subscript"/>
        </w:rPr>
        <w:t>-</w:t>
      </w:r>
      <w:r w:rsidRPr="00A77C62">
        <w:rPr>
          <w:b/>
          <w:bCs/>
          <w:vertAlign w:val="subscript"/>
        </w:rPr>
        <w:t>r</w:t>
      </w:r>
      <w:r w:rsidR="00A77C62">
        <w:rPr>
          <w:b/>
          <w:bCs/>
          <w:vertAlign w:val="subscript"/>
        </w:rPr>
        <w:t xml:space="preserve"> </w:t>
      </w:r>
      <w:r>
        <w:t>|</w:t>
      </w:r>
      <w:r w:rsidR="00A77C62">
        <w:t xml:space="preserve"> </w:t>
      </w:r>
      <w:r>
        <w:t>0</w:t>
      </w:r>
      <w:r w:rsidR="00A77C62">
        <w:t xml:space="preserve"> &lt;=</w:t>
      </w:r>
      <w:r>
        <w:t xml:space="preserve"> </w:t>
      </w:r>
      <w:r w:rsidRPr="00A77C62">
        <w:rPr>
          <w:b/>
          <w:bCs/>
        </w:rPr>
        <w:t>r</w:t>
      </w:r>
      <w:r>
        <w:t xml:space="preserve"> </w:t>
      </w:r>
      <w:r w:rsidR="00A77C62">
        <w:t xml:space="preserve">&lt;= </w:t>
      </w:r>
      <w:r w:rsidRPr="00A77C62">
        <w:rPr>
          <w:b/>
          <w:bCs/>
        </w:rPr>
        <w:t>w</w:t>
      </w:r>
      <w:r w:rsidR="00A77C62">
        <w:t xml:space="preserve"> }</w:t>
      </w:r>
      <w:r>
        <w:t xml:space="preserve"> </w:t>
      </w:r>
      <w:r w:rsidR="00CD7F27">
        <w:t xml:space="preserve">where </w:t>
      </w:r>
      <w:r w:rsidR="00CD7F27" w:rsidRPr="00CD7F27">
        <w:rPr>
          <w:b/>
          <w:bCs/>
        </w:rPr>
        <w:t>w</w:t>
      </w:r>
      <w:r w:rsidR="00CD7F27">
        <w:rPr>
          <w:b/>
          <w:bCs/>
        </w:rPr>
        <w:t xml:space="preserve"> </w:t>
      </w:r>
      <w:r w:rsidR="00CD7F27" w:rsidRPr="00CD7F27">
        <w:t>is the</w:t>
      </w:r>
      <w:r w:rsidR="00CD7F27">
        <w:rPr>
          <w:b/>
          <w:bCs/>
        </w:rPr>
        <w:t xml:space="preserve"> </w:t>
      </w:r>
      <w:r w:rsidR="00CD7F27">
        <w:t xml:space="preserve">sliding window </w:t>
      </w:r>
      <w:r>
        <w:t xml:space="preserve">to forecast </w:t>
      </w:r>
      <w:r w:rsidRPr="00A77C62">
        <w:rPr>
          <w:b/>
          <w:bCs/>
        </w:rPr>
        <w:t>p</w:t>
      </w:r>
      <w:r w:rsidRPr="00A77C62">
        <w:rPr>
          <w:b/>
          <w:bCs/>
          <w:vertAlign w:val="subscript"/>
        </w:rPr>
        <w:t>t+n</w:t>
      </w:r>
      <w:r>
        <w:t xml:space="preserve">. </w:t>
      </w:r>
    </w:p>
    <w:p w14:paraId="1CA03233" w14:textId="77777777" w:rsidR="00D9572B" w:rsidRDefault="00D9572B" w:rsidP="001D540A">
      <w:pPr>
        <w:spacing w:line="360" w:lineRule="auto"/>
      </w:pPr>
    </w:p>
    <w:p w14:paraId="1C39029F" w14:textId="5EF6E9D2" w:rsidR="00D9572B" w:rsidRDefault="00D9572B" w:rsidP="001D540A">
      <w:pPr>
        <w:spacing w:line="360" w:lineRule="auto"/>
      </w:pPr>
      <w:r w:rsidRPr="00D9572B">
        <w:lastRenderedPageBreak/>
        <w:t xml:space="preserve">While increasing the sliding window can assist to integrate the long-term context of </w:t>
      </w:r>
      <w:r>
        <w:t>equity</w:t>
      </w:r>
      <w:r w:rsidRPr="00D9572B">
        <w:t xml:space="preserve"> prices, it also adds to the model's complexity, raising the danger of overfitting onto previous values.</w:t>
      </w:r>
    </w:p>
    <w:p w14:paraId="21FA8351" w14:textId="77777777" w:rsidR="00D9572B" w:rsidRDefault="00D9572B" w:rsidP="001D540A">
      <w:pPr>
        <w:spacing w:line="360" w:lineRule="auto"/>
      </w:pPr>
    </w:p>
    <w:p w14:paraId="09B8964C" w14:textId="62ECF306" w:rsidR="00E54714" w:rsidRDefault="00E54714" w:rsidP="001D540A">
      <w:pPr>
        <w:spacing w:line="360" w:lineRule="auto"/>
      </w:pPr>
      <w:r>
        <w:t xml:space="preserve">This issue does not occur in the </w:t>
      </w:r>
      <w:r w:rsidR="00D9572B">
        <w:t>SFM</w:t>
      </w:r>
      <w:r>
        <w:t xml:space="preserve"> or </w:t>
      </w:r>
      <w:r w:rsidR="00D9572B">
        <w:t>LSTM b</w:t>
      </w:r>
      <w:r>
        <w:t xml:space="preserve">ecause </w:t>
      </w:r>
      <w:r w:rsidR="00D9572B">
        <w:t xml:space="preserve">inherently, </w:t>
      </w:r>
      <w:r>
        <w:t xml:space="preserve">the memory state is capable of maintaining long-term dependencies </w:t>
      </w:r>
      <w:r w:rsidR="00D9572B">
        <w:t>across</w:t>
      </w:r>
      <w:r>
        <w:t xml:space="preserve"> input prices.</w:t>
      </w:r>
    </w:p>
    <w:p w14:paraId="5F1199DC" w14:textId="589399D4" w:rsidR="00E54714" w:rsidRDefault="00E54714" w:rsidP="001D540A">
      <w:pPr>
        <w:spacing w:line="360" w:lineRule="auto"/>
      </w:pPr>
    </w:p>
    <w:p w14:paraId="31813847" w14:textId="3453E874" w:rsidR="00A77C62" w:rsidRDefault="00A77C62" w:rsidP="001D540A">
      <w:pPr>
        <w:spacing w:line="360" w:lineRule="auto"/>
      </w:pPr>
      <w:r w:rsidRPr="00A77C62">
        <w:t>Prices from numerous stocks are utilized to train the regression network in order to understand broad trading trends in the stock market.</w:t>
      </w:r>
      <w:r w:rsidR="00D9572B">
        <w:t xml:space="preserve"> </w:t>
      </w:r>
      <w:r w:rsidR="005E5BD6" w:rsidRPr="005E5BD6">
        <w:t xml:space="preserve">The model is </w:t>
      </w:r>
      <w:r w:rsidR="00D9572B">
        <w:t xml:space="preserve">then </w:t>
      </w:r>
      <w:r w:rsidR="005E5BD6" w:rsidRPr="005E5BD6">
        <w:t xml:space="preserve">trained with M stocks </w:t>
      </w:r>
      <w:r w:rsidR="00D9572B">
        <w:t>while</w:t>
      </w:r>
      <w:r w:rsidR="005E5BD6" w:rsidRPr="005E5BD6">
        <w:t xml:space="preserve"> minimizing the sum of square errors in the training set between true normalized prices</w:t>
      </w:r>
      <w:r w:rsidR="00D9572B">
        <w:t xml:space="preserve"> and </w:t>
      </w:r>
      <w:r w:rsidR="00D9572B" w:rsidRPr="005E5BD6">
        <w:t xml:space="preserve">predicted </w:t>
      </w:r>
      <w:r w:rsidR="00D9572B">
        <w:t>prices</w:t>
      </w:r>
      <w:r w:rsidRPr="00A77C62">
        <w:t>:</w:t>
      </w:r>
    </w:p>
    <w:p w14:paraId="46D375B3" w14:textId="351CA94A" w:rsidR="00A77C62" w:rsidRDefault="00A77C62" w:rsidP="001D540A">
      <w:pPr>
        <w:spacing w:line="360" w:lineRule="auto"/>
      </w:pPr>
      <w:r>
        <w:t xml:space="preserve">                                                 </w:t>
      </w:r>
      <w:r>
        <w:rPr>
          <w:noProof/>
          <w:lang w:val="en-US" w:eastAsia="ja-JP"/>
        </w:rPr>
        <w:drawing>
          <wp:inline distT="0" distB="0" distL="0" distR="0" wp14:anchorId="476E8747" wp14:editId="221FB2D7">
            <wp:extent cx="1869260" cy="500512"/>
            <wp:effectExtent l="0" t="0" r="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901379" cy="509112"/>
                    </a:xfrm>
                    <a:prstGeom prst="rect">
                      <a:avLst/>
                    </a:prstGeom>
                  </pic:spPr>
                </pic:pic>
              </a:graphicData>
            </a:graphic>
          </wp:inline>
        </w:drawing>
      </w:r>
    </w:p>
    <w:p w14:paraId="7F402A5E" w14:textId="14A72854" w:rsidR="00A77C62" w:rsidRDefault="00A77C62" w:rsidP="001D540A">
      <w:pPr>
        <w:spacing w:line="360" w:lineRule="auto"/>
      </w:pPr>
      <w:r>
        <w:t>The BPTT method is used to update all of the model parameters. In this approach, the model's weights are distributed evenly among all stocks.</w:t>
      </w:r>
    </w:p>
    <w:p w14:paraId="6BC2DE0D" w14:textId="77777777" w:rsidR="00A77C62" w:rsidRDefault="00A77C62" w:rsidP="001D540A">
      <w:pPr>
        <w:spacing w:line="360" w:lineRule="auto"/>
      </w:pPr>
    </w:p>
    <w:p w14:paraId="279744CA" w14:textId="344AC50C" w:rsidR="00A77C62" w:rsidRDefault="00A77C62" w:rsidP="001D540A">
      <w:pPr>
        <w:spacing w:line="360" w:lineRule="auto"/>
      </w:pPr>
      <w:r>
        <w:t xml:space="preserve">Any RNN variation can be used to replace the RNN layer in the regression network. For comparison, we use the LSTM and SFM instead of the RNN. Intrinsic memory states are preserved in both designs to </w:t>
      </w:r>
      <w:r w:rsidR="005E5BD6">
        <w:t>explain</w:t>
      </w:r>
      <w:r>
        <w:t xml:space="preserve"> the </w:t>
      </w:r>
      <w:r w:rsidR="005E5BD6">
        <w:t>core</w:t>
      </w:r>
      <w:r>
        <w:t xml:space="preserve"> components of trading patterns </w:t>
      </w:r>
      <w:r w:rsidR="005E5BD6">
        <w:t>till</w:t>
      </w:r>
      <w:r>
        <w:t xml:space="preserve"> time t. With the aid of memory gates, these internal variables are meant to represent the dependency between stock prices.</w:t>
      </w:r>
    </w:p>
    <w:p w14:paraId="5E84E678" w14:textId="77777777" w:rsidR="00A77C62" w:rsidRDefault="00A77C62" w:rsidP="001D540A">
      <w:pPr>
        <w:spacing w:line="360" w:lineRule="auto"/>
      </w:pPr>
    </w:p>
    <w:p w14:paraId="0D9642F6" w14:textId="12097838" w:rsidR="00A77C62" w:rsidRDefault="00A77C62" w:rsidP="001D540A">
      <w:pPr>
        <w:spacing w:line="360" w:lineRule="auto"/>
      </w:pPr>
      <w:r w:rsidRPr="00A77C62">
        <w:t xml:space="preserve">Furthermore, the SFM's memory states split states into numerous frequency components. Within the memory cell, multi-frequency patterns are summed. It generates the hidden state </w:t>
      </w:r>
      <w:r w:rsidRPr="00A77C62">
        <w:rPr>
          <w:b/>
          <w:bCs/>
        </w:rPr>
        <w:t>h</w:t>
      </w:r>
      <w:r w:rsidRPr="00A77C62">
        <w:rPr>
          <w:b/>
          <w:bCs/>
          <w:vertAlign w:val="subscript"/>
        </w:rPr>
        <w:t xml:space="preserve">t </w:t>
      </w:r>
      <w:r w:rsidRPr="00A77C62">
        <w:t xml:space="preserve">by combining these frequency memory components, which may be utilized to forecast future prices. </w:t>
      </w:r>
    </w:p>
    <w:p w14:paraId="6C1B9A49" w14:textId="77777777" w:rsidR="00A77C62" w:rsidRDefault="00A77C62" w:rsidP="001D540A">
      <w:pPr>
        <w:spacing w:line="360" w:lineRule="auto"/>
      </w:pPr>
    </w:p>
    <w:p w14:paraId="30FCCD56" w14:textId="592A838B" w:rsidR="00DF0D60" w:rsidRPr="006C699E" w:rsidRDefault="00DF0D60" w:rsidP="001D540A">
      <w:pPr>
        <w:spacing w:line="360" w:lineRule="auto"/>
        <w:rPr>
          <w:b/>
          <w:bCs/>
        </w:rPr>
      </w:pPr>
      <w:r w:rsidRPr="00DF0D60">
        <w:rPr>
          <w:b/>
          <w:bCs/>
        </w:rPr>
        <w:t>2.</w:t>
      </w:r>
      <w:r w:rsidR="00BC378C">
        <w:rPr>
          <w:b/>
          <w:bCs/>
        </w:rPr>
        <w:t>10</w:t>
      </w:r>
      <w:r w:rsidRPr="00DF0D60">
        <w:rPr>
          <w:b/>
          <w:bCs/>
        </w:rPr>
        <w:t>.</w:t>
      </w:r>
      <w:r w:rsidR="006402FC">
        <w:rPr>
          <w:b/>
          <w:bCs/>
        </w:rPr>
        <w:t>3 Results</w:t>
      </w:r>
    </w:p>
    <w:p w14:paraId="4434AB16" w14:textId="0B767595" w:rsidR="00DF0D60" w:rsidRDefault="005E5BD6" w:rsidP="001D540A">
      <w:pPr>
        <w:spacing w:line="360" w:lineRule="auto"/>
      </w:pPr>
      <w:r>
        <w:t>T</w:t>
      </w:r>
      <w:r w:rsidR="00DF0D60" w:rsidRPr="00D0529B">
        <w:t>he proposed SFM network</w:t>
      </w:r>
      <w:r>
        <w:t xml:space="preserve"> has been compared with</w:t>
      </w:r>
      <w:r w:rsidR="00DF0D60" w:rsidRPr="00D0529B">
        <w:t xml:space="preserve"> t</w:t>
      </w:r>
      <w:r>
        <w:t>he</w:t>
      </w:r>
      <w:r w:rsidR="00DF0D60" w:rsidRPr="00D0529B">
        <w:t xml:space="preserve"> existing state-of-the-art methods, such as the Autoregressive</w:t>
      </w:r>
      <w:r>
        <w:t>(AR)</w:t>
      </w:r>
      <w:r w:rsidR="00DF0D60" w:rsidRPr="00D0529B">
        <w:t xml:space="preserve"> model and traditional LSTM, in experiments.</w:t>
      </w:r>
      <w:r w:rsidR="00DF0D60">
        <w:t xml:space="preserve"> </w:t>
      </w:r>
    </w:p>
    <w:p w14:paraId="15504A07" w14:textId="33943BD7" w:rsidR="00DF0D60" w:rsidRDefault="00DF0D60" w:rsidP="001D540A">
      <w:pPr>
        <w:spacing w:line="360" w:lineRule="auto"/>
      </w:pPr>
    </w:p>
    <w:p w14:paraId="58C88092" w14:textId="656A7F7D" w:rsidR="00DF0D60" w:rsidRDefault="00DF0D60" w:rsidP="001D540A">
      <w:pPr>
        <w:spacing w:line="360" w:lineRule="auto"/>
      </w:pPr>
      <w:r w:rsidRPr="00DF0D60">
        <w:t xml:space="preserve">The AR model is a time-series forecasting approach that has been around for a long time. It forecasts future market prices based on the prices of previous stages. Its forecast is formed as </w:t>
      </w:r>
      <w:r w:rsidRPr="00DF0D60">
        <w:lastRenderedPageBreak/>
        <w:t xml:space="preserve">a linear combination of previous prices exposed to a Gaussian noise component. The number of prior prices used in the prediction is specified by the AR model's parameter w, which reflects the degree of reliance on historical data. By minimizing the AIC or </w:t>
      </w:r>
      <w:r w:rsidR="005E5BD6">
        <w:t>BIC</w:t>
      </w:r>
      <w:r w:rsidRPr="00DF0D60">
        <w:t>, the optimal w may be obtained.</w:t>
      </w:r>
      <w:r>
        <w:t xml:space="preserve"> </w:t>
      </w:r>
      <w:r w:rsidRPr="00DF0D60">
        <w:t>An AR model, in contrast to the suggested approach, is a linear regression model that can only represent stationary time-series. We hope to see if SFM can represent non-stationary</w:t>
      </w:r>
      <w:r w:rsidR="00D9572B">
        <w:t xml:space="preserve"> and </w:t>
      </w:r>
      <w:r w:rsidR="00D9572B" w:rsidRPr="00DF0D60">
        <w:t>non-linear</w:t>
      </w:r>
      <w:r w:rsidRPr="00DF0D60">
        <w:t xml:space="preserve"> dependence, </w:t>
      </w:r>
      <w:r w:rsidR="00D9572B">
        <w:t>along with</w:t>
      </w:r>
      <w:r w:rsidRPr="00DF0D60">
        <w:t xml:space="preserve"> multi-frequency patterns in the </w:t>
      </w:r>
      <w:r w:rsidR="00D9572B">
        <w:t xml:space="preserve">stock </w:t>
      </w:r>
      <w:r w:rsidRPr="00DF0D60">
        <w:t>market, by comparing it to the AR model.</w:t>
      </w:r>
    </w:p>
    <w:p w14:paraId="40EF902B" w14:textId="417A8A14" w:rsidR="00DF0D60" w:rsidRDefault="00DF0D60" w:rsidP="001D540A">
      <w:pPr>
        <w:spacing w:line="360" w:lineRule="auto"/>
      </w:pPr>
    </w:p>
    <w:p w14:paraId="150FED8C" w14:textId="2C9B57DC" w:rsidR="00DF0D60" w:rsidRDefault="00DF0D60" w:rsidP="001D540A">
      <w:pPr>
        <w:spacing w:line="360" w:lineRule="auto"/>
      </w:pPr>
      <w:r w:rsidRPr="00DF0D60">
        <w:t xml:space="preserve">We also provide a comparison to the traditional LSTM. It simply records the past prices' internal dependencies. </w:t>
      </w:r>
      <w:r w:rsidR="00D9572B">
        <w:t>T</w:t>
      </w:r>
      <w:r w:rsidRPr="00DF0D60">
        <w:t xml:space="preserve">he efficacy of the SFM </w:t>
      </w:r>
      <w:r w:rsidR="00D9572B">
        <w:t xml:space="preserve">can be assessed </w:t>
      </w:r>
      <w:r w:rsidRPr="00DF0D60">
        <w:t>in investigating trade patterns with varied frequencies to forecast stock prices by comparing it to the traditional LSTM. The same technique is used to teach both LSTM and SFM. The models are trained using the RMSprop optimizer, with a fixed learning rate of 0.01. Orthogonal initializer</w:t>
      </w:r>
      <w:r w:rsidR="00D9572B">
        <w:t xml:space="preserve"> and </w:t>
      </w:r>
      <w:r w:rsidR="00D9572B" w:rsidRPr="00DF0D60">
        <w:t>Xavier uniform initializer</w:t>
      </w:r>
      <w:r w:rsidRPr="00DF0D60">
        <w:t xml:space="preserve"> respectively initialize the weights </w:t>
      </w:r>
      <w:r w:rsidR="00D9572B">
        <w:t>U</w:t>
      </w:r>
      <w:r w:rsidRPr="00DF0D60">
        <w:t xml:space="preserve"> and </w:t>
      </w:r>
      <w:r w:rsidR="00D9572B">
        <w:t>W</w:t>
      </w:r>
      <w:r w:rsidRPr="00DF0D60">
        <w:t>.</w:t>
      </w:r>
      <w:r>
        <w:t xml:space="preserve"> </w:t>
      </w:r>
      <w:r w:rsidRPr="00DF0D60">
        <w:t>The bias vectors b are set to zero by default. The weights and bias are updated every iteration using all of the training sequences. After 4K iterations, both models converge.</w:t>
      </w:r>
    </w:p>
    <w:p w14:paraId="6CD9BC4A" w14:textId="78195465" w:rsidR="00DF0D60" w:rsidRDefault="00DF0D60" w:rsidP="001D540A">
      <w:pPr>
        <w:spacing w:line="360" w:lineRule="auto"/>
      </w:pPr>
    </w:p>
    <w:p w14:paraId="6800A68A" w14:textId="3F19793B" w:rsidR="002876F0" w:rsidRDefault="002876F0" w:rsidP="001D540A">
      <w:pPr>
        <w:spacing w:line="360" w:lineRule="auto"/>
      </w:pPr>
      <w:r w:rsidRPr="002876F0">
        <w:t xml:space="preserve">To evaluate the performances, we used the </w:t>
      </w:r>
      <w:r w:rsidR="00D9572B">
        <w:t>daily mean</w:t>
      </w:r>
      <w:r w:rsidRPr="002876F0">
        <w:t xml:space="preserve"> square error per stock as our assessment criterion.</w:t>
      </w:r>
      <w:r w:rsidR="00D10B9C">
        <w:t xml:space="preserve"> </w:t>
      </w:r>
      <w:r w:rsidRPr="002876F0">
        <w:t>The 1-step forecast, which is a short-term prediction, suggests the trend of the next day. The half-week trend is indicated by the three-step forecast. Because the stock market is only open on weekdays, a 5-step prediction suggests the next week's trend. To put it another way, a 5-step forecast usually spans one weekend, which is a considerably more difficult assignment.</w:t>
      </w:r>
    </w:p>
    <w:p w14:paraId="518173AC" w14:textId="6BD108F7" w:rsidR="002876F0" w:rsidRDefault="002876F0" w:rsidP="006C699E">
      <w:pPr>
        <w:spacing w:line="360" w:lineRule="auto"/>
        <w:jc w:val="center"/>
      </w:pPr>
      <w:r>
        <w:rPr>
          <w:noProof/>
          <w:lang w:val="en-US" w:eastAsia="ja-JP"/>
        </w:rPr>
        <w:drawing>
          <wp:inline distT="0" distB="0" distL="0" distR="0" wp14:anchorId="3DA08A59" wp14:editId="1040C10C">
            <wp:extent cx="2168425" cy="962952"/>
            <wp:effectExtent l="0" t="0" r="3810" b="254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90144" cy="972597"/>
                    </a:xfrm>
                    <a:prstGeom prst="rect">
                      <a:avLst/>
                    </a:prstGeom>
                  </pic:spPr>
                </pic:pic>
              </a:graphicData>
            </a:graphic>
          </wp:inline>
        </w:drawing>
      </w:r>
    </w:p>
    <w:p w14:paraId="6619A082" w14:textId="5A02007A" w:rsidR="002876F0" w:rsidRPr="00AE645E" w:rsidRDefault="00E44820" w:rsidP="00AE645E">
      <w:pPr>
        <w:spacing w:line="360" w:lineRule="auto"/>
        <w:jc w:val="center"/>
        <w:rPr>
          <w:b/>
          <w:bCs/>
          <w:sz w:val="18"/>
          <w:szCs w:val="18"/>
        </w:rPr>
      </w:pPr>
      <w:r w:rsidRPr="00AE645E">
        <w:rPr>
          <w:b/>
          <w:bCs/>
          <w:sz w:val="18"/>
          <w:szCs w:val="18"/>
        </w:rPr>
        <w:t xml:space="preserve">Table </w:t>
      </w:r>
      <w:r w:rsidR="00567ACE" w:rsidRPr="00AE645E">
        <w:rPr>
          <w:b/>
          <w:bCs/>
          <w:sz w:val="18"/>
          <w:szCs w:val="18"/>
        </w:rPr>
        <w:t>2.10.3.1 -</w:t>
      </w:r>
      <w:r w:rsidRPr="00AE645E">
        <w:rPr>
          <w:b/>
          <w:bCs/>
          <w:sz w:val="18"/>
          <w:szCs w:val="18"/>
        </w:rPr>
        <w:t xml:space="preserve"> </w:t>
      </w:r>
      <w:r w:rsidR="00D10B9C" w:rsidRPr="00AE645E">
        <w:rPr>
          <w:b/>
          <w:bCs/>
          <w:sz w:val="18"/>
          <w:szCs w:val="18"/>
        </w:rPr>
        <w:t>mean</w:t>
      </w:r>
      <w:r w:rsidR="002876F0" w:rsidRPr="00AE645E">
        <w:rPr>
          <w:b/>
          <w:bCs/>
          <w:sz w:val="18"/>
          <w:szCs w:val="18"/>
        </w:rPr>
        <w:t xml:space="preserve"> square error of </w:t>
      </w:r>
      <w:r w:rsidR="00D10B9C" w:rsidRPr="00AE645E">
        <w:rPr>
          <w:b/>
          <w:bCs/>
          <w:sz w:val="18"/>
          <w:szCs w:val="18"/>
        </w:rPr>
        <w:t>models across multiple steps</w:t>
      </w:r>
      <w:r w:rsidR="006C699E" w:rsidRPr="00AE645E">
        <w:rPr>
          <w:b/>
          <w:bCs/>
          <w:sz w:val="18"/>
          <w:szCs w:val="18"/>
        </w:rPr>
        <w:t xml:space="preserve"> </w:t>
      </w:r>
      <w:r w:rsidR="00AE645E" w:rsidRPr="00AE645E">
        <w:rPr>
          <w:b/>
          <w:bCs/>
          <w:sz w:val="18"/>
          <w:szCs w:val="18"/>
        </w:rPr>
        <w:fldChar w:fldCharType="begin"/>
      </w:r>
      <w:r w:rsidR="00AE645E" w:rsidRPr="00AE645E">
        <w:rPr>
          <w:b/>
          <w:bCs/>
          <w:sz w:val="18"/>
          <w:szCs w:val="18"/>
        </w:rPr>
        <w:instrText xml:space="preserve"> ADDIN ZOTERO_ITEM CSL_CITATION {"citationID":"KQxP1YPG","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rsidR="00AE645E" w:rsidRPr="00AE645E">
        <w:rPr>
          <w:b/>
          <w:bCs/>
          <w:sz w:val="18"/>
          <w:szCs w:val="18"/>
        </w:rPr>
        <w:fldChar w:fldCharType="separate"/>
      </w:r>
      <w:r w:rsidR="00AE645E" w:rsidRPr="00AE645E">
        <w:rPr>
          <w:b/>
          <w:bCs/>
          <w:sz w:val="18"/>
          <w:szCs w:val="18"/>
        </w:rPr>
        <w:t>(Zhang et al., 2017)</w:t>
      </w:r>
      <w:r w:rsidR="00AE645E" w:rsidRPr="00AE645E">
        <w:rPr>
          <w:b/>
          <w:bCs/>
          <w:sz w:val="18"/>
          <w:szCs w:val="18"/>
        </w:rPr>
        <w:fldChar w:fldCharType="end"/>
      </w:r>
    </w:p>
    <w:p w14:paraId="482FEBBF" w14:textId="63606014" w:rsidR="00AA7FA0" w:rsidRDefault="00D10B9C" w:rsidP="001D540A">
      <w:pPr>
        <w:spacing w:line="360" w:lineRule="auto"/>
      </w:pPr>
      <w:r w:rsidRPr="00D10B9C">
        <w:t xml:space="preserve">Both the LSTM </w:t>
      </w:r>
      <w:r w:rsidR="00ED2CA2">
        <w:t xml:space="preserve">and AR </w:t>
      </w:r>
      <w:r w:rsidRPr="00D10B9C">
        <w:t>models are outperformed by the SFM, whereas the LSTM model beats the AR model.</w:t>
      </w:r>
      <w:r>
        <w:t xml:space="preserve"> </w:t>
      </w:r>
      <w:r w:rsidRPr="00D10B9C">
        <w:t xml:space="preserve">Each model's performance degrades as </w:t>
      </w:r>
      <w:r w:rsidR="00ED2CA2">
        <w:t xml:space="preserve">we </w:t>
      </w:r>
      <w:r w:rsidRPr="00D10B9C">
        <w:t>increase</w:t>
      </w:r>
      <w:r w:rsidR="00ED2CA2">
        <w:t xml:space="preserve"> the prediction step</w:t>
      </w:r>
      <w:r w:rsidRPr="00D10B9C">
        <w:t>, as we expected.</w:t>
      </w:r>
      <w:r w:rsidR="00AA7FA0" w:rsidRPr="00AA7FA0">
        <w:t xml:space="preserve"> The SFM, on the other hand, degrades more </w:t>
      </w:r>
      <w:r>
        <w:t>gradually</w:t>
      </w:r>
      <w:r w:rsidR="00AA7FA0" w:rsidRPr="00AA7FA0">
        <w:t xml:space="preserve"> </w:t>
      </w:r>
      <w:r>
        <w:t xml:space="preserve">compared to </w:t>
      </w:r>
      <w:r w:rsidR="00AA7FA0" w:rsidRPr="00AA7FA0">
        <w:t>the other two types. This is due to its capacity to simulate multi-frequency trading patterns in a price time-series environment that has been modified.</w:t>
      </w:r>
    </w:p>
    <w:p w14:paraId="44F60E22" w14:textId="79FACCD7" w:rsidR="002876F0" w:rsidRDefault="002876F0" w:rsidP="001D540A">
      <w:pPr>
        <w:spacing w:line="360" w:lineRule="auto"/>
      </w:pPr>
    </w:p>
    <w:p w14:paraId="25914AB8" w14:textId="79F22532" w:rsidR="00A77C62" w:rsidRDefault="00D10B9C" w:rsidP="001D540A">
      <w:pPr>
        <w:spacing w:line="360" w:lineRule="auto"/>
      </w:pPr>
      <w:r w:rsidRPr="00D10B9C">
        <w:lastRenderedPageBreak/>
        <w:t>The number w of previous prices utilized in the AR model may be thought of as the size of the price data memory.</w:t>
      </w:r>
      <w:r>
        <w:t xml:space="preserve"> </w:t>
      </w:r>
      <w:r w:rsidR="00A77C62" w:rsidRPr="00A77C62">
        <w:t>Experiments using the AR model of various types are also carried out.</w:t>
      </w:r>
    </w:p>
    <w:p w14:paraId="0D1A61EE" w14:textId="216FD036" w:rsidR="0050640F" w:rsidRDefault="004637A0" w:rsidP="001D540A">
      <w:pPr>
        <w:spacing w:line="360" w:lineRule="auto"/>
      </w:pPr>
      <w:r>
        <w:t>No</w:t>
      </w:r>
      <w:r w:rsidR="00D10B9C" w:rsidRPr="00D10B9C">
        <w:t xml:space="preserve"> significant variations </w:t>
      </w:r>
      <w:r>
        <w:t xml:space="preserve">in </w:t>
      </w:r>
      <w:r w:rsidRPr="00D10B9C">
        <w:t xml:space="preserve">test error </w:t>
      </w:r>
      <w:r>
        <w:t xml:space="preserve">is observed </w:t>
      </w:r>
      <w:r w:rsidR="00D10B9C" w:rsidRPr="00D10B9C">
        <w:t>when the number of w increases.</w:t>
      </w:r>
      <w:r w:rsidR="00A77C62" w:rsidRPr="00A77C62">
        <w:t xml:space="preserve"> In fact, as </w:t>
      </w:r>
      <w:r w:rsidR="00A77C62" w:rsidRPr="0050640F">
        <w:rPr>
          <w:b/>
          <w:bCs/>
        </w:rPr>
        <w:t>w</w:t>
      </w:r>
      <w:r w:rsidR="00A77C62" w:rsidRPr="00A77C62">
        <w:t xml:space="preserve"> grows greater, the test error gets worse. </w:t>
      </w:r>
      <w:r w:rsidR="00D10B9C" w:rsidRPr="00D10B9C">
        <w:t>This might be due to the addition of more parameters to the model, which leads to overfitting of the price data training sequence.</w:t>
      </w:r>
      <w:r w:rsidR="00A77C62" w:rsidRPr="00A77C62">
        <w:t xml:space="preserve"> </w:t>
      </w:r>
      <w:r w:rsidR="00D10B9C" w:rsidRPr="00D10B9C">
        <w:t>The LSTM and proposed SFM, on the other hand, have a smaller test error than the AR model, indicating that they are better at capturing long-term relationships while avoiding the AR model's overfitting issue.</w:t>
      </w:r>
    </w:p>
    <w:p w14:paraId="0DBC7C6B" w14:textId="77777777" w:rsidR="00D10B9C" w:rsidRDefault="00D10B9C" w:rsidP="001D540A">
      <w:pPr>
        <w:spacing w:line="360" w:lineRule="auto"/>
      </w:pPr>
    </w:p>
    <w:p w14:paraId="6F8E5DDA" w14:textId="0C2D8A12" w:rsidR="00D10B9C" w:rsidRDefault="0050640F" w:rsidP="001D540A">
      <w:pPr>
        <w:spacing w:line="360" w:lineRule="auto"/>
      </w:pPr>
      <w:r w:rsidRPr="0050640F">
        <w:t xml:space="preserve">The SFM provides a more exact prediction when trade patterns with various frequencies are involved, as opposed to the LSTM, which solely models internal dependencies. It's worth noting that the frequency components account for trade operations that occur at various rates and cycles. The SFM filters the unnecessary frequency components and maintains the important ones while regulating information from multiple frequencies with gate units to offer direction for future trend prediction. </w:t>
      </w:r>
      <w:r w:rsidR="004637A0" w:rsidRPr="004637A0">
        <w:t>By restricting the model to the local pattern of price fluctuations, it avoids states from dominating the price projection.</w:t>
      </w:r>
    </w:p>
    <w:p w14:paraId="4A169115" w14:textId="77777777" w:rsidR="004637A0" w:rsidRDefault="004637A0" w:rsidP="001D540A">
      <w:pPr>
        <w:spacing w:line="360" w:lineRule="auto"/>
      </w:pPr>
    </w:p>
    <w:p w14:paraId="59648FE0" w14:textId="075B3C85" w:rsidR="0050640F" w:rsidRDefault="0050640F" w:rsidP="001D540A">
      <w:pPr>
        <w:spacing w:line="360" w:lineRule="auto"/>
      </w:pPr>
      <w:r w:rsidRPr="0050640F">
        <w:t xml:space="preserve">The three models can accurately predict stock price trends. The SFM's error curves are smaller than those of the LSTM and the AR model, as predicted. Furthermore, the AR has a tendency to merely replicate the price trend of the past with a significant delay. When the stock price moves abruptly, this results in an extremely low forecast accuracy. </w:t>
      </w:r>
      <w:r w:rsidR="00D10B9C" w:rsidRPr="00D10B9C">
        <w:t>The LSTM and SFM, on the other hand, outperform the AR model in the short term because they are less affected by local price changes.</w:t>
      </w:r>
    </w:p>
    <w:p w14:paraId="522D7A14" w14:textId="77777777" w:rsidR="00D10B9C" w:rsidRDefault="00D10B9C" w:rsidP="001D540A">
      <w:pPr>
        <w:spacing w:line="360" w:lineRule="auto"/>
      </w:pPr>
    </w:p>
    <w:p w14:paraId="4D564FF0" w14:textId="77777777" w:rsidR="00D10B9C" w:rsidRDefault="0050640F" w:rsidP="001D540A">
      <w:pPr>
        <w:spacing w:line="360" w:lineRule="auto"/>
      </w:pPr>
      <w:r w:rsidRPr="0050640F">
        <w:t xml:space="preserve">The planned SFM network's complexity has a direct influence on its performance. With a sufficiently sophisticated model, the training error can theoretically be arbitrarily low. </w:t>
      </w:r>
      <w:r w:rsidR="00D10B9C" w:rsidRPr="00D10B9C">
        <w:t>A low test error does not always indicate a low prediction error on the training set.</w:t>
      </w:r>
    </w:p>
    <w:p w14:paraId="1AEA091C" w14:textId="77777777" w:rsidR="00D10B9C" w:rsidRDefault="00D10B9C" w:rsidP="001D540A">
      <w:pPr>
        <w:spacing w:line="360" w:lineRule="auto"/>
      </w:pPr>
    </w:p>
    <w:p w14:paraId="7453947A" w14:textId="4F4C9FFA" w:rsidR="00FD062B" w:rsidRDefault="0050640F" w:rsidP="001D540A">
      <w:pPr>
        <w:spacing w:line="360" w:lineRule="auto"/>
      </w:pPr>
      <w:r w:rsidRPr="0050640F">
        <w:t xml:space="preserve">Overfitting is more likely with a complicated model. </w:t>
      </w:r>
      <w:r w:rsidR="00D10B9C" w:rsidRPr="00D10B9C">
        <w:t>Two metrics that may be used to measure the SFM's complexity are the number of states and the number of frequencies.</w:t>
      </w:r>
      <w:r>
        <w:t xml:space="preserve"> </w:t>
      </w:r>
      <w:r w:rsidRPr="0050640F">
        <w:t>It's worth mentioning that the appropriate hyper-parameters for model complexity are chosen depending on the performance</w:t>
      </w:r>
      <w:r w:rsidR="00D10B9C">
        <w:t xml:space="preserve"> of validation set</w:t>
      </w:r>
      <w:r w:rsidRPr="0050640F">
        <w:t xml:space="preserve">. </w:t>
      </w:r>
      <w:r w:rsidR="00D10B9C" w:rsidRPr="00D10B9C">
        <w:t xml:space="preserve">In our tests, we learn the model with prices from 2007 to 2014 and then validate it with prices from 2015. </w:t>
      </w:r>
    </w:p>
    <w:p w14:paraId="322759F2" w14:textId="380E345D" w:rsidR="003E311B" w:rsidRDefault="00FD062B" w:rsidP="001D540A">
      <w:pPr>
        <w:spacing w:line="360" w:lineRule="auto"/>
      </w:pPr>
      <w:r>
        <w:lastRenderedPageBreak/>
        <w:t xml:space="preserve">                                         </w:t>
      </w:r>
      <w:r>
        <w:rPr>
          <w:noProof/>
          <w:lang w:val="en-US" w:eastAsia="ja-JP"/>
        </w:rPr>
        <w:drawing>
          <wp:inline distT="0" distB="0" distL="0" distR="0" wp14:anchorId="55BDFE9B" wp14:editId="5BEAD210">
            <wp:extent cx="2654188" cy="876056"/>
            <wp:effectExtent l="0" t="0" r="635" b="635"/>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93719" cy="889104"/>
                    </a:xfrm>
                    <a:prstGeom prst="rect">
                      <a:avLst/>
                    </a:prstGeom>
                  </pic:spPr>
                </pic:pic>
              </a:graphicData>
            </a:graphic>
          </wp:inline>
        </w:drawing>
      </w:r>
    </w:p>
    <w:p w14:paraId="4B861A10" w14:textId="65E85E6A" w:rsidR="00E44820" w:rsidRPr="00AE645E" w:rsidRDefault="00E44820" w:rsidP="00AE645E">
      <w:pPr>
        <w:spacing w:line="360" w:lineRule="auto"/>
        <w:jc w:val="center"/>
        <w:rPr>
          <w:b/>
          <w:bCs/>
          <w:sz w:val="18"/>
          <w:szCs w:val="18"/>
        </w:rPr>
      </w:pPr>
      <w:r w:rsidRPr="00AE645E">
        <w:rPr>
          <w:b/>
          <w:bCs/>
          <w:sz w:val="18"/>
          <w:szCs w:val="18"/>
        </w:rPr>
        <w:t xml:space="preserve">Table </w:t>
      </w:r>
      <w:r w:rsidR="00567ACE" w:rsidRPr="00AE645E">
        <w:rPr>
          <w:b/>
          <w:bCs/>
          <w:sz w:val="18"/>
          <w:szCs w:val="18"/>
        </w:rPr>
        <w:t>2.10.3.2 -</w:t>
      </w:r>
      <w:r w:rsidRPr="00AE645E">
        <w:rPr>
          <w:b/>
          <w:bCs/>
          <w:sz w:val="18"/>
          <w:szCs w:val="18"/>
        </w:rPr>
        <w:t xml:space="preserve"> </w:t>
      </w:r>
      <w:r w:rsidR="00FD062B" w:rsidRPr="00AE645E">
        <w:rPr>
          <w:b/>
          <w:bCs/>
          <w:sz w:val="18"/>
          <w:szCs w:val="18"/>
        </w:rPr>
        <w:t xml:space="preserve">In LSTM, the </w:t>
      </w:r>
      <w:r w:rsidR="00D10B9C" w:rsidRPr="00AE645E">
        <w:rPr>
          <w:b/>
          <w:bCs/>
          <w:sz w:val="18"/>
          <w:szCs w:val="18"/>
        </w:rPr>
        <w:t>mean</w:t>
      </w:r>
      <w:r w:rsidR="00FD062B" w:rsidRPr="00AE645E">
        <w:rPr>
          <w:b/>
          <w:bCs/>
          <w:sz w:val="18"/>
          <w:szCs w:val="18"/>
        </w:rPr>
        <w:t xml:space="preserve"> square error vs. </w:t>
      </w:r>
      <w:r w:rsidR="00D10B9C" w:rsidRPr="00AE645E">
        <w:rPr>
          <w:b/>
          <w:bCs/>
          <w:sz w:val="18"/>
          <w:szCs w:val="18"/>
        </w:rPr>
        <w:t xml:space="preserve"># of </w:t>
      </w:r>
      <w:r w:rsidR="00FD062B" w:rsidRPr="00AE645E">
        <w:rPr>
          <w:b/>
          <w:bCs/>
          <w:sz w:val="18"/>
          <w:szCs w:val="18"/>
        </w:rPr>
        <w:t>states</w:t>
      </w:r>
      <w:r w:rsidR="00AE645E" w:rsidRPr="00AE645E">
        <w:rPr>
          <w:b/>
          <w:bCs/>
          <w:sz w:val="18"/>
          <w:szCs w:val="18"/>
        </w:rPr>
        <w:fldChar w:fldCharType="begin"/>
      </w:r>
      <w:r w:rsidR="00AE645E" w:rsidRPr="00AE645E">
        <w:rPr>
          <w:b/>
          <w:bCs/>
          <w:sz w:val="18"/>
          <w:szCs w:val="18"/>
        </w:rPr>
        <w:instrText xml:space="preserve"> ADDIN ZOTERO_ITEM CSL_CITATION {"citationID":"KQxP1YPG","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rsidR="00AE645E" w:rsidRPr="00AE645E">
        <w:rPr>
          <w:b/>
          <w:bCs/>
          <w:sz w:val="18"/>
          <w:szCs w:val="18"/>
        </w:rPr>
        <w:fldChar w:fldCharType="separate"/>
      </w:r>
      <w:r w:rsidR="00AE645E" w:rsidRPr="00AE645E">
        <w:rPr>
          <w:b/>
          <w:bCs/>
          <w:sz w:val="18"/>
          <w:szCs w:val="18"/>
        </w:rPr>
        <w:t>(Zhang et al., 2017)</w:t>
      </w:r>
      <w:r w:rsidR="00AE645E" w:rsidRPr="00AE645E">
        <w:rPr>
          <w:b/>
          <w:bCs/>
          <w:sz w:val="18"/>
          <w:szCs w:val="18"/>
        </w:rPr>
        <w:fldChar w:fldCharType="end"/>
      </w:r>
    </w:p>
    <w:p w14:paraId="1BFA3B80" w14:textId="09A6540A" w:rsidR="003E311B" w:rsidRDefault="008A114F" w:rsidP="001D540A">
      <w:pPr>
        <w:spacing w:line="360" w:lineRule="auto"/>
      </w:pPr>
      <w:r w:rsidRPr="008A114F">
        <w:t xml:space="preserve">The LSTM's complexity is </w:t>
      </w:r>
      <w:r w:rsidR="00490018">
        <w:t>a function of</w:t>
      </w:r>
      <w:r w:rsidRPr="008A114F">
        <w:t xml:space="preserve"> the number</w:t>
      </w:r>
      <w:r w:rsidR="00490018">
        <w:t>/dimension</w:t>
      </w:r>
      <w:r w:rsidRPr="008A114F">
        <w:t xml:space="preserve"> of states.</w:t>
      </w:r>
      <w:r>
        <w:t xml:space="preserve"> </w:t>
      </w:r>
      <w:r w:rsidRPr="008A114F">
        <w:t xml:space="preserve">In contrast, the number of states in the SFM refers to the </w:t>
      </w:r>
      <w:r w:rsidR="00DC4EAA">
        <w:t>row count</w:t>
      </w:r>
      <w:r w:rsidRPr="008A114F">
        <w:t xml:space="preserve"> in the memory state matrices, suggesting the number of patterns predicted to emerge from the price time-series.</w:t>
      </w:r>
      <w:r>
        <w:t xml:space="preserve"> </w:t>
      </w:r>
      <w:r w:rsidRPr="008A114F">
        <w:t>As the network learns more predicted patterns, the model grows more complex.</w:t>
      </w:r>
      <w:r>
        <w:t xml:space="preserve"> </w:t>
      </w:r>
      <w:r w:rsidR="003E311B" w:rsidRPr="003E311B">
        <w:t xml:space="preserve">With 10-dimensional memory states, the LSTM obtains the highest performance for 1-step and 3-step prediction. With the growing number of states, we see overfitting. Increasing the number of states will no longer reduce the test error. Worse, in LSTM, a large number of states might exacerbate the test error, resulting in an excessive fit into the training cost. The LSTM mixes the information of all frequencies, including the </w:t>
      </w:r>
      <w:r w:rsidR="00DA7C21">
        <w:t>unneeded</w:t>
      </w:r>
      <w:r w:rsidR="003E311B" w:rsidRPr="003E311B">
        <w:t xml:space="preserve"> frequency components, without deconstruction and regulation of information over multiple frequencies. As a result, by trapping the model in the local pattern, it tends to dominate price prediction.</w:t>
      </w:r>
      <w:r w:rsidR="00FD062B">
        <w:t xml:space="preserve"> </w:t>
      </w:r>
      <w:r w:rsidR="00FD062B" w:rsidRPr="00FD062B">
        <w:t>Because the 5-step prediction is more difficult, the LSTM requires more states (40) to obtain the best results.</w:t>
      </w:r>
      <w:r w:rsidR="00FD062B">
        <w:t xml:space="preserve"> </w:t>
      </w:r>
    </w:p>
    <w:p w14:paraId="0F9DBA80" w14:textId="77777777" w:rsidR="00FD062B" w:rsidRDefault="00FD062B" w:rsidP="001D540A">
      <w:pPr>
        <w:spacing w:line="360" w:lineRule="auto"/>
      </w:pPr>
    </w:p>
    <w:p w14:paraId="1E72233D" w14:textId="4C1FD9A9" w:rsidR="00FD062B" w:rsidRDefault="00FD062B" w:rsidP="001D540A">
      <w:pPr>
        <w:spacing w:line="360" w:lineRule="auto"/>
      </w:pPr>
      <w:r>
        <w:t xml:space="preserve">                                          </w:t>
      </w:r>
      <w:r>
        <w:rPr>
          <w:noProof/>
          <w:lang w:val="en-US" w:eastAsia="ja-JP"/>
        </w:rPr>
        <w:drawing>
          <wp:inline distT="0" distB="0" distL="0" distR="0" wp14:anchorId="263815CA" wp14:editId="55740B10">
            <wp:extent cx="2629911" cy="897797"/>
            <wp:effectExtent l="0" t="0" r="0" b="4445"/>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673352" cy="912627"/>
                    </a:xfrm>
                    <a:prstGeom prst="rect">
                      <a:avLst/>
                    </a:prstGeom>
                  </pic:spPr>
                </pic:pic>
              </a:graphicData>
            </a:graphic>
          </wp:inline>
        </w:drawing>
      </w:r>
    </w:p>
    <w:p w14:paraId="3B21DE8F" w14:textId="05E9DB3D" w:rsidR="00FD062B" w:rsidRPr="00AE645E" w:rsidRDefault="00E44820" w:rsidP="00AE645E">
      <w:pPr>
        <w:spacing w:line="360" w:lineRule="auto"/>
        <w:jc w:val="center"/>
        <w:rPr>
          <w:b/>
          <w:bCs/>
          <w:sz w:val="18"/>
          <w:szCs w:val="18"/>
        </w:rPr>
      </w:pPr>
      <w:r w:rsidRPr="00AE645E">
        <w:rPr>
          <w:b/>
          <w:bCs/>
          <w:sz w:val="18"/>
          <w:szCs w:val="18"/>
        </w:rPr>
        <w:t xml:space="preserve">Table </w:t>
      </w:r>
      <w:r w:rsidR="00567ACE" w:rsidRPr="00AE645E">
        <w:rPr>
          <w:b/>
          <w:bCs/>
          <w:sz w:val="18"/>
          <w:szCs w:val="18"/>
        </w:rPr>
        <w:t>2.10.3.3 -</w:t>
      </w:r>
      <w:r w:rsidRPr="00AE645E">
        <w:rPr>
          <w:b/>
          <w:bCs/>
          <w:sz w:val="18"/>
          <w:szCs w:val="18"/>
        </w:rPr>
        <w:t xml:space="preserve"> </w:t>
      </w:r>
      <w:r w:rsidR="00FD062B" w:rsidRPr="00AE645E">
        <w:rPr>
          <w:b/>
          <w:bCs/>
          <w:sz w:val="18"/>
          <w:szCs w:val="18"/>
        </w:rPr>
        <w:t xml:space="preserve">In SFM, the </w:t>
      </w:r>
      <w:r w:rsidR="008A114F" w:rsidRPr="00AE645E">
        <w:rPr>
          <w:b/>
          <w:bCs/>
          <w:sz w:val="18"/>
          <w:szCs w:val="18"/>
        </w:rPr>
        <w:t>mean</w:t>
      </w:r>
      <w:r w:rsidR="00FD062B" w:rsidRPr="00AE645E">
        <w:rPr>
          <w:b/>
          <w:bCs/>
          <w:sz w:val="18"/>
          <w:szCs w:val="18"/>
        </w:rPr>
        <w:t xml:space="preserve"> square error vs. </w:t>
      </w:r>
      <w:r w:rsidR="008A114F" w:rsidRPr="00AE645E">
        <w:rPr>
          <w:b/>
          <w:bCs/>
          <w:sz w:val="18"/>
          <w:szCs w:val="18"/>
        </w:rPr>
        <w:t># of</w:t>
      </w:r>
      <w:r w:rsidR="00FD062B" w:rsidRPr="00AE645E">
        <w:rPr>
          <w:b/>
          <w:bCs/>
          <w:sz w:val="18"/>
          <w:szCs w:val="18"/>
        </w:rPr>
        <w:t xml:space="preserve"> states</w:t>
      </w:r>
      <w:r w:rsidR="008A114F" w:rsidRPr="00AE645E">
        <w:rPr>
          <w:b/>
          <w:bCs/>
          <w:sz w:val="18"/>
          <w:szCs w:val="18"/>
        </w:rPr>
        <w:t xml:space="preserve"> with </w:t>
      </w:r>
      <w:r w:rsidR="00FD062B" w:rsidRPr="00AE645E">
        <w:rPr>
          <w:b/>
          <w:bCs/>
          <w:sz w:val="18"/>
          <w:szCs w:val="18"/>
        </w:rPr>
        <w:t xml:space="preserve">frequencies </w:t>
      </w:r>
      <w:r w:rsidR="008A114F" w:rsidRPr="00AE645E">
        <w:rPr>
          <w:b/>
          <w:bCs/>
          <w:sz w:val="18"/>
          <w:szCs w:val="18"/>
        </w:rPr>
        <w:t>hardcoded</w:t>
      </w:r>
      <w:r w:rsidR="006C699E" w:rsidRPr="00AE645E">
        <w:rPr>
          <w:b/>
          <w:bCs/>
          <w:sz w:val="18"/>
          <w:szCs w:val="18"/>
        </w:rPr>
        <w:t xml:space="preserve"> to ten.</w:t>
      </w:r>
      <w:r w:rsidR="00AE645E" w:rsidRPr="00AE645E">
        <w:rPr>
          <w:b/>
          <w:bCs/>
          <w:sz w:val="18"/>
          <w:szCs w:val="18"/>
        </w:rPr>
        <w:t xml:space="preserve"> </w:t>
      </w:r>
      <w:r w:rsidR="00AE645E" w:rsidRPr="00AE645E">
        <w:rPr>
          <w:b/>
          <w:bCs/>
          <w:sz w:val="18"/>
          <w:szCs w:val="18"/>
        </w:rPr>
        <w:fldChar w:fldCharType="begin"/>
      </w:r>
      <w:r w:rsidR="00AE645E" w:rsidRPr="00AE645E">
        <w:rPr>
          <w:b/>
          <w:bCs/>
          <w:sz w:val="18"/>
          <w:szCs w:val="18"/>
        </w:rPr>
        <w:instrText xml:space="preserve"> ADDIN ZOTERO_ITEM CSL_CITATION {"citationID":"KQxP1YPG","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rsidR="00AE645E" w:rsidRPr="00AE645E">
        <w:rPr>
          <w:b/>
          <w:bCs/>
          <w:sz w:val="18"/>
          <w:szCs w:val="18"/>
        </w:rPr>
        <w:fldChar w:fldCharType="separate"/>
      </w:r>
      <w:r w:rsidR="00AE645E" w:rsidRPr="00AE645E">
        <w:rPr>
          <w:b/>
          <w:bCs/>
          <w:sz w:val="18"/>
          <w:szCs w:val="18"/>
        </w:rPr>
        <w:t>(Zhang et al., 2017)</w:t>
      </w:r>
      <w:r w:rsidR="00AE645E" w:rsidRPr="00AE645E">
        <w:rPr>
          <w:b/>
          <w:bCs/>
          <w:sz w:val="18"/>
          <w:szCs w:val="18"/>
        </w:rPr>
        <w:fldChar w:fldCharType="end"/>
      </w:r>
    </w:p>
    <w:p w14:paraId="4B80D541" w14:textId="61EBDFAB" w:rsidR="00E83EBA" w:rsidRDefault="00FD062B" w:rsidP="001D540A">
      <w:pPr>
        <w:spacing w:line="360" w:lineRule="auto"/>
      </w:pPr>
      <w:r w:rsidRPr="00FD062B">
        <w:t xml:space="preserve">The overfitting problem is mitigated by incorporating state decomposition and control, as opposed to the LSTM. The SFM, in particular, performs best with 50 states for the 3-step and 5-step. </w:t>
      </w:r>
      <w:r w:rsidR="00DA7C21">
        <w:t xml:space="preserve">Even </w:t>
      </w:r>
      <w:r w:rsidRPr="00FD062B">
        <w:t xml:space="preserve">though the effectiveness of 1-step prediction degrades as the number of states increases, the SFM degenerates </w:t>
      </w:r>
      <w:r w:rsidR="00DA7C21">
        <w:t>gradually compared to</w:t>
      </w:r>
      <w:r w:rsidRPr="00FD062B">
        <w:t xml:space="preserve"> LSTM.</w:t>
      </w:r>
    </w:p>
    <w:p w14:paraId="2C2531B1" w14:textId="55D6624E" w:rsidR="00FD062B" w:rsidRDefault="00E83EBA" w:rsidP="001D540A">
      <w:pPr>
        <w:spacing w:line="360" w:lineRule="auto"/>
      </w:pPr>
      <w:r>
        <w:t xml:space="preserve">                                        </w:t>
      </w:r>
      <w:r>
        <w:rPr>
          <w:noProof/>
          <w:lang w:val="en-US" w:eastAsia="ja-JP"/>
        </w:rPr>
        <w:drawing>
          <wp:inline distT="0" distB="0" distL="0" distR="0" wp14:anchorId="475D8F0A" wp14:editId="226A6704">
            <wp:extent cx="2791753" cy="847802"/>
            <wp:effectExtent l="0" t="0" r="2540" b="317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806818" cy="852377"/>
                    </a:xfrm>
                    <a:prstGeom prst="rect">
                      <a:avLst/>
                    </a:prstGeom>
                  </pic:spPr>
                </pic:pic>
              </a:graphicData>
            </a:graphic>
          </wp:inline>
        </w:drawing>
      </w:r>
    </w:p>
    <w:p w14:paraId="51730C31" w14:textId="5F280881" w:rsidR="00E83EBA" w:rsidRPr="00AE645E" w:rsidRDefault="00E44820" w:rsidP="00AE645E">
      <w:pPr>
        <w:spacing w:line="360" w:lineRule="auto"/>
        <w:jc w:val="center"/>
        <w:rPr>
          <w:b/>
          <w:bCs/>
          <w:sz w:val="16"/>
          <w:szCs w:val="16"/>
        </w:rPr>
      </w:pPr>
      <w:r w:rsidRPr="00AE645E">
        <w:rPr>
          <w:b/>
          <w:bCs/>
          <w:sz w:val="16"/>
          <w:szCs w:val="16"/>
        </w:rPr>
        <w:t xml:space="preserve">Table </w:t>
      </w:r>
      <w:r w:rsidR="00567ACE" w:rsidRPr="00AE645E">
        <w:rPr>
          <w:b/>
          <w:bCs/>
          <w:sz w:val="16"/>
          <w:szCs w:val="16"/>
        </w:rPr>
        <w:t>2.10.3.4 -</w:t>
      </w:r>
      <w:r w:rsidRPr="00AE645E">
        <w:rPr>
          <w:b/>
          <w:bCs/>
          <w:sz w:val="16"/>
          <w:szCs w:val="16"/>
        </w:rPr>
        <w:t xml:space="preserve"> </w:t>
      </w:r>
      <w:r w:rsidR="00E83EBA" w:rsidRPr="00AE645E">
        <w:rPr>
          <w:b/>
          <w:bCs/>
          <w:sz w:val="16"/>
          <w:szCs w:val="16"/>
        </w:rPr>
        <w:t xml:space="preserve">In SFM, the </w:t>
      </w:r>
      <w:r w:rsidR="008A114F" w:rsidRPr="00AE645E">
        <w:rPr>
          <w:b/>
          <w:bCs/>
          <w:sz w:val="16"/>
          <w:szCs w:val="16"/>
        </w:rPr>
        <w:t>mean</w:t>
      </w:r>
      <w:r w:rsidR="00E83EBA" w:rsidRPr="00AE645E">
        <w:rPr>
          <w:b/>
          <w:bCs/>
          <w:sz w:val="16"/>
          <w:szCs w:val="16"/>
        </w:rPr>
        <w:t xml:space="preserve"> square error is shown against the </w:t>
      </w:r>
      <w:r w:rsidR="008A114F" w:rsidRPr="00AE645E">
        <w:rPr>
          <w:b/>
          <w:bCs/>
          <w:sz w:val="16"/>
          <w:szCs w:val="16"/>
        </w:rPr>
        <w:t>#</w:t>
      </w:r>
      <w:r w:rsidR="00E83EBA" w:rsidRPr="00AE645E">
        <w:rPr>
          <w:b/>
          <w:bCs/>
          <w:sz w:val="16"/>
          <w:szCs w:val="16"/>
        </w:rPr>
        <w:t xml:space="preserve"> of frequencies</w:t>
      </w:r>
      <w:r w:rsidR="008A114F" w:rsidRPr="00AE645E">
        <w:rPr>
          <w:b/>
          <w:bCs/>
          <w:sz w:val="16"/>
          <w:szCs w:val="16"/>
        </w:rPr>
        <w:t xml:space="preserve"> with</w:t>
      </w:r>
      <w:r w:rsidR="006C699E" w:rsidRPr="00AE645E">
        <w:rPr>
          <w:b/>
          <w:bCs/>
          <w:sz w:val="16"/>
          <w:szCs w:val="16"/>
        </w:rPr>
        <w:t xml:space="preserve"> states set at fifty.</w:t>
      </w:r>
      <w:r w:rsidR="00AE645E" w:rsidRPr="00AE645E">
        <w:rPr>
          <w:b/>
          <w:bCs/>
          <w:sz w:val="16"/>
          <w:szCs w:val="16"/>
        </w:rPr>
        <w:t xml:space="preserve"> </w:t>
      </w:r>
      <w:r w:rsidR="00AE645E" w:rsidRPr="00AE645E">
        <w:rPr>
          <w:b/>
          <w:bCs/>
          <w:sz w:val="16"/>
          <w:szCs w:val="16"/>
        </w:rPr>
        <w:fldChar w:fldCharType="begin"/>
      </w:r>
      <w:r w:rsidR="00AE645E" w:rsidRPr="00AE645E">
        <w:rPr>
          <w:b/>
          <w:bCs/>
          <w:sz w:val="16"/>
          <w:szCs w:val="16"/>
        </w:rPr>
        <w:instrText xml:space="preserve"> ADDIN ZOTERO_ITEM CSL_CITATION {"citationID":"KQxP1YPG","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rsidR="00AE645E" w:rsidRPr="00AE645E">
        <w:rPr>
          <w:b/>
          <w:bCs/>
          <w:sz w:val="16"/>
          <w:szCs w:val="16"/>
        </w:rPr>
        <w:fldChar w:fldCharType="separate"/>
      </w:r>
      <w:r w:rsidR="00AE645E" w:rsidRPr="00AE645E">
        <w:rPr>
          <w:b/>
          <w:bCs/>
          <w:sz w:val="16"/>
          <w:szCs w:val="16"/>
        </w:rPr>
        <w:t>(Zhang et al., 2017)</w:t>
      </w:r>
      <w:r w:rsidR="00AE645E" w:rsidRPr="00AE645E">
        <w:rPr>
          <w:b/>
          <w:bCs/>
          <w:sz w:val="16"/>
          <w:szCs w:val="16"/>
        </w:rPr>
        <w:fldChar w:fldCharType="end"/>
      </w:r>
    </w:p>
    <w:p w14:paraId="779D7FD0" w14:textId="17F2B08C" w:rsidR="00AD4584" w:rsidRDefault="00FD062B" w:rsidP="001D540A">
      <w:pPr>
        <w:spacing w:line="360" w:lineRule="auto"/>
      </w:pPr>
      <w:r w:rsidRPr="00FD062B">
        <w:t>The number of frequencies, in addition to the states, is an essential hyperparameter in the SFM.</w:t>
      </w:r>
      <w:r>
        <w:t xml:space="preserve"> </w:t>
      </w:r>
      <w:r w:rsidRPr="00FD062B">
        <w:t>On [0, 2</w:t>
      </w:r>
      <w:r>
        <w:sym w:font="Symbol" w:char="F070"/>
      </w:r>
      <w:r w:rsidRPr="00FD062B">
        <w:t xml:space="preserve">], the frequencies are equally distributed. It is obvious that as the frequency of the memory states increases, so does the amount of information on the high frequency in </w:t>
      </w:r>
      <w:r w:rsidRPr="00FD062B">
        <w:lastRenderedPageBreak/>
        <w:t xml:space="preserve">short-term memory. In addition, the components of high frequency trading are used to account for short-term trading activity. It demonstrates the SFM's ability to mimic high-frequency trading in the stock market. </w:t>
      </w:r>
      <w:r w:rsidR="008A114F" w:rsidRPr="008A114F">
        <w:t>For 3-step and 5-step prediction, the best performance is obtained with ten frequencies. Because their volatility is smaller than the 1-step prediction, components with low frequency become more important to the forecast.</w:t>
      </w:r>
    </w:p>
    <w:p w14:paraId="788E0332" w14:textId="1A3E4C92" w:rsidR="00AD4584" w:rsidRDefault="00AD4584" w:rsidP="001D540A">
      <w:pPr>
        <w:spacing w:line="360" w:lineRule="auto"/>
      </w:pPr>
    </w:p>
    <w:p w14:paraId="040E1F2D" w14:textId="740D8AA5" w:rsidR="00A177DB" w:rsidRPr="006C699E" w:rsidRDefault="00A177DB" w:rsidP="001D540A">
      <w:pPr>
        <w:spacing w:line="360" w:lineRule="auto"/>
      </w:pPr>
      <w:r>
        <w:rPr>
          <w:b/>
          <w:bCs/>
        </w:rPr>
        <w:t xml:space="preserve">2.11 </w:t>
      </w:r>
      <w:r w:rsidRPr="00A177DB">
        <w:rPr>
          <w:b/>
          <w:bCs/>
        </w:rPr>
        <w:t>Enhancing Stock Movement Prediction with Adversarial Training</w:t>
      </w:r>
      <w:r w:rsidR="00B52340">
        <w:rPr>
          <w:b/>
          <w:bCs/>
        </w:rPr>
        <w:fldChar w:fldCharType="begin"/>
      </w:r>
      <w:r w:rsidR="00E86E5E">
        <w:rPr>
          <w:b/>
          <w:bCs/>
        </w:rPr>
        <w:instrText xml:space="preserve"> ADDIN ZOTERO_ITEM CSL_CITATION {"citationID":"IKDWGm1r","properties":{"formattedCitation":"(Feng et al., 2019)","plainCitation":"(Feng et al., 2019)","noteIndex":0},"citationItems":[{"id":15,"uris":["http://zotero.org/users/local/g8lD94u9/items/KBFGRM9X"],"uri":["http://zotero.org/users/local/g8lD94u9/items/KBFGRM9X"],"itemData":{"id":15,"type":"paper-conference","container-title":"IJCAI","title":"Enhancing Stock Movement Prediction with Adversarial Training","author":[{"family":"Feng","given":"Fuli"},{"family":"Chen","given":"Huimin"},{"family":"He","given":"Xiangnan"},{"family":"Ding","given":"Ji"},{"family":"Sun","given":"Maosong"},{"family":"Chua","given":"Tat-Seng"}],"issued":{"date-parts":[["2019"]]}}}],"schema":"https://github.com/citation-style-language/schema/raw/master/csl-citation.json"} </w:instrText>
      </w:r>
      <w:r w:rsidR="00B52340">
        <w:rPr>
          <w:b/>
          <w:bCs/>
        </w:rPr>
        <w:fldChar w:fldCharType="separate"/>
      </w:r>
      <w:r w:rsidR="00B52340">
        <w:rPr>
          <w:b/>
          <w:bCs/>
          <w:noProof/>
        </w:rPr>
        <w:t>(Feng et al., 2019)</w:t>
      </w:r>
      <w:r w:rsidR="00B52340">
        <w:rPr>
          <w:b/>
          <w:bCs/>
        </w:rPr>
        <w:fldChar w:fldCharType="end"/>
      </w:r>
    </w:p>
    <w:p w14:paraId="630C2AF8" w14:textId="468CDE51" w:rsidR="00A177DB" w:rsidRPr="006C699E" w:rsidRDefault="006C699E" w:rsidP="001D540A">
      <w:pPr>
        <w:spacing w:line="360" w:lineRule="auto"/>
        <w:rPr>
          <w:b/>
          <w:bCs/>
        </w:rPr>
      </w:pPr>
      <w:r>
        <w:rPr>
          <w:b/>
          <w:bCs/>
        </w:rPr>
        <w:t>2.11.1 Business Problem</w:t>
      </w:r>
    </w:p>
    <w:p w14:paraId="06AC92F1" w14:textId="51EB37AC" w:rsidR="00B52340" w:rsidRDefault="00B52340" w:rsidP="001D540A">
      <w:pPr>
        <w:spacing w:line="360" w:lineRule="auto"/>
      </w:pPr>
      <w:r w:rsidRPr="00B52340">
        <w:t xml:space="preserve">This study presents a new </w:t>
      </w:r>
      <w:r w:rsidR="00E5478B">
        <w:t>ML</w:t>
      </w:r>
      <w:r w:rsidRPr="00B52340">
        <w:t xml:space="preserve"> approach for stock </w:t>
      </w:r>
      <w:r w:rsidR="00E5478B">
        <w:t>price</w:t>
      </w:r>
      <w:r w:rsidRPr="00B52340">
        <w:t xml:space="preserve"> </w:t>
      </w:r>
      <w:r w:rsidR="00E5478B">
        <w:t>forecasting</w:t>
      </w:r>
      <w:r w:rsidRPr="00B52340">
        <w:t xml:space="preserve">, with the goal of predicting whether a stock's price will rise or fall in the near future. </w:t>
      </w:r>
      <w:r w:rsidR="00E5478B">
        <w:t>A</w:t>
      </w:r>
      <w:r w:rsidRPr="00B52340">
        <w:t xml:space="preserve">dversarial training </w:t>
      </w:r>
      <w:r w:rsidR="00E5478B">
        <w:t xml:space="preserve">can be used </w:t>
      </w:r>
      <w:r w:rsidRPr="00B52340">
        <w:t xml:space="preserve">to increase the generalization of a </w:t>
      </w:r>
      <w:r w:rsidR="00E5478B">
        <w:t>NN based</w:t>
      </w:r>
      <w:r w:rsidRPr="00B52340">
        <w:t xml:space="preserve"> </w:t>
      </w:r>
      <w:r w:rsidR="00E5478B">
        <w:t>time series prediction</w:t>
      </w:r>
      <w:r w:rsidRPr="00B52340">
        <w:t xml:space="preserve"> model, which is a unique approach. The logic of adversarial training in this case stems from the fact that stock prediction input characteristics are generally dependent on </w:t>
      </w:r>
      <w:r w:rsidR="00E5478B">
        <w:t xml:space="preserve">raw </w:t>
      </w:r>
      <w:r w:rsidRPr="00B52340">
        <w:t>stock price</w:t>
      </w:r>
      <w:r w:rsidR="00E5478B">
        <w:t xml:space="preserve"> data</w:t>
      </w:r>
      <w:r w:rsidRPr="00B52340">
        <w:t xml:space="preserve">, which basically </w:t>
      </w:r>
      <w:r w:rsidR="00E5478B">
        <w:t xml:space="preserve">is </w:t>
      </w:r>
      <w:r w:rsidRPr="00B52340">
        <w:t>a stochastic variable that changes over time.</w:t>
      </w:r>
      <w:r>
        <w:t xml:space="preserve"> </w:t>
      </w:r>
      <w:r w:rsidRPr="00B52340">
        <w:t>As a result, traditional price-based training (e.g., the close price) can easily overfit the data, making it impossible to generate trustworthy models. To solve this challenge, we suggest using perturbations to replicate the stochasticity of pricing variables and training the model to perform well under tiny but deliberate perturbations. Extensive trials on two real-world stock data demonstrate that our technique beats the state-of-the-art solution</w:t>
      </w:r>
      <w:r>
        <w:fldChar w:fldCharType="begin"/>
      </w:r>
      <w:r>
        <w:instrText xml:space="preserve"> ADDIN ZOTERO_ITEM CSL_CITATION {"citationID":"w5ue74um","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fldChar w:fldCharType="separate"/>
      </w:r>
      <w:r>
        <w:rPr>
          <w:noProof/>
        </w:rPr>
        <w:t>(Xu &amp; Cohen, 2018)</w:t>
      </w:r>
      <w:r>
        <w:fldChar w:fldCharType="end"/>
      </w:r>
      <w:r>
        <w:t xml:space="preserve"> </w:t>
      </w:r>
      <w:r w:rsidRPr="00B52340">
        <w:t>by 3.11</w:t>
      </w:r>
      <w:r>
        <w:t>%</w:t>
      </w:r>
      <w:r w:rsidRPr="00B52340">
        <w:t xml:space="preserve"> on average in terms of accuracy, demonstrating the utility of adversarial training for stock prediction tasks.</w:t>
      </w:r>
    </w:p>
    <w:p w14:paraId="7A18782F" w14:textId="77777777" w:rsidR="008E0EA7" w:rsidRDefault="008E0EA7" w:rsidP="001D540A">
      <w:pPr>
        <w:spacing w:line="360" w:lineRule="auto"/>
      </w:pPr>
    </w:p>
    <w:p w14:paraId="340749CA" w14:textId="2539A55D" w:rsidR="00B52340" w:rsidRPr="006C699E" w:rsidRDefault="006C699E" w:rsidP="001D540A">
      <w:pPr>
        <w:spacing w:line="360" w:lineRule="auto"/>
        <w:rPr>
          <w:b/>
          <w:bCs/>
        </w:rPr>
      </w:pPr>
      <w:r>
        <w:rPr>
          <w:b/>
          <w:bCs/>
        </w:rPr>
        <w:t>2.11.2 Research Methodology</w:t>
      </w:r>
    </w:p>
    <w:p w14:paraId="122AD6E6" w14:textId="20F3B467" w:rsidR="00A177DB" w:rsidRDefault="008E0EA7" w:rsidP="001D540A">
      <w:pPr>
        <w:spacing w:line="360" w:lineRule="auto"/>
      </w:pPr>
      <w:r w:rsidRPr="008E0EA7">
        <w:rPr>
          <w:b/>
          <w:bCs/>
        </w:rPr>
        <w:t xml:space="preserve">Datasets. </w:t>
      </w:r>
      <w:r w:rsidRPr="008E0EA7">
        <w:t>The proposed approach is evaluated against two stock movement prediction benchmarks: ACL18</w:t>
      </w:r>
      <w:r>
        <w:fldChar w:fldCharType="begin"/>
      </w:r>
      <w:r>
        <w:instrText xml:space="preserve"> ADDIN ZOTERO_ITEM CSL_CITATION {"citationID":"A2xxKiOe","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fldChar w:fldCharType="separate"/>
      </w:r>
      <w:r>
        <w:rPr>
          <w:noProof/>
        </w:rPr>
        <w:t>(Xu &amp; Cohen, 2018)</w:t>
      </w:r>
      <w:r>
        <w:fldChar w:fldCharType="end"/>
      </w:r>
      <w:r>
        <w:t xml:space="preserve"> </w:t>
      </w:r>
      <w:r w:rsidRPr="008E0EA7">
        <w:t>and KDD17</w:t>
      </w:r>
      <w:r>
        <w:fldChar w:fldCharType="begin"/>
      </w:r>
      <w:r>
        <w:instrText xml:space="preserve"> ADDIN ZOTERO_ITEM CSL_CITATION {"citationID":"xO8f9RPU","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fldChar w:fldCharType="separate"/>
      </w:r>
      <w:r>
        <w:rPr>
          <w:noProof/>
        </w:rPr>
        <w:t>(Zhang et al., 2017)</w:t>
      </w:r>
      <w:r>
        <w:fldChar w:fldCharType="end"/>
      </w:r>
    </w:p>
    <w:p w14:paraId="405CA218" w14:textId="79537FAD" w:rsidR="008E0EA7" w:rsidRDefault="008E0EA7" w:rsidP="001D540A">
      <w:pPr>
        <w:spacing w:line="360" w:lineRule="auto"/>
      </w:pPr>
    </w:p>
    <w:p w14:paraId="1355F59A" w14:textId="7FC5EC96" w:rsidR="008E0EA7" w:rsidRDefault="008E0EA7" w:rsidP="001D540A">
      <w:pPr>
        <w:spacing w:line="360" w:lineRule="auto"/>
      </w:pPr>
      <w:r w:rsidRPr="008E0EA7">
        <w:t>ACL18 provides historical data for 88 high-trade-volume equities in the NASDAQ and NYSE marketplaces from January 1, 2014 to January 1, 2016. We first align the trade days in the past, eliminating weekends and public holidays that lack historical pricing, as recommended by</w:t>
      </w:r>
      <w:r w:rsidR="00CE6505">
        <w:fldChar w:fldCharType="begin"/>
      </w:r>
      <w:r w:rsidR="00CE6505">
        <w:instrText xml:space="preserve"> ADDIN ZOTERO_ITEM CSL_CITATION {"citationID":"vLigv8eP","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rsidR="00CE6505">
        <w:fldChar w:fldCharType="separate"/>
      </w:r>
      <w:r w:rsidR="00CE6505">
        <w:rPr>
          <w:noProof/>
        </w:rPr>
        <w:t>(Xu &amp; Cohen, 2018)</w:t>
      </w:r>
      <w:r w:rsidR="00CE6505">
        <w:fldChar w:fldCharType="end"/>
      </w:r>
      <w:r w:rsidRPr="008E0EA7">
        <w:t xml:space="preserve">. We next create candidate instances </w:t>
      </w:r>
      <w:r w:rsidR="00E5478B">
        <w:t>each with a</w:t>
      </w:r>
      <w:r w:rsidRPr="008E0EA7">
        <w:t xml:space="preserve"> lag with a duration of T</w:t>
      </w:r>
      <w:r w:rsidR="00E5478B">
        <w:t xml:space="preserve"> </w:t>
      </w:r>
      <w:r w:rsidRPr="008E0EA7">
        <w:t>along the aligned trade days (i.e., one example for a stock on every trading day). The potential instances are label</w:t>
      </w:r>
      <w:r w:rsidR="00CE6505">
        <w:t>l</w:t>
      </w:r>
      <w:r w:rsidRPr="008E0EA7">
        <w:t>ed based on the percent change in stock close prices.</w:t>
      </w:r>
      <w:r w:rsidR="00CE6505" w:rsidRPr="00CE6505">
        <w:t xml:space="preserve"> Positive and negative instances with movement of 0.55 percent and 0.5 percent, respectively, are discovered. </w:t>
      </w:r>
    </w:p>
    <w:p w14:paraId="29C4ADFD" w14:textId="4B4C5022" w:rsidR="008E0EA7" w:rsidRDefault="008E0EA7" w:rsidP="001D540A">
      <w:pPr>
        <w:spacing w:line="360" w:lineRule="auto"/>
        <w:rPr>
          <w:b/>
          <w:bCs/>
        </w:rPr>
      </w:pPr>
    </w:p>
    <w:p w14:paraId="03D53A0A" w14:textId="2F89B5C1" w:rsidR="00CE6505" w:rsidRPr="006C699E" w:rsidRDefault="00CE6505" w:rsidP="001D540A">
      <w:pPr>
        <w:spacing w:line="360" w:lineRule="auto"/>
      </w:pPr>
      <w:r w:rsidRPr="00CE6505">
        <w:t>KDD17 contains a lengthier history of 50 equities in US markets from January 1, 2007 to January 1, 2016. We use the same method as ACL18 to distinguish positive and negative examples because the information was initially gathered to forecast stock prices rather than movements. The instances were then divided into three categories: training (January 1, 2007 to January 1, 2015), validation (January 1, 2015 to January 1, 2016), and testing (January 1, 2016 to January 1, 2017).</w:t>
      </w:r>
    </w:p>
    <w:p w14:paraId="3DA7A8A3" w14:textId="667AECE5" w:rsidR="00CE6505" w:rsidRDefault="00CE6505" w:rsidP="001D540A">
      <w:pPr>
        <w:spacing w:line="360" w:lineRule="auto"/>
        <w:rPr>
          <w:b/>
          <w:bCs/>
        </w:rPr>
      </w:pPr>
      <w:r>
        <w:rPr>
          <w:b/>
          <w:bCs/>
        </w:rPr>
        <w:t xml:space="preserve">                      </w:t>
      </w:r>
      <w:r>
        <w:rPr>
          <w:b/>
          <w:bCs/>
          <w:noProof/>
          <w:lang w:val="en-US" w:eastAsia="ja-JP"/>
        </w:rPr>
        <w:drawing>
          <wp:inline distT="0" distB="0" distL="0" distR="0" wp14:anchorId="1A62E91E" wp14:editId="2DC8980A">
            <wp:extent cx="4110754" cy="950037"/>
            <wp:effectExtent l="0" t="0" r="4445" b="254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26921" cy="953773"/>
                    </a:xfrm>
                    <a:prstGeom prst="rect">
                      <a:avLst/>
                    </a:prstGeom>
                  </pic:spPr>
                </pic:pic>
              </a:graphicData>
            </a:graphic>
          </wp:inline>
        </w:drawing>
      </w:r>
    </w:p>
    <w:p w14:paraId="14DEEC94" w14:textId="4931F44D" w:rsidR="00E44820" w:rsidRPr="00AE645E" w:rsidRDefault="00FC3481" w:rsidP="00AE645E">
      <w:pPr>
        <w:spacing w:line="360" w:lineRule="auto"/>
        <w:jc w:val="center"/>
        <w:rPr>
          <w:b/>
          <w:bCs/>
          <w:sz w:val="18"/>
          <w:szCs w:val="18"/>
        </w:rPr>
      </w:pPr>
      <w:r w:rsidRPr="00AE645E">
        <w:rPr>
          <w:b/>
          <w:bCs/>
          <w:sz w:val="18"/>
          <w:szCs w:val="18"/>
        </w:rPr>
        <w:t>Table</w:t>
      </w:r>
      <w:r w:rsidR="00567ACE" w:rsidRPr="00AE645E">
        <w:rPr>
          <w:b/>
          <w:bCs/>
          <w:sz w:val="18"/>
          <w:szCs w:val="18"/>
        </w:rPr>
        <w:t xml:space="preserve"> 2.11.2.1</w:t>
      </w:r>
      <w:r w:rsidR="00E44820" w:rsidRPr="00AE645E">
        <w:rPr>
          <w:b/>
          <w:bCs/>
          <w:sz w:val="18"/>
          <w:szCs w:val="18"/>
        </w:rPr>
        <w:t xml:space="preserve">: </w:t>
      </w:r>
      <w:r w:rsidR="000B1ACC" w:rsidRPr="00AE645E">
        <w:rPr>
          <w:b/>
          <w:bCs/>
          <w:sz w:val="18"/>
          <w:szCs w:val="18"/>
        </w:rPr>
        <w:t>temporal features to explain the trend of a stock</w:t>
      </w:r>
      <w:r w:rsidR="00AE645E" w:rsidRPr="00AE645E">
        <w:rPr>
          <w:b/>
          <w:bCs/>
          <w:sz w:val="18"/>
          <w:szCs w:val="18"/>
        </w:rPr>
        <w:fldChar w:fldCharType="begin"/>
      </w:r>
      <w:r w:rsidR="00AE645E" w:rsidRPr="00AE645E">
        <w:rPr>
          <w:b/>
          <w:bCs/>
          <w:sz w:val="18"/>
          <w:szCs w:val="18"/>
        </w:rPr>
        <w:instrText xml:space="preserve"> ADDIN ZOTERO_ITEM CSL_CITATION {"citationID":"IKDWGm1r","properties":{"formattedCitation":"(Feng et al., 2019)","plainCitation":"(Feng et al., 2019)","noteIndex":0},"citationItems":[{"id":15,"uris":["http://zotero.org/users/local/g8lD94u9/items/KBFGRM9X"],"uri":["http://zotero.org/users/local/g8lD94u9/items/KBFGRM9X"],"itemData":{"id":15,"type":"paper-conference","container-title":"IJCAI","title":"Enhancing Stock Movement Prediction with Adversarial Training","author":[{"family":"Feng","given":"Fuli"},{"family":"Chen","given":"Huimin"},{"family":"He","given":"Xiangnan"},{"family":"Ding","given":"Ji"},{"family":"Sun","given":"Maosong"},{"family":"Chua","given":"Tat-Seng"}],"issued":{"date-parts":[["2019"]]}}}],"schema":"https://github.com/citation-style-language/schema/raw/master/csl-citation.json"} </w:instrText>
      </w:r>
      <w:r w:rsidR="00AE645E" w:rsidRPr="00AE645E">
        <w:rPr>
          <w:b/>
          <w:bCs/>
          <w:sz w:val="18"/>
          <w:szCs w:val="18"/>
        </w:rPr>
        <w:fldChar w:fldCharType="separate"/>
      </w:r>
      <w:r w:rsidR="00AE645E" w:rsidRPr="00AE645E">
        <w:rPr>
          <w:b/>
          <w:bCs/>
          <w:noProof/>
          <w:sz w:val="18"/>
          <w:szCs w:val="18"/>
        </w:rPr>
        <w:t>(Feng et al., 2019)</w:t>
      </w:r>
      <w:r w:rsidR="00AE645E" w:rsidRPr="00AE645E">
        <w:rPr>
          <w:b/>
          <w:bCs/>
          <w:sz w:val="18"/>
          <w:szCs w:val="18"/>
        </w:rPr>
        <w:fldChar w:fldCharType="end"/>
      </w:r>
    </w:p>
    <w:p w14:paraId="25F214E0" w14:textId="3C7395D5" w:rsidR="00CE6505" w:rsidRDefault="00CE6505" w:rsidP="001D540A">
      <w:pPr>
        <w:spacing w:line="360" w:lineRule="auto"/>
      </w:pPr>
      <w:r w:rsidRPr="00CE6505">
        <w:t>We create 11 temporal characteristics (</w:t>
      </w:r>
      <w:r w:rsidRPr="00CE6505">
        <w:rPr>
          <w:b/>
          <w:bCs/>
        </w:rPr>
        <w:t>x</w:t>
      </w:r>
      <w:r w:rsidRPr="00CE6505">
        <w:rPr>
          <w:b/>
          <w:bCs/>
          <w:vertAlign w:val="superscript"/>
        </w:rPr>
        <w:t>s</w:t>
      </w:r>
      <w:r w:rsidRPr="00CE6505">
        <w:rPr>
          <w:b/>
          <w:bCs/>
          <w:vertAlign w:val="subscript"/>
        </w:rPr>
        <w:t>t</w:t>
      </w:r>
      <w:r w:rsidRPr="00CE6505">
        <w:t xml:space="preserve">) to explain the trend of a stock s at trading day t instead of utilizing raw EOD data. The features related with computation are detailed in </w:t>
      </w:r>
      <w:r w:rsidR="00567ACE">
        <w:t>Fig 2.11.2.1</w:t>
      </w:r>
      <w:r w:rsidRPr="00CE6505">
        <w:t xml:space="preserve">. The purpose of establishing these characteristics is to: </w:t>
      </w:r>
    </w:p>
    <w:p w14:paraId="4E36A7D3" w14:textId="019DFFB6" w:rsidR="00CE6505" w:rsidRDefault="00CE6505" w:rsidP="001D540A">
      <w:pPr>
        <w:spacing w:line="360" w:lineRule="auto"/>
      </w:pPr>
      <w:r w:rsidRPr="00CE6505">
        <w:t>1) equalize the prices of various stocks</w:t>
      </w:r>
    </w:p>
    <w:p w14:paraId="077B4183" w14:textId="7664D742" w:rsidR="00CE6505" w:rsidRPr="00CE6505" w:rsidRDefault="00CE6505" w:rsidP="001D540A">
      <w:pPr>
        <w:spacing w:line="360" w:lineRule="auto"/>
      </w:pPr>
      <w:r w:rsidRPr="00CE6505">
        <w:t xml:space="preserve">2) record the different prices </w:t>
      </w:r>
      <w:r w:rsidR="00E5478B">
        <w:t xml:space="preserve">interactions </w:t>
      </w:r>
      <w:r w:rsidRPr="00CE6505">
        <w:t>clearly</w:t>
      </w:r>
    </w:p>
    <w:p w14:paraId="356E55C7" w14:textId="08B75C23" w:rsidR="00CE6505" w:rsidRDefault="00CE6505" w:rsidP="001D540A">
      <w:pPr>
        <w:spacing w:line="360" w:lineRule="auto"/>
      </w:pPr>
    </w:p>
    <w:p w14:paraId="7D5664C8" w14:textId="27684845" w:rsidR="00CE6505" w:rsidRDefault="00877084" w:rsidP="00483B3B">
      <w:pPr>
        <w:pStyle w:val="ListParagraph"/>
        <w:numPr>
          <w:ilvl w:val="0"/>
          <w:numId w:val="11"/>
        </w:numPr>
        <w:spacing w:line="360" w:lineRule="auto"/>
      </w:pPr>
      <w:r w:rsidRPr="00877084">
        <w:t xml:space="preserve">MOM is a </w:t>
      </w:r>
      <w:r w:rsidR="00E5478B">
        <w:t>statistical</w:t>
      </w:r>
      <w:r w:rsidRPr="00877084">
        <w:t xml:space="preserve"> indicator that forecasts whether </w:t>
      </w:r>
      <w:r w:rsidR="00E5478B">
        <w:t>a</w:t>
      </w:r>
      <w:r w:rsidRPr="00877084">
        <w:t xml:space="preserve"> </w:t>
      </w:r>
      <w:r w:rsidR="00E5478B">
        <w:t>sample</w:t>
      </w:r>
      <w:r w:rsidRPr="00877084">
        <w:t xml:space="preserve"> </w:t>
      </w:r>
      <w:r w:rsidR="00E768AB">
        <w:t>which follows</w:t>
      </w:r>
      <w:r w:rsidRPr="00877084">
        <w:t xml:space="preserve"> </w:t>
      </w:r>
      <w:r w:rsidR="00E5478B">
        <w:t>a</w:t>
      </w:r>
      <w:r w:rsidRPr="00877084">
        <w:t xml:space="preserve"> trend in the past 10 days will be negative or positive.</w:t>
      </w:r>
    </w:p>
    <w:p w14:paraId="1ED700F7" w14:textId="252EBB43" w:rsidR="00877084" w:rsidRDefault="00877084" w:rsidP="001D540A">
      <w:pPr>
        <w:spacing w:line="360" w:lineRule="auto"/>
      </w:pPr>
    </w:p>
    <w:p w14:paraId="61737FE2" w14:textId="69C59415" w:rsidR="00877084" w:rsidRDefault="00877084" w:rsidP="00483B3B">
      <w:pPr>
        <w:pStyle w:val="ListParagraph"/>
        <w:numPr>
          <w:ilvl w:val="0"/>
          <w:numId w:val="11"/>
        </w:numPr>
        <w:spacing w:line="360" w:lineRule="auto"/>
      </w:pPr>
      <w:r w:rsidRPr="00877084">
        <w:t xml:space="preserve">MR forecasts each example's movement in the opposite direction of the most recent price towards the 30-day </w:t>
      </w:r>
      <w:r w:rsidRPr="00567ACE">
        <w:t>moving</w:t>
      </w:r>
      <w:r w:rsidRPr="00877084">
        <w:t xml:space="preserve"> average.</w:t>
      </w:r>
    </w:p>
    <w:p w14:paraId="238283FB" w14:textId="77777777" w:rsidR="00877084" w:rsidRDefault="00877084" w:rsidP="001D540A">
      <w:pPr>
        <w:pStyle w:val="ListParagraph"/>
        <w:spacing w:line="360" w:lineRule="auto"/>
      </w:pPr>
    </w:p>
    <w:p w14:paraId="478DBC6D" w14:textId="03D3DC4C" w:rsidR="00877084" w:rsidRDefault="00877084" w:rsidP="00483B3B">
      <w:pPr>
        <w:pStyle w:val="ListParagraph"/>
        <w:numPr>
          <w:ilvl w:val="0"/>
          <w:numId w:val="11"/>
        </w:numPr>
        <w:spacing w:line="360" w:lineRule="auto"/>
      </w:pPr>
      <w:r w:rsidRPr="00877084">
        <w:t>LS</w:t>
      </w:r>
      <w:r>
        <w:t>TM</w:t>
      </w:r>
      <w:r w:rsidRPr="00877084">
        <w:t xml:space="preserve"> is a neural network containing an LSTM layer and a prediction layer. Number of hidden units (U), lag size (T), and weight of regularization term (W) are three hyperparameters that we tune.</w:t>
      </w:r>
    </w:p>
    <w:p w14:paraId="14A7F88C" w14:textId="77777777" w:rsidR="00877084" w:rsidRDefault="00877084" w:rsidP="001D540A">
      <w:pPr>
        <w:pStyle w:val="ListParagraph"/>
        <w:spacing w:line="360" w:lineRule="auto"/>
      </w:pPr>
    </w:p>
    <w:p w14:paraId="71B700D6" w14:textId="60754803" w:rsidR="00877084" w:rsidRDefault="00877084" w:rsidP="00483B3B">
      <w:pPr>
        <w:pStyle w:val="ListParagraph"/>
        <w:numPr>
          <w:ilvl w:val="0"/>
          <w:numId w:val="11"/>
        </w:numPr>
        <w:spacing w:line="360" w:lineRule="auto"/>
      </w:pPr>
      <w:r w:rsidRPr="00877084">
        <w:t>The Attentive LSTM</w:t>
      </w:r>
      <w:r w:rsidR="004D4392">
        <w:fldChar w:fldCharType="begin"/>
      </w:r>
      <w:r w:rsidR="004D4392">
        <w:instrText xml:space="preserve"> ADDIN ZOTERO_ITEM CSL_CITATION {"citationID":"anlqU4qJ","properties":{"formattedCitation":"(Qin et al., 2017)","plainCitation":"(Qin et al., 2017)","noteIndex":0},"citationItems":[{"id":118,"uris":["http://zotero.org/users/local/g8lD94u9/items/C8UN4YE8"],"uri":["http://zotero.org/users/local/g8lD94u9/items/C8UN4YE8"],"itemData":{"id":118,"type":"article-journal","abstract":"The Nonlinear autoregressive exogenous (NARX) model, which predicts the current value of a time series based upon its previous values as well as the current and past values of multiple driving (exogenous) series, has been studied for decades. Despite the fact that various NARX models have been developed, few of them can capture the long-term temporal dependencies appropriately and select the relevant driving series to make predictions. In this paper, we propose a dual-stage attention-based recurrent neural network (DA-RNN) to address these two issues. In the first stage, we introduce an input attention mechanism to adaptively extract relevant driving series (a.k.a., input features) at each time step by referring to the previous encoder hidden state. In the second stage, we use a temporal attention mechanism to select relevant encoder hidden states across all time steps. With this dual-stage attention scheme, our model can not only make predictions effectively, but can also be easily interpreted. Thorough empirical studies based upon the SML 2010 dataset and the NASDAQ 100 Stock dataset demonstrate that the DA-RNN can outperform state-of-the-art methods for time series prediction.","container-title":"arXiv:1704.02971 [cs, stat]","note":"arXiv: 1704.02971","source":"arXiv.org","title":"A Dual-Stage Attention-Based Recurrent Neural Network for Time Series Prediction","URL":"http://arxiv.org/abs/1704.02971","author":[{"family":"Qin","given":"Yao"},{"family":"Song","given":"Dongjin"},{"family":"Chen","given":"Haifeng"},{"family":"Cheng","given":"Wei"},{"family":"Jiang","given":"Guofei"},{"family":"Cottrell","given":"Garrison"}],"accessed":{"date-parts":[["2021",10,6]]},"issued":{"date-parts":[["2017",8,14]]}}}],"schema":"https://github.com/citation-style-language/schema/raw/master/csl-citation.json"} </w:instrText>
      </w:r>
      <w:r w:rsidR="004D4392">
        <w:fldChar w:fldCharType="separate"/>
      </w:r>
      <w:r w:rsidR="004D4392">
        <w:t>(Qin et al., 2017)</w:t>
      </w:r>
      <w:r w:rsidR="004D4392">
        <w:fldChar w:fldCharType="end"/>
      </w:r>
      <w:r w:rsidR="004D4392">
        <w:fldChar w:fldCharType="begin"/>
      </w:r>
      <w:r w:rsidR="004D4392">
        <w:instrText xml:space="preserve"> ADDIN ZOTERO_ITEM CSL_CITATION {"citationID":"c1U0PPtI","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sidR="004D4392">
        <w:fldChar w:fldCharType="end"/>
      </w:r>
      <w:r w:rsidRPr="00877084">
        <w:t xml:space="preserve"> is a optimized version of LSTM</w:t>
      </w:r>
      <w:r w:rsidR="004D4392">
        <w:t xml:space="preserve">. </w:t>
      </w:r>
      <w:r w:rsidRPr="00877084">
        <w:t>We tune U, T, and in the same way as we tune LSTM.</w:t>
      </w:r>
    </w:p>
    <w:p w14:paraId="642439FA" w14:textId="77777777" w:rsidR="00877084" w:rsidRDefault="00877084" w:rsidP="001D540A">
      <w:pPr>
        <w:pStyle w:val="ListParagraph"/>
        <w:spacing w:line="360" w:lineRule="auto"/>
      </w:pPr>
    </w:p>
    <w:p w14:paraId="0992E9E9" w14:textId="7C28D886" w:rsidR="00877084" w:rsidRDefault="00877084" w:rsidP="00483B3B">
      <w:pPr>
        <w:pStyle w:val="ListParagraph"/>
        <w:numPr>
          <w:ilvl w:val="0"/>
          <w:numId w:val="11"/>
        </w:numPr>
        <w:spacing w:line="360" w:lineRule="auto"/>
      </w:pPr>
      <w:r w:rsidRPr="00877084">
        <w:t>StockNet</w:t>
      </w:r>
      <w:r w:rsidR="004D4392">
        <w:fldChar w:fldCharType="begin"/>
      </w:r>
      <w:r w:rsidR="004D4392">
        <w:instrText xml:space="preserve"> ADDIN ZOTERO_ITEM CSL_CITATION {"citationID":"l58EP1ms","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rsidR="004D4392">
        <w:fldChar w:fldCharType="separate"/>
      </w:r>
      <w:r w:rsidR="004D4392">
        <w:rPr>
          <w:noProof/>
        </w:rPr>
        <w:t>(Xu &amp; Cohen, 2018)</w:t>
      </w:r>
      <w:r w:rsidR="004D4392">
        <w:fldChar w:fldCharType="end"/>
      </w:r>
      <w:r w:rsidR="004D4392">
        <w:t xml:space="preserve"> </w:t>
      </w:r>
      <w:r w:rsidRPr="00877084">
        <w:t xml:space="preserve">employs a Variational Autoencoder (VAE) to encode the stock input and a temporal attention model to represent the relevance of distinct </w:t>
      </w:r>
      <w:r w:rsidRPr="00877084">
        <w:lastRenderedPageBreak/>
        <w:t>timesteps</w:t>
      </w:r>
      <w:r w:rsidR="004D4392">
        <w:t xml:space="preserve">. </w:t>
      </w:r>
      <w:r w:rsidRPr="00877084">
        <w:t xml:space="preserve">Here, we use the </w:t>
      </w:r>
      <w:r>
        <w:t>features</w:t>
      </w:r>
      <w:r w:rsidRPr="00877084">
        <w:t xml:space="preserve"> from </w:t>
      </w:r>
      <w:r w:rsidR="00567ACE">
        <w:t>Fig 2.3.2.1</w:t>
      </w:r>
      <w:r w:rsidRPr="00877084">
        <w:t xml:space="preserve"> as inputs to optimize the hidden size, dropout ratio, and auxiliary rate (</w:t>
      </w:r>
      <w:r>
        <w:sym w:font="Symbol" w:char="F061"/>
      </w:r>
      <w:r w:rsidRPr="00877084">
        <w:t>).</w:t>
      </w:r>
    </w:p>
    <w:p w14:paraId="35C702CA" w14:textId="2A9C66AF" w:rsidR="00877084" w:rsidRDefault="00877084" w:rsidP="001D540A">
      <w:pPr>
        <w:spacing w:line="360" w:lineRule="auto"/>
      </w:pPr>
    </w:p>
    <w:p w14:paraId="4D1C1E1E" w14:textId="653107BE" w:rsidR="00877084" w:rsidRDefault="00914314" w:rsidP="001D540A">
      <w:pPr>
        <w:spacing w:line="360" w:lineRule="auto"/>
      </w:pPr>
      <w:r w:rsidRPr="00914314">
        <w:t xml:space="preserve">We use two measures, Accuracy and MCC </w:t>
      </w:r>
      <w:r w:rsidR="004D4392">
        <w:fldChar w:fldCharType="begin"/>
      </w:r>
      <w:r w:rsidR="004D4392">
        <w:instrText xml:space="preserve"> ADDIN ZOTERO_ITEM CSL_CITATION {"citationID":"NlldwZnf","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rsidR="004D4392">
        <w:fldChar w:fldCharType="separate"/>
      </w:r>
      <w:r w:rsidR="004D4392">
        <w:rPr>
          <w:noProof/>
        </w:rPr>
        <w:t>(Xu &amp; Cohen, 2018)</w:t>
      </w:r>
      <w:r w:rsidR="004D4392">
        <w:fldChar w:fldCharType="end"/>
      </w:r>
      <w:r w:rsidR="004D4392">
        <w:t xml:space="preserve">, </w:t>
      </w:r>
      <w:r w:rsidRPr="00914314">
        <w:t>to assess prediction performance, with ranges of [0, 100] and [1, 1]. The greater the value of the measures, the better the performance.</w:t>
      </w:r>
    </w:p>
    <w:p w14:paraId="7FC5109A" w14:textId="77F87083" w:rsidR="00877084" w:rsidRDefault="00877084" w:rsidP="001D540A">
      <w:pPr>
        <w:spacing w:line="360" w:lineRule="auto"/>
      </w:pPr>
    </w:p>
    <w:p w14:paraId="569B55FC" w14:textId="7F9DB88D" w:rsidR="00914314" w:rsidRDefault="00914314" w:rsidP="001D540A">
      <w:pPr>
        <w:spacing w:line="360" w:lineRule="auto"/>
      </w:pPr>
      <w:r>
        <w:t xml:space="preserve">We use Tensorflow to construct the Adv-ALSTM and </w:t>
      </w:r>
      <w:r w:rsidR="00E768AB">
        <w:t xml:space="preserve">then perform </w:t>
      </w:r>
      <w:r>
        <w:t>optimiz</w:t>
      </w:r>
      <w:r w:rsidR="00E768AB">
        <w:t>ation</w:t>
      </w:r>
      <w:r>
        <w:t xml:space="preserve"> </w:t>
      </w:r>
      <w:r w:rsidR="00E768AB">
        <w:t>by</w:t>
      </w:r>
      <w:r>
        <w:t xml:space="preserve"> the mini-batch Adam, </w:t>
      </w:r>
      <w:r w:rsidR="00E768AB">
        <w:t xml:space="preserve">with </w:t>
      </w:r>
      <w:r>
        <w:t>an initial learning rate of 0.01</w:t>
      </w:r>
      <w:r w:rsidR="00E768AB">
        <w:t xml:space="preserve"> and a batch size of 1024</w:t>
      </w:r>
      <w:r>
        <w:t>. On the validation set, we look for the best Adv-ALSTM hyper-parameters.</w:t>
      </w:r>
    </w:p>
    <w:p w14:paraId="6DCE7327" w14:textId="77777777" w:rsidR="00E768AB" w:rsidRDefault="00E768AB" w:rsidP="001D540A">
      <w:pPr>
        <w:spacing w:line="360" w:lineRule="auto"/>
      </w:pPr>
    </w:p>
    <w:p w14:paraId="11015132" w14:textId="226AEC40" w:rsidR="00914314" w:rsidRDefault="00914314" w:rsidP="001D540A">
      <w:pPr>
        <w:spacing w:line="360" w:lineRule="auto"/>
      </w:pPr>
      <w:r>
        <w:t xml:space="preserve">Adv-ALSTM inherits the optimal parameters from ALSTM for U, T, and </w:t>
      </w:r>
      <w:r>
        <w:sym w:font="Symbol" w:char="F06C"/>
      </w:r>
      <w:r>
        <w:t xml:space="preserve">, which are chosen through grid-search within </w:t>
      </w:r>
      <w:r w:rsidR="00E768AB">
        <w:t>hyperparameter space</w:t>
      </w:r>
      <w:r>
        <w:t xml:space="preserve">. We </w:t>
      </w:r>
      <w:r w:rsidR="00E768AB">
        <w:t xml:space="preserve">then </w:t>
      </w:r>
      <w:r>
        <w:t xml:space="preserve">fine-tune </w:t>
      </w:r>
      <w:r>
        <w:sym w:font="Symbol" w:char="F062"/>
      </w:r>
      <w:r>
        <w:t xml:space="preserve"> and </w:t>
      </w:r>
      <w:r>
        <w:sym w:font="Symbol" w:char="F065"/>
      </w:r>
      <w:r w:rsidR="00E768AB">
        <w:t xml:space="preserve">. </w:t>
      </w:r>
      <w:r>
        <w:t>Over five separate runs, we present the mean testing performance when Adv-ALSTM performs best on the validation set.</w:t>
      </w:r>
    </w:p>
    <w:p w14:paraId="41CC2C03" w14:textId="77777777" w:rsidR="00FE6867" w:rsidRDefault="00FE6867" w:rsidP="001D540A">
      <w:pPr>
        <w:spacing w:line="360" w:lineRule="auto"/>
      </w:pPr>
    </w:p>
    <w:p w14:paraId="3154E0F4" w14:textId="563A4935" w:rsidR="00914314" w:rsidRPr="00DF0D60" w:rsidRDefault="00914314" w:rsidP="001D540A">
      <w:pPr>
        <w:spacing w:line="360" w:lineRule="auto"/>
        <w:rPr>
          <w:b/>
          <w:bCs/>
        </w:rPr>
      </w:pPr>
      <w:r w:rsidRPr="00DF0D60">
        <w:rPr>
          <w:b/>
          <w:bCs/>
        </w:rPr>
        <w:t>2.</w:t>
      </w:r>
      <w:r>
        <w:rPr>
          <w:b/>
          <w:bCs/>
        </w:rPr>
        <w:t>1</w:t>
      </w:r>
      <w:r>
        <w:rPr>
          <w:b/>
          <w:bCs/>
          <w:u w:val="single"/>
        </w:rPr>
        <w:t>1</w:t>
      </w:r>
      <w:r w:rsidRPr="00DF0D60">
        <w:rPr>
          <w:b/>
          <w:bCs/>
        </w:rPr>
        <w:t>.</w:t>
      </w:r>
      <w:r>
        <w:rPr>
          <w:b/>
          <w:bCs/>
        </w:rPr>
        <w:t>3 Results</w:t>
      </w:r>
    </w:p>
    <w:p w14:paraId="030EF2C1" w14:textId="6D8418B7" w:rsidR="00877084" w:rsidRDefault="00FE6867" w:rsidP="001D540A">
      <w:pPr>
        <w:spacing w:line="360" w:lineRule="auto"/>
      </w:pPr>
      <w:r>
        <w:t xml:space="preserve">                         </w:t>
      </w:r>
      <w:r>
        <w:rPr>
          <w:noProof/>
          <w:lang w:val="en-US" w:eastAsia="ja-JP"/>
        </w:rPr>
        <w:drawing>
          <wp:inline distT="0" distB="0" distL="0" distR="0" wp14:anchorId="3553FE9C" wp14:editId="394A9A86">
            <wp:extent cx="3855307" cy="1606378"/>
            <wp:effectExtent l="0" t="0" r="0" b="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886869" cy="1619529"/>
                    </a:xfrm>
                    <a:prstGeom prst="rect">
                      <a:avLst/>
                    </a:prstGeom>
                  </pic:spPr>
                </pic:pic>
              </a:graphicData>
            </a:graphic>
          </wp:inline>
        </w:drawing>
      </w:r>
    </w:p>
    <w:p w14:paraId="7FB51193" w14:textId="0EDD5AB2" w:rsidR="000B1ACC" w:rsidRPr="00AE645E" w:rsidRDefault="00567ACE" w:rsidP="00AE645E">
      <w:pPr>
        <w:spacing w:line="360" w:lineRule="auto"/>
        <w:jc w:val="center"/>
        <w:rPr>
          <w:b/>
          <w:bCs/>
          <w:sz w:val="18"/>
          <w:szCs w:val="18"/>
        </w:rPr>
      </w:pPr>
      <w:r w:rsidRPr="00AE645E">
        <w:rPr>
          <w:b/>
          <w:bCs/>
          <w:sz w:val="18"/>
          <w:szCs w:val="18"/>
        </w:rPr>
        <w:t>Table 2.11.3.1 -</w:t>
      </w:r>
      <w:r w:rsidR="000B1ACC" w:rsidRPr="00AE645E">
        <w:rPr>
          <w:b/>
          <w:bCs/>
          <w:sz w:val="18"/>
          <w:szCs w:val="18"/>
        </w:rPr>
        <w:t xml:space="preserve"> Model Comparison</w:t>
      </w:r>
      <w:r w:rsidR="00455B01" w:rsidRPr="00AE645E">
        <w:rPr>
          <w:b/>
          <w:bCs/>
          <w:sz w:val="18"/>
          <w:szCs w:val="18"/>
        </w:rPr>
        <w:t xml:space="preserve"> against suggested ALSTM</w:t>
      </w:r>
      <w:r w:rsidR="00AE645E" w:rsidRPr="00AE645E">
        <w:rPr>
          <w:b/>
          <w:bCs/>
          <w:sz w:val="18"/>
          <w:szCs w:val="18"/>
        </w:rPr>
        <w:fldChar w:fldCharType="begin"/>
      </w:r>
      <w:r w:rsidR="00AE645E" w:rsidRPr="00AE645E">
        <w:rPr>
          <w:b/>
          <w:bCs/>
          <w:sz w:val="18"/>
          <w:szCs w:val="18"/>
        </w:rPr>
        <w:instrText xml:space="preserve"> ADDIN ZOTERO_ITEM CSL_CITATION {"citationID":"IKDWGm1r","properties":{"formattedCitation":"(Feng et al., 2019)","plainCitation":"(Feng et al., 2019)","noteIndex":0},"citationItems":[{"id":15,"uris":["http://zotero.org/users/local/g8lD94u9/items/KBFGRM9X"],"uri":["http://zotero.org/users/local/g8lD94u9/items/KBFGRM9X"],"itemData":{"id":15,"type":"paper-conference","container-title":"IJCAI","title":"Enhancing Stock Movement Prediction with Adversarial Training","author":[{"family":"Feng","given":"Fuli"},{"family":"Chen","given":"Huimin"},{"family":"He","given":"Xiangnan"},{"family":"Ding","given":"Ji"},{"family":"Sun","given":"Maosong"},{"family":"Chua","given":"Tat-Seng"}],"issued":{"date-parts":[["2019"]]}}}],"schema":"https://github.com/citation-style-language/schema/raw/master/csl-citation.json"} </w:instrText>
      </w:r>
      <w:r w:rsidR="00AE645E" w:rsidRPr="00AE645E">
        <w:rPr>
          <w:b/>
          <w:bCs/>
          <w:sz w:val="18"/>
          <w:szCs w:val="18"/>
        </w:rPr>
        <w:fldChar w:fldCharType="separate"/>
      </w:r>
      <w:r w:rsidR="00AE645E" w:rsidRPr="00AE645E">
        <w:rPr>
          <w:b/>
          <w:bCs/>
          <w:noProof/>
          <w:sz w:val="18"/>
          <w:szCs w:val="18"/>
        </w:rPr>
        <w:t>(Feng et al., 2019)</w:t>
      </w:r>
      <w:r w:rsidR="00AE645E" w:rsidRPr="00AE645E">
        <w:rPr>
          <w:b/>
          <w:bCs/>
          <w:sz w:val="18"/>
          <w:szCs w:val="18"/>
        </w:rPr>
        <w:fldChar w:fldCharType="end"/>
      </w:r>
    </w:p>
    <w:p w14:paraId="26633294" w14:textId="23E366FC" w:rsidR="00914314" w:rsidRDefault="00914314" w:rsidP="00483B3B">
      <w:pPr>
        <w:pStyle w:val="ListParagraph"/>
        <w:numPr>
          <w:ilvl w:val="0"/>
          <w:numId w:val="12"/>
        </w:numPr>
        <w:spacing w:line="360" w:lineRule="auto"/>
      </w:pPr>
      <w:r>
        <w:t>In every situation, Adv-ALSTM produces the best outcomes.</w:t>
      </w:r>
      <w:r w:rsidR="00C04D7C">
        <w:t xml:space="preserve"> </w:t>
      </w:r>
      <w:r>
        <w:t>On the ACL18 (KDD17) dataset, Adv-ALSTM improves Acc</w:t>
      </w:r>
      <w:r w:rsidR="00E768AB">
        <w:t>uracy</w:t>
      </w:r>
      <w:r>
        <w:t xml:space="preserve"> and MCC by 4.02 percent and 42.19 percent (2.14 percent and 56.12 percent, respectively) when compared to the baselines. This explains adversarial training's success, which may be attributable to improved model generalization by adaptively mode</w:t>
      </w:r>
      <w:r w:rsidR="00C04D7C">
        <w:t>l</w:t>
      </w:r>
      <w:r>
        <w:t>ling disturbances during training.</w:t>
      </w:r>
    </w:p>
    <w:p w14:paraId="65F2A564" w14:textId="77777777" w:rsidR="000B1ACC" w:rsidRDefault="000B1ACC" w:rsidP="001D540A">
      <w:pPr>
        <w:pStyle w:val="ListParagraph"/>
        <w:spacing w:line="360" w:lineRule="auto"/>
      </w:pPr>
    </w:p>
    <w:p w14:paraId="7584D5BF" w14:textId="6C8FA336" w:rsidR="00914314" w:rsidRDefault="00914314" w:rsidP="00483B3B">
      <w:pPr>
        <w:pStyle w:val="ListParagraph"/>
        <w:numPr>
          <w:ilvl w:val="0"/>
          <w:numId w:val="12"/>
        </w:numPr>
        <w:spacing w:line="360" w:lineRule="auto"/>
      </w:pPr>
      <w:r w:rsidRPr="00914314">
        <w:t xml:space="preserve">Specifically, when compared to StockNet, which uses VAE to capture stochasticity in stock inputs, Adv-ALSTM outperforms StockNet. The reason for this, we believe, is </w:t>
      </w:r>
      <w:r w:rsidRPr="00914314">
        <w:lastRenderedPageBreak/>
        <w:t xml:space="preserve">that </w:t>
      </w:r>
      <w:r w:rsidR="00E768AB" w:rsidRPr="00914314">
        <w:t>during the training process</w:t>
      </w:r>
      <w:r w:rsidR="00E768AB">
        <w:t>, since</w:t>
      </w:r>
      <w:r w:rsidRPr="00914314">
        <w:t xml:space="preserve"> StockNet depends on Monte Carlo sampling, it is unable to explicitly describe the size and direction of stochastic perturbation.</w:t>
      </w:r>
    </w:p>
    <w:p w14:paraId="3CDD7B13" w14:textId="77777777" w:rsidR="00CD3228" w:rsidRDefault="00CD3228" w:rsidP="001D540A">
      <w:pPr>
        <w:pStyle w:val="ListParagraph"/>
        <w:spacing w:line="360" w:lineRule="auto"/>
      </w:pPr>
    </w:p>
    <w:p w14:paraId="0D8FC7AE" w14:textId="24331AFD" w:rsidR="00914314" w:rsidRDefault="00914314" w:rsidP="00483B3B">
      <w:pPr>
        <w:pStyle w:val="ListParagraph"/>
        <w:numPr>
          <w:ilvl w:val="0"/>
          <w:numId w:val="12"/>
        </w:numPr>
        <w:spacing w:line="360" w:lineRule="auto"/>
      </w:pPr>
      <w:r w:rsidRPr="00914314">
        <w:t>In terms of Acc</w:t>
      </w:r>
      <w:r w:rsidR="00683F38">
        <w:t>uracy</w:t>
      </w:r>
      <w:r w:rsidRPr="00914314">
        <w:t xml:space="preserve"> and MCC, ALSTM beats LSTM by 1.93 percent and 48.69 percent on average, demonstrating the importance of attention</w:t>
      </w:r>
      <w:r w:rsidR="004D4392">
        <w:fldChar w:fldCharType="begin"/>
      </w:r>
      <w:r w:rsidR="004D4392">
        <w:instrText xml:space="preserve"> ADDIN ZOTERO_ITEM CSL_CITATION {"citationID":"cyfFyPSp","properties":{"formattedCitation":"(Qin et al., 2017)","plainCitation":"(Qin et al., 2017)","noteIndex":0},"citationItems":[{"id":118,"uris":["http://zotero.org/users/local/g8lD94u9/items/C8UN4YE8"],"uri":["http://zotero.org/users/local/g8lD94u9/items/C8UN4YE8"],"itemData":{"id":118,"type":"article-journal","abstract":"The Nonlinear autoregressive exogenous (NARX) model, which predicts the current value of a time series based upon its previous values as well as the current and past values of multiple driving (exogenous) series, has been studied for decades. Despite the fact that various NARX models have been developed, few of them can capture the long-term temporal dependencies appropriately and select the relevant driving series to make predictions. In this paper, we propose a dual-stage attention-based recurrent neural network (DA-RNN) to address these two issues. In the first stage, we introduce an input attention mechanism to adaptively extract relevant driving series (a.k.a., input features) at each time step by referring to the previous encoder hidden state. In the second stage, we use a temporal attention mechanism to select relevant encoder hidden states across all time steps. With this dual-stage attention scheme, our model can not only make predictions effectively, but can also be easily interpreted. Thorough empirical studies based upon the SML 2010 dataset and the NASDAQ 100 Stock dataset demonstrate that the DA-RNN can outperform state-of-the-art methods for time series prediction.","container-title":"arXiv:1704.02971 [cs, stat]","note":"arXiv: 1704.02971","source":"arXiv.org","title":"A Dual-Stage Attention-Based Recurrent Neural Network for Time Series Prediction","URL":"http://arxiv.org/abs/1704.02971","author":[{"family":"Qin","given":"Yao"},{"family":"Song","given":"Dongjin"},{"family":"Chen","given":"Haifeng"},{"family":"Cheng","given":"Wei"},{"family":"Jiang","given":"Guofei"},{"family":"Cottrell","given":"Garrison"}],"accessed":{"date-parts":[["2021",10,6]]},"issued":{"date-parts":[["2017",8,14]]}}}],"schema":"https://github.com/citation-style-language/schema/raw/master/csl-citation.json"} </w:instrText>
      </w:r>
      <w:r w:rsidR="004D4392">
        <w:fldChar w:fldCharType="separate"/>
      </w:r>
      <w:r w:rsidR="004D4392">
        <w:rPr>
          <w:noProof/>
        </w:rPr>
        <w:t>(Qin et al., 2017)</w:t>
      </w:r>
      <w:r w:rsidR="004D4392">
        <w:fldChar w:fldCharType="end"/>
      </w:r>
      <w:r w:rsidRPr="00914314">
        <w:t>. Furthermore, as predicted, MR</w:t>
      </w:r>
      <w:r w:rsidR="00E768AB">
        <w:t xml:space="preserve"> and MOM</w:t>
      </w:r>
      <w:r w:rsidRPr="00914314">
        <w:t xml:space="preserve"> outperform all </w:t>
      </w:r>
      <w:r w:rsidR="00E768AB">
        <w:t>ML</w:t>
      </w:r>
      <w:r w:rsidRPr="00914314">
        <w:t>-based approaches, demonstrating that historical patterns aid in stock prediction.</w:t>
      </w:r>
    </w:p>
    <w:p w14:paraId="2FC8EB3F" w14:textId="77777777" w:rsidR="00877084" w:rsidRPr="00CE6505" w:rsidRDefault="00877084" w:rsidP="001D540A">
      <w:pPr>
        <w:spacing w:line="360" w:lineRule="auto"/>
      </w:pPr>
    </w:p>
    <w:p w14:paraId="12062813" w14:textId="0FC9F856" w:rsidR="006E0F59" w:rsidRPr="006E0F59" w:rsidRDefault="006E0F59" w:rsidP="001D540A">
      <w:pPr>
        <w:pStyle w:val="NormalWeb"/>
        <w:spacing w:line="360" w:lineRule="auto"/>
        <w:rPr>
          <w:rFonts w:ascii="TimesNewRomanPS" w:hAnsi="TimesNewRomanPS"/>
        </w:rPr>
      </w:pPr>
      <w:r w:rsidRPr="006E0F59">
        <w:rPr>
          <w:rFonts w:ascii="TimesNewRomanPS" w:hAnsi="TimesNewRomanPS"/>
        </w:rPr>
        <w:t>We compare adversarial perturbations to random perturbations to see how successful adversarial training is.</w:t>
      </w:r>
      <w:r w:rsidR="00683F38">
        <w:rPr>
          <w:rFonts w:ascii="TimesNewRomanPS" w:hAnsi="TimesNewRomanPS"/>
        </w:rPr>
        <w:t xml:space="preserve"> </w:t>
      </w:r>
      <w:r w:rsidRPr="006E0F59">
        <w:rPr>
          <w:rFonts w:ascii="TimesNewRomanPS" w:hAnsi="TimesNewRomanPS"/>
        </w:rPr>
        <w:t xml:space="preserve">Rand-ALSTM is a variant of Adv-ALSTM that adds random </w:t>
      </w:r>
      <w:r w:rsidR="00E768AB">
        <w:rPr>
          <w:rFonts w:ascii="TimesNewRomanPS" w:hAnsi="TimesNewRomanPS"/>
        </w:rPr>
        <w:t>disturbances/noise</w:t>
      </w:r>
      <w:r w:rsidRPr="006E0F59">
        <w:rPr>
          <w:rFonts w:ascii="TimesNewRomanPS" w:hAnsi="TimesNewRomanPS"/>
        </w:rPr>
        <w:t xml:space="preserve"> to the clean </w:t>
      </w:r>
      <w:r w:rsidR="00E768AB">
        <w:rPr>
          <w:rFonts w:ascii="TimesNewRomanPS" w:hAnsi="TimesNewRomanPS"/>
        </w:rPr>
        <w:t>input examples</w:t>
      </w:r>
      <w:r w:rsidRPr="006E0F59">
        <w:rPr>
          <w:rFonts w:ascii="TimesNewRomanPS" w:hAnsi="TimesNewRomanPS"/>
        </w:rPr>
        <w:t xml:space="preserve"> to create new instances.</w:t>
      </w:r>
    </w:p>
    <w:p w14:paraId="76D0FA9D" w14:textId="6FF40397" w:rsidR="006E0F59" w:rsidRDefault="006E0F59" w:rsidP="001D540A">
      <w:pPr>
        <w:pStyle w:val="NormalWeb"/>
        <w:spacing w:line="360" w:lineRule="auto"/>
        <w:rPr>
          <w:rFonts w:ascii="TimesNewRomanPS" w:hAnsi="TimesNewRomanPS"/>
          <w:b/>
          <w:bCs/>
        </w:rPr>
      </w:pPr>
      <w:r>
        <w:rPr>
          <w:rFonts w:ascii="TimesNewRomanPS" w:hAnsi="TimesNewRomanPS"/>
          <w:b/>
          <w:bCs/>
        </w:rPr>
        <w:t xml:space="preserve">                                   </w:t>
      </w:r>
      <w:r>
        <w:rPr>
          <w:rFonts w:ascii="TimesNewRomanPS" w:hAnsi="TimesNewRomanPS"/>
          <w:b/>
          <w:bCs/>
          <w:noProof/>
          <w:lang w:val="en-US" w:eastAsia="ja-JP"/>
        </w:rPr>
        <w:drawing>
          <wp:inline distT="0" distB="0" distL="0" distR="0" wp14:anchorId="39EC2BB6" wp14:editId="736013C9">
            <wp:extent cx="2652585" cy="568411"/>
            <wp:effectExtent l="0" t="0" r="1905" b="317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2685373" cy="575437"/>
                    </a:xfrm>
                    <a:prstGeom prst="rect">
                      <a:avLst/>
                    </a:prstGeom>
                  </pic:spPr>
                </pic:pic>
              </a:graphicData>
            </a:graphic>
          </wp:inline>
        </w:drawing>
      </w:r>
    </w:p>
    <w:p w14:paraId="7F3AAD1E" w14:textId="55266BC2" w:rsidR="000B1ACC" w:rsidRPr="00AE645E" w:rsidRDefault="000B1ACC" w:rsidP="00AE645E">
      <w:pPr>
        <w:pStyle w:val="NormalWeb"/>
        <w:spacing w:line="360" w:lineRule="auto"/>
        <w:jc w:val="center"/>
        <w:rPr>
          <w:rFonts w:ascii="TimesNewRomanPS" w:hAnsi="TimesNewRomanPS"/>
          <w:b/>
          <w:bCs/>
          <w:sz w:val="18"/>
          <w:szCs w:val="18"/>
        </w:rPr>
      </w:pPr>
      <w:r w:rsidRPr="00AE645E">
        <w:rPr>
          <w:rFonts w:ascii="TimesNewRomanPS" w:hAnsi="TimesNewRomanPS"/>
          <w:b/>
          <w:bCs/>
          <w:sz w:val="18"/>
          <w:szCs w:val="18"/>
        </w:rPr>
        <w:t xml:space="preserve">Table </w:t>
      </w:r>
      <w:r w:rsidR="00567ACE" w:rsidRPr="00AE645E">
        <w:rPr>
          <w:rFonts w:ascii="TimesNewRomanPS" w:hAnsi="TimesNewRomanPS"/>
          <w:b/>
          <w:bCs/>
          <w:sz w:val="18"/>
          <w:szCs w:val="18"/>
        </w:rPr>
        <w:t>2.</w:t>
      </w:r>
      <w:r w:rsidRPr="00AE645E">
        <w:rPr>
          <w:rFonts w:ascii="TimesNewRomanPS" w:hAnsi="TimesNewRomanPS"/>
          <w:b/>
          <w:bCs/>
          <w:sz w:val="18"/>
          <w:szCs w:val="18"/>
        </w:rPr>
        <w:t>11</w:t>
      </w:r>
      <w:r w:rsidR="00DD3731" w:rsidRPr="00AE645E">
        <w:rPr>
          <w:rFonts w:ascii="TimesNewRomanPS" w:hAnsi="TimesNewRomanPS"/>
          <w:b/>
          <w:bCs/>
          <w:sz w:val="18"/>
          <w:szCs w:val="18"/>
        </w:rPr>
        <w:t>.3.2</w:t>
      </w:r>
      <w:r w:rsidR="00567ACE" w:rsidRPr="00AE645E">
        <w:rPr>
          <w:rFonts w:ascii="TimesNewRomanPS" w:hAnsi="TimesNewRomanPS"/>
          <w:b/>
          <w:bCs/>
          <w:sz w:val="18"/>
          <w:szCs w:val="18"/>
        </w:rPr>
        <w:t xml:space="preserve"> -</w:t>
      </w:r>
      <w:r w:rsidRPr="00AE645E">
        <w:rPr>
          <w:rFonts w:ascii="TimesNewRomanPS" w:hAnsi="TimesNewRomanPS"/>
          <w:b/>
          <w:bCs/>
          <w:sz w:val="18"/>
          <w:szCs w:val="18"/>
        </w:rPr>
        <w:t xml:space="preserve"> Compare effect of Adversarial Training</w:t>
      </w:r>
      <w:r w:rsidR="00AE645E" w:rsidRPr="00AE645E">
        <w:rPr>
          <w:b/>
          <w:bCs/>
          <w:sz w:val="18"/>
          <w:szCs w:val="18"/>
        </w:rPr>
        <w:fldChar w:fldCharType="begin"/>
      </w:r>
      <w:r w:rsidR="00AE645E" w:rsidRPr="00AE645E">
        <w:rPr>
          <w:b/>
          <w:bCs/>
          <w:sz w:val="18"/>
          <w:szCs w:val="18"/>
        </w:rPr>
        <w:instrText xml:space="preserve"> ADDIN ZOTERO_ITEM CSL_CITATION {"citationID":"IKDWGm1r","properties":{"formattedCitation":"(Feng et al., 2019)","plainCitation":"(Feng et al., 2019)","noteIndex":0},"citationItems":[{"id":15,"uris":["http://zotero.org/users/local/g8lD94u9/items/KBFGRM9X"],"uri":["http://zotero.org/users/local/g8lD94u9/items/KBFGRM9X"],"itemData":{"id":15,"type":"paper-conference","container-title":"IJCAI","title":"Enhancing Stock Movement Prediction with Adversarial Training","author":[{"family":"Feng","given":"Fuli"},{"family":"Chen","given":"Huimin"},{"family":"He","given":"Xiangnan"},{"family":"Ding","given":"Ji"},{"family":"Sun","given":"Maosong"},{"family":"Chua","given":"Tat-Seng"}],"issued":{"date-parts":[["2019"]]}}}],"schema":"https://github.com/citation-style-language/schema/raw/master/csl-citation.json"} </w:instrText>
      </w:r>
      <w:r w:rsidR="00AE645E" w:rsidRPr="00AE645E">
        <w:rPr>
          <w:b/>
          <w:bCs/>
          <w:sz w:val="18"/>
          <w:szCs w:val="18"/>
        </w:rPr>
        <w:fldChar w:fldCharType="separate"/>
      </w:r>
      <w:r w:rsidR="00AE645E" w:rsidRPr="00AE645E">
        <w:rPr>
          <w:b/>
          <w:bCs/>
          <w:noProof/>
          <w:sz w:val="18"/>
          <w:szCs w:val="18"/>
        </w:rPr>
        <w:t>(Feng et al., 2019)</w:t>
      </w:r>
      <w:r w:rsidR="00AE645E" w:rsidRPr="00AE645E">
        <w:rPr>
          <w:b/>
          <w:bCs/>
          <w:sz w:val="18"/>
          <w:szCs w:val="18"/>
        </w:rPr>
        <w:fldChar w:fldCharType="end"/>
      </w:r>
    </w:p>
    <w:p w14:paraId="40002F2D" w14:textId="62686A67" w:rsidR="006E0F59" w:rsidRPr="00B41497" w:rsidRDefault="006E0F59" w:rsidP="001D540A">
      <w:pPr>
        <w:pStyle w:val="NormalWeb"/>
        <w:spacing w:line="360" w:lineRule="auto"/>
        <w:rPr>
          <w:rFonts w:ascii="TimesNewRomanPS" w:hAnsi="TimesNewRomanPS"/>
        </w:rPr>
      </w:pPr>
      <w:r w:rsidRPr="006E0F59">
        <w:rPr>
          <w:rFonts w:ascii="TimesNewRomanPS" w:hAnsi="TimesNewRomanPS"/>
        </w:rPr>
        <w:t>When compared to RandALSTM, Adv-ALSTM improves significantly.</w:t>
      </w:r>
      <w:r w:rsidR="004B608F">
        <w:rPr>
          <w:rFonts w:ascii="TimesNewRomanPS" w:hAnsi="TimesNewRomanPS"/>
        </w:rPr>
        <w:t xml:space="preserve"> </w:t>
      </w:r>
      <w:r w:rsidRPr="006E0F59">
        <w:rPr>
          <w:rFonts w:ascii="TimesNewRomanPS" w:hAnsi="TimesNewRomanPS"/>
        </w:rPr>
        <w:t>For example, it outperforms Rand-ALSTM by 3.95 percent when it comes to Acc</w:t>
      </w:r>
      <w:r w:rsidR="00683F38">
        <w:rPr>
          <w:rFonts w:ascii="TimesNewRomanPS" w:hAnsi="TimesNewRomanPS"/>
        </w:rPr>
        <w:t>uracy</w:t>
      </w:r>
      <w:r w:rsidRPr="006E0F59">
        <w:rPr>
          <w:rFonts w:ascii="TimesNewRomanPS" w:hAnsi="TimesNewRomanPS"/>
        </w:rPr>
        <w:t xml:space="preserve"> on ACL18. It shows that adversarial perturbations are useful for stock prediction, just as they were in the original picture classification challenges</w:t>
      </w:r>
      <w:r w:rsidR="004D4392">
        <w:rPr>
          <w:rFonts w:ascii="TimesNewRomanPS" w:hAnsi="TimesNewRomanPS"/>
        </w:rPr>
        <w:fldChar w:fldCharType="begin"/>
      </w:r>
      <w:r w:rsidR="004D4392">
        <w:rPr>
          <w:rFonts w:ascii="TimesNewRomanPS" w:hAnsi="TimesNewRomanPS"/>
        </w:rPr>
        <w:instrText xml:space="preserve"> ADDIN ZOTERO_ITEM CSL_CITATION {"citationID":"FFuTb14z","properties":{"formattedCitation":"(Goodfellow et al., 2013)","plainCitation":"(Goodfellow et al., 2013)","noteIndex":0},"citationItems":[{"id":95,"uris":["http://zotero.org/users/local/g8lD94u9/items/M2TECZJG"],"uri":["http://zotero.org/users/local/g8lD94u9/items/M2TECZJG"],"itemData":{"id":95,"type":"article","note":"_eprint: 1302.4389","title":"Maxout Networks","author":[{"family":"Goodfellow","given":"Ian J."},{"family":"Warde-Farley","given":"David"},{"family":"Mirza","given":"Mehdi"},{"family":"Courville","given":"Aaron"},{"family":"Bengio","given":"Yoshua"}],"issued":{"date-parts":[["2013"]]}}}],"schema":"https://github.com/citation-style-language/schema/raw/master/csl-citation.json"} </w:instrText>
      </w:r>
      <w:r w:rsidR="004D4392">
        <w:rPr>
          <w:rFonts w:ascii="TimesNewRomanPS" w:hAnsi="TimesNewRomanPS"/>
        </w:rPr>
        <w:fldChar w:fldCharType="separate"/>
      </w:r>
      <w:r w:rsidR="004D4392">
        <w:rPr>
          <w:rFonts w:ascii="TimesNewRomanPS" w:hAnsi="TimesNewRomanPS"/>
          <w:noProof/>
        </w:rPr>
        <w:t>(Goodfellow et al., 2013)</w:t>
      </w:r>
      <w:r w:rsidR="004D4392">
        <w:rPr>
          <w:rFonts w:ascii="TimesNewRomanPS" w:hAnsi="TimesNewRomanPS"/>
        </w:rPr>
        <w:fldChar w:fldCharType="end"/>
      </w:r>
      <w:r>
        <w:rPr>
          <w:rFonts w:ascii="TimesNewRomanPS" w:hAnsi="TimesNewRomanPS"/>
        </w:rPr>
        <w:t xml:space="preserve">. </w:t>
      </w:r>
      <w:r w:rsidRPr="006E0F59">
        <w:rPr>
          <w:rFonts w:ascii="TimesNewRomanPS" w:hAnsi="TimesNewRomanPS"/>
        </w:rPr>
        <w:t xml:space="preserve">On the two datasets, Rand-ALSTM beats ALSTM, </w:t>
      </w:r>
      <w:r w:rsidR="00E768AB">
        <w:rPr>
          <w:rFonts w:ascii="TimesNewRomanPS" w:hAnsi="TimesNewRomanPS"/>
        </w:rPr>
        <w:t xml:space="preserve">where only </w:t>
      </w:r>
      <w:r w:rsidRPr="006E0F59">
        <w:rPr>
          <w:rFonts w:ascii="TimesNewRomanPS" w:hAnsi="TimesNewRomanPS"/>
        </w:rPr>
        <w:t xml:space="preserve">clean </w:t>
      </w:r>
      <w:r w:rsidR="00E768AB">
        <w:rPr>
          <w:rFonts w:ascii="TimesNewRomanPS" w:hAnsi="TimesNewRomanPS"/>
        </w:rPr>
        <w:t xml:space="preserve">input </w:t>
      </w:r>
      <w:r w:rsidRPr="006E0F59">
        <w:rPr>
          <w:rFonts w:ascii="TimesNewRomanPS" w:hAnsi="TimesNewRomanPS"/>
        </w:rPr>
        <w:t>examples</w:t>
      </w:r>
      <w:r w:rsidR="00E768AB">
        <w:rPr>
          <w:rFonts w:ascii="TimesNewRomanPS" w:hAnsi="TimesNewRomanPS"/>
        </w:rPr>
        <w:t xml:space="preserve"> were used during training</w:t>
      </w:r>
      <w:r w:rsidRPr="006E0F59">
        <w:rPr>
          <w:rFonts w:ascii="TimesNewRomanPS" w:hAnsi="TimesNewRomanPS"/>
        </w:rPr>
        <w:t>, with an average improvement of 0.64 percent vs. Acc</w:t>
      </w:r>
      <w:r w:rsidR="00E768AB">
        <w:rPr>
          <w:rFonts w:ascii="TimesNewRomanPS" w:hAnsi="TimesNewRomanPS"/>
        </w:rPr>
        <w:t>uracy</w:t>
      </w:r>
      <w:r w:rsidRPr="006E0F59">
        <w:rPr>
          <w:rFonts w:ascii="TimesNewRomanPS" w:hAnsi="TimesNewRomanPS"/>
        </w:rPr>
        <w:t>. This emphasizes the need of dealing with stock characteristics' stochastic properties.</w:t>
      </w:r>
    </w:p>
    <w:p w14:paraId="7569811B" w14:textId="49BD69F2" w:rsidR="00300763" w:rsidRPr="00896350" w:rsidRDefault="00300763" w:rsidP="001D540A">
      <w:pPr>
        <w:spacing w:line="360" w:lineRule="auto"/>
      </w:pPr>
      <w:r>
        <w:rPr>
          <w:b/>
          <w:bCs/>
        </w:rPr>
        <w:t>2.1</w:t>
      </w:r>
      <w:r w:rsidR="00EA348B">
        <w:rPr>
          <w:b/>
          <w:bCs/>
        </w:rPr>
        <w:t>2</w:t>
      </w:r>
      <w:r>
        <w:rPr>
          <w:b/>
          <w:bCs/>
        </w:rPr>
        <w:t xml:space="preserve"> </w:t>
      </w:r>
      <w:r w:rsidR="000A158E" w:rsidRPr="000A158E">
        <w:rPr>
          <w:b/>
          <w:bCs/>
        </w:rPr>
        <w:t>Hierarchical Multi-Scale Gaussian Transformer for Stock Movement Prediction</w:t>
      </w:r>
      <w:r w:rsidR="000A158E">
        <w:rPr>
          <w:b/>
          <w:bCs/>
        </w:rPr>
        <w:fldChar w:fldCharType="begin"/>
      </w:r>
      <w:r w:rsidR="00E86E5E">
        <w:rPr>
          <w:b/>
          <w:bCs/>
        </w:rPr>
        <w:instrText xml:space="preserve"> ADDIN ZOTERO_ITEM CSL_CITATION {"citationID":"txvyk4KK","properties":{"formattedCitation":"(Ding et al., 2020)","plainCitation":"(Ding et al., 2020)","noteIndex":0},"citationItems":[{"id":115,"uris":["http://zotero.org/users/local/g8lD94u9/items/R3DQX426"],"uri":["http://zotero.org/users/local/g8lD94u9/items/R3DQX426"],"itemData":{"id":115,"type":"paper-conference","container-title":"IJCAI","title":"Hierarchical Multi-Scale Gaussian Transformer for Stock Movement Prediction","author":[{"family":"Ding","given":"Qianggang"},{"family":"Wu","given":"Sifan"},{"family":"Sun","given":"Hao"},{"family":"Guo","given":"Jiadong"},{"family":"Guo","given":"Jian"}],"issued":{"date-parts":[["2020"]]}}}],"schema":"https://github.com/citation-style-language/schema/raw/master/csl-citation.json"} </w:instrText>
      </w:r>
      <w:r w:rsidR="000A158E">
        <w:rPr>
          <w:b/>
          <w:bCs/>
        </w:rPr>
        <w:fldChar w:fldCharType="separate"/>
      </w:r>
      <w:r w:rsidR="000A158E">
        <w:rPr>
          <w:b/>
          <w:bCs/>
          <w:noProof/>
        </w:rPr>
        <w:t>(Ding et al., 2020)</w:t>
      </w:r>
      <w:r w:rsidR="000A158E">
        <w:rPr>
          <w:b/>
          <w:bCs/>
        </w:rPr>
        <w:fldChar w:fldCharType="end"/>
      </w:r>
    </w:p>
    <w:p w14:paraId="6B8AE82F" w14:textId="5838870B" w:rsidR="00300763" w:rsidRDefault="00300763" w:rsidP="001D540A">
      <w:pPr>
        <w:spacing w:line="360" w:lineRule="auto"/>
        <w:rPr>
          <w:b/>
          <w:bCs/>
        </w:rPr>
      </w:pPr>
      <w:r>
        <w:rPr>
          <w:b/>
          <w:bCs/>
        </w:rPr>
        <w:t>2.1</w:t>
      </w:r>
      <w:r w:rsidR="00EA348B">
        <w:rPr>
          <w:b/>
          <w:bCs/>
        </w:rPr>
        <w:t>2</w:t>
      </w:r>
      <w:r w:rsidR="00896350">
        <w:rPr>
          <w:b/>
          <w:bCs/>
        </w:rPr>
        <w:t>.1 Business Prob</w:t>
      </w:r>
      <w:r>
        <w:rPr>
          <w:b/>
          <w:bCs/>
        </w:rPr>
        <w:t>lem</w:t>
      </w:r>
    </w:p>
    <w:p w14:paraId="6EDEBBC1" w14:textId="41EAC0CA" w:rsidR="000A158E" w:rsidRPr="00B41497" w:rsidRDefault="000A158E" w:rsidP="001D540A">
      <w:pPr>
        <w:pStyle w:val="NormalWeb"/>
        <w:spacing w:line="360" w:lineRule="auto"/>
        <w:rPr>
          <w:rFonts w:ascii="TimesNewRomanPS" w:hAnsi="TimesNewRomanPS"/>
        </w:rPr>
      </w:pPr>
      <w:r w:rsidRPr="000A158E">
        <w:rPr>
          <w:rFonts w:ascii="TimesNewRomanPS" w:hAnsi="TimesNewRomanPS"/>
        </w:rPr>
        <w:t xml:space="preserve">To solve the stock movement prediction challenge, we present a unique method based on the Transformer in this article. In addition, we provide a number of improvements to the basic Transformer that has been presented. To begin, we suggest a Multi-Scale Gaussian Prior to improve Transformer's locality. Second, in the self-attention </w:t>
      </w:r>
      <w:r w:rsidR="00E768AB">
        <w:rPr>
          <w:rFonts w:ascii="TimesNewRomanPS" w:hAnsi="TimesNewRomanPS"/>
        </w:rPr>
        <w:t xml:space="preserve">multi-head </w:t>
      </w:r>
      <w:r w:rsidRPr="000A158E">
        <w:rPr>
          <w:rFonts w:ascii="TimesNewRomanPS" w:hAnsi="TimesNewRomanPS"/>
        </w:rPr>
        <w:t xml:space="preserve">mechanism, we create an Orthogonal Regularization to prevent learning redundant heads. Finally, in order to </w:t>
      </w:r>
      <w:r w:rsidRPr="000A158E">
        <w:rPr>
          <w:rFonts w:ascii="TimesNewRomanPS" w:hAnsi="TimesNewRomanPS"/>
        </w:rPr>
        <w:lastRenderedPageBreak/>
        <w:t>understand hierarchical characteristics of high-frequency financial data, we create a Trading Gap Splitter for Transformer.</w:t>
      </w:r>
      <w:r>
        <w:rPr>
          <w:rFonts w:ascii="TimesNewRomanPS" w:hAnsi="TimesNewRomanPS"/>
        </w:rPr>
        <w:t xml:space="preserve"> </w:t>
      </w:r>
      <w:r w:rsidRPr="000A158E">
        <w:rPr>
          <w:rFonts w:ascii="TimesNewRomanPS" w:hAnsi="TimesNewRomanPS"/>
        </w:rPr>
        <w:t xml:space="preserve">The suggested technique has the benefit of mining highly long-term dependencies from financial time series as compared to other prominent recurrent neural networks such as LSTM. </w:t>
      </w:r>
    </w:p>
    <w:p w14:paraId="71D5CFA0" w14:textId="1D31E57A" w:rsidR="000A158E" w:rsidRDefault="000A158E" w:rsidP="001D540A">
      <w:pPr>
        <w:spacing w:line="360" w:lineRule="auto"/>
        <w:rPr>
          <w:b/>
          <w:bCs/>
        </w:rPr>
      </w:pPr>
      <w:r>
        <w:rPr>
          <w:b/>
          <w:bCs/>
        </w:rPr>
        <w:t>2.12.2 Research Methodology</w:t>
      </w:r>
    </w:p>
    <w:p w14:paraId="6DB4D0D2" w14:textId="2340E6DF" w:rsidR="008E6D51" w:rsidRDefault="000A158E" w:rsidP="001D540A">
      <w:pPr>
        <w:pStyle w:val="NormalWeb"/>
        <w:spacing w:line="360" w:lineRule="auto"/>
        <w:rPr>
          <w:rFonts w:ascii="TimesNewRomanPS" w:hAnsi="TimesNewRomanPS"/>
        </w:rPr>
      </w:pPr>
      <w:r w:rsidRPr="000A158E">
        <w:rPr>
          <w:rFonts w:ascii="TimesNewRomanPS" w:hAnsi="TimesNewRomanPS"/>
        </w:rPr>
        <w:t xml:space="preserve">Because predicting the precise price of a stock is exceedingly difficult, we use [Walczak, 2001]'s setup and anticipate price </w:t>
      </w:r>
      <w:r w:rsidR="005053BE">
        <w:rPr>
          <w:rFonts w:ascii="TimesNewRomanPS" w:hAnsi="TimesNewRomanPS"/>
        </w:rPr>
        <w:t>change</w:t>
      </w:r>
      <w:r w:rsidRPr="000A158E">
        <w:rPr>
          <w:rFonts w:ascii="TimesNewRomanPS" w:hAnsi="TimesNewRomanPS"/>
        </w:rPr>
        <w:t xml:space="preserve"> instead. Typically, stock </w:t>
      </w:r>
      <w:r w:rsidR="005053BE">
        <w:rPr>
          <w:rFonts w:ascii="TimesNewRomanPS" w:hAnsi="TimesNewRomanPS"/>
        </w:rPr>
        <w:t>price</w:t>
      </w:r>
      <w:r w:rsidRPr="000A158E">
        <w:rPr>
          <w:rFonts w:ascii="TimesNewRomanPS" w:hAnsi="TimesNewRomanPS"/>
        </w:rPr>
        <w:t xml:space="preserve"> </w:t>
      </w:r>
      <w:r w:rsidR="005053BE">
        <w:rPr>
          <w:rFonts w:ascii="TimesNewRomanPS" w:hAnsi="TimesNewRomanPS"/>
        </w:rPr>
        <w:t>forecasting</w:t>
      </w:r>
      <w:r w:rsidRPr="000A158E">
        <w:rPr>
          <w:rFonts w:ascii="TimesNewRomanPS" w:hAnsi="TimesNewRomanPS"/>
        </w:rPr>
        <w:t xml:space="preserve"> is approached as a </w:t>
      </w:r>
      <w:r w:rsidR="005053BE">
        <w:rPr>
          <w:rFonts w:ascii="TimesNewRomanPS" w:hAnsi="TimesNewRomanPS"/>
        </w:rPr>
        <w:t xml:space="preserve">problem of </w:t>
      </w:r>
      <w:r w:rsidRPr="000A158E">
        <w:rPr>
          <w:rFonts w:ascii="TimesNewRomanPS" w:hAnsi="TimesNewRomanPS"/>
        </w:rPr>
        <w:t xml:space="preserve">binary classification, with the stock movement being divided into two </w:t>
      </w:r>
      <w:r w:rsidR="005053BE">
        <w:rPr>
          <w:rFonts w:ascii="TimesNewRomanPS" w:hAnsi="TimesNewRomanPS"/>
        </w:rPr>
        <w:t>cases</w:t>
      </w:r>
      <w:r w:rsidRPr="000A158E">
        <w:rPr>
          <w:rFonts w:ascii="TimesNewRomanPS" w:hAnsi="TimesNewRomanPS"/>
        </w:rPr>
        <w:t xml:space="preserve"> </w:t>
      </w:r>
      <w:r w:rsidR="005053BE">
        <w:rPr>
          <w:rFonts w:ascii="TimesNewRomanPS" w:hAnsi="TimesNewRomanPS"/>
        </w:rPr>
        <w:t xml:space="preserve">i.e. </w:t>
      </w:r>
      <w:r w:rsidRPr="000A158E">
        <w:rPr>
          <w:rFonts w:ascii="TimesNewRomanPS" w:hAnsi="TimesNewRomanPS"/>
        </w:rPr>
        <w:t>Fall</w:t>
      </w:r>
      <w:r w:rsidR="005053BE">
        <w:rPr>
          <w:rFonts w:ascii="TimesNewRomanPS" w:hAnsi="TimesNewRomanPS"/>
        </w:rPr>
        <w:t xml:space="preserve"> or Rise</w:t>
      </w:r>
      <w:r w:rsidRPr="000A158E">
        <w:rPr>
          <w:rFonts w:ascii="TimesNewRomanPS" w:hAnsi="TimesNewRomanPS"/>
        </w:rPr>
        <w:t>.</w:t>
      </w:r>
      <w:r w:rsidR="008E6D51">
        <w:rPr>
          <w:rFonts w:ascii="TimesNewRomanPS" w:hAnsi="TimesNewRomanPS"/>
        </w:rPr>
        <w:t xml:space="preserve"> </w:t>
      </w:r>
    </w:p>
    <w:p w14:paraId="73E20147" w14:textId="75852CA1" w:rsidR="000A158E" w:rsidRPr="000A158E" w:rsidRDefault="005053BE" w:rsidP="001D540A">
      <w:pPr>
        <w:pStyle w:val="NormalWeb"/>
        <w:spacing w:line="360" w:lineRule="auto"/>
        <w:rPr>
          <w:rFonts w:ascii="TimesNewRomanPS" w:hAnsi="TimesNewRomanPS"/>
        </w:rPr>
      </w:pPr>
      <w:r>
        <w:rPr>
          <w:rFonts w:ascii="TimesNewRomanPS" w:hAnsi="TimesNewRomanPS"/>
        </w:rPr>
        <w:t>Given</w:t>
      </w:r>
      <w:r w:rsidR="008E6D51" w:rsidRPr="008E6D51">
        <w:rPr>
          <w:rFonts w:ascii="TimesNewRomanPS" w:hAnsi="TimesNewRomanPS"/>
        </w:rPr>
        <w:t xml:space="preserve"> the </w:t>
      </w:r>
      <w:r>
        <w:rPr>
          <w:rFonts w:ascii="TimesNewRomanPS" w:hAnsi="TimesNewRomanPS"/>
        </w:rPr>
        <w:t>parameters of the stock</w:t>
      </w:r>
      <w:r w:rsidR="008E6D51" w:rsidRPr="008E6D51">
        <w:rPr>
          <w:rFonts w:ascii="TimesNewRomanPS" w:hAnsi="TimesNewRomanPS"/>
        </w:rPr>
        <w:t xml:space="preserve"> </w:t>
      </w:r>
      <w:r w:rsidR="008E6D51" w:rsidRPr="008E6D51">
        <w:rPr>
          <w:rFonts w:ascii="TimesNewRomanPS" w:hAnsi="TimesNewRomanPS"/>
          <w:b/>
          <w:bCs/>
        </w:rPr>
        <w:t>X = [x</w:t>
      </w:r>
      <w:r w:rsidR="008E6D51" w:rsidRPr="008E6D51">
        <w:rPr>
          <w:rFonts w:ascii="TimesNewRomanPS" w:hAnsi="TimesNewRomanPS"/>
          <w:b/>
          <w:bCs/>
          <w:vertAlign w:val="subscript"/>
        </w:rPr>
        <w:t>T-</w:t>
      </w:r>
      <w:r w:rsidR="008E6D51" w:rsidRPr="008E6D51">
        <w:rPr>
          <w:rFonts w:ascii="TimesNewRomanPS" w:hAnsi="TimesNewRomanPS"/>
          <w:b/>
          <w:bCs/>
          <w:vertAlign w:val="subscript"/>
        </w:rPr>
        <w:sym w:font="Symbol" w:char="F044"/>
      </w:r>
      <w:r w:rsidR="008E6D51" w:rsidRPr="008E6D51">
        <w:rPr>
          <w:rFonts w:ascii="TimesNewRomanPS" w:hAnsi="TimesNewRomanPS"/>
          <w:b/>
          <w:bCs/>
          <w:vertAlign w:val="subscript"/>
        </w:rPr>
        <w:t>t+1</w:t>
      </w:r>
      <w:r w:rsidR="008E6D51" w:rsidRPr="008E6D51">
        <w:rPr>
          <w:rFonts w:ascii="TimesNewRomanPS" w:hAnsi="TimesNewRomanPS"/>
          <w:b/>
          <w:bCs/>
        </w:rPr>
        <w:t>, x</w:t>
      </w:r>
      <w:r w:rsidR="008E6D51" w:rsidRPr="008E6D51">
        <w:rPr>
          <w:rFonts w:ascii="TimesNewRomanPS" w:hAnsi="TimesNewRomanPS"/>
          <w:b/>
          <w:bCs/>
          <w:vertAlign w:val="subscript"/>
        </w:rPr>
        <w:t>T-</w:t>
      </w:r>
      <w:r w:rsidR="008E6D51" w:rsidRPr="008E6D51">
        <w:rPr>
          <w:rFonts w:ascii="TimesNewRomanPS" w:hAnsi="TimesNewRomanPS"/>
          <w:b/>
          <w:bCs/>
          <w:vertAlign w:val="subscript"/>
        </w:rPr>
        <w:sym w:font="Symbol" w:char="F044"/>
      </w:r>
      <w:r w:rsidR="008E6D51" w:rsidRPr="008E6D51">
        <w:rPr>
          <w:rFonts w:ascii="TimesNewRomanPS" w:hAnsi="TimesNewRomanPS"/>
          <w:b/>
          <w:bCs/>
          <w:vertAlign w:val="subscript"/>
        </w:rPr>
        <w:t xml:space="preserve"> t+2</w:t>
      </w:r>
      <w:r w:rsidR="008E6D51" w:rsidRPr="008E6D51">
        <w:rPr>
          <w:rFonts w:ascii="TimesNewRomanPS" w:hAnsi="TimesNewRomanPS"/>
          <w:b/>
          <w:bCs/>
        </w:rPr>
        <w:t>,..., x</w:t>
      </w:r>
      <w:r w:rsidR="008E6D51" w:rsidRPr="008E6D51">
        <w:rPr>
          <w:rFonts w:ascii="TimesNewRomanPS" w:hAnsi="TimesNewRomanPS"/>
          <w:b/>
          <w:bCs/>
          <w:vertAlign w:val="subscript"/>
        </w:rPr>
        <w:t xml:space="preserve">T </w:t>
      </w:r>
      <w:r w:rsidR="008E6D51" w:rsidRPr="008E6D51">
        <w:rPr>
          <w:rFonts w:ascii="TimesNewRomanPS" w:hAnsi="TimesNewRomanPS"/>
          <w:b/>
          <w:bCs/>
        </w:rPr>
        <w:t xml:space="preserve">] </w:t>
      </w:r>
      <w:r w:rsidR="008E6D51" w:rsidRPr="008E6D51">
        <w:rPr>
          <w:rFonts w:ascii="TimesNewRomanPS" w:hAnsi="TimesNewRomanPS"/>
          <w:b/>
          <w:bCs/>
        </w:rPr>
        <w:sym w:font="Symbol" w:char="F0CE"/>
      </w:r>
      <w:r w:rsidR="008E6D51" w:rsidRPr="008E6D51">
        <w:rPr>
          <w:rFonts w:ascii="TimesNewRomanPS" w:hAnsi="TimesNewRomanPS"/>
          <w:b/>
          <w:bCs/>
        </w:rPr>
        <w:t xml:space="preserve"> R</w:t>
      </w:r>
      <w:r w:rsidR="008E6D51" w:rsidRPr="008E6D51">
        <w:rPr>
          <w:rFonts w:ascii="TimesNewRomanPS" w:hAnsi="TimesNewRomanPS"/>
          <w:b/>
          <w:bCs/>
          <w:vertAlign w:val="superscript"/>
        </w:rPr>
        <w:sym w:font="Symbol" w:char="F044"/>
      </w:r>
      <w:r w:rsidR="008E6D51" w:rsidRPr="008E6D51">
        <w:rPr>
          <w:rFonts w:ascii="TimesNewRomanPS" w:hAnsi="TimesNewRomanPS"/>
          <w:b/>
          <w:bCs/>
          <w:vertAlign w:val="superscript"/>
        </w:rPr>
        <w:t xml:space="preserve">t x </w:t>
      </w:r>
      <w:r w:rsidR="008E6D51" w:rsidRPr="008E6D51">
        <w:rPr>
          <w:rFonts w:ascii="TimesNewRomanPS" w:hAnsi="TimesNewRomanPS"/>
          <w:vertAlign w:val="superscript"/>
        </w:rPr>
        <w:t>F</w:t>
      </w:r>
      <w:r w:rsidR="008E6D51" w:rsidRPr="008E6D51">
        <w:rPr>
          <w:rFonts w:ascii="TimesNewRomanPS" w:hAnsi="TimesNewRomanPS"/>
        </w:rPr>
        <w:t xml:space="preserve"> in the </w:t>
      </w:r>
      <w:r>
        <w:rPr>
          <w:rFonts w:ascii="TimesNewRomanPS" w:hAnsi="TimesNewRomanPS"/>
        </w:rPr>
        <w:t xml:space="preserve">most recent </w:t>
      </w:r>
      <w:r w:rsidR="008E6D51" w:rsidRPr="008E6D51">
        <w:rPr>
          <w:rFonts w:ascii="TimesNewRomanPS" w:hAnsi="TimesNewRomanPS"/>
        </w:rPr>
        <w:t>time-</w:t>
      </w:r>
      <w:r>
        <w:rPr>
          <w:rFonts w:ascii="TimesNewRomanPS" w:hAnsi="TimesNewRomanPS"/>
        </w:rPr>
        <w:t xml:space="preserve">periods </w:t>
      </w:r>
      <w:r w:rsidRPr="008E6D51">
        <w:rPr>
          <w:rFonts w:ascii="TimesNewRomanPS" w:hAnsi="TimesNewRomanPS"/>
          <w:b/>
          <w:bCs/>
        </w:rPr>
        <w:sym w:font="Symbol" w:char="F044"/>
      </w:r>
      <w:r w:rsidRPr="008E6D51">
        <w:rPr>
          <w:rFonts w:ascii="TimesNewRomanPS" w:hAnsi="TimesNewRomanPS"/>
          <w:b/>
          <w:bCs/>
        </w:rPr>
        <w:t>t</w:t>
      </w:r>
      <w:r w:rsidR="008E6D51" w:rsidRPr="008E6D51">
        <w:rPr>
          <w:rFonts w:ascii="TimesNewRomanPS" w:hAnsi="TimesNewRomanPS"/>
        </w:rPr>
        <w:t xml:space="preserve">, the prediction model </w:t>
      </w:r>
      <w:r w:rsidR="008E6D51" w:rsidRPr="008E6D51">
        <w:rPr>
          <w:rFonts w:ascii="TimesNewRomanPS" w:hAnsi="TimesNewRomanPS"/>
          <w:b/>
          <w:bCs/>
        </w:rPr>
        <w:t>f</w:t>
      </w:r>
      <w:r w:rsidR="008E6D51" w:rsidRPr="008E6D51">
        <w:rPr>
          <w:rFonts w:ascii="TimesNewRomanPS" w:hAnsi="TimesNewRomanPS"/>
          <w:b/>
          <w:bCs/>
          <w:vertAlign w:val="subscript"/>
        </w:rPr>
        <w:sym w:font="Symbol" w:char="F071"/>
      </w:r>
      <w:r w:rsidR="008E6D51" w:rsidRPr="008E6D51">
        <w:rPr>
          <w:rFonts w:ascii="TimesNewRomanPS" w:hAnsi="TimesNewRomanPS"/>
          <w:b/>
          <w:bCs/>
        </w:rPr>
        <w:t>(X)</w:t>
      </w:r>
      <w:r w:rsidR="008E6D51" w:rsidRPr="008E6D51">
        <w:rPr>
          <w:rFonts w:ascii="TimesNewRomanPS" w:hAnsi="TimesNewRomanPS"/>
        </w:rPr>
        <w:t xml:space="preserve"> with </w:t>
      </w:r>
      <w:r w:rsidR="008E6D51" w:rsidRPr="008E6D51">
        <w:rPr>
          <w:rFonts w:ascii="TimesNewRomanPS" w:hAnsi="TimesNewRomanPS"/>
          <w:b/>
          <w:bCs/>
        </w:rPr>
        <w:sym w:font="Symbol" w:char="F071"/>
      </w:r>
      <w:r w:rsidR="008E6D51" w:rsidRPr="008E6D51">
        <w:rPr>
          <w:rFonts w:ascii="TimesNewRomanPS" w:hAnsi="TimesNewRomanPS"/>
          <w:b/>
          <w:bCs/>
        </w:rPr>
        <w:t xml:space="preserve"> </w:t>
      </w:r>
      <w:r w:rsidRPr="005053BE">
        <w:rPr>
          <w:rFonts w:ascii="TimesNewRomanPS" w:hAnsi="TimesNewRomanPS"/>
        </w:rPr>
        <w:t>features</w:t>
      </w:r>
      <w:r>
        <w:rPr>
          <w:rFonts w:ascii="TimesNewRomanPS" w:hAnsi="TimesNewRomanPS"/>
          <w:b/>
          <w:bCs/>
        </w:rPr>
        <w:t xml:space="preserve"> </w:t>
      </w:r>
      <w:r>
        <w:rPr>
          <w:rFonts w:ascii="TimesNewRomanPS" w:hAnsi="TimesNewRomanPS"/>
        </w:rPr>
        <w:t>predict the</w:t>
      </w:r>
      <w:r w:rsidR="008E6D51" w:rsidRPr="008E6D51">
        <w:rPr>
          <w:rFonts w:ascii="TimesNewRomanPS" w:hAnsi="TimesNewRomanPS"/>
        </w:rPr>
        <w:t xml:space="preserve"> </w:t>
      </w:r>
      <w:r>
        <w:rPr>
          <w:rFonts w:ascii="TimesNewRomanPS" w:hAnsi="TimesNewRomanPS"/>
        </w:rPr>
        <w:t xml:space="preserve">price </w:t>
      </w:r>
      <w:r w:rsidR="008E6D51" w:rsidRPr="008E6D51">
        <w:rPr>
          <w:rFonts w:ascii="TimesNewRomanPS" w:hAnsi="TimesNewRomanPS"/>
        </w:rPr>
        <w:t xml:space="preserve">movement label </w:t>
      </w:r>
      <w:r w:rsidR="008E6D51" w:rsidRPr="008E6D51">
        <w:rPr>
          <w:rFonts w:ascii="TimesNewRomanPS" w:hAnsi="TimesNewRomanPS"/>
          <w:b/>
          <w:bCs/>
        </w:rPr>
        <w:t>y = I(p</w:t>
      </w:r>
      <w:r w:rsidR="008E6D51" w:rsidRPr="008E6D51">
        <w:rPr>
          <w:rFonts w:ascii="TimesNewRomanPS" w:hAnsi="TimesNewRomanPS"/>
          <w:b/>
          <w:bCs/>
          <w:vertAlign w:val="subscript"/>
        </w:rPr>
        <w:t>T +k</w:t>
      </w:r>
      <w:r w:rsidR="008E6D51" w:rsidRPr="008E6D51">
        <w:rPr>
          <w:rFonts w:ascii="TimesNewRomanPS" w:hAnsi="TimesNewRomanPS"/>
          <w:b/>
          <w:bCs/>
        </w:rPr>
        <w:t xml:space="preserve"> &gt; p</w:t>
      </w:r>
      <w:r w:rsidR="008E6D51" w:rsidRPr="008E6D51">
        <w:rPr>
          <w:rFonts w:ascii="TimesNewRomanPS" w:hAnsi="TimesNewRomanPS"/>
          <w:b/>
          <w:bCs/>
          <w:vertAlign w:val="subscript"/>
        </w:rPr>
        <w:t>T</w:t>
      </w:r>
      <w:r w:rsidR="008E6D51" w:rsidRPr="008E6D51">
        <w:rPr>
          <w:rFonts w:ascii="TimesNewRomanPS" w:hAnsi="TimesNewRomanPS"/>
          <w:b/>
          <w:bCs/>
        </w:rPr>
        <w:t xml:space="preserve"> )</w:t>
      </w:r>
      <w:r w:rsidR="008E6D51" w:rsidRPr="008E6D51">
        <w:rPr>
          <w:rFonts w:ascii="TimesNewRomanPS" w:hAnsi="TimesNewRomanPS"/>
        </w:rPr>
        <w:t xml:space="preserve">, </w:t>
      </w:r>
      <w:r>
        <w:rPr>
          <w:rFonts w:ascii="TimesNewRomanPS" w:hAnsi="TimesNewRomanPS"/>
        </w:rPr>
        <w:t>with</w:t>
      </w:r>
      <w:r w:rsidR="008E6D51" w:rsidRPr="008E6D51">
        <w:rPr>
          <w:rFonts w:ascii="TimesNewRomanPS" w:hAnsi="TimesNewRomanPS"/>
        </w:rPr>
        <w:t xml:space="preserve"> target trading time</w:t>
      </w:r>
      <w:r>
        <w:rPr>
          <w:rFonts w:ascii="TimesNewRomanPS" w:hAnsi="TimesNewRomanPS"/>
        </w:rPr>
        <w:t xml:space="preserve"> </w:t>
      </w:r>
      <w:r w:rsidRPr="005053BE">
        <w:rPr>
          <w:rFonts w:ascii="TimesNewRomanPS" w:hAnsi="TimesNewRomanPS"/>
          <w:b/>
          <w:bCs/>
        </w:rPr>
        <w:t>T</w:t>
      </w:r>
      <w:r w:rsidR="008E6D51" w:rsidRPr="008E6D51">
        <w:rPr>
          <w:rFonts w:ascii="TimesNewRomanPS" w:hAnsi="TimesNewRomanPS"/>
        </w:rPr>
        <w:t>, stock feature</w:t>
      </w:r>
      <w:r>
        <w:rPr>
          <w:rFonts w:ascii="TimesNewRomanPS" w:hAnsi="TimesNewRomanPS"/>
        </w:rPr>
        <w:t xml:space="preserve"> dimensions </w:t>
      </w:r>
      <w:r w:rsidRPr="005053BE">
        <w:rPr>
          <w:rFonts w:ascii="TimesNewRomanPS" w:hAnsi="TimesNewRomanPS"/>
          <w:b/>
          <w:bCs/>
        </w:rPr>
        <w:t>F</w:t>
      </w:r>
      <w:r w:rsidR="008E6D51" w:rsidRPr="008E6D51">
        <w:rPr>
          <w:rFonts w:ascii="TimesNewRomanPS" w:hAnsi="TimesNewRomanPS"/>
        </w:rPr>
        <w:t xml:space="preserve">, and </w:t>
      </w:r>
      <w:r w:rsidR="008E6D51" w:rsidRPr="008E6D51">
        <w:rPr>
          <w:rFonts w:ascii="TimesNewRomanPS" w:hAnsi="TimesNewRomanPS"/>
          <w:b/>
          <w:bCs/>
        </w:rPr>
        <w:t>p</w:t>
      </w:r>
      <w:r w:rsidR="008E6D51">
        <w:rPr>
          <w:rFonts w:ascii="TimesNewRomanPS" w:hAnsi="TimesNewRomanPS"/>
          <w:b/>
          <w:bCs/>
          <w:vertAlign w:val="subscript"/>
        </w:rPr>
        <w:t>T</w:t>
      </w:r>
      <w:r w:rsidR="008E6D51" w:rsidRPr="008E6D51">
        <w:rPr>
          <w:rFonts w:ascii="TimesNewRomanPS" w:hAnsi="TimesNewRomanPS"/>
          <w:b/>
          <w:bCs/>
        </w:rPr>
        <w:t xml:space="preserve"> </w:t>
      </w:r>
      <w:r w:rsidR="008E6D51" w:rsidRPr="008E6D51">
        <w:rPr>
          <w:rFonts w:ascii="TimesNewRomanPS" w:hAnsi="TimesNewRomanPS"/>
        </w:rPr>
        <w:t xml:space="preserve">denotes the </w:t>
      </w:r>
      <w:r w:rsidR="008E6D51">
        <w:rPr>
          <w:rFonts w:ascii="TimesNewRomanPS" w:hAnsi="TimesNewRomanPS"/>
        </w:rPr>
        <w:t xml:space="preserve">closing time at </w:t>
      </w:r>
      <w:r w:rsidR="008E6D51" w:rsidRPr="008E6D51">
        <w:rPr>
          <w:rFonts w:ascii="TimesNewRomanPS" w:hAnsi="TimesNewRomanPS"/>
          <w:b/>
          <w:bCs/>
        </w:rPr>
        <w:t>T</w:t>
      </w:r>
      <w:r w:rsidR="008E6D51" w:rsidRPr="008E6D51">
        <w:rPr>
          <w:rFonts w:ascii="TimesNewRomanPS" w:hAnsi="TimesNewRomanPS"/>
        </w:rPr>
        <w:t>.</w:t>
      </w:r>
      <w:r w:rsidR="008E6D51">
        <w:rPr>
          <w:rFonts w:ascii="TimesNewRomanPS" w:hAnsi="TimesNewRomanPS"/>
        </w:rPr>
        <w:t xml:space="preserve"> </w:t>
      </w:r>
      <w:r w:rsidR="008E6D51" w:rsidRPr="008E6D51">
        <w:rPr>
          <w:rFonts w:ascii="TimesNewRomanPS" w:hAnsi="TimesNewRomanPS"/>
        </w:rPr>
        <w:t xml:space="preserve">To summarize, the </w:t>
      </w:r>
      <w:r>
        <w:rPr>
          <w:rFonts w:ascii="TimesNewRomanPS" w:hAnsi="TimesNewRomanPS"/>
        </w:rPr>
        <w:t>suggested</w:t>
      </w:r>
      <w:r w:rsidR="008E6D51" w:rsidRPr="008E6D51">
        <w:rPr>
          <w:rFonts w:ascii="TimesNewRomanPS" w:hAnsi="TimesNewRomanPS"/>
        </w:rPr>
        <w:t xml:space="preserve"> model uses past data from stock </w:t>
      </w:r>
      <w:r w:rsidR="008E6D51" w:rsidRPr="008E6D51">
        <w:rPr>
          <w:rFonts w:ascii="TimesNewRomanPS" w:hAnsi="TimesNewRomanPS"/>
          <w:b/>
          <w:bCs/>
        </w:rPr>
        <w:t>s</w:t>
      </w:r>
      <w:r w:rsidR="008E6D51" w:rsidRPr="008E6D51">
        <w:rPr>
          <w:rFonts w:ascii="TimesNewRomanPS" w:hAnsi="TimesNewRomanPS"/>
        </w:rPr>
        <w:t xml:space="preserve"> in the </w:t>
      </w:r>
      <w:r w:rsidR="008E6D51" w:rsidRPr="004B608F">
        <w:rPr>
          <w:rFonts w:ascii="TimesNewRomanPS" w:hAnsi="TimesNewRomanPS"/>
          <w:b/>
          <w:bCs/>
        </w:rPr>
        <w:t>lag [T</w:t>
      </w:r>
      <w:r w:rsidR="004B608F" w:rsidRPr="004B608F">
        <w:rPr>
          <w:rFonts w:ascii="TimesNewRomanPS" w:hAnsi="TimesNewRomanPS"/>
          <w:b/>
          <w:bCs/>
        </w:rPr>
        <w:t xml:space="preserve"> -</w:t>
      </w:r>
      <w:r w:rsidR="008E6D51" w:rsidRPr="004B608F">
        <w:rPr>
          <w:rFonts w:ascii="TimesNewRomanPS" w:hAnsi="TimesNewRomanPS"/>
          <w:b/>
          <w:bCs/>
        </w:rPr>
        <w:t xml:space="preserve"> </w:t>
      </w:r>
      <w:r w:rsidR="004B608F" w:rsidRPr="004B608F">
        <w:rPr>
          <w:rFonts w:ascii="TimesNewRomanPS" w:hAnsi="TimesNewRomanPS"/>
          <w:b/>
          <w:bCs/>
        </w:rPr>
        <w:sym w:font="Symbol" w:char="F044"/>
      </w:r>
      <w:r w:rsidR="008E6D51" w:rsidRPr="004B608F">
        <w:rPr>
          <w:rFonts w:ascii="TimesNewRomanPS" w:hAnsi="TimesNewRomanPS"/>
          <w:b/>
          <w:bCs/>
        </w:rPr>
        <w:t>t + 1, T]</w:t>
      </w:r>
      <w:r w:rsidR="008E6D51" w:rsidRPr="008E6D51">
        <w:rPr>
          <w:rFonts w:ascii="TimesNewRomanPS" w:hAnsi="TimesNewRomanPS"/>
        </w:rPr>
        <w:t xml:space="preserve"> (w</w:t>
      </w:r>
      <w:r>
        <w:rPr>
          <w:rFonts w:ascii="TimesNewRomanPS" w:hAnsi="TimesNewRomanPS"/>
        </w:rPr>
        <w:t>ith</w:t>
      </w:r>
      <w:r w:rsidR="008E6D51" w:rsidRPr="008E6D51">
        <w:rPr>
          <w:rFonts w:ascii="TimesNewRomanPS" w:hAnsi="TimesNewRomanPS"/>
        </w:rPr>
        <w:t xml:space="preserve"> predetermined lag size</w:t>
      </w:r>
      <w:r>
        <w:rPr>
          <w:rFonts w:ascii="TimesNewRomanPS" w:hAnsi="TimesNewRomanPS"/>
        </w:rPr>
        <w:t xml:space="preserve"> </w:t>
      </w:r>
      <w:r>
        <w:rPr>
          <w:rFonts w:ascii="TimesNewRomanPS" w:hAnsi="TimesNewRomanPS"/>
        </w:rPr>
        <w:sym w:font="Symbol" w:char="F044"/>
      </w:r>
      <w:r w:rsidRPr="004B608F">
        <w:rPr>
          <w:rFonts w:ascii="TimesNewRomanPS" w:hAnsi="TimesNewRomanPS"/>
          <w:b/>
          <w:bCs/>
        </w:rPr>
        <w:t>t</w:t>
      </w:r>
      <w:r w:rsidR="008E6D51" w:rsidRPr="008E6D51">
        <w:rPr>
          <w:rFonts w:ascii="TimesNewRomanPS" w:hAnsi="TimesNewRomanPS"/>
        </w:rPr>
        <w:t xml:space="preserve">) to forecast the </w:t>
      </w:r>
      <w:r>
        <w:rPr>
          <w:rFonts w:ascii="TimesNewRomanPS" w:hAnsi="TimesNewRomanPS"/>
        </w:rPr>
        <w:t xml:space="preserve">price </w:t>
      </w:r>
      <w:r w:rsidR="008E6D51" w:rsidRPr="008E6D51">
        <w:rPr>
          <w:rFonts w:ascii="TimesNewRomanPS" w:hAnsi="TimesNewRomanPS"/>
        </w:rPr>
        <w:t xml:space="preserve">movement class </w:t>
      </w:r>
      <w:r w:rsidR="008E6D51" w:rsidRPr="004B608F">
        <w:rPr>
          <w:rFonts w:ascii="TimesNewRomanPS" w:hAnsi="TimesNewRomanPS"/>
          <w:b/>
          <w:bCs/>
        </w:rPr>
        <w:t>y</w:t>
      </w:r>
      <w:r>
        <w:rPr>
          <w:rFonts w:ascii="TimesNewRomanPS" w:hAnsi="TimesNewRomanPS"/>
          <w:b/>
          <w:bCs/>
        </w:rPr>
        <w:t xml:space="preserve"> </w:t>
      </w:r>
      <w:r w:rsidR="008E6D51" w:rsidRPr="008E6D51">
        <w:rPr>
          <w:rFonts w:ascii="TimesNewRomanPS" w:hAnsi="TimesNewRomanPS"/>
        </w:rPr>
        <w:t>(</w:t>
      </w:r>
      <w:r w:rsidRPr="008E6D51">
        <w:rPr>
          <w:rFonts w:ascii="TimesNewRomanPS" w:hAnsi="TimesNewRomanPS"/>
        </w:rPr>
        <w:t>1 for Rise</w:t>
      </w:r>
      <w:r>
        <w:rPr>
          <w:rFonts w:ascii="TimesNewRomanPS" w:hAnsi="TimesNewRomanPS"/>
        </w:rPr>
        <w:t xml:space="preserve">, </w:t>
      </w:r>
      <w:r w:rsidR="008E6D51" w:rsidRPr="008E6D51">
        <w:rPr>
          <w:rFonts w:ascii="TimesNewRomanPS" w:hAnsi="TimesNewRomanPS"/>
        </w:rPr>
        <w:t xml:space="preserve">0 for Fall) of </w:t>
      </w:r>
      <w:r>
        <w:rPr>
          <w:rFonts w:ascii="TimesNewRomanPS" w:hAnsi="TimesNewRomanPS"/>
        </w:rPr>
        <w:t>next</w:t>
      </w:r>
      <w:r w:rsidR="008E6D51" w:rsidRPr="008E6D51">
        <w:rPr>
          <w:rFonts w:ascii="TimesNewRomanPS" w:hAnsi="TimesNewRomanPS"/>
        </w:rPr>
        <w:t xml:space="preserve"> k time-</w:t>
      </w:r>
      <w:r w:rsidR="004B608F">
        <w:rPr>
          <w:rFonts w:ascii="TimesNewRomanPS" w:hAnsi="TimesNewRomanPS"/>
        </w:rPr>
        <w:t>periods</w:t>
      </w:r>
      <w:r w:rsidR="008E6D51" w:rsidRPr="008E6D51">
        <w:rPr>
          <w:rFonts w:ascii="TimesNewRomanPS" w:hAnsi="TimesNewRomanPS"/>
        </w:rPr>
        <w:t>.</w:t>
      </w:r>
    </w:p>
    <w:p w14:paraId="702D33D5" w14:textId="019DA31B" w:rsidR="006E0F59" w:rsidRPr="00EA348B" w:rsidRDefault="00EA348B" w:rsidP="001D540A">
      <w:pPr>
        <w:pStyle w:val="NormalWeb"/>
        <w:spacing w:line="360" w:lineRule="auto"/>
        <w:rPr>
          <w:rFonts w:ascii="TimesNewRomanPS" w:hAnsi="TimesNewRomanPS"/>
        </w:rPr>
      </w:pPr>
      <w:r w:rsidRPr="00EA348B">
        <w:rPr>
          <w:rFonts w:ascii="TimesNewRomanPS" w:hAnsi="TimesNewRomanPS"/>
        </w:rPr>
        <w:t>We utilize two stock data sets to test the suggested methods: NASDAQ</w:t>
      </w:r>
      <w:r w:rsidR="005053BE">
        <w:rPr>
          <w:rFonts w:ascii="TimesNewRomanPS" w:hAnsi="TimesNewRomanPS"/>
        </w:rPr>
        <w:t xml:space="preserve"> </w:t>
      </w:r>
      <w:r w:rsidRPr="00EA348B">
        <w:rPr>
          <w:rFonts w:ascii="TimesNewRomanPS" w:hAnsi="TimesNewRomanPS"/>
        </w:rPr>
        <w:t xml:space="preserve">and China A-shares market. Table </w:t>
      </w:r>
      <w:r w:rsidR="00393588">
        <w:rPr>
          <w:rFonts w:ascii="TimesNewRomanPS" w:hAnsi="TimesNewRomanPS"/>
        </w:rPr>
        <w:t>2.</w:t>
      </w:r>
      <w:r w:rsidRPr="00EA348B">
        <w:rPr>
          <w:rFonts w:ascii="TimesNewRomanPS" w:hAnsi="TimesNewRomanPS"/>
        </w:rPr>
        <w:t>1</w:t>
      </w:r>
      <w:r w:rsidR="000B1ACC">
        <w:rPr>
          <w:rFonts w:ascii="TimesNewRomanPS" w:hAnsi="TimesNewRomanPS"/>
        </w:rPr>
        <w:t>2</w:t>
      </w:r>
      <w:r w:rsidR="00393588">
        <w:rPr>
          <w:rFonts w:ascii="TimesNewRomanPS" w:hAnsi="TimesNewRomanPS"/>
        </w:rPr>
        <w:t>.2.1</w:t>
      </w:r>
      <w:r w:rsidRPr="00EA348B">
        <w:rPr>
          <w:rFonts w:ascii="TimesNewRomanPS" w:hAnsi="TimesNewRomanPS"/>
        </w:rPr>
        <w:t xml:space="preserve"> shows the specifics of the two data sets. We will describe the data gathering procedure and present our empirical results from numerical experiments in the subsections that follow. We also do an incremental analysis to determine the efficacy of each suggested Transformer improvement.</w:t>
      </w:r>
    </w:p>
    <w:p w14:paraId="762AA77A" w14:textId="456AFAF7" w:rsidR="006E0F59" w:rsidRDefault="00EA348B" w:rsidP="001D540A">
      <w:pPr>
        <w:pStyle w:val="NormalWeb"/>
        <w:spacing w:line="360" w:lineRule="auto"/>
        <w:rPr>
          <w:rFonts w:ascii="TimesNewRomanPS" w:hAnsi="TimesNewRomanPS"/>
          <w:b/>
          <w:bCs/>
        </w:rPr>
      </w:pPr>
      <w:r>
        <w:rPr>
          <w:rFonts w:ascii="TimesNewRomanPS" w:hAnsi="TimesNewRomanPS"/>
          <w:b/>
          <w:bCs/>
        </w:rPr>
        <w:t xml:space="preserve">                    </w:t>
      </w:r>
      <w:r w:rsidR="000B1ACC">
        <w:rPr>
          <w:rFonts w:ascii="TimesNewRomanPS" w:hAnsi="TimesNewRomanPS"/>
          <w:b/>
          <w:bCs/>
        </w:rPr>
        <w:t xml:space="preserve">      </w:t>
      </w:r>
      <w:r>
        <w:rPr>
          <w:rFonts w:ascii="TimesNewRomanPS" w:hAnsi="TimesNewRomanPS"/>
          <w:b/>
          <w:bCs/>
        </w:rPr>
        <w:t xml:space="preserve">             </w:t>
      </w:r>
      <w:r>
        <w:rPr>
          <w:rFonts w:ascii="TimesNewRomanPS" w:hAnsi="TimesNewRomanPS"/>
          <w:b/>
          <w:bCs/>
          <w:noProof/>
          <w:lang w:val="en-US" w:eastAsia="ja-JP"/>
        </w:rPr>
        <w:drawing>
          <wp:inline distT="0" distB="0" distL="0" distR="0" wp14:anchorId="45ECFD3C" wp14:editId="508C6261">
            <wp:extent cx="2806700" cy="1612900"/>
            <wp:effectExtent l="0" t="0" r="0" b="0"/>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806700" cy="1612900"/>
                    </a:xfrm>
                    <a:prstGeom prst="rect">
                      <a:avLst/>
                    </a:prstGeom>
                  </pic:spPr>
                </pic:pic>
              </a:graphicData>
            </a:graphic>
          </wp:inline>
        </w:drawing>
      </w:r>
    </w:p>
    <w:p w14:paraId="342AAB26" w14:textId="40514001" w:rsidR="000B1ACC" w:rsidRPr="00AE645E" w:rsidRDefault="000B1ACC" w:rsidP="00AE645E">
      <w:pPr>
        <w:pStyle w:val="NormalWeb"/>
        <w:spacing w:line="360" w:lineRule="auto"/>
        <w:jc w:val="center"/>
        <w:rPr>
          <w:rFonts w:ascii="TimesNewRomanPS" w:hAnsi="TimesNewRomanPS"/>
          <w:b/>
          <w:bCs/>
          <w:sz w:val="20"/>
          <w:szCs w:val="20"/>
        </w:rPr>
      </w:pPr>
      <w:r w:rsidRPr="00AE645E">
        <w:rPr>
          <w:rFonts w:ascii="TimesNewRomanPS" w:hAnsi="TimesNewRomanPS"/>
          <w:b/>
          <w:bCs/>
          <w:sz w:val="20"/>
          <w:szCs w:val="20"/>
        </w:rPr>
        <w:t xml:space="preserve">Table </w:t>
      </w:r>
      <w:r w:rsidR="00393588" w:rsidRPr="00AE645E">
        <w:rPr>
          <w:rFonts w:ascii="TimesNewRomanPS" w:hAnsi="TimesNewRomanPS"/>
          <w:b/>
          <w:bCs/>
          <w:sz w:val="20"/>
          <w:szCs w:val="20"/>
        </w:rPr>
        <w:t>2.12.2.1 -</w:t>
      </w:r>
      <w:r w:rsidRPr="00AE645E">
        <w:rPr>
          <w:rFonts w:ascii="TimesNewRomanPS" w:hAnsi="TimesNewRomanPS"/>
          <w:b/>
          <w:bCs/>
          <w:sz w:val="20"/>
          <w:szCs w:val="20"/>
        </w:rPr>
        <w:t xml:space="preserve"> Dataset properties</w:t>
      </w:r>
      <w:r w:rsidR="00AE645E" w:rsidRPr="00AE645E">
        <w:rPr>
          <w:b/>
          <w:bCs/>
          <w:sz w:val="20"/>
          <w:szCs w:val="20"/>
        </w:rPr>
        <w:fldChar w:fldCharType="begin"/>
      </w:r>
      <w:r w:rsidR="00AE645E" w:rsidRPr="00AE645E">
        <w:rPr>
          <w:b/>
          <w:bCs/>
          <w:sz w:val="20"/>
          <w:szCs w:val="20"/>
        </w:rPr>
        <w:instrText xml:space="preserve"> ADDIN ZOTERO_ITEM CSL_CITATION {"citationID":"txvyk4KK","properties":{"formattedCitation":"(Ding et al., 2020)","plainCitation":"(Ding et al., 2020)","noteIndex":0},"citationItems":[{"id":115,"uris":["http://zotero.org/users/local/g8lD94u9/items/R3DQX426"],"uri":["http://zotero.org/users/local/g8lD94u9/items/R3DQX426"],"itemData":{"id":115,"type":"paper-conference","container-title":"IJCAI","title":"Hierarchical Multi-Scale Gaussian Transformer for Stock Movement Prediction","author":[{"family":"Ding","given":"Qianggang"},{"family":"Wu","given":"Sifan"},{"family":"Sun","given":"Hao"},{"family":"Guo","given":"Jiadong"},{"family":"Guo","given":"Jian"}],"issued":{"date-parts":[["2020"]]}}}],"schema":"https://github.com/citation-style-language/schema/raw/master/csl-citation.json"} </w:instrText>
      </w:r>
      <w:r w:rsidR="00AE645E" w:rsidRPr="00AE645E">
        <w:rPr>
          <w:b/>
          <w:bCs/>
          <w:sz w:val="20"/>
          <w:szCs w:val="20"/>
        </w:rPr>
        <w:fldChar w:fldCharType="separate"/>
      </w:r>
      <w:r w:rsidR="00AE645E" w:rsidRPr="00AE645E">
        <w:rPr>
          <w:b/>
          <w:bCs/>
          <w:noProof/>
          <w:sz w:val="20"/>
          <w:szCs w:val="20"/>
        </w:rPr>
        <w:t>(Ding et al., 2020)</w:t>
      </w:r>
      <w:r w:rsidR="00AE645E" w:rsidRPr="00AE645E">
        <w:rPr>
          <w:b/>
          <w:bCs/>
          <w:sz w:val="20"/>
          <w:szCs w:val="20"/>
        </w:rPr>
        <w:fldChar w:fldCharType="end"/>
      </w:r>
    </w:p>
    <w:p w14:paraId="32228D60" w14:textId="544C6AA2" w:rsidR="00EA348B" w:rsidRDefault="00F54A03" w:rsidP="001D540A">
      <w:pPr>
        <w:pStyle w:val="NormalWeb"/>
        <w:spacing w:line="360" w:lineRule="auto"/>
        <w:rPr>
          <w:rFonts w:ascii="TimesNewRomanPS" w:hAnsi="TimesNewRomanPS"/>
        </w:rPr>
      </w:pPr>
      <w:r w:rsidRPr="00F54A03">
        <w:rPr>
          <w:rFonts w:ascii="TimesNewRomanPS" w:hAnsi="TimesNewRomanPS"/>
        </w:rPr>
        <w:lastRenderedPageBreak/>
        <w:t>From July 1st, 2010 to July 1st, 2019, we collected daily quotation data for all 3243 stocks on the NASDAQ stock market, as well as 15-min quot</w:t>
      </w:r>
      <w:r w:rsidR="005053BE">
        <w:rPr>
          <w:rFonts w:ascii="TimesNewRomanPS" w:hAnsi="TimesNewRomanPS"/>
        </w:rPr>
        <w:t>ation</w:t>
      </w:r>
      <w:r w:rsidRPr="00F54A03">
        <w:rPr>
          <w:rFonts w:ascii="TimesNewRomanPS" w:hAnsi="TimesNewRomanPS"/>
        </w:rPr>
        <w:t xml:space="preserve"> data for 500 CSI-500 stocks on the China A-shares market </w:t>
      </w:r>
      <w:r w:rsidR="001C3F27">
        <w:rPr>
          <w:rFonts w:ascii="TimesNewRomanPS" w:hAnsi="TimesNewRomanPS"/>
        </w:rPr>
        <w:t xml:space="preserve">starting </w:t>
      </w:r>
      <w:r w:rsidRPr="00F54A03">
        <w:rPr>
          <w:rFonts w:ascii="TimesNewRomanPS" w:hAnsi="TimesNewRomanPS"/>
        </w:rPr>
        <w:t>from December 1st, 2015 t</w:t>
      </w:r>
      <w:r w:rsidR="001C3F27">
        <w:rPr>
          <w:rFonts w:ascii="TimesNewRomanPS" w:hAnsi="TimesNewRomanPS"/>
        </w:rPr>
        <w:t>ill</w:t>
      </w:r>
      <w:r w:rsidRPr="00F54A03">
        <w:rPr>
          <w:rFonts w:ascii="TimesNewRomanPS" w:hAnsi="TimesNewRomanPS"/>
        </w:rPr>
        <w:t xml:space="preserve"> December 1st, 2019.</w:t>
      </w:r>
      <w:r w:rsidR="0069130C" w:rsidRPr="00F54A03">
        <w:rPr>
          <w:rFonts w:ascii="TimesNewRomanPS" w:hAnsi="TimesNewRomanPS"/>
        </w:rPr>
        <w:t xml:space="preserve"> </w:t>
      </w:r>
      <w:r w:rsidRPr="00F54A03">
        <w:rPr>
          <w:rFonts w:ascii="TimesNewRomanPS" w:hAnsi="TimesNewRomanPS"/>
        </w:rPr>
        <w:t xml:space="preserve">To create candidate examples, we </w:t>
      </w:r>
      <w:r w:rsidR="001C3F27">
        <w:rPr>
          <w:rFonts w:ascii="TimesNewRomanPS" w:hAnsi="TimesNewRomanPS"/>
        </w:rPr>
        <w:t>slide</w:t>
      </w:r>
      <w:r w:rsidRPr="00F54A03">
        <w:rPr>
          <w:rFonts w:ascii="TimesNewRomanPS" w:hAnsi="TimesNewRomanPS"/>
        </w:rPr>
        <w:t xml:space="preserve"> a lag window with size </w:t>
      </w:r>
      <w:r w:rsidR="001C3F27">
        <w:rPr>
          <w:rFonts w:ascii="TimesNewRomanPS" w:hAnsi="TimesNewRomanPS"/>
        </w:rPr>
        <w:t xml:space="preserve">of </w:t>
      </w:r>
      <w:r w:rsidRPr="00F54A03">
        <w:rPr>
          <w:rFonts w:ascii="TimesNewRomanPS" w:hAnsi="TimesNewRomanPS"/>
        </w:rPr>
        <w:t xml:space="preserve">N time </w:t>
      </w:r>
      <w:r w:rsidR="001C3F27">
        <w:rPr>
          <w:rFonts w:ascii="TimesNewRomanPS" w:hAnsi="TimesNewRomanPS"/>
        </w:rPr>
        <w:t>period</w:t>
      </w:r>
      <w:r w:rsidRPr="00F54A03">
        <w:rPr>
          <w:rFonts w:ascii="TimesNewRomanPS" w:hAnsi="TimesNewRomanPS"/>
        </w:rPr>
        <w:t>s a</w:t>
      </w:r>
      <w:r w:rsidR="001C3F27">
        <w:rPr>
          <w:rFonts w:ascii="TimesNewRomanPS" w:hAnsi="TimesNewRomanPS"/>
        </w:rPr>
        <w:t>cross</w:t>
      </w:r>
      <w:r w:rsidRPr="00F54A03">
        <w:rPr>
          <w:rFonts w:ascii="TimesNewRomanPS" w:hAnsi="TimesNewRomanPS"/>
        </w:rPr>
        <w:t xml:space="preserve"> this time series</w:t>
      </w:r>
      <w:r w:rsidR="001C3F27">
        <w:rPr>
          <w:rFonts w:ascii="TimesNewRomanPS" w:hAnsi="TimesNewRomanPS"/>
        </w:rPr>
        <w:t xml:space="preserve"> data</w:t>
      </w:r>
      <w:r w:rsidRPr="00F54A03">
        <w:rPr>
          <w:rFonts w:ascii="TimesNewRomanPS" w:hAnsi="TimesNewRomanPS"/>
        </w:rPr>
        <w:t xml:space="preserve">. For the NASDAQ data, we create five datasets with </w:t>
      </w:r>
      <w:r w:rsidR="001C3F27">
        <w:rPr>
          <w:rFonts w:ascii="TimesNewRomanPS" w:hAnsi="TimesNewRomanPS"/>
        </w:rPr>
        <w:t xml:space="preserve">different lag </w:t>
      </w:r>
      <w:r w:rsidRPr="00F54A03">
        <w:rPr>
          <w:rFonts w:ascii="TimesNewRomanPS" w:hAnsi="TimesNewRomanPS"/>
        </w:rPr>
        <w:t>window widths N = 5, 10, 20, and 40 (representing five, ten, twenty, and forty days), and the lag strides are all set to one.</w:t>
      </w:r>
      <w:r>
        <w:rPr>
          <w:rFonts w:ascii="TimesNewRomanPS" w:hAnsi="TimesNewRomanPS"/>
        </w:rPr>
        <w:t xml:space="preserve"> </w:t>
      </w:r>
      <w:r w:rsidRPr="00F54A03">
        <w:rPr>
          <w:rFonts w:ascii="TimesNewRomanPS" w:hAnsi="TimesNewRomanPS"/>
        </w:rPr>
        <w:t xml:space="preserve">We also create 5 datasets for China A-shares data with window sizes N = 5 </w:t>
      </w:r>
      <w:r w:rsidR="001C3F27">
        <w:rPr>
          <w:rFonts w:ascii="TimesNewRomanPS" w:hAnsi="TimesNewRomanPS"/>
        </w:rPr>
        <w:t xml:space="preserve">* </w:t>
      </w:r>
      <w:r w:rsidRPr="00F54A03">
        <w:rPr>
          <w:rFonts w:ascii="TimesNewRomanPS" w:hAnsi="TimesNewRomanPS"/>
        </w:rPr>
        <w:t>16,10</w:t>
      </w:r>
      <w:r w:rsidR="001C3F27">
        <w:rPr>
          <w:rFonts w:ascii="TimesNewRomanPS" w:hAnsi="TimesNewRomanPS"/>
        </w:rPr>
        <w:t xml:space="preserve"> *</w:t>
      </w:r>
      <w:r w:rsidRPr="00F54A03">
        <w:rPr>
          <w:rFonts w:ascii="TimesNewRomanPS" w:hAnsi="TimesNewRomanPS"/>
        </w:rPr>
        <w:t xml:space="preserve"> 16,</w:t>
      </w:r>
      <w:r w:rsidR="001C3F27">
        <w:rPr>
          <w:rFonts w:ascii="TimesNewRomanPS" w:hAnsi="TimesNewRomanPS"/>
        </w:rPr>
        <w:t xml:space="preserve"> 16 * </w:t>
      </w:r>
      <w:r w:rsidRPr="00F54A03">
        <w:rPr>
          <w:rFonts w:ascii="TimesNewRomanPS" w:hAnsi="TimesNewRomanPS"/>
        </w:rPr>
        <w:t>20, 40</w:t>
      </w:r>
      <w:r w:rsidR="001C3F27">
        <w:rPr>
          <w:rFonts w:ascii="TimesNewRomanPS" w:hAnsi="TimesNewRomanPS"/>
        </w:rPr>
        <w:t xml:space="preserve"> *</w:t>
      </w:r>
      <w:r w:rsidRPr="00F54A03">
        <w:rPr>
          <w:rFonts w:ascii="TimesNewRomanPS" w:hAnsi="TimesNewRomanPS"/>
        </w:rPr>
        <w:t xml:space="preserve"> 16 (denoting </w:t>
      </w:r>
      <w:r w:rsidR="001C3F27" w:rsidRPr="00F54A03">
        <w:rPr>
          <w:rFonts w:ascii="TimesNewRomanPS" w:hAnsi="TimesNewRomanPS"/>
        </w:rPr>
        <w:t xml:space="preserve">five, ten, twenty, and forty </w:t>
      </w:r>
      <w:r w:rsidR="001C3F27">
        <w:rPr>
          <w:rFonts w:ascii="TimesNewRomanPS" w:hAnsi="TimesNewRomanPS"/>
        </w:rPr>
        <w:t xml:space="preserve">days </w:t>
      </w:r>
      <w:r w:rsidRPr="00F54A03">
        <w:rPr>
          <w:rFonts w:ascii="TimesNewRomanPS" w:hAnsi="TimesNewRomanPS"/>
        </w:rPr>
        <w:t xml:space="preserve">because one trading day in China A-shares market contains 16 15-minute), and the lag strides </w:t>
      </w:r>
      <w:r w:rsidR="007E34A7">
        <w:rPr>
          <w:rFonts w:ascii="TimesNewRomanPS" w:hAnsi="TimesNewRomanPS"/>
        </w:rPr>
        <w:t>for all of them set as</w:t>
      </w:r>
      <w:r w:rsidRPr="00F54A03">
        <w:rPr>
          <w:rFonts w:ascii="TimesNewRomanPS" w:hAnsi="TimesNewRomanPS"/>
        </w:rPr>
        <w:t xml:space="preserve"> 16 (denoting 5-, 10-, 20-, 40-day because one trading day in China A-shares market contains 16 15-minute), and the </w:t>
      </w:r>
      <w:r w:rsidR="007E34A7">
        <w:rPr>
          <w:rFonts w:ascii="TimesNewRomanPS" w:hAnsi="TimesNewRomanPS"/>
        </w:rPr>
        <w:t xml:space="preserve">log </w:t>
      </w:r>
      <w:r w:rsidR="007E34A7" w:rsidRPr="00F54A03">
        <w:rPr>
          <w:rFonts w:ascii="TimesNewRomanPS" w:hAnsi="TimesNewRomanPS"/>
        </w:rPr>
        <w:t xml:space="preserve">strides </w:t>
      </w:r>
      <w:r w:rsidR="007E34A7">
        <w:rPr>
          <w:rFonts w:ascii="TimesNewRomanPS" w:hAnsi="TimesNewRomanPS"/>
        </w:rPr>
        <w:t>for all of them set as</w:t>
      </w:r>
      <w:r w:rsidR="007E34A7" w:rsidRPr="00F54A03">
        <w:rPr>
          <w:rFonts w:ascii="TimesNewRomanPS" w:hAnsi="TimesNewRomanPS"/>
        </w:rPr>
        <w:t xml:space="preserve"> 16 </w:t>
      </w:r>
      <w:r w:rsidRPr="00F54A03">
        <w:rPr>
          <w:rFonts w:ascii="TimesNewRomanPS" w:hAnsi="TimesNewRomanPS"/>
        </w:rPr>
        <w:t>(i.e. 1 day).</w:t>
      </w:r>
      <w:r>
        <w:rPr>
          <w:rFonts w:ascii="TimesNewRomanPS" w:hAnsi="TimesNewRomanPS"/>
        </w:rPr>
        <w:t xml:space="preserve"> </w:t>
      </w:r>
      <w:r w:rsidRPr="00F54A03">
        <w:rPr>
          <w:rFonts w:ascii="TimesNewRomanPS" w:hAnsi="TimesNewRomanPS"/>
        </w:rPr>
        <w:t>Open, high, low, near, and volume are the characteristics utilized in all datasets, and they are all modified and standardized.</w:t>
      </w:r>
      <w:r>
        <w:rPr>
          <w:rFonts w:ascii="TimesNewRomanPS" w:hAnsi="TimesNewRomanPS"/>
        </w:rPr>
        <w:t xml:space="preserve"> </w:t>
      </w:r>
      <w:r w:rsidR="007E34A7">
        <w:rPr>
          <w:rFonts w:ascii="TimesNewRomanPS" w:hAnsi="TimesNewRomanPS"/>
        </w:rPr>
        <w:t>W</w:t>
      </w:r>
      <w:r w:rsidRPr="00F54A03">
        <w:rPr>
          <w:rFonts w:ascii="TimesNewRomanPS" w:hAnsi="TimesNewRomanPS"/>
        </w:rPr>
        <w:t xml:space="preserve">e use the approach </w:t>
      </w:r>
      <w:r w:rsidRPr="008E6D51">
        <w:rPr>
          <w:rFonts w:ascii="TimesNewRomanPS" w:hAnsi="TimesNewRomanPS"/>
          <w:b/>
          <w:bCs/>
        </w:rPr>
        <w:t>y = I(p</w:t>
      </w:r>
      <w:r w:rsidRPr="008E6D51">
        <w:rPr>
          <w:rFonts w:ascii="TimesNewRomanPS" w:hAnsi="TimesNewRomanPS"/>
          <w:b/>
          <w:bCs/>
          <w:vertAlign w:val="subscript"/>
        </w:rPr>
        <w:t>T +k</w:t>
      </w:r>
      <w:r w:rsidRPr="008E6D51">
        <w:rPr>
          <w:rFonts w:ascii="TimesNewRomanPS" w:hAnsi="TimesNewRomanPS"/>
          <w:b/>
          <w:bCs/>
        </w:rPr>
        <w:t xml:space="preserve"> &gt; p</w:t>
      </w:r>
      <w:r w:rsidRPr="008E6D51">
        <w:rPr>
          <w:rFonts w:ascii="TimesNewRomanPS" w:hAnsi="TimesNewRomanPS"/>
          <w:b/>
          <w:bCs/>
          <w:vertAlign w:val="subscript"/>
        </w:rPr>
        <w:t>T</w:t>
      </w:r>
      <w:r w:rsidRPr="008E6D51">
        <w:rPr>
          <w:rFonts w:ascii="TimesNewRomanPS" w:hAnsi="TimesNewRomanPS"/>
          <w:b/>
          <w:bCs/>
        </w:rPr>
        <w:t xml:space="preserve"> )</w:t>
      </w:r>
      <w:r w:rsidRPr="00F54A03">
        <w:rPr>
          <w:rFonts w:ascii="TimesNewRomanPS" w:hAnsi="TimesNewRomanPS"/>
        </w:rPr>
        <w:t xml:space="preserve">, where </w:t>
      </w:r>
      <w:r w:rsidR="007E34A7">
        <w:rPr>
          <w:rFonts w:ascii="TimesNewRomanPS" w:hAnsi="TimesNewRomanPS"/>
        </w:rPr>
        <w:t xml:space="preserve">we set </w:t>
      </w:r>
      <w:r w:rsidRPr="00F54A03">
        <w:rPr>
          <w:rFonts w:ascii="TimesNewRomanPS" w:hAnsi="TimesNewRomanPS"/>
        </w:rPr>
        <w:t xml:space="preserve">k </w:t>
      </w:r>
      <w:r w:rsidR="007E34A7">
        <w:rPr>
          <w:rFonts w:ascii="TimesNewRomanPS" w:hAnsi="TimesNewRomanPS"/>
        </w:rPr>
        <w:t>between</w:t>
      </w:r>
      <w:r w:rsidRPr="00F54A03">
        <w:rPr>
          <w:rFonts w:ascii="TimesNewRomanPS" w:hAnsi="TimesNewRomanPS"/>
        </w:rPr>
        <w:t xml:space="preserve"> 1 and 16 (both represent 1 day)</w:t>
      </w:r>
      <w:r>
        <w:rPr>
          <w:rFonts w:ascii="TimesNewRomanPS" w:hAnsi="TimesNewRomanPS"/>
        </w:rPr>
        <w:t xml:space="preserve">. </w:t>
      </w:r>
      <w:r w:rsidRPr="00F54A03">
        <w:rPr>
          <w:rFonts w:ascii="TimesNewRomanPS" w:hAnsi="TimesNewRomanPS"/>
        </w:rPr>
        <w:t xml:space="preserve">Furthermore, we applied two threshold parameters to the labels </w:t>
      </w:r>
      <w:r w:rsidR="007E34A7">
        <w:rPr>
          <w:rFonts w:ascii="TimesNewRomanPS" w:hAnsi="TimesNewRomanPS"/>
        </w:rPr>
        <w:t>in both</w:t>
      </w:r>
      <w:r w:rsidRPr="00F54A03">
        <w:rPr>
          <w:rFonts w:ascii="TimesNewRomanPS" w:hAnsi="TimesNewRomanPS"/>
        </w:rPr>
        <w:t xml:space="preserve"> dataset</w:t>
      </w:r>
      <w:r w:rsidR="007E34A7">
        <w:rPr>
          <w:rFonts w:ascii="TimesNewRomanPS" w:hAnsi="TimesNewRomanPS"/>
        </w:rPr>
        <w:t>s</w:t>
      </w:r>
      <w:r w:rsidRPr="00F54A03">
        <w:rPr>
          <w:rFonts w:ascii="TimesNewRomanPS" w:hAnsi="TimesNewRomanPS"/>
        </w:rPr>
        <w:t xml:space="preserve">, </w:t>
      </w:r>
      <w:r w:rsidRPr="00D73A1C">
        <w:rPr>
          <w:rFonts w:ascii="TimesNewRomanPS" w:hAnsi="TimesNewRomanPS"/>
          <w:b/>
          <w:bCs/>
        </w:rPr>
        <w:sym w:font="Symbol" w:char="F062"/>
      </w:r>
      <w:r w:rsidRPr="00D73A1C">
        <w:rPr>
          <w:rFonts w:ascii="TimesNewRomanPS" w:hAnsi="TimesNewRomanPS"/>
          <w:b/>
          <w:bCs/>
          <w:vertAlign w:val="subscript"/>
        </w:rPr>
        <w:t>rise</w:t>
      </w:r>
      <w:r w:rsidRPr="00F54A03">
        <w:rPr>
          <w:rFonts w:ascii="TimesNewRomanPS" w:hAnsi="TimesNewRomanPS"/>
        </w:rPr>
        <w:t xml:space="preserve"> and </w:t>
      </w:r>
      <w:r w:rsidRPr="00D73A1C">
        <w:rPr>
          <w:rFonts w:ascii="TimesNewRomanPS" w:hAnsi="TimesNewRomanPS"/>
          <w:b/>
          <w:bCs/>
        </w:rPr>
        <w:sym w:font="Symbol" w:char="F062"/>
      </w:r>
      <w:r w:rsidRPr="00D73A1C">
        <w:rPr>
          <w:rFonts w:ascii="TimesNewRomanPS" w:hAnsi="TimesNewRomanPS"/>
          <w:b/>
          <w:bCs/>
          <w:vertAlign w:val="subscript"/>
        </w:rPr>
        <w:t>fall</w:t>
      </w:r>
      <w:r w:rsidRPr="00F54A03">
        <w:rPr>
          <w:rFonts w:ascii="TimesNewRomanPS" w:hAnsi="TimesNewRomanPS"/>
        </w:rPr>
        <w:t xml:space="preserve">, to ensure that </w:t>
      </w:r>
      <w:r w:rsidR="007E34A7">
        <w:rPr>
          <w:rFonts w:ascii="TimesNewRomanPS" w:hAnsi="TimesNewRomanPS"/>
        </w:rPr>
        <w:t>there is no class imbalance</w:t>
      </w:r>
      <w:r w:rsidRPr="00F54A03">
        <w:rPr>
          <w:rFonts w:ascii="TimesNewRomanPS" w:hAnsi="TimesNewRomanPS"/>
        </w:rPr>
        <w:t xml:space="preserve"> in each dataset:</w:t>
      </w:r>
    </w:p>
    <w:p w14:paraId="50B4F2E5" w14:textId="209016A8" w:rsidR="00F54A03" w:rsidRDefault="00D73A1C" w:rsidP="001D540A">
      <w:pPr>
        <w:pStyle w:val="NormalWeb"/>
        <w:spacing w:line="360" w:lineRule="auto"/>
        <w:rPr>
          <w:rFonts w:ascii="TimesNewRomanPS" w:hAnsi="TimesNewRomanPS"/>
        </w:rPr>
      </w:pPr>
      <w:r>
        <w:rPr>
          <w:rFonts w:ascii="TimesNewRomanPS" w:hAnsi="TimesNewRomanPS"/>
        </w:rPr>
        <w:t xml:space="preserve">                                    </w:t>
      </w:r>
      <w:r>
        <w:rPr>
          <w:rFonts w:ascii="TimesNewRomanPS" w:hAnsi="TimesNewRomanPS"/>
          <w:noProof/>
          <w:lang w:val="en-US" w:eastAsia="ja-JP"/>
        </w:rPr>
        <w:drawing>
          <wp:inline distT="0" distB="0" distL="0" distR="0" wp14:anchorId="2284194C" wp14:editId="4EA34B70">
            <wp:extent cx="2159000" cy="685800"/>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159000" cy="685800"/>
                    </a:xfrm>
                    <a:prstGeom prst="rect">
                      <a:avLst/>
                    </a:prstGeom>
                  </pic:spPr>
                </pic:pic>
              </a:graphicData>
            </a:graphic>
          </wp:inline>
        </w:drawing>
      </w:r>
    </w:p>
    <w:p w14:paraId="52C1EE8A" w14:textId="12A3BE44" w:rsidR="00D73A1C" w:rsidRDefault="00D73A1C" w:rsidP="001D540A">
      <w:pPr>
        <w:pStyle w:val="NormalWeb"/>
        <w:spacing w:line="360" w:lineRule="auto"/>
        <w:rPr>
          <w:rFonts w:ascii="TimesNewRomanPS" w:hAnsi="TimesNewRomanPS"/>
        </w:rPr>
      </w:pPr>
      <w:r w:rsidRPr="00D73A1C">
        <w:rPr>
          <w:rFonts w:ascii="TimesNewRomanPS" w:hAnsi="TimesNewRomanPS"/>
        </w:rPr>
        <w:t xml:space="preserve">To eliminate data leaking, we separate training, validation, and test sets in a tight sequential manner. </w:t>
      </w:r>
    </w:p>
    <w:p w14:paraId="7D5770B2" w14:textId="18A3EC52" w:rsidR="00F54A03" w:rsidRDefault="00D73A1C" w:rsidP="001D540A">
      <w:pPr>
        <w:pStyle w:val="NormalWeb"/>
        <w:spacing w:line="360" w:lineRule="auto"/>
        <w:rPr>
          <w:rFonts w:ascii="TimesNewRomanPS" w:hAnsi="TimesNewRomanPS"/>
        </w:rPr>
      </w:pPr>
      <w:r>
        <w:rPr>
          <w:rFonts w:ascii="TimesNewRomanPS" w:hAnsi="TimesNewRomanPS"/>
        </w:rPr>
        <w:t xml:space="preserve">                 </w:t>
      </w:r>
      <w:r w:rsidR="000B1ACC">
        <w:rPr>
          <w:rFonts w:ascii="TimesNewRomanPS" w:hAnsi="TimesNewRomanPS"/>
        </w:rPr>
        <w:t xml:space="preserve">     </w:t>
      </w:r>
      <w:r>
        <w:rPr>
          <w:rFonts w:ascii="TimesNewRomanPS" w:hAnsi="TimesNewRomanPS"/>
        </w:rPr>
        <w:t xml:space="preserve">          </w:t>
      </w:r>
      <w:r>
        <w:rPr>
          <w:rFonts w:ascii="TimesNewRomanPS" w:hAnsi="TimesNewRomanPS"/>
          <w:noProof/>
          <w:lang w:val="en-US" w:eastAsia="ja-JP"/>
        </w:rPr>
        <w:drawing>
          <wp:inline distT="0" distB="0" distL="0" distR="0" wp14:anchorId="0E192840" wp14:editId="3F7A24BD">
            <wp:extent cx="3175000" cy="2438400"/>
            <wp:effectExtent l="0" t="0" r="0" b="0"/>
            <wp:docPr id="42" name="Picture 42"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receip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175000" cy="2438400"/>
                    </a:xfrm>
                    <a:prstGeom prst="rect">
                      <a:avLst/>
                    </a:prstGeom>
                  </pic:spPr>
                </pic:pic>
              </a:graphicData>
            </a:graphic>
          </wp:inline>
        </w:drawing>
      </w:r>
    </w:p>
    <w:p w14:paraId="63ADCE2B" w14:textId="0C5069F6" w:rsidR="000B1ACC" w:rsidRPr="00AE645E" w:rsidRDefault="00393588" w:rsidP="00AE645E">
      <w:pPr>
        <w:pStyle w:val="NormalWeb"/>
        <w:spacing w:line="360" w:lineRule="auto"/>
        <w:jc w:val="center"/>
        <w:rPr>
          <w:b/>
          <w:bCs/>
          <w:sz w:val="20"/>
          <w:szCs w:val="20"/>
        </w:rPr>
      </w:pPr>
      <w:r w:rsidRPr="00AE645E">
        <w:rPr>
          <w:b/>
          <w:bCs/>
          <w:sz w:val="20"/>
          <w:szCs w:val="20"/>
        </w:rPr>
        <w:t>Table 2.12.2.2 -</w:t>
      </w:r>
      <w:r w:rsidR="000B1ACC" w:rsidRPr="00AE645E">
        <w:rPr>
          <w:b/>
          <w:bCs/>
          <w:sz w:val="20"/>
          <w:szCs w:val="20"/>
        </w:rPr>
        <w:t xml:space="preserve"> Model Comparison against suggested Transformers</w:t>
      </w:r>
      <w:r w:rsidR="00AE645E" w:rsidRPr="00AE645E">
        <w:rPr>
          <w:b/>
          <w:bCs/>
          <w:sz w:val="20"/>
          <w:szCs w:val="20"/>
        </w:rPr>
        <w:fldChar w:fldCharType="begin"/>
      </w:r>
      <w:r w:rsidR="00AE645E" w:rsidRPr="00AE645E">
        <w:rPr>
          <w:b/>
          <w:bCs/>
          <w:sz w:val="20"/>
          <w:szCs w:val="20"/>
        </w:rPr>
        <w:instrText xml:space="preserve"> ADDIN ZOTERO_ITEM CSL_CITATION {"citationID":"txvyk4KK","properties":{"formattedCitation":"(Ding et al., 2020)","plainCitation":"(Ding et al., 2020)","noteIndex":0},"citationItems":[{"id":115,"uris":["http://zotero.org/users/local/g8lD94u9/items/R3DQX426"],"uri":["http://zotero.org/users/local/g8lD94u9/items/R3DQX426"],"itemData":{"id":115,"type":"paper-conference","container-title":"IJCAI","title":"Hierarchical Multi-Scale Gaussian Transformer for Stock Movement Prediction","author":[{"family":"Ding","given":"Qianggang"},{"family":"Wu","given":"Sifan"},{"family":"Sun","given":"Hao"},{"family":"Guo","given":"Jiadong"},{"family":"Guo","given":"Jian"}],"issued":{"date-parts":[["2020"]]}}}],"schema":"https://github.com/citation-style-language/schema/raw/master/csl-citation.json"} </w:instrText>
      </w:r>
      <w:r w:rsidR="00AE645E" w:rsidRPr="00AE645E">
        <w:rPr>
          <w:b/>
          <w:bCs/>
          <w:sz w:val="20"/>
          <w:szCs w:val="20"/>
        </w:rPr>
        <w:fldChar w:fldCharType="separate"/>
      </w:r>
      <w:r w:rsidR="00AE645E" w:rsidRPr="00AE645E">
        <w:rPr>
          <w:b/>
          <w:bCs/>
          <w:noProof/>
          <w:sz w:val="20"/>
          <w:szCs w:val="20"/>
        </w:rPr>
        <w:t>(Ding et al., 2020)</w:t>
      </w:r>
      <w:r w:rsidR="00AE645E" w:rsidRPr="00AE645E">
        <w:rPr>
          <w:b/>
          <w:bCs/>
          <w:sz w:val="20"/>
          <w:szCs w:val="20"/>
        </w:rPr>
        <w:fldChar w:fldCharType="end"/>
      </w:r>
    </w:p>
    <w:p w14:paraId="23E2726D" w14:textId="08F759AB" w:rsidR="00D73A1C" w:rsidRDefault="00D73A1C" w:rsidP="001D540A">
      <w:pPr>
        <w:pStyle w:val="NormalWeb"/>
        <w:spacing w:line="360" w:lineRule="auto"/>
        <w:rPr>
          <w:rFonts w:ascii="TimesNewRomanPS" w:hAnsi="TimesNewRomanPS"/>
        </w:rPr>
      </w:pPr>
      <w:r w:rsidRPr="00D73A1C">
        <w:rPr>
          <w:rFonts w:ascii="TimesNewRomanPS" w:hAnsi="TimesNewRomanPS"/>
        </w:rPr>
        <w:lastRenderedPageBreak/>
        <w:t>We use two measures to assess prediction performance: accuracy and MCC</w:t>
      </w:r>
    </w:p>
    <w:p w14:paraId="64C3F364" w14:textId="0A3934BE" w:rsidR="00F54A03" w:rsidRDefault="00D73A1C" w:rsidP="001D540A">
      <w:pPr>
        <w:pStyle w:val="NormalWeb"/>
        <w:spacing w:line="360" w:lineRule="auto"/>
        <w:rPr>
          <w:rFonts w:ascii="TimesNewRomanPS" w:hAnsi="TimesNewRomanPS"/>
        </w:rPr>
      </w:pPr>
      <w:r>
        <w:rPr>
          <w:rFonts w:ascii="TimesNewRomanPS" w:hAnsi="TimesNewRomanPS"/>
        </w:rPr>
        <w:t xml:space="preserve">                                </w:t>
      </w:r>
      <w:r>
        <w:rPr>
          <w:rFonts w:ascii="TimesNewRomanPS" w:hAnsi="TimesNewRomanPS"/>
          <w:noProof/>
          <w:lang w:val="en-US" w:eastAsia="ja-JP"/>
        </w:rPr>
        <w:drawing>
          <wp:inline distT="0" distB="0" distL="0" distR="0" wp14:anchorId="19B3E792" wp14:editId="74C3B679">
            <wp:extent cx="2743200" cy="431800"/>
            <wp:effectExtent l="0" t="0" r="0" b="0"/>
            <wp:docPr id="43" name="Picture 4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2743200" cy="431800"/>
                    </a:xfrm>
                    <a:prstGeom prst="rect">
                      <a:avLst/>
                    </a:prstGeom>
                  </pic:spPr>
                </pic:pic>
              </a:graphicData>
            </a:graphic>
          </wp:inline>
        </w:drawing>
      </w:r>
    </w:p>
    <w:p w14:paraId="2F483D59" w14:textId="6BC8E1CA" w:rsidR="00F54A03" w:rsidRDefault="00D73A1C" w:rsidP="001D540A">
      <w:pPr>
        <w:pStyle w:val="NormalWeb"/>
        <w:spacing w:line="360" w:lineRule="auto"/>
        <w:rPr>
          <w:rFonts w:ascii="TimesNewRomanPS" w:hAnsi="TimesNewRomanPS"/>
        </w:rPr>
      </w:pPr>
      <w:r>
        <w:rPr>
          <w:rFonts w:ascii="TimesNewRomanPS" w:hAnsi="TimesNewRomanPS"/>
        </w:rPr>
        <w:t xml:space="preserve">B-TF : </w:t>
      </w:r>
      <w:r w:rsidRPr="00D73A1C">
        <w:rPr>
          <w:rFonts w:ascii="TimesNewRomanPS" w:hAnsi="TimesNewRomanPS"/>
        </w:rPr>
        <w:t xml:space="preserve">B-TF is an encoder-only Transformer variation with L blocks of multi-head self-attention layers </w:t>
      </w:r>
      <w:r w:rsidR="007E34A7">
        <w:rPr>
          <w:rFonts w:ascii="TimesNewRomanPS" w:hAnsi="TimesNewRomanPS"/>
        </w:rPr>
        <w:t>along with</w:t>
      </w:r>
      <w:r w:rsidRPr="00D73A1C">
        <w:rPr>
          <w:rFonts w:ascii="TimesNewRomanPS" w:hAnsi="TimesNewRomanPS"/>
        </w:rPr>
        <w:t xml:space="preserve"> position-wise feed forward layers.</w:t>
      </w:r>
    </w:p>
    <w:p w14:paraId="6FB4F7AF" w14:textId="77777777" w:rsidR="00D73A1C" w:rsidRDefault="00D73A1C" w:rsidP="001D540A">
      <w:pPr>
        <w:pStyle w:val="NormalWeb"/>
        <w:spacing w:line="360" w:lineRule="auto"/>
        <w:rPr>
          <w:rFonts w:ascii="TimesNewRomanPS" w:hAnsi="TimesNewRomanPS"/>
        </w:rPr>
      </w:pPr>
      <w:r>
        <w:rPr>
          <w:rFonts w:ascii="TimesNewRomanPS" w:hAnsi="TimesNewRomanPS"/>
        </w:rPr>
        <w:t xml:space="preserve">MG-TF : </w:t>
      </w:r>
      <w:r w:rsidRPr="00D73A1C">
        <w:rPr>
          <w:rFonts w:ascii="TimesNewRomanPS" w:hAnsi="TimesNewRomanPS"/>
        </w:rPr>
        <w:t>Multi-Gaussian Prior and Orthogonal Regularization improvements to the B-TF model</w:t>
      </w:r>
    </w:p>
    <w:p w14:paraId="471FE265" w14:textId="64B4307C" w:rsidR="00D73A1C" w:rsidRDefault="00D73A1C" w:rsidP="001D540A">
      <w:pPr>
        <w:pStyle w:val="NormalWeb"/>
        <w:spacing w:line="360" w:lineRule="auto"/>
        <w:rPr>
          <w:rFonts w:ascii="TimesNewRomanPS" w:hAnsi="TimesNewRomanPS"/>
        </w:rPr>
      </w:pPr>
      <w:r>
        <w:rPr>
          <w:rFonts w:ascii="TimesNewRomanPS" w:hAnsi="TimesNewRomanPS"/>
        </w:rPr>
        <w:t xml:space="preserve">HMG-TF : </w:t>
      </w:r>
      <w:r w:rsidRPr="00D73A1C">
        <w:rPr>
          <w:rFonts w:ascii="TimesNewRomanPS" w:hAnsi="TimesNewRomanPS"/>
        </w:rPr>
        <w:t>Trading Gap Splitter has been added to the MG-TF model.</w:t>
      </w:r>
    </w:p>
    <w:p w14:paraId="4E6F1F0B" w14:textId="5B1B5E30" w:rsidR="00F54A03" w:rsidRDefault="00D73A1C" w:rsidP="001D540A">
      <w:pPr>
        <w:pStyle w:val="NormalWeb"/>
        <w:spacing w:line="360" w:lineRule="auto"/>
        <w:rPr>
          <w:rFonts w:ascii="TimesNewRomanPS" w:hAnsi="TimesNewRomanPS"/>
        </w:rPr>
      </w:pPr>
      <w:r w:rsidRPr="00D73A1C">
        <w:rPr>
          <w:rFonts w:ascii="TimesNewRomanPS" w:hAnsi="TimesNewRomanPS"/>
        </w:rPr>
        <w:t xml:space="preserve">The Adam optimizer is used to implement the solution, with a learning rate of 1e </w:t>
      </w:r>
      <w:r>
        <w:rPr>
          <w:rFonts w:ascii="TimesNewRomanPS" w:hAnsi="TimesNewRomanPS"/>
        </w:rPr>
        <w:t xml:space="preserve">- </w:t>
      </w:r>
      <w:r w:rsidRPr="00D73A1C">
        <w:rPr>
          <w:rFonts w:ascii="TimesNewRomanPS" w:hAnsi="TimesNewRomanPS"/>
        </w:rPr>
        <w:t xml:space="preserve">4 as a starting point. The mini-batch size is set </w:t>
      </w:r>
      <w:r w:rsidR="007E34A7">
        <w:rPr>
          <w:rFonts w:ascii="TimesNewRomanPS" w:hAnsi="TimesNewRomanPS"/>
        </w:rPr>
        <w:t>as</w:t>
      </w:r>
      <w:r w:rsidRPr="00D73A1C">
        <w:rPr>
          <w:rFonts w:ascii="TimesNewRomanPS" w:hAnsi="TimesNewRomanPS"/>
        </w:rPr>
        <w:t xml:space="preserve"> 256</w:t>
      </w:r>
      <w:r w:rsidR="007E34A7">
        <w:rPr>
          <w:rFonts w:ascii="TimesNewRomanPS" w:hAnsi="TimesNewRomanPS"/>
        </w:rPr>
        <w:t xml:space="preserve"> and</w:t>
      </w:r>
      <w:r w:rsidRPr="00D73A1C">
        <w:rPr>
          <w:rFonts w:ascii="TimesNewRomanPS" w:hAnsi="TimesNewRomanPS"/>
        </w:rPr>
        <w:t xml:space="preserve"> the trade-off </w:t>
      </w:r>
      <w:r w:rsidR="007E34A7">
        <w:rPr>
          <w:rFonts w:ascii="TimesNewRomanPS" w:hAnsi="TimesNewRomanPS"/>
        </w:rPr>
        <w:t xml:space="preserve"> </w:t>
      </w:r>
      <w:r w:rsidR="007E34A7" w:rsidRPr="00D73A1C">
        <w:rPr>
          <w:rFonts w:ascii="TimesNewRomanPS" w:hAnsi="TimesNewRomanPS"/>
        </w:rPr>
        <w:t xml:space="preserve">hyper-parameter </w:t>
      </w:r>
      <w:r w:rsidR="007E34A7">
        <w:rPr>
          <w:rFonts w:ascii="TimesNewRomanPS" w:hAnsi="TimesNewRomanPS"/>
        </w:rPr>
        <w:t xml:space="preserve"> </w:t>
      </w:r>
      <w:r w:rsidRPr="00D73A1C">
        <w:rPr>
          <w:rFonts w:ascii="TimesNewRomanPS" w:hAnsi="TimesNewRomanPS"/>
        </w:rPr>
        <w:t>is set at 0.05. Each of the three multi-head self-attention blocks in the TF-based models has four heads. We train the model from start to finish using only raw quotation data and no data augmentation. We exclusively use MG-TF on our NASDAQ dataset since Trading Gap Splitter is less suitable for low-frequency data like daily quotation data.</w:t>
      </w:r>
    </w:p>
    <w:p w14:paraId="66381468" w14:textId="2032921E" w:rsidR="00D73A1C" w:rsidRDefault="00D73A1C" w:rsidP="001D540A">
      <w:pPr>
        <w:spacing w:line="360" w:lineRule="auto"/>
        <w:rPr>
          <w:b/>
          <w:bCs/>
        </w:rPr>
      </w:pPr>
      <w:r>
        <w:rPr>
          <w:b/>
          <w:bCs/>
        </w:rPr>
        <w:t>2.12.3 Results</w:t>
      </w:r>
    </w:p>
    <w:p w14:paraId="4342A70B" w14:textId="0E30EBD5" w:rsidR="00D73A1C" w:rsidRDefault="00D73A1C" w:rsidP="001D540A">
      <w:pPr>
        <w:pStyle w:val="NormalWeb"/>
        <w:spacing w:line="360" w:lineRule="auto"/>
        <w:rPr>
          <w:rFonts w:ascii="TimesNewRomanPS" w:hAnsi="TimesNewRomanPS"/>
        </w:rPr>
      </w:pPr>
      <w:r w:rsidRPr="00D73A1C">
        <w:rPr>
          <w:rFonts w:ascii="TimesNewRomanPS" w:hAnsi="TimesNewRomanPS"/>
        </w:rPr>
        <w:t>In all situations, the suggested methods B-TF, MG-TF, and HMG-TF demonstrate considerable increases on both the Acc</w:t>
      </w:r>
      <w:r>
        <w:rPr>
          <w:rFonts w:ascii="TimesNewRomanPS" w:hAnsi="TimesNewRomanPS"/>
        </w:rPr>
        <w:t>uracy</w:t>
      </w:r>
      <w:r w:rsidRPr="00D73A1C">
        <w:rPr>
          <w:rFonts w:ascii="TimesNewRomanPS" w:hAnsi="TimesNewRomanPS"/>
        </w:rPr>
        <w:t xml:space="preserve"> and MCC measures when compared to baselines. It demonstrates that Transformer-based techniques outperform RNN- and CNN-based approaches in terms of performance.</w:t>
      </w:r>
    </w:p>
    <w:p w14:paraId="0C361EAB" w14:textId="72D77565" w:rsidR="00D73A1C" w:rsidRDefault="00D73A1C" w:rsidP="001D540A">
      <w:pPr>
        <w:pStyle w:val="NormalWeb"/>
        <w:spacing w:line="360" w:lineRule="auto"/>
        <w:rPr>
          <w:rFonts w:ascii="TimesNewRomanPS" w:hAnsi="TimesNewRomanPS"/>
        </w:rPr>
      </w:pPr>
      <w:r w:rsidRPr="00D73A1C">
        <w:rPr>
          <w:rFonts w:ascii="TimesNewRomanPS" w:hAnsi="TimesNewRomanPS"/>
        </w:rPr>
        <w:t xml:space="preserve">The ability to understand long-term dependencies is better with transformer-based methods. It is particularly difficult for RNN-based methods to </w:t>
      </w:r>
      <w:r w:rsidR="006D6524" w:rsidRPr="006D6524">
        <w:rPr>
          <w:rFonts w:ascii="TimesNewRomanPS" w:hAnsi="TimesNewRomanPS"/>
        </w:rPr>
        <w:t>discover the interdependencies across a large number of time steps</w:t>
      </w:r>
      <w:r w:rsidRPr="00D73A1C">
        <w:rPr>
          <w:rFonts w:ascii="TimesNewRomanPS" w:hAnsi="TimesNewRomanPS"/>
        </w:rPr>
        <w:t xml:space="preserve"> on China A-shares data, where the </w:t>
      </w:r>
      <w:r w:rsidR="006D6524">
        <w:rPr>
          <w:rFonts w:ascii="TimesNewRomanPS" w:hAnsi="TimesNewRomanPS"/>
        </w:rPr>
        <w:t>window</w:t>
      </w:r>
      <w:r w:rsidRPr="00D73A1C">
        <w:rPr>
          <w:rFonts w:ascii="TimesNewRomanPS" w:hAnsi="TimesNewRomanPS"/>
        </w:rPr>
        <w:t xml:space="preserve"> of 40 days comprises 640 (40*16) time-</w:t>
      </w:r>
      <w:r w:rsidR="006D6524">
        <w:rPr>
          <w:rFonts w:ascii="TimesNewRomanPS" w:hAnsi="TimesNewRomanPS"/>
        </w:rPr>
        <w:t>periods</w:t>
      </w:r>
      <w:r w:rsidRPr="00D73A1C">
        <w:rPr>
          <w:rFonts w:ascii="TimesNewRomanPS" w:hAnsi="TimesNewRomanPS"/>
        </w:rPr>
        <w:t>. While the benefits of the self-attention mechanism allow Transformer-based methods to continuously outperform other approaches as the window</w:t>
      </w:r>
      <w:r w:rsidR="006D6524">
        <w:rPr>
          <w:rFonts w:ascii="TimesNewRomanPS" w:hAnsi="TimesNewRomanPS"/>
        </w:rPr>
        <w:t xml:space="preserve"> </w:t>
      </w:r>
      <w:r w:rsidRPr="00D73A1C">
        <w:rPr>
          <w:rFonts w:ascii="TimesNewRomanPS" w:hAnsi="TimesNewRomanPS"/>
        </w:rPr>
        <w:t>grows larger.</w:t>
      </w:r>
    </w:p>
    <w:p w14:paraId="592658DE" w14:textId="0BA1A451" w:rsidR="004A712D" w:rsidRPr="00D73A1C" w:rsidRDefault="00D73A1C" w:rsidP="001D540A">
      <w:pPr>
        <w:pStyle w:val="NormalWeb"/>
        <w:spacing w:line="360" w:lineRule="auto"/>
        <w:rPr>
          <w:rFonts w:ascii="TimesNewRomanPS" w:hAnsi="TimesNewRomanPS"/>
        </w:rPr>
      </w:pPr>
      <w:r w:rsidRPr="00D73A1C">
        <w:rPr>
          <w:rFonts w:ascii="TimesNewRomanPS" w:hAnsi="TimesNewRomanPS"/>
        </w:rPr>
        <w:t xml:space="preserve">The </w:t>
      </w:r>
      <w:r w:rsidR="006D6524" w:rsidRPr="00D73A1C">
        <w:rPr>
          <w:rFonts w:ascii="TimesNewRomanPS" w:hAnsi="TimesNewRomanPS"/>
        </w:rPr>
        <w:t>modified Transformer</w:t>
      </w:r>
      <w:r w:rsidR="006D6524">
        <w:rPr>
          <w:rFonts w:ascii="TimesNewRomanPS" w:hAnsi="TimesNewRomanPS"/>
        </w:rPr>
        <w:t xml:space="preserve"> models </w:t>
      </w:r>
      <w:r w:rsidRPr="00D73A1C">
        <w:rPr>
          <w:rFonts w:ascii="TimesNewRomanPS" w:hAnsi="TimesNewRomanPS"/>
        </w:rPr>
        <w:t>MG-TF and HMG-TF outperform the standard Transformer model.</w:t>
      </w:r>
    </w:p>
    <w:p w14:paraId="4A4384BD" w14:textId="4D55F87D" w:rsidR="00AD4584" w:rsidRDefault="00AD4584" w:rsidP="001D540A">
      <w:pPr>
        <w:pStyle w:val="NormalWeb"/>
        <w:spacing w:line="360" w:lineRule="auto"/>
      </w:pPr>
      <w:r>
        <w:rPr>
          <w:rFonts w:ascii="TimesNewRomanPS" w:hAnsi="TimesNewRomanPS"/>
          <w:b/>
          <w:bCs/>
        </w:rPr>
        <w:lastRenderedPageBreak/>
        <w:t xml:space="preserve">CHAPTER 3: RESEARCH METHODOLOGY </w:t>
      </w:r>
    </w:p>
    <w:p w14:paraId="362F28F8" w14:textId="1CA7D4EF" w:rsidR="00AD4584" w:rsidRDefault="00AD4584" w:rsidP="001D540A">
      <w:pPr>
        <w:spacing w:line="360" w:lineRule="auto"/>
        <w:rPr>
          <w:b/>
          <w:bCs/>
        </w:rPr>
      </w:pPr>
      <w:r w:rsidRPr="00AD4584">
        <w:rPr>
          <w:b/>
          <w:bCs/>
        </w:rPr>
        <w:t>3.1 Introduction</w:t>
      </w:r>
    </w:p>
    <w:p w14:paraId="6DA09DE1" w14:textId="45D5ACC9" w:rsidR="00AD4584" w:rsidRDefault="00AD4584" w:rsidP="001D540A">
      <w:pPr>
        <w:spacing w:line="360" w:lineRule="auto"/>
        <w:rPr>
          <w:b/>
          <w:bCs/>
        </w:rPr>
      </w:pPr>
    </w:p>
    <w:p w14:paraId="3152722A" w14:textId="0E9BEAB1" w:rsidR="00AD4584" w:rsidRPr="00F60B07" w:rsidRDefault="00AD4584" w:rsidP="00F60B07">
      <w:pPr>
        <w:spacing w:line="360" w:lineRule="auto"/>
        <w:jc w:val="both"/>
      </w:pPr>
      <w:r w:rsidRPr="00BC71B4">
        <w:t xml:space="preserve">The main objective of this study is to first build our portfolio with high quality assets chosen based on various features extracted from raw price (OHLCV) data. Based on the momentum of the assets, we can choose the winning stocks and bet on the momentum effect and/or go with the losing stocks if we see a reversal effect trend based on historical data. Once the stocks have been finalized for our portfolio, we will evaluate and compare the DL models for price forecasting based on returns/profits achieved. The same models will be built using standard market indexes (NIFTY50, SENSEX) in order to answer our research question i.e. “Does the quality of financial assets matter if we keep the base forecasting </w:t>
      </w:r>
      <w:r w:rsidR="00F60B07">
        <w:t>model performance as constant?”</w:t>
      </w:r>
    </w:p>
    <w:p w14:paraId="53AD9218" w14:textId="58D4B923" w:rsidR="00AD4584" w:rsidRPr="00BC71B4" w:rsidRDefault="001B1EEC" w:rsidP="001D540A">
      <w:pPr>
        <w:spacing w:line="360" w:lineRule="auto"/>
        <w:jc w:val="center"/>
      </w:pPr>
      <w:r>
        <w:t>Fig 3.1.1</w:t>
      </w:r>
      <w:r w:rsidR="00AD4584" w:rsidRPr="00BC71B4">
        <w:t xml:space="preserve">. depicts the research </w:t>
      </w:r>
      <w:r w:rsidR="00AD4584">
        <w:t>methodology</w:t>
      </w:r>
      <w:r w:rsidR="00AD4584" w:rsidRPr="00BC71B4">
        <w:t xml:space="preserve"> on a step-by-step manner</w:t>
      </w:r>
    </w:p>
    <w:p w14:paraId="44CA7870" w14:textId="6C5B6044" w:rsidR="00AD4584" w:rsidRPr="005E5537" w:rsidRDefault="00B52B5B" w:rsidP="005E5537">
      <w:pPr>
        <w:spacing w:line="360" w:lineRule="auto"/>
        <w:jc w:val="center"/>
        <w:rPr>
          <w:b/>
          <w:bCs/>
          <w:noProof/>
        </w:rPr>
      </w:pPr>
      <w:r>
        <w:rPr>
          <w:b/>
          <w:bCs/>
          <w:noProof/>
          <w:lang w:eastAsia="ja-JP"/>
        </w:rPr>
        <w:pict w14:anchorId="1E7B9F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25pt;height:393.75pt">
            <v:imagedata r:id="rId39" o:title="ResProposal"/>
          </v:shape>
        </w:pict>
      </w:r>
    </w:p>
    <w:p w14:paraId="33342C2C" w14:textId="0F53F729" w:rsidR="00AD4584" w:rsidRPr="00F60B07" w:rsidRDefault="001B1EEC" w:rsidP="00F60B07">
      <w:pPr>
        <w:spacing w:line="360" w:lineRule="auto"/>
        <w:jc w:val="center"/>
        <w:rPr>
          <w:b/>
          <w:bCs/>
          <w:noProof/>
          <w:sz w:val="20"/>
          <w:szCs w:val="20"/>
        </w:rPr>
      </w:pPr>
      <w:r>
        <w:rPr>
          <w:b/>
          <w:bCs/>
          <w:noProof/>
          <w:sz w:val="20"/>
          <w:szCs w:val="20"/>
        </w:rPr>
        <w:t>Fig 3.1.1 – Research Methodology</w:t>
      </w:r>
    </w:p>
    <w:p w14:paraId="311B3EC2" w14:textId="2189A97A" w:rsidR="00AD4584" w:rsidRPr="00AD4584" w:rsidRDefault="00AD4584" w:rsidP="00483B3B">
      <w:pPr>
        <w:pStyle w:val="ListParagraph"/>
        <w:numPr>
          <w:ilvl w:val="1"/>
          <w:numId w:val="7"/>
        </w:numPr>
        <w:spacing w:line="360" w:lineRule="auto"/>
        <w:rPr>
          <w:b/>
          <w:bCs/>
        </w:rPr>
      </w:pPr>
      <w:r w:rsidRPr="00AD4584">
        <w:rPr>
          <w:b/>
          <w:bCs/>
        </w:rPr>
        <w:lastRenderedPageBreak/>
        <w:t>Dataset Description</w:t>
      </w:r>
    </w:p>
    <w:p w14:paraId="7D436BDE" w14:textId="6BBBB185" w:rsidR="00AD4584" w:rsidRPr="00BC71B4" w:rsidRDefault="00AD4584" w:rsidP="001D540A">
      <w:pPr>
        <w:spacing w:line="360" w:lineRule="auto"/>
        <w:jc w:val="both"/>
        <w:rPr>
          <w:color w:val="000000" w:themeColor="text1"/>
        </w:rPr>
      </w:pPr>
      <w:r w:rsidRPr="00BC71B4">
        <w:rPr>
          <w:color w:val="000000" w:themeColor="text1"/>
        </w:rPr>
        <w:t xml:space="preserve">The data </w:t>
      </w:r>
      <w:r w:rsidR="003A6811">
        <w:rPr>
          <w:color w:val="000000" w:themeColor="text1"/>
        </w:rPr>
        <w:t>is downloaded using nsepy package</w:t>
      </w:r>
      <w:r w:rsidRPr="00BC71B4">
        <w:rPr>
          <w:color w:val="000000" w:themeColor="text1"/>
        </w:rPr>
        <w:t>, a</w:t>
      </w:r>
      <w:r w:rsidR="003A6811">
        <w:rPr>
          <w:color w:val="000000" w:themeColor="text1"/>
        </w:rPr>
        <w:t>n open source python package</w:t>
      </w:r>
      <w:r w:rsidRPr="00BC71B4">
        <w:rPr>
          <w:color w:val="000000" w:themeColor="text1"/>
        </w:rPr>
        <w:t xml:space="preserve"> that offers </w:t>
      </w:r>
      <w:r w:rsidR="003A6811">
        <w:rPr>
          <w:color w:val="000000" w:themeColor="text1"/>
        </w:rPr>
        <w:t xml:space="preserve">various methods/functions to download financial data from the official NSE website. It also provides some daily financial information like daily top gainers/losers. </w:t>
      </w:r>
    </w:p>
    <w:p w14:paraId="1E8E2A39" w14:textId="77777777" w:rsidR="00AD4584" w:rsidRPr="00BC71B4" w:rsidRDefault="00AD4584" w:rsidP="001D540A">
      <w:pPr>
        <w:pStyle w:val="ListParagraph"/>
        <w:spacing w:line="360" w:lineRule="auto"/>
        <w:rPr>
          <w:color w:val="000000" w:themeColor="text1"/>
        </w:rPr>
      </w:pPr>
    </w:p>
    <w:p w14:paraId="4EF688E0" w14:textId="1A962558" w:rsidR="00AD4584" w:rsidRDefault="00AD4584" w:rsidP="001D540A">
      <w:pPr>
        <w:spacing w:line="360" w:lineRule="auto"/>
        <w:jc w:val="both"/>
        <w:rPr>
          <w:color w:val="000000" w:themeColor="text1"/>
        </w:rPr>
      </w:pPr>
      <w:r w:rsidRPr="00BC71B4">
        <w:rPr>
          <w:color w:val="000000" w:themeColor="text1"/>
        </w:rPr>
        <w:t xml:space="preserve">The top 10 equities from each sector from the Indian Stock Market will be utilized as the dataset for equites. We will be using the raw price data(OHLCV) to derive/extract more features which can play a significant role while deciding on the stocks for our investment portfolio. </w:t>
      </w:r>
    </w:p>
    <w:p w14:paraId="0D235559" w14:textId="77777777" w:rsidR="003A6811" w:rsidRPr="00BC71B4" w:rsidRDefault="003A6811" w:rsidP="001D540A">
      <w:pPr>
        <w:spacing w:line="360" w:lineRule="auto"/>
        <w:jc w:val="both"/>
        <w:rPr>
          <w:color w:val="000000" w:themeColor="text1"/>
        </w:rPr>
      </w:pPr>
    </w:p>
    <w:p w14:paraId="4A1C1211" w14:textId="77777777" w:rsidR="00AD4584" w:rsidRPr="00BC71B4" w:rsidRDefault="00AD4584" w:rsidP="001D540A">
      <w:pPr>
        <w:spacing w:line="360" w:lineRule="auto"/>
        <w:rPr>
          <w:b/>
          <w:bCs/>
          <w:i/>
          <w:iCs/>
        </w:rPr>
      </w:pPr>
      <w:r w:rsidRPr="00BC71B4">
        <w:rPr>
          <w:b/>
          <w:bCs/>
          <w:i/>
          <w:iCs/>
        </w:rPr>
        <w:t>Column Summary:</w:t>
      </w:r>
    </w:p>
    <w:p w14:paraId="31EDF2F0" w14:textId="77777777" w:rsidR="00AD4584" w:rsidRPr="00BC71B4" w:rsidRDefault="00AD4584" w:rsidP="001D540A">
      <w:pPr>
        <w:spacing w:line="360" w:lineRule="auto"/>
        <w:rPr>
          <w:b/>
          <w:bCs/>
          <w:i/>
          <w:iCs/>
        </w:rPr>
      </w:pPr>
      <w:r w:rsidRPr="00BC71B4">
        <w:rPr>
          <w:b/>
          <w:bCs/>
          <w:i/>
          <w:iCs/>
        </w:rPr>
        <w:t>Base Attributes from dataset :</w:t>
      </w:r>
    </w:p>
    <w:tbl>
      <w:tblPr>
        <w:tblStyle w:val="TableGrid"/>
        <w:tblW w:w="0" w:type="auto"/>
        <w:tblInd w:w="-5" w:type="dxa"/>
        <w:tblLook w:val="04A0" w:firstRow="1" w:lastRow="0" w:firstColumn="1" w:lastColumn="0" w:noHBand="0" w:noVBand="1"/>
      </w:tblPr>
      <w:tblGrid>
        <w:gridCol w:w="4197"/>
        <w:gridCol w:w="4093"/>
      </w:tblGrid>
      <w:tr w:rsidR="00AD4584" w:rsidRPr="00BC71B4" w14:paraId="37424396" w14:textId="77777777" w:rsidTr="00C87C9E">
        <w:tc>
          <w:tcPr>
            <w:tcW w:w="4197" w:type="dxa"/>
            <w:shd w:val="clear" w:color="auto" w:fill="D9D9D9" w:themeFill="background1" w:themeFillShade="D9"/>
          </w:tcPr>
          <w:p w14:paraId="108DB616" w14:textId="77777777" w:rsidR="00AD4584" w:rsidRPr="00BC71B4" w:rsidRDefault="00AD4584" w:rsidP="001D540A">
            <w:pPr>
              <w:pStyle w:val="ListParagraph"/>
              <w:spacing w:line="360" w:lineRule="auto"/>
              <w:ind w:left="0"/>
            </w:pPr>
            <w:r w:rsidRPr="00BC71B4">
              <w:t>Date</w:t>
            </w:r>
          </w:p>
        </w:tc>
        <w:tc>
          <w:tcPr>
            <w:tcW w:w="4093" w:type="dxa"/>
          </w:tcPr>
          <w:p w14:paraId="278F15C1" w14:textId="77777777" w:rsidR="00AD4584" w:rsidRPr="00BC71B4" w:rsidRDefault="00AD4584" w:rsidP="001D540A">
            <w:pPr>
              <w:pStyle w:val="ListParagraph"/>
              <w:spacing w:line="360" w:lineRule="auto"/>
              <w:ind w:left="0"/>
            </w:pPr>
            <w:r w:rsidRPr="00BC71B4">
              <w:t>Date of the record</w:t>
            </w:r>
          </w:p>
        </w:tc>
      </w:tr>
      <w:tr w:rsidR="00AD4584" w:rsidRPr="00BC71B4" w14:paraId="014FFEAA" w14:textId="77777777" w:rsidTr="00C87C9E">
        <w:tc>
          <w:tcPr>
            <w:tcW w:w="4197" w:type="dxa"/>
            <w:shd w:val="clear" w:color="auto" w:fill="D9D9D9" w:themeFill="background1" w:themeFillShade="D9"/>
          </w:tcPr>
          <w:p w14:paraId="0427AD5C" w14:textId="77777777" w:rsidR="00AD4584" w:rsidRPr="00BC71B4" w:rsidRDefault="00AD4584" w:rsidP="001D540A">
            <w:pPr>
              <w:pStyle w:val="ListParagraph"/>
              <w:spacing w:line="360" w:lineRule="auto"/>
              <w:ind w:left="0"/>
            </w:pPr>
            <w:r w:rsidRPr="00BC71B4">
              <w:t>Open</w:t>
            </w:r>
          </w:p>
        </w:tc>
        <w:tc>
          <w:tcPr>
            <w:tcW w:w="4093" w:type="dxa"/>
          </w:tcPr>
          <w:p w14:paraId="01324A10" w14:textId="77777777" w:rsidR="00AD4584" w:rsidRPr="00BC71B4" w:rsidRDefault="00AD4584" w:rsidP="001D540A">
            <w:pPr>
              <w:pStyle w:val="ListParagraph"/>
              <w:spacing w:line="360" w:lineRule="auto"/>
              <w:ind w:left="0"/>
            </w:pPr>
            <w:r w:rsidRPr="00BC71B4">
              <w:t>Opening Price</w:t>
            </w:r>
          </w:p>
        </w:tc>
      </w:tr>
      <w:tr w:rsidR="00AD4584" w:rsidRPr="00BC71B4" w14:paraId="0530326F" w14:textId="77777777" w:rsidTr="00C87C9E">
        <w:tc>
          <w:tcPr>
            <w:tcW w:w="4197" w:type="dxa"/>
            <w:shd w:val="clear" w:color="auto" w:fill="D9D9D9" w:themeFill="background1" w:themeFillShade="D9"/>
          </w:tcPr>
          <w:p w14:paraId="74E971BC" w14:textId="77777777" w:rsidR="00AD4584" w:rsidRPr="00BC71B4" w:rsidRDefault="00AD4584" w:rsidP="001D540A">
            <w:pPr>
              <w:pStyle w:val="ListParagraph"/>
              <w:spacing w:line="360" w:lineRule="auto"/>
              <w:ind w:left="0"/>
            </w:pPr>
            <w:r w:rsidRPr="00BC71B4">
              <w:t>High</w:t>
            </w:r>
          </w:p>
        </w:tc>
        <w:tc>
          <w:tcPr>
            <w:tcW w:w="4093" w:type="dxa"/>
          </w:tcPr>
          <w:p w14:paraId="3ABD248E" w14:textId="77777777" w:rsidR="00AD4584" w:rsidRPr="00BC71B4" w:rsidRDefault="00AD4584" w:rsidP="001D540A">
            <w:pPr>
              <w:pStyle w:val="ListParagraph"/>
              <w:spacing w:line="360" w:lineRule="auto"/>
              <w:ind w:left="0"/>
            </w:pPr>
            <w:r w:rsidRPr="00BC71B4">
              <w:t>High for the day</w:t>
            </w:r>
          </w:p>
        </w:tc>
      </w:tr>
      <w:tr w:rsidR="00AD4584" w:rsidRPr="00BC71B4" w14:paraId="3AC5E69E" w14:textId="77777777" w:rsidTr="00C87C9E">
        <w:tc>
          <w:tcPr>
            <w:tcW w:w="4197" w:type="dxa"/>
            <w:shd w:val="clear" w:color="auto" w:fill="D9D9D9" w:themeFill="background1" w:themeFillShade="D9"/>
          </w:tcPr>
          <w:p w14:paraId="250B6D72" w14:textId="77777777" w:rsidR="00AD4584" w:rsidRPr="00BC71B4" w:rsidRDefault="00AD4584" w:rsidP="001D540A">
            <w:pPr>
              <w:pStyle w:val="ListParagraph"/>
              <w:spacing w:line="360" w:lineRule="auto"/>
              <w:ind w:left="0"/>
            </w:pPr>
            <w:r w:rsidRPr="00BC71B4">
              <w:t>Low</w:t>
            </w:r>
          </w:p>
        </w:tc>
        <w:tc>
          <w:tcPr>
            <w:tcW w:w="4093" w:type="dxa"/>
          </w:tcPr>
          <w:p w14:paraId="42726CD4" w14:textId="77777777" w:rsidR="00AD4584" w:rsidRPr="00BC71B4" w:rsidRDefault="00AD4584" w:rsidP="001D540A">
            <w:pPr>
              <w:pStyle w:val="ListParagraph"/>
              <w:spacing w:line="360" w:lineRule="auto"/>
              <w:ind w:left="0"/>
            </w:pPr>
            <w:r w:rsidRPr="00BC71B4">
              <w:t>Low for the day</w:t>
            </w:r>
          </w:p>
        </w:tc>
      </w:tr>
      <w:tr w:rsidR="00AD4584" w:rsidRPr="00BC71B4" w14:paraId="3B53C9B6" w14:textId="77777777" w:rsidTr="00C87C9E">
        <w:tc>
          <w:tcPr>
            <w:tcW w:w="4197" w:type="dxa"/>
            <w:shd w:val="clear" w:color="auto" w:fill="D9D9D9" w:themeFill="background1" w:themeFillShade="D9"/>
          </w:tcPr>
          <w:p w14:paraId="552D20ED" w14:textId="77777777" w:rsidR="00AD4584" w:rsidRPr="00BC71B4" w:rsidRDefault="00AD4584" w:rsidP="001D540A">
            <w:pPr>
              <w:pStyle w:val="ListParagraph"/>
              <w:spacing w:line="360" w:lineRule="auto"/>
              <w:ind w:left="0"/>
            </w:pPr>
            <w:r w:rsidRPr="00BC71B4">
              <w:t>Close</w:t>
            </w:r>
          </w:p>
        </w:tc>
        <w:tc>
          <w:tcPr>
            <w:tcW w:w="4093" w:type="dxa"/>
          </w:tcPr>
          <w:p w14:paraId="3F5502A8" w14:textId="77777777" w:rsidR="00AD4584" w:rsidRPr="00BC71B4" w:rsidRDefault="00AD4584" w:rsidP="001D540A">
            <w:pPr>
              <w:pStyle w:val="ListParagraph"/>
              <w:spacing w:line="360" w:lineRule="auto"/>
              <w:ind w:left="0"/>
            </w:pPr>
            <w:r w:rsidRPr="00BC71B4">
              <w:t>Closing Price</w:t>
            </w:r>
          </w:p>
        </w:tc>
      </w:tr>
      <w:tr w:rsidR="00AD4584" w:rsidRPr="00BC71B4" w14:paraId="5E782FE1" w14:textId="77777777" w:rsidTr="00C87C9E">
        <w:tc>
          <w:tcPr>
            <w:tcW w:w="4197" w:type="dxa"/>
            <w:shd w:val="clear" w:color="auto" w:fill="D9D9D9" w:themeFill="background1" w:themeFillShade="D9"/>
          </w:tcPr>
          <w:p w14:paraId="186E2D6D" w14:textId="77777777" w:rsidR="00AD4584" w:rsidRPr="00BC71B4" w:rsidRDefault="00AD4584" w:rsidP="001D540A">
            <w:pPr>
              <w:pStyle w:val="ListParagraph"/>
              <w:spacing w:line="360" w:lineRule="auto"/>
              <w:ind w:left="0"/>
            </w:pPr>
            <w:r w:rsidRPr="00BC71B4">
              <w:t>Volume</w:t>
            </w:r>
          </w:p>
        </w:tc>
        <w:tc>
          <w:tcPr>
            <w:tcW w:w="4093" w:type="dxa"/>
          </w:tcPr>
          <w:p w14:paraId="55D16E10" w14:textId="77777777" w:rsidR="00AD4584" w:rsidRPr="00BC71B4" w:rsidRDefault="00AD4584" w:rsidP="001D540A">
            <w:pPr>
              <w:pStyle w:val="ListParagraph"/>
              <w:spacing w:line="360" w:lineRule="auto"/>
              <w:ind w:left="0"/>
            </w:pPr>
            <w:r w:rsidRPr="00BC71B4">
              <w:t>Total Volume</w:t>
            </w:r>
          </w:p>
        </w:tc>
      </w:tr>
    </w:tbl>
    <w:p w14:paraId="43D1C34C" w14:textId="17DB3130" w:rsidR="00AD4584" w:rsidRPr="00455B01" w:rsidRDefault="00455B01" w:rsidP="001D540A">
      <w:pPr>
        <w:spacing w:line="360" w:lineRule="auto"/>
        <w:rPr>
          <w:b/>
          <w:bCs/>
          <w:sz w:val="20"/>
          <w:szCs w:val="20"/>
        </w:rPr>
      </w:pPr>
      <w:r>
        <w:rPr>
          <w:b/>
          <w:bCs/>
          <w:sz w:val="20"/>
          <w:szCs w:val="20"/>
        </w:rPr>
        <w:t xml:space="preserve">                                                             </w:t>
      </w:r>
      <w:r w:rsidR="00393588">
        <w:rPr>
          <w:b/>
          <w:bCs/>
          <w:sz w:val="20"/>
          <w:szCs w:val="20"/>
        </w:rPr>
        <w:t>Table 3.2.1 -</w:t>
      </w:r>
      <w:r w:rsidRPr="00455B01">
        <w:rPr>
          <w:b/>
          <w:bCs/>
          <w:sz w:val="20"/>
          <w:szCs w:val="20"/>
        </w:rPr>
        <w:t xml:space="preserve"> Base Attributes</w:t>
      </w:r>
    </w:p>
    <w:p w14:paraId="31CC24D1" w14:textId="7C412442" w:rsidR="00AD4584" w:rsidRDefault="00AD4584" w:rsidP="001D540A">
      <w:pPr>
        <w:spacing w:line="360" w:lineRule="auto"/>
        <w:rPr>
          <w:b/>
          <w:bCs/>
        </w:rPr>
      </w:pPr>
    </w:p>
    <w:p w14:paraId="5929E326" w14:textId="5F97708A" w:rsidR="00AD4584" w:rsidRPr="00AD4584" w:rsidRDefault="00AD4584" w:rsidP="00483B3B">
      <w:pPr>
        <w:pStyle w:val="ListParagraph"/>
        <w:numPr>
          <w:ilvl w:val="1"/>
          <w:numId w:val="7"/>
        </w:numPr>
        <w:spacing w:line="360" w:lineRule="auto"/>
        <w:rPr>
          <w:b/>
          <w:bCs/>
        </w:rPr>
      </w:pPr>
      <w:r w:rsidRPr="00AD4584">
        <w:rPr>
          <w:b/>
          <w:bCs/>
        </w:rPr>
        <w:t>Data Preparation and Pre-Processing</w:t>
      </w:r>
    </w:p>
    <w:p w14:paraId="36FC105B" w14:textId="77777777" w:rsidR="00AD4584" w:rsidRPr="00BC71B4" w:rsidRDefault="00AD4584" w:rsidP="001D540A">
      <w:pPr>
        <w:spacing w:line="360" w:lineRule="auto"/>
        <w:jc w:val="both"/>
      </w:pPr>
      <w:r w:rsidRPr="00BC71B4">
        <w:t>The selected ranges of training and testing data encompassed at least one entire market cycle in order to assess the models' performance in diverse market conditions (i.e., bullish, bearish, and oscillating markets). The following are the key pre-processing processes that will be followed at this stage of the study:</w:t>
      </w:r>
    </w:p>
    <w:p w14:paraId="7F0C4DF1" w14:textId="77777777" w:rsidR="00AD4584" w:rsidRPr="00BC71B4" w:rsidRDefault="00AD4584" w:rsidP="00483B3B">
      <w:pPr>
        <w:pStyle w:val="ListParagraph"/>
        <w:numPr>
          <w:ilvl w:val="0"/>
          <w:numId w:val="8"/>
        </w:numPr>
        <w:spacing w:line="360" w:lineRule="auto"/>
        <w:jc w:val="both"/>
      </w:pPr>
      <w:r w:rsidRPr="00BC71B4">
        <w:t>Check for missing/NaN values and treat them if necessary.</w:t>
      </w:r>
    </w:p>
    <w:p w14:paraId="1617236B" w14:textId="3A1660B4" w:rsidR="00AD4584" w:rsidRPr="00BC71B4" w:rsidRDefault="00F258FE" w:rsidP="00483B3B">
      <w:pPr>
        <w:pStyle w:val="ListParagraph"/>
        <w:numPr>
          <w:ilvl w:val="0"/>
          <w:numId w:val="8"/>
        </w:numPr>
        <w:spacing w:line="360" w:lineRule="auto"/>
        <w:jc w:val="both"/>
      </w:pPr>
      <w:r>
        <w:t>Filter out stocks with less than required data-points based on the time window.</w:t>
      </w:r>
    </w:p>
    <w:p w14:paraId="10B685EF" w14:textId="373D1675" w:rsidR="00AD4584" w:rsidRPr="00BC71B4" w:rsidRDefault="00AD4584" w:rsidP="00483B3B">
      <w:pPr>
        <w:pStyle w:val="ListParagraph"/>
        <w:numPr>
          <w:ilvl w:val="0"/>
          <w:numId w:val="8"/>
        </w:numPr>
        <w:spacing w:line="360" w:lineRule="auto"/>
        <w:jc w:val="both"/>
      </w:pPr>
      <w:r w:rsidRPr="00BC71B4">
        <w:t xml:space="preserve">Perform some basic Exploratory Data Analysis </w:t>
      </w:r>
      <w:r w:rsidR="00F258FE">
        <w:t>to get an idea of overall trend</w:t>
      </w:r>
    </w:p>
    <w:p w14:paraId="73F5A0B5" w14:textId="31233192" w:rsidR="00AD4584" w:rsidRDefault="00AD4584" w:rsidP="001D540A">
      <w:pPr>
        <w:spacing w:line="360" w:lineRule="auto"/>
        <w:rPr>
          <w:b/>
          <w:bCs/>
        </w:rPr>
      </w:pPr>
    </w:p>
    <w:p w14:paraId="3CB81A1A" w14:textId="1A399118" w:rsidR="00AD4584" w:rsidRPr="00AD4584" w:rsidRDefault="00AD4584" w:rsidP="001D540A">
      <w:pPr>
        <w:spacing w:line="360" w:lineRule="auto"/>
        <w:rPr>
          <w:b/>
          <w:bCs/>
        </w:rPr>
      </w:pPr>
      <w:r>
        <w:rPr>
          <w:b/>
          <w:bCs/>
        </w:rPr>
        <w:t xml:space="preserve">3.4 </w:t>
      </w:r>
      <w:r w:rsidRPr="00AD4584">
        <w:rPr>
          <w:b/>
          <w:bCs/>
        </w:rPr>
        <w:t xml:space="preserve">Feature Extraction and Engineering </w:t>
      </w:r>
    </w:p>
    <w:p w14:paraId="7DCE2657" w14:textId="77777777" w:rsidR="00AD4584" w:rsidRPr="00BC71B4" w:rsidRDefault="00AD4584" w:rsidP="001D540A">
      <w:pPr>
        <w:spacing w:line="360" w:lineRule="auto"/>
        <w:jc w:val="both"/>
      </w:pPr>
      <w:r w:rsidRPr="00BC71B4">
        <w:t xml:space="preserve">Since selection of quality assets for our portfolio is an important requirement for this study, we will be applying Feature Engineering to generate new derived features which can be potentially helpful in selection of financial assets qualitatively. </w:t>
      </w:r>
    </w:p>
    <w:p w14:paraId="68A1E212" w14:textId="77777777" w:rsidR="00AD4584" w:rsidRPr="00BC71B4" w:rsidRDefault="00AD4584" w:rsidP="001D540A">
      <w:pPr>
        <w:spacing w:line="360" w:lineRule="auto"/>
      </w:pPr>
    </w:p>
    <w:p w14:paraId="256AC028" w14:textId="77777777" w:rsidR="00AD4584" w:rsidRPr="00BC71B4" w:rsidRDefault="00AD4584" w:rsidP="001D540A">
      <w:pPr>
        <w:spacing w:line="360" w:lineRule="auto"/>
        <w:jc w:val="both"/>
      </w:pPr>
      <w:r w:rsidRPr="00BC71B4">
        <w:lastRenderedPageBreak/>
        <w:t xml:space="preserve">Financial data is unique and needs a methodical approach. First, in compared to datasets used in applications of ML, it is fairly restricted in availability and breadth — in fact, we don't have high-quality data for the great majority of markets prior to the 1990s. Many crucial factors that drive results can be left out of a model or don't get to see the entire range of their values during training. The significantly divergent behaviour of asset prices during high and low market volatility periods, or regimes, is a specific illustration of this difficulty; training the model on a subset of the data that spans only one of the regimes will degrade the model's capacity to generalize well on the test set. The signal-to-noise ratio of financial data is quite low. Models will overfit the data noise because the most powerful models, such as neural networks, which are low bias and high-variance learners. Surely, additional factors such as macroeconomic statistics, sentiment related to monetary policy announcement, and so on might help to describe the overall situation of the market. </w:t>
      </w:r>
    </w:p>
    <w:p w14:paraId="0B5A7C6D" w14:textId="77777777" w:rsidR="00AD4584" w:rsidRPr="00BC71B4" w:rsidRDefault="00AD4584" w:rsidP="001D540A">
      <w:pPr>
        <w:spacing w:line="360" w:lineRule="auto"/>
      </w:pPr>
    </w:p>
    <w:p w14:paraId="2964166C" w14:textId="77777777" w:rsidR="00AD4584" w:rsidRPr="00BC71B4" w:rsidRDefault="00AD4584" w:rsidP="001D540A">
      <w:pPr>
        <w:spacing w:line="360" w:lineRule="auto"/>
        <w:jc w:val="both"/>
      </w:pPr>
      <w:r w:rsidRPr="00BC71B4">
        <w:t>Following are some of the derived features which have been identified. This list will be updated</w:t>
      </w:r>
    </w:p>
    <w:p w14:paraId="7FBD093E" w14:textId="77777777" w:rsidR="00AD4584" w:rsidRDefault="00AD4584" w:rsidP="001D540A">
      <w:pPr>
        <w:spacing w:line="360" w:lineRule="auto"/>
        <w:jc w:val="both"/>
      </w:pPr>
      <w:r w:rsidRPr="00BC71B4">
        <w:t xml:space="preserve">and new features may be added during feature extraction and engineering phase of the Research Plan.  </w:t>
      </w:r>
    </w:p>
    <w:p w14:paraId="412E12F3" w14:textId="77777777" w:rsidR="00896350" w:rsidRPr="00BC71B4" w:rsidRDefault="00896350" w:rsidP="001D540A">
      <w:pPr>
        <w:spacing w:line="360" w:lineRule="auto"/>
        <w:jc w:val="both"/>
      </w:pPr>
    </w:p>
    <w:tbl>
      <w:tblPr>
        <w:tblStyle w:val="TableGrid"/>
        <w:tblW w:w="0" w:type="auto"/>
        <w:tblInd w:w="-5" w:type="dxa"/>
        <w:tblLook w:val="04A0" w:firstRow="1" w:lastRow="0" w:firstColumn="1" w:lastColumn="0" w:noHBand="0" w:noVBand="1"/>
      </w:tblPr>
      <w:tblGrid>
        <w:gridCol w:w="4197"/>
        <w:gridCol w:w="4093"/>
      </w:tblGrid>
      <w:tr w:rsidR="00AD4584" w:rsidRPr="00BC71B4" w14:paraId="539F20B2" w14:textId="77777777" w:rsidTr="00C87C9E">
        <w:tc>
          <w:tcPr>
            <w:tcW w:w="8290" w:type="dxa"/>
            <w:gridSpan w:val="2"/>
          </w:tcPr>
          <w:p w14:paraId="121891D4" w14:textId="77777777" w:rsidR="00AD4584" w:rsidRPr="00BC71B4" w:rsidRDefault="00AD4584" w:rsidP="001D540A">
            <w:pPr>
              <w:pStyle w:val="ListParagraph"/>
              <w:spacing w:line="360" w:lineRule="auto"/>
              <w:ind w:left="0"/>
              <w:rPr>
                <w:b/>
                <w:bCs/>
                <w:i/>
                <w:iCs/>
              </w:rPr>
            </w:pPr>
            <w:r w:rsidRPr="00BC71B4">
              <w:rPr>
                <w:b/>
                <w:bCs/>
                <w:i/>
                <w:iCs/>
              </w:rPr>
              <w:t xml:space="preserve">Derived Attributes : </w:t>
            </w:r>
          </w:p>
        </w:tc>
      </w:tr>
      <w:tr w:rsidR="00AD4584" w:rsidRPr="00BC71B4" w14:paraId="49595A15" w14:textId="77777777" w:rsidTr="00C87C9E">
        <w:tc>
          <w:tcPr>
            <w:tcW w:w="4197" w:type="dxa"/>
            <w:shd w:val="clear" w:color="auto" w:fill="D9D9D9" w:themeFill="background1" w:themeFillShade="D9"/>
          </w:tcPr>
          <w:p w14:paraId="1AB62CBA" w14:textId="77777777" w:rsidR="00AD4584" w:rsidRPr="00BC71B4" w:rsidRDefault="00AD4584" w:rsidP="001D540A">
            <w:pPr>
              <w:pStyle w:val="ListParagraph"/>
              <w:spacing w:line="360" w:lineRule="auto"/>
              <w:ind w:left="0"/>
            </w:pPr>
            <w:r w:rsidRPr="00BC71B4">
              <w:t>Close Delta</w:t>
            </w:r>
          </w:p>
        </w:tc>
        <w:tc>
          <w:tcPr>
            <w:tcW w:w="4093" w:type="dxa"/>
          </w:tcPr>
          <w:p w14:paraId="59DE89CD" w14:textId="77777777" w:rsidR="00AD4584" w:rsidRPr="00BC71B4" w:rsidRDefault="00AD4584" w:rsidP="001D540A">
            <w:pPr>
              <w:pStyle w:val="ListParagraph"/>
              <w:spacing w:line="360" w:lineRule="auto"/>
              <w:ind w:left="0"/>
            </w:pPr>
            <w:r w:rsidRPr="00BC71B4">
              <w:t>Daily Change in Closing Price</w:t>
            </w:r>
          </w:p>
        </w:tc>
      </w:tr>
      <w:tr w:rsidR="00AD4584" w:rsidRPr="00BC71B4" w14:paraId="421A07AA" w14:textId="77777777" w:rsidTr="00C87C9E">
        <w:tc>
          <w:tcPr>
            <w:tcW w:w="4197" w:type="dxa"/>
            <w:shd w:val="clear" w:color="auto" w:fill="D9D9D9" w:themeFill="background1" w:themeFillShade="D9"/>
          </w:tcPr>
          <w:p w14:paraId="03E1C4F4" w14:textId="77777777" w:rsidR="00AD4584" w:rsidRPr="00BC71B4" w:rsidRDefault="00AD4584" w:rsidP="001D540A">
            <w:pPr>
              <w:pStyle w:val="ListParagraph"/>
              <w:spacing w:line="360" w:lineRule="auto"/>
              <w:ind w:left="0"/>
            </w:pPr>
            <w:r w:rsidRPr="00BC71B4">
              <w:t>Close Change %</w:t>
            </w:r>
          </w:p>
        </w:tc>
        <w:tc>
          <w:tcPr>
            <w:tcW w:w="4093" w:type="dxa"/>
          </w:tcPr>
          <w:p w14:paraId="074D78A5" w14:textId="77777777" w:rsidR="00AD4584" w:rsidRPr="00BC71B4" w:rsidRDefault="00AD4584" w:rsidP="001D540A">
            <w:pPr>
              <w:pStyle w:val="ListParagraph"/>
              <w:spacing w:line="360" w:lineRule="auto"/>
              <w:ind w:left="0"/>
            </w:pPr>
            <w:r w:rsidRPr="00BC71B4">
              <w:t>% Daily Change in Closing Price</w:t>
            </w:r>
          </w:p>
        </w:tc>
      </w:tr>
      <w:tr w:rsidR="00AD4584" w:rsidRPr="00BC71B4" w14:paraId="530D54D9" w14:textId="77777777" w:rsidTr="00C87C9E">
        <w:tc>
          <w:tcPr>
            <w:tcW w:w="4197" w:type="dxa"/>
            <w:shd w:val="clear" w:color="auto" w:fill="D9D9D9" w:themeFill="background1" w:themeFillShade="D9"/>
          </w:tcPr>
          <w:p w14:paraId="7BA4E7A9" w14:textId="77777777" w:rsidR="00AD4584" w:rsidRPr="00BC71B4" w:rsidRDefault="00AD4584" w:rsidP="001D540A">
            <w:pPr>
              <w:pStyle w:val="ListParagraph"/>
              <w:spacing w:line="360" w:lineRule="auto"/>
              <w:ind w:left="0"/>
            </w:pPr>
            <w:r w:rsidRPr="00BC71B4">
              <w:t>Market Cap</w:t>
            </w:r>
          </w:p>
        </w:tc>
        <w:tc>
          <w:tcPr>
            <w:tcW w:w="4093" w:type="dxa"/>
          </w:tcPr>
          <w:p w14:paraId="0058359C" w14:textId="77777777" w:rsidR="00AD4584" w:rsidRPr="00BC71B4" w:rsidRDefault="00AD4584" w:rsidP="001D540A">
            <w:pPr>
              <w:pStyle w:val="ListParagraph"/>
              <w:spacing w:line="360" w:lineRule="auto"/>
              <w:ind w:left="0"/>
            </w:pPr>
            <w:r w:rsidRPr="00BC71B4">
              <w:t>Daily Market Capitalization</w:t>
            </w:r>
          </w:p>
        </w:tc>
      </w:tr>
      <w:tr w:rsidR="00AD4584" w:rsidRPr="00BC71B4" w14:paraId="4B3E3BB3" w14:textId="77777777" w:rsidTr="00C87C9E">
        <w:tc>
          <w:tcPr>
            <w:tcW w:w="4197" w:type="dxa"/>
            <w:shd w:val="clear" w:color="auto" w:fill="D9D9D9" w:themeFill="background1" w:themeFillShade="D9"/>
          </w:tcPr>
          <w:p w14:paraId="417CE4FF" w14:textId="77777777" w:rsidR="00AD4584" w:rsidRPr="00BC71B4" w:rsidRDefault="00AD4584" w:rsidP="001D540A">
            <w:pPr>
              <w:pStyle w:val="ListParagraph"/>
              <w:spacing w:line="360" w:lineRule="auto"/>
              <w:ind w:left="0"/>
            </w:pPr>
            <w:r w:rsidRPr="00BC71B4">
              <w:t>Volume Delta</w:t>
            </w:r>
          </w:p>
        </w:tc>
        <w:tc>
          <w:tcPr>
            <w:tcW w:w="4093" w:type="dxa"/>
          </w:tcPr>
          <w:p w14:paraId="6F69DC88" w14:textId="77777777" w:rsidR="00AD4584" w:rsidRPr="00BC71B4" w:rsidRDefault="00AD4584" w:rsidP="001D540A">
            <w:pPr>
              <w:pStyle w:val="ListParagraph"/>
              <w:spacing w:line="360" w:lineRule="auto"/>
              <w:ind w:left="0"/>
            </w:pPr>
            <w:r w:rsidRPr="00BC71B4">
              <w:t>Daily Change in Volume</w:t>
            </w:r>
          </w:p>
        </w:tc>
      </w:tr>
      <w:tr w:rsidR="00AD4584" w:rsidRPr="00BC71B4" w14:paraId="2E5BBF30" w14:textId="77777777" w:rsidTr="00C87C9E">
        <w:tc>
          <w:tcPr>
            <w:tcW w:w="4197" w:type="dxa"/>
            <w:shd w:val="clear" w:color="auto" w:fill="D9D9D9" w:themeFill="background1" w:themeFillShade="D9"/>
          </w:tcPr>
          <w:p w14:paraId="2D852A41" w14:textId="77777777" w:rsidR="00AD4584" w:rsidRPr="00BC71B4" w:rsidRDefault="00AD4584" w:rsidP="001D540A">
            <w:pPr>
              <w:pStyle w:val="ListParagraph"/>
              <w:spacing w:line="360" w:lineRule="auto"/>
              <w:ind w:left="0"/>
            </w:pPr>
            <w:r w:rsidRPr="00BC71B4">
              <w:t>Volume Change %</w:t>
            </w:r>
          </w:p>
        </w:tc>
        <w:tc>
          <w:tcPr>
            <w:tcW w:w="4093" w:type="dxa"/>
          </w:tcPr>
          <w:p w14:paraId="68B2CC7D" w14:textId="77777777" w:rsidR="00AD4584" w:rsidRPr="00BC71B4" w:rsidRDefault="00AD4584" w:rsidP="001D540A">
            <w:pPr>
              <w:pStyle w:val="ListParagraph"/>
              <w:spacing w:line="360" w:lineRule="auto"/>
              <w:ind w:left="0"/>
            </w:pPr>
            <w:r w:rsidRPr="00BC71B4">
              <w:t>% Daily Change in Volume</w:t>
            </w:r>
          </w:p>
        </w:tc>
      </w:tr>
      <w:tr w:rsidR="00AD4584" w:rsidRPr="00BC71B4" w14:paraId="5DA3F790" w14:textId="77777777" w:rsidTr="00C87C9E">
        <w:tc>
          <w:tcPr>
            <w:tcW w:w="4197" w:type="dxa"/>
            <w:shd w:val="clear" w:color="auto" w:fill="D9D9D9" w:themeFill="background1" w:themeFillShade="D9"/>
          </w:tcPr>
          <w:p w14:paraId="10C25DDF" w14:textId="77777777" w:rsidR="00AD4584" w:rsidRPr="00BC71B4" w:rsidRDefault="00AD4584" w:rsidP="001D540A">
            <w:pPr>
              <w:pStyle w:val="ListParagraph"/>
              <w:spacing w:line="360" w:lineRule="auto"/>
              <w:ind w:left="0"/>
            </w:pPr>
            <w:r w:rsidRPr="00BC71B4">
              <w:t>Weekly Volatility</w:t>
            </w:r>
          </w:p>
        </w:tc>
        <w:tc>
          <w:tcPr>
            <w:tcW w:w="4093" w:type="dxa"/>
          </w:tcPr>
          <w:p w14:paraId="0B97E7CA" w14:textId="77777777" w:rsidR="00AD4584" w:rsidRPr="00BC71B4" w:rsidRDefault="00AD4584" w:rsidP="001D540A">
            <w:pPr>
              <w:pStyle w:val="ListParagraph"/>
              <w:spacing w:line="360" w:lineRule="auto"/>
              <w:ind w:left="0"/>
            </w:pPr>
            <w:r w:rsidRPr="00BC71B4">
              <w:t>Close – Weekly Close Avg.</w:t>
            </w:r>
          </w:p>
        </w:tc>
      </w:tr>
      <w:tr w:rsidR="00AD4584" w:rsidRPr="00BC71B4" w14:paraId="361EF43A" w14:textId="77777777" w:rsidTr="00C87C9E">
        <w:tc>
          <w:tcPr>
            <w:tcW w:w="4197" w:type="dxa"/>
            <w:shd w:val="clear" w:color="auto" w:fill="D9D9D9" w:themeFill="background1" w:themeFillShade="D9"/>
          </w:tcPr>
          <w:p w14:paraId="765D3E94" w14:textId="77777777" w:rsidR="00AD4584" w:rsidRPr="00BC71B4" w:rsidRDefault="00AD4584" w:rsidP="001D540A">
            <w:pPr>
              <w:pStyle w:val="ListParagraph"/>
              <w:spacing w:line="360" w:lineRule="auto"/>
              <w:ind w:left="0"/>
            </w:pPr>
            <w:r w:rsidRPr="00BC71B4">
              <w:t>Monthly Volatility</w:t>
            </w:r>
          </w:p>
        </w:tc>
        <w:tc>
          <w:tcPr>
            <w:tcW w:w="4093" w:type="dxa"/>
          </w:tcPr>
          <w:p w14:paraId="7236A9DA" w14:textId="77777777" w:rsidR="00AD4584" w:rsidRPr="00BC71B4" w:rsidRDefault="00AD4584" w:rsidP="001D540A">
            <w:pPr>
              <w:pStyle w:val="ListParagraph"/>
              <w:spacing w:line="360" w:lineRule="auto"/>
              <w:ind w:left="0"/>
            </w:pPr>
            <w:r w:rsidRPr="00BC71B4">
              <w:t>Close – Monthly Close Avg.</w:t>
            </w:r>
          </w:p>
        </w:tc>
      </w:tr>
      <w:tr w:rsidR="00AD4584" w:rsidRPr="00BC71B4" w14:paraId="0BDADB3F" w14:textId="77777777" w:rsidTr="00C87C9E">
        <w:tc>
          <w:tcPr>
            <w:tcW w:w="4197" w:type="dxa"/>
            <w:shd w:val="clear" w:color="auto" w:fill="D9D9D9" w:themeFill="background1" w:themeFillShade="D9"/>
          </w:tcPr>
          <w:p w14:paraId="5C8C1B6D" w14:textId="77777777" w:rsidR="00AD4584" w:rsidRPr="00BC71B4" w:rsidRDefault="00AD4584" w:rsidP="001D540A">
            <w:pPr>
              <w:pStyle w:val="ListParagraph"/>
              <w:spacing w:line="360" w:lineRule="auto"/>
              <w:ind w:left="0"/>
            </w:pPr>
            <w:r w:rsidRPr="00BC71B4">
              <w:t>Yearly Volatility</w:t>
            </w:r>
          </w:p>
        </w:tc>
        <w:tc>
          <w:tcPr>
            <w:tcW w:w="4093" w:type="dxa"/>
          </w:tcPr>
          <w:p w14:paraId="060513F2" w14:textId="77777777" w:rsidR="00AD4584" w:rsidRPr="00BC71B4" w:rsidRDefault="00AD4584" w:rsidP="001D540A">
            <w:pPr>
              <w:pStyle w:val="ListParagraph"/>
              <w:spacing w:line="360" w:lineRule="auto"/>
              <w:ind w:left="0"/>
            </w:pPr>
            <w:r w:rsidRPr="00BC71B4">
              <w:t>Close – Yearly Close Avg.</w:t>
            </w:r>
          </w:p>
        </w:tc>
      </w:tr>
      <w:tr w:rsidR="00AD4584" w:rsidRPr="00BC71B4" w14:paraId="01188B0B" w14:textId="77777777" w:rsidTr="00C87C9E">
        <w:tc>
          <w:tcPr>
            <w:tcW w:w="4197" w:type="dxa"/>
            <w:shd w:val="clear" w:color="auto" w:fill="D9D9D9" w:themeFill="background1" w:themeFillShade="D9"/>
          </w:tcPr>
          <w:p w14:paraId="6619B96E" w14:textId="77777777" w:rsidR="00AD4584" w:rsidRPr="00BC71B4" w:rsidRDefault="00AD4584" w:rsidP="001D540A">
            <w:pPr>
              <w:pStyle w:val="ListParagraph"/>
              <w:spacing w:line="360" w:lineRule="auto"/>
              <w:ind w:left="0"/>
            </w:pPr>
            <w:r w:rsidRPr="00BC71B4">
              <w:t>Nearness to 52W High</w:t>
            </w:r>
          </w:p>
        </w:tc>
        <w:tc>
          <w:tcPr>
            <w:tcW w:w="4093" w:type="dxa"/>
          </w:tcPr>
          <w:p w14:paraId="03EB9DFC" w14:textId="77777777" w:rsidR="00AD4584" w:rsidRPr="00BC71B4" w:rsidRDefault="00AD4584" w:rsidP="001D540A">
            <w:pPr>
              <w:pStyle w:val="ListParagraph"/>
              <w:spacing w:line="360" w:lineRule="auto"/>
              <w:ind w:left="0"/>
            </w:pPr>
            <w:r w:rsidRPr="00BC71B4">
              <w:t>Close – Yearly Close Max</w:t>
            </w:r>
          </w:p>
        </w:tc>
      </w:tr>
      <w:tr w:rsidR="0012034D" w:rsidRPr="00BC71B4" w14:paraId="1A4A628F" w14:textId="77777777" w:rsidTr="00C87C9E">
        <w:tc>
          <w:tcPr>
            <w:tcW w:w="4197" w:type="dxa"/>
            <w:shd w:val="clear" w:color="auto" w:fill="D9D9D9" w:themeFill="background1" w:themeFillShade="D9"/>
          </w:tcPr>
          <w:p w14:paraId="79AF7EA2" w14:textId="70564FD1" w:rsidR="0012034D" w:rsidRPr="00BC71B4" w:rsidRDefault="0012034D" w:rsidP="001D540A">
            <w:pPr>
              <w:pStyle w:val="ListParagraph"/>
              <w:spacing w:line="360" w:lineRule="auto"/>
              <w:ind w:left="0"/>
            </w:pPr>
            <w:r>
              <w:t>(% positive / % negative) trading days</w:t>
            </w:r>
          </w:p>
        </w:tc>
        <w:tc>
          <w:tcPr>
            <w:tcW w:w="4093" w:type="dxa"/>
          </w:tcPr>
          <w:p w14:paraId="5C99FB4B" w14:textId="77777777" w:rsidR="0012034D" w:rsidRPr="00BC71B4" w:rsidRDefault="0012034D" w:rsidP="001D540A">
            <w:pPr>
              <w:pStyle w:val="ListParagraph"/>
              <w:spacing w:line="360" w:lineRule="auto"/>
              <w:ind w:left="0"/>
            </w:pPr>
          </w:p>
        </w:tc>
      </w:tr>
      <w:tr w:rsidR="00461080" w:rsidRPr="00BC71B4" w14:paraId="71EBA670" w14:textId="77777777" w:rsidTr="00C87C9E">
        <w:tc>
          <w:tcPr>
            <w:tcW w:w="4197" w:type="dxa"/>
            <w:shd w:val="clear" w:color="auto" w:fill="D9D9D9" w:themeFill="background1" w:themeFillShade="D9"/>
          </w:tcPr>
          <w:p w14:paraId="0DEF3FF7" w14:textId="582DD80C" w:rsidR="00461080" w:rsidRDefault="00461080" w:rsidP="001D540A">
            <w:pPr>
              <w:pStyle w:val="ListParagraph"/>
              <w:spacing w:line="360" w:lineRule="auto"/>
              <w:ind w:left="0"/>
            </w:pPr>
            <w:r>
              <w:t>% Returns over look back period</w:t>
            </w:r>
          </w:p>
        </w:tc>
        <w:tc>
          <w:tcPr>
            <w:tcW w:w="4093" w:type="dxa"/>
          </w:tcPr>
          <w:p w14:paraId="2E75A299" w14:textId="77777777" w:rsidR="00461080" w:rsidRPr="00BC71B4" w:rsidRDefault="00461080" w:rsidP="001D540A">
            <w:pPr>
              <w:pStyle w:val="ListParagraph"/>
              <w:spacing w:line="360" w:lineRule="auto"/>
              <w:ind w:left="0"/>
            </w:pPr>
          </w:p>
        </w:tc>
      </w:tr>
      <w:tr w:rsidR="00461080" w:rsidRPr="00BC71B4" w14:paraId="0F277F87" w14:textId="77777777" w:rsidTr="00C87C9E">
        <w:tc>
          <w:tcPr>
            <w:tcW w:w="4197" w:type="dxa"/>
            <w:shd w:val="clear" w:color="auto" w:fill="D9D9D9" w:themeFill="background1" w:themeFillShade="D9"/>
          </w:tcPr>
          <w:p w14:paraId="77C0EB29" w14:textId="39EB97AA" w:rsidR="00461080" w:rsidRDefault="00461080" w:rsidP="001D540A">
            <w:pPr>
              <w:spacing w:line="360" w:lineRule="auto"/>
            </w:pPr>
            <w:r>
              <w:t>Volatility over look back period</w:t>
            </w:r>
          </w:p>
        </w:tc>
        <w:tc>
          <w:tcPr>
            <w:tcW w:w="4093" w:type="dxa"/>
          </w:tcPr>
          <w:p w14:paraId="3F0A7496" w14:textId="77777777" w:rsidR="00461080" w:rsidRPr="00BC71B4" w:rsidRDefault="00461080" w:rsidP="001D540A">
            <w:pPr>
              <w:pStyle w:val="ListParagraph"/>
              <w:spacing w:line="360" w:lineRule="auto"/>
              <w:ind w:left="0"/>
            </w:pPr>
          </w:p>
        </w:tc>
      </w:tr>
    </w:tbl>
    <w:p w14:paraId="2E318495" w14:textId="445CEE8F" w:rsidR="00AD4584" w:rsidRDefault="00B41497" w:rsidP="001D540A">
      <w:pPr>
        <w:spacing w:line="360" w:lineRule="auto"/>
        <w:ind w:left="2160" w:firstLine="720"/>
        <w:rPr>
          <w:b/>
          <w:bCs/>
          <w:sz w:val="20"/>
          <w:szCs w:val="20"/>
        </w:rPr>
      </w:pPr>
      <w:r>
        <w:rPr>
          <w:b/>
          <w:bCs/>
          <w:sz w:val="20"/>
          <w:szCs w:val="20"/>
        </w:rPr>
        <w:t xml:space="preserve">      </w:t>
      </w:r>
      <w:r w:rsidR="00AD4584" w:rsidRPr="00455B01">
        <w:rPr>
          <w:b/>
          <w:bCs/>
          <w:sz w:val="20"/>
          <w:szCs w:val="20"/>
        </w:rPr>
        <w:t xml:space="preserve">Table </w:t>
      </w:r>
      <w:r w:rsidR="00393588">
        <w:rPr>
          <w:b/>
          <w:bCs/>
          <w:sz w:val="20"/>
          <w:szCs w:val="20"/>
        </w:rPr>
        <w:t>3.4.1 -</w:t>
      </w:r>
      <w:r w:rsidR="00455B01">
        <w:rPr>
          <w:b/>
          <w:bCs/>
          <w:sz w:val="20"/>
          <w:szCs w:val="20"/>
        </w:rPr>
        <w:t xml:space="preserve"> Derived Features</w:t>
      </w:r>
    </w:p>
    <w:p w14:paraId="3313CC3D" w14:textId="77777777" w:rsidR="00B41497" w:rsidRDefault="00B41497" w:rsidP="001D540A">
      <w:pPr>
        <w:spacing w:line="360" w:lineRule="auto"/>
        <w:ind w:left="2160" w:firstLine="720"/>
        <w:rPr>
          <w:b/>
          <w:bCs/>
          <w:sz w:val="20"/>
          <w:szCs w:val="20"/>
        </w:rPr>
      </w:pPr>
    </w:p>
    <w:p w14:paraId="6FAE5C7D" w14:textId="77777777" w:rsidR="00896350" w:rsidRDefault="00896350" w:rsidP="001D540A">
      <w:pPr>
        <w:spacing w:line="360" w:lineRule="auto"/>
        <w:ind w:left="2160" w:firstLine="720"/>
        <w:rPr>
          <w:b/>
          <w:bCs/>
          <w:sz w:val="20"/>
          <w:szCs w:val="20"/>
        </w:rPr>
      </w:pPr>
    </w:p>
    <w:p w14:paraId="0F1F201F" w14:textId="77777777" w:rsidR="00896350" w:rsidRDefault="00896350" w:rsidP="001D540A">
      <w:pPr>
        <w:spacing w:line="360" w:lineRule="auto"/>
        <w:ind w:left="2160" w:firstLine="720"/>
        <w:rPr>
          <w:b/>
          <w:bCs/>
          <w:sz w:val="20"/>
          <w:szCs w:val="20"/>
        </w:rPr>
      </w:pPr>
    </w:p>
    <w:p w14:paraId="382010B7" w14:textId="77777777" w:rsidR="00896350" w:rsidRPr="00455B01" w:rsidRDefault="00896350" w:rsidP="001D540A">
      <w:pPr>
        <w:spacing w:line="360" w:lineRule="auto"/>
        <w:ind w:left="2160" w:firstLine="720"/>
        <w:rPr>
          <w:b/>
          <w:bCs/>
          <w:sz w:val="20"/>
          <w:szCs w:val="20"/>
        </w:rPr>
      </w:pPr>
    </w:p>
    <w:p w14:paraId="57296111" w14:textId="75CBB37A" w:rsidR="00F258FE" w:rsidRPr="00393588" w:rsidRDefault="00393588" w:rsidP="00393588">
      <w:pPr>
        <w:spacing w:line="360" w:lineRule="auto"/>
        <w:rPr>
          <w:b/>
          <w:bCs/>
        </w:rPr>
      </w:pPr>
      <w:r>
        <w:rPr>
          <w:b/>
          <w:bCs/>
        </w:rPr>
        <w:t xml:space="preserve">3.5 </w:t>
      </w:r>
      <w:r w:rsidR="00F258FE" w:rsidRPr="00393588">
        <w:rPr>
          <w:b/>
          <w:bCs/>
        </w:rPr>
        <w:t>Stock Sortation</w:t>
      </w:r>
      <w:r w:rsidR="005E5537">
        <w:rPr>
          <w:b/>
          <w:bCs/>
        </w:rPr>
        <w:t xml:space="preserve"> and Selection</w:t>
      </w:r>
      <w:r w:rsidR="00F258FE" w:rsidRPr="00393588">
        <w:rPr>
          <w:b/>
          <w:bCs/>
        </w:rPr>
        <w:t xml:space="preserve"> Logic  </w:t>
      </w:r>
    </w:p>
    <w:p w14:paraId="20626CA9" w14:textId="17F84FAF" w:rsidR="000F6267" w:rsidRDefault="00F258FE" w:rsidP="001D540A">
      <w:pPr>
        <w:spacing w:line="360" w:lineRule="auto"/>
      </w:pPr>
      <w:r w:rsidRPr="00F258FE">
        <w:t xml:space="preserve">After </w:t>
      </w:r>
      <w:r>
        <w:t xml:space="preserve">feature engineering we can now use these new features to sort the stocks and choose the top XX stocks. </w:t>
      </w:r>
      <w:r w:rsidR="005E5537">
        <w:t>One thing to note here is that this selection logic will be applied on training period only.</w:t>
      </w:r>
      <w:r>
        <w:t xml:space="preserve"> </w:t>
      </w:r>
      <w:r w:rsidR="005E5537">
        <w:t xml:space="preserve">The details of this </w:t>
      </w:r>
      <w:r>
        <w:t xml:space="preserve">logic is as </w:t>
      </w:r>
      <w:r w:rsidR="00A62C84">
        <w:t>follows:</w:t>
      </w:r>
    </w:p>
    <w:tbl>
      <w:tblPr>
        <w:tblStyle w:val="TableGrid"/>
        <w:tblW w:w="0" w:type="auto"/>
        <w:tblLook w:val="04A0" w:firstRow="1" w:lastRow="0" w:firstColumn="1" w:lastColumn="0" w:noHBand="0" w:noVBand="1"/>
      </w:tblPr>
      <w:tblGrid>
        <w:gridCol w:w="6823"/>
        <w:gridCol w:w="1961"/>
      </w:tblGrid>
      <w:tr w:rsidR="000F6267" w14:paraId="497EBAA9" w14:textId="77777777" w:rsidTr="000F6267">
        <w:trPr>
          <w:trHeight w:val="132"/>
        </w:trPr>
        <w:tc>
          <w:tcPr>
            <w:tcW w:w="6823" w:type="dxa"/>
          </w:tcPr>
          <w:p w14:paraId="64384FE9" w14:textId="67EBEFE7" w:rsidR="000F6267" w:rsidRDefault="000F6267" w:rsidP="001D540A">
            <w:pPr>
              <w:spacing w:line="360" w:lineRule="auto"/>
            </w:pPr>
            <w:r>
              <w:t xml:space="preserve">Look Back Period Returns &gt; Risk Free Rate  </w:t>
            </w:r>
          </w:p>
        </w:tc>
        <w:tc>
          <w:tcPr>
            <w:tcW w:w="1961" w:type="dxa"/>
          </w:tcPr>
          <w:p w14:paraId="5F5E8E1C" w14:textId="77CBA804" w:rsidR="000F6267" w:rsidRDefault="00896350" w:rsidP="001D540A">
            <w:pPr>
              <w:spacing w:line="360" w:lineRule="auto"/>
            </w:pPr>
            <w:r>
              <w:t>Operation</w:t>
            </w:r>
            <w:r w:rsidR="000F6267">
              <w:t xml:space="preserve"> </w:t>
            </w:r>
          </w:p>
        </w:tc>
      </w:tr>
      <w:tr w:rsidR="000F6267" w14:paraId="227A908C" w14:textId="77777777" w:rsidTr="000F6267">
        <w:trPr>
          <w:trHeight w:val="132"/>
        </w:trPr>
        <w:tc>
          <w:tcPr>
            <w:tcW w:w="6823" w:type="dxa"/>
          </w:tcPr>
          <w:p w14:paraId="2F990E42" w14:textId="3043E943" w:rsidR="000F6267" w:rsidRDefault="000F6267" w:rsidP="001D540A">
            <w:pPr>
              <w:spacing w:line="360" w:lineRule="auto"/>
            </w:pPr>
            <w:r>
              <w:t>Stock with Highest momentum(returns %) during look back period</w:t>
            </w:r>
          </w:p>
        </w:tc>
        <w:tc>
          <w:tcPr>
            <w:tcW w:w="1961" w:type="dxa"/>
          </w:tcPr>
          <w:p w14:paraId="1DC4D05F" w14:textId="4B929AEE" w:rsidR="000F6267" w:rsidRDefault="000F6267" w:rsidP="001D540A">
            <w:pPr>
              <w:spacing w:line="360" w:lineRule="auto"/>
            </w:pPr>
            <w:r>
              <w:t>Descending Sort</w:t>
            </w:r>
          </w:p>
        </w:tc>
      </w:tr>
      <w:tr w:rsidR="000F6267" w14:paraId="7ECF83DE" w14:textId="77777777" w:rsidTr="000F6267">
        <w:trPr>
          <w:trHeight w:val="136"/>
        </w:trPr>
        <w:tc>
          <w:tcPr>
            <w:tcW w:w="6823" w:type="dxa"/>
          </w:tcPr>
          <w:p w14:paraId="7A0D3D5A" w14:textId="47A50F8C" w:rsidR="000F6267" w:rsidRDefault="000F6267" w:rsidP="001D540A">
            <w:pPr>
              <w:spacing w:line="360" w:lineRule="auto"/>
            </w:pPr>
            <w:r>
              <w:t>(% positive / % negative) trading days</w:t>
            </w:r>
          </w:p>
        </w:tc>
        <w:tc>
          <w:tcPr>
            <w:tcW w:w="1961" w:type="dxa"/>
          </w:tcPr>
          <w:p w14:paraId="68F7A05A" w14:textId="00C08DE3" w:rsidR="000F6267" w:rsidRDefault="000F6267" w:rsidP="001D540A">
            <w:pPr>
              <w:spacing w:line="360" w:lineRule="auto"/>
            </w:pPr>
            <w:r>
              <w:t>Descending Sort</w:t>
            </w:r>
          </w:p>
        </w:tc>
      </w:tr>
      <w:tr w:rsidR="000F6267" w14:paraId="29DDD319" w14:textId="77777777" w:rsidTr="000F6267">
        <w:trPr>
          <w:trHeight w:val="281"/>
        </w:trPr>
        <w:tc>
          <w:tcPr>
            <w:tcW w:w="6823" w:type="dxa"/>
          </w:tcPr>
          <w:p w14:paraId="5B6863FA" w14:textId="1139329E" w:rsidR="000F6267" w:rsidRDefault="000F6267" w:rsidP="001D540A">
            <w:pPr>
              <w:spacing w:line="360" w:lineRule="auto"/>
            </w:pPr>
            <w:r>
              <w:t>Nearness to 52 week high</w:t>
            </w:r>
          </w:p>
        </w:tc>
        <w:tc>
          <w:tcPr>
            <w:tcW w:w="1961" w:type="dxa"/>
          </w:tcPr>
          <w:p w14:paraId="4ED05871" w14:textId="77193A2B" w:rsidR="000F6267" w:rsidRDefault="000F6267" w:rsidP="001D540A">
            <w:pPr>
              <w:spacing w:line="360" w:lineRule="auto"/>
            </w:pPr>
            <w:r>
              <w:t>Ascending Sort</w:t>
            </w:r>
          </w:p>
        </w:tc>
      </w:tr>
      <w:tr w:rsidR="000F6267" w14:paraId="4026F394" w14:textId="77777777" w:rsidTr="000F6267">
        <w:trPr>
          <w:trHeight w:val="257"/>
        </w:trPr>
        <w:tc>
          <w:tcPr>
            <w:tcW w:w="6823" w:type="dxa"/>
          </w:tcPr>
          <w:p w14:paraId="774BD751" w14:textId="63323143" w:rsidR="000F6267" w:rsidRDefault="000F6267" w:rsidP="001D540A">
            <w:pPr>
              <w:spacing w:line="360" w:lineRule="auto"/>
            </w:pPr>
            <w:r>
              <w:t>Volatility or Downside Volatility</w:t>
            </w:r>
          </w:p>
        </w:tc>
        <w:tc>
          <w:tcPr>
            <w:tcW w:w="1961" w:type="dxa"/>
          </w:tcPr>
          <w:p w14:paraId="33904154" w14:textId="1645E140" w:rsidR="000F6267" w:rsidRDefault="000F6267" w:rsidP="001D540A">
            <w:pPr>
              <w:spacing w:line="360" w:lineRule="auto"/>
            </w:pPr>
            <w:r>
              <w:t>Ascending Sort</w:t>
            </w:r>
          </w:p>
        </w:tc>
      </w:tr>
      <w:tr w:rsidR="000F6267" w14:paraId="2F546C0F" w14:textId="77777777" w:rsidTr="000F6267">
        <w:trPr>
          <w:trHeight w:val="62"/>
        </w:trPr>
        <w:tc>
          <w:tcPr>
            <w:tcW w:w="6823" w:type="dxa"/>
          </w:tcPr>
          <w:p w14:paraId="18A0EDF0" w14:textId="1098967B" w:rsidR="000F6267" w:rsidRDefault="000F6267" w:rsidP="001D540A">
            <w:pPr>
              <w:spacing w:line="360" w:lineRule="auto"/>
            </w:pPr>
            <w:r>
              <w:t>Top XX Stocks</w:t>
            </w:r>
          </w:p>
        </w:tc>
        <w:tc>
          <w:tcPr>
            <w:tcW w:w="1961" w:type="dxa"/>
          </w:tcPr>
          <w:p w14:paraId="70D4D0A0" w14:textId="5FC865E6" w:rsidR="000F6267" w:rsidRDefault="000F6267" w:rsidP="001D540A">
            <w:pPr>
              <w:spacing w:line="360" w:lineRule="auto"/>
            </w:pPr>
            <w:r>
              <w:t>Filter</w:t>
            </w:r>
          </w:p>
        </w:tc>
      </w:tr>
    </w:tbl>
    <w:p w14:paraId="62F5DF66" w14:textId="1D103D15" w:rsidR="00F258FE" w:rsidRPr="00455B01" w:rsidRDefault="00B41497" w:rsidP="001D540A">
      <w:pPr>
        <w:spacing w:line="360" w:lineRule="auto"/>
        <w:rPr>
          <w:b/>
          <w:bCs/>
          <w:sz w:val="20"/>
          <w:szCs w:val="20"/>
        </w:rPr>
      </w:pPr>
      <w:r>
        <w:rPr>
          <w:b/>
          <w:bCs/>
        </w:rPr>
        <w:t xml:space="preserve">                                                     </w:t>
      </w:r>
      <w:r w:rsidR="00455B01" w:rsidRPr="00455B01">
        <w:rPr>
          <w:b/>
          <w:bCs/>
          <w:sz w:val="20"/>
          <w:szCs w:val="20"/>
        </w:rPr>
        <w:t xml:space="preserve">Table </w:t>
      </w:r>
      <w:r w:rsidR="00393588">
        <w:rPr>
          <w:b/>
          <w:bCs/>
          <w:sz w:val="20"/>
          <w:szCs w:val="20"/>
        </w:rPr>
        <w:t>3.5.1 -</w:t>
      </w:r>
      <w:r w:rsidR="00455B01" w:rsidRPr="00455B01">
        <w:rPr>
          <w:b/>
          <w:bCs/>
          <w:sz w:val="20"/>
          <w:szCs w:val="20"/>
        </w:rPr>
        <w:t xml:space="preserve"> Sortation Logic</w:t>
      </w:r>
    </w:p>
    <w:p w14:paraId="146ABC0D" w14:textId="77777777" w:rsidR="00F258FE" w:rsidRDefault="00F258FE" w:rsidP="001D540A">
      <w:pPr>
        <w:spacing w:line="360" w:lineRule="auto"/>
        <w:rPr>
          <w:b/>
          <w:bCs/>
        </w:rPr>
      </w:pPr>
    </w:p>
    <w:p w14:paraId="1F70F380" w14:textId="1230089C" w:rsidR="00AD4584" w:rsidRPr="00393588" w:rsidRDefault="00393588" w:rsidP="00393588">
      <w:pPr>
        <w:spacing w:line="360" w:lineRule="auto"/>
        <w:rPr>
          <w:b/>
          <w:bCs/>
        </w:rPr>
      </w:pPr>
      <w:r>
        <w:rPr>
          <w:b/>
          <w:bCs/>
        </w:rPr>
        <w:t xml:space="preserve">3.6 </w:t>
      </w:r>
      <w:r w:rsidR="00AD4584" w:rsidRPr="00393588">
        <w:rPr>
          <w:b/>
          <w:bCs/>
        </w:rPr>
        <w:t>Model Development</w:t>
      </w:r>
    </w:p>
    <w:p w14:paraId="123C8CDE" w14:textId="4703860E" w:rsidR="00E749EB" w:rsidRDefault="00AD4584" w:rsidP="001D540A">
      <w:pPr>
        <w:spacing w:line="360" w:lineRule="auto"/>
        <w:jc w:val="both"/>
      </w:pPr>
      <w:r w:rsidRPr="00BC71B4">
        <w:t xml:space="preserve">Once we have finalized the stock pool which we will be building our portfolio with based on the previously derived features, we will be employing various DL based models to forecast the prices for the upcoming period using the extracted/derived features. </w:t>
      </w:r>
    </w:p>
    <w:p w14:paraId="5DD2F338" w14:textId="7F72BC4A" w:rsidR="002B0332" w:rsidRDefault="002B0332" w:rsidP="001D540A">
      <w:pPr>
        <w:spacing w:line="360" w:lineRule="auto"/>
        <w:jc w:val="both"/>
      </w:pPr>
      <w:r>
        <w:t>The Models which we have decided upon after the Literature Revie</w:t>
      </w:r>
      <w:r w:rsidR="00F60B07">
        <w:t>w</w:t>
      </w:r>
      <w:r>
        <w:t xml:space="preserve">s are as </w:t>
      </w:r>
      <w:r w:rsidR="00896350">
        <w:t>follows:</w:t>
      </w:r>
    </w:p>
    <w:p w14:paraId="55090EED" w14:textId="77777777" w:rsidR="006668AF" w:rsidRDefault="006668AF" w:rsidP="001D540A">
      <w:pPr>
        <w:spacing w:line="360" w:lineRule="auto"/>
        <w:jc w:val="both"/>
      </w:pPr>
    </w:p>
    <w:p w14:paraId="00E9CDF3" w14:textId="3F37494B" w:rsidR="006668AF" w:rsidRPr="00896350" w:rsidRDefault="002B0332" w:rsidP="00896350">
      <w:pPr>
        <w:pStyle w:val="ListParagraph"/>
        <w:numPr>
          <w:ilvl w:val="0"/>
          <w:numId w:val="13"/>
        </w:numPr>
        <w:spacing w:line="360" w:lineRule="auto"/>
        <w:jc w:val="both"/>
        <w:rPr>
          <w:b/>
          <w:bCs/>
        </w:rPr>
      </w:pPr>
      <w:r w:rsidRPr="00E749EB">
        <w:rPr>
          <w:b/>
          <w:bCs/>
        </w:rPr>
        <w:t>LSTM (Baseline)</w:t>
      </w:r>
    </w:p>
    <w:p w14:paraId="4A20D744" w14:textId="3842FC44" w:rsidR="00E749EB" w:rsidRPr="006668AF" w:rsidRDefault="006668AF" w:rsidP="001D540A">
      <w:pPr>
        <w:spacing w:line="360" w:lineRule="auto"/>
        <w:jc w:val="both"/>
      </w:pPr>
      <w:r w:rsidRPr="006668AF">
        <w:t xml:space="preserve">The LSTM RNN is a kind of RNN that can recall both short and long-term values. When it comes to difficult issues like automated speech recognition and handwritten character identification, many DL model developers use LSTM networks. Time-series data is the most common type of data for LSTM models. </w:t>
      </w:r>
      <w:r w:rsidR="007F214D">
        <w:t>S</w:t>
      </w:r>
      <w:r w:rsidR="007F214D" w:rsidRPr="006668AF">
        <w:t>entiment a</w:t>
      </w:r>
      <w:r w:rsidR="007F214D">
        <w:t xml:space="preserve">nalysis, </w:t>
      </w:r>
      <w:r w:rsidRPr="006668AF">
        <w:t>Natural Language Processing (NLP), language mode</w:t>
      </w:r>
      <w:r>
        <w:t>l</w:t>
      </w:r>
      <w:r w:rsidR="00882688">
        <w:t>ling,</w:t>
      </w:r>
      <w:r w:rsidRPr="006668AF">
        <w:t xml:space="preserve"> speech recognition, </w:t>
      </w:r>
      <w:r w:rsidR="00882688" w:rsidRPr="006668AF">
        <w:t>language translation</w:t>
      </w:r>
      <w:r w:rsidRPr="006668AF">
        <w:t xml:space="preserve">, financial time series analysis, </w:t>
      </w:r>
      <w:r w:rsidR="00882688">
        <w:t xml:space="preserve">predictive analysis </w:t>
      </w:r>
      <w:r w:rsidRPr="006668AF">
        <w:t>and other applications use it. LSTM networks can be</w:t>
      </w:r>
      <w:r w:rsidR="00882688">
        <w:t xml:space="preserve"> even</w:t>
      </w:r>
      <w:r w:rsidRPr="006668AF">
        <w:t xml:space="preserve"> more </w:t>
      </w:r>
      <w:r w:rsidR="00882688">
        <w:t>useful for</w:t>
      </w:r>
      <w:r w:rsidRPr="006668AF">
        <w:t xml:space="preserve"> time series data processing, such as language translation, using attention modules and AE structures.</w:t>
      </w:r>
    </w:p>
    <w:p w14:paraId="3F0EE8D8" w14:textId="04996842" w:rsidR="00E749EB" w:rsidRDefault="00E749EB" w:rsidP="001D540A">
      <w:pPr>
        <w:spacing w:line="360" w:lineRule="auto"/>
        <w:jc w:val="both"/>
        <w:rPr>
          <w:b/>
          <w:bCs/>
        </w:rPr>
      </w:pPr>
    </w:p>
    <w:p w14:paraId="0C415305" w14:textId="190C1609" w:rsidR="006668AF" w:rsidRDefault="006668AF" w:rsidP="001D540A">
      <w:pPr>
        <w:spacing w:line="360" w:lineRule="auto"/>
        <w:jc w:val="both"/>
      </w:pPr>
      <w:r w:rsidRPr="006668AF">
        <w:t xml:space="preserve">The LSTM is a kind of RNN that is more specialized. As a result, the recommended optimization methods and weight updates are same. Furthermore, the number of hidden layers, the number of units in each layer, network weight initialization, activation functions, learning rate, momentum values, </w:t>
      </w:r>
      <w:r w:rsidR="00882688" w:rsidRPr="006668AF">
        <w:t>batch size (minibatch size)</w:t>
      </w:r>
      <w:r w:rsidR="00882688">
        <w:t>, the number of epochs,</w:t>
      </w:r>
      <w:r w:rsidRPr="006668AF">
        <w:t xml:space="preserve"> decay rate, </w:t>
      </w:r>
      <w:r w:rsidR="00882688" w:rsidRPr="006668AF">
        <w:t>sequence length for LSTM</w:t>
      </w:r>
      <w:r w:rsidR="00882688">
        <w:t>,</w:t>
      </w:r>
      <w:r w:rsidR="00882688" w:rsidRPr="006668AF">
        <w:t xml:space="preserve"> </w:t>
      </w:r>
      <w:r w:rsidR="00882688">
        <w:t>optimization algorithms</w:t>
      </w:r>
      <w:r w:rsidRPr="006668AF">
        <w:t>, gradient normalization,</w:t>
      </w:r>
      <w:r w:rsidR="00882688">
        <w:t xml:space="preserve"> </w:t>
      </w:r>
      <w:r w:rsidR="00882688" w:rsidRPr="006668AF">
        <w:t>gradient clipping</w:t>
      </w:r>
      <w:r w:rsidRPr="006668AF">
        <w:t xml:space="preserve"> </w:t>
      </w:r>
      <w:r w:rsidRPr="006668AF">
        <w:lastRenderedPageBreak/>
        <w:t>and dropout are all hyperparameters that are similar to RNN. The hyperparameter optimization approaches used for RNN may also be used to LSTM in order to discover the optimum hyperparameters.</w:t>
      </w:r>
    </w:p>
    <w:p w14:paraId="2997ACB0" w14:textId="77777777" w:rsidR="006668AF" w:rsidRPr="006668AF" w:rsidRDefault="006668AF" w:rsidP="001D540A">
      <w:pPr>
        <w:spacing w:line="360" w:lineRule="auto"/>
        <w:jc w:val="both"/>
      </w:pPr>
    </w:p>
    <w:p w14:paraId="3F2C3966" w14:textId="1321226A" w:rsidR="006668AF" w:rsidRPr="00896350" w:rsidRDefault="0057724B" w:rsidP="001D540A">
      <w:pPr>
        <w:pStyle w:val="ListParagraph"/>
        <w:numPr>
          <w:ilvl w:val="0"/>
          <w:numId w:val="13"/>
        </w:numPr>
        <w:spacing w:line="360" w:lineRule="auto"/>
        <w:jc w:val="both"/>
        <w:rPr>
          <w:b/>
          <w:bCs/>
        </w:rPr>
      </w:pPr>
      <w:r>
        <w:rPr>
          <w:b/>
          <w:bCs/>
        </w:rPr>
        <w:t xml:space="preserve">Hybrid </w:t>
      </w:r>
      <w:r w:rsidR="002B0332" w:rsidRPr="00E749EB">
        <w:rPr>
          <w:b/>
          <w:bCs/>
        </w:rPr>
        <w:t>CNN-LSTM</w:t>
      </w:r>
    </w:p>
    <w:p w14:paraId="017E2A86" w14:textId="02445277" w:rsidR="006668AF" w:rsidRPr="00886B28" w:rsidRDefault="006668AF" w:rsidP="001D540A">
      <w:pPr>
        <w:spacing w:line="360" w:lineRule="auto"/>
        <w:jc w:val="both"/>
      </w:pPr>
      <w:r w:rsidRPr="00886B28">
        <w:t xml:space="preserve">As we </w:t>
      </w:r>
      <w:r w:rsidR="00886B28" w:rsidRPr="00886B28">
        <w:t xml:space="preserve">have </w:t>
      </w:r>
      <w:r w:rsidR="00886B28">
        <w:t>observed</w:t>
      </w:r>
      <w:r w:rsidR="00886B28" w:rsidRPr="00886B28">
        <w:t xml:space="preserve"> from our literature review </w:t>
      </w:r>
      <w:r w:rsidR="00886B28">
        <w:t xml:space="preserve">of </w:t>
      </w:r>
      <w:r w:rsidR="00886B28">
        <w:fldChar w:fldCharType="begin"/>
      </w:r>
      <w:r w:rsidR="00886B28">
        <w:instrText xml:space="preserve"> ADDIN ZOTERO_ITEM CSL_CITATION {"citationID":"dZMIBG4g","properties":{"formattedCitation":"(Liu et al., 2017a, p.)","plainCitation":"(Liu et al., 2017a, p.)","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locator":"-"}],"schema":"https://github.com/citation-style-language/schema/raw/master/csl-citation.json"} </w:instrText>
      </w:r>
      <w:r w:rsidR="00886B28">
        <w:fldChar w:fldCharType="separate"/>
      </w:r>
      <w:r w:rsidR="00886B28">
        <w:rPr>
          <w:noProof/>
        </w:rPr>
        <w:t>(Liu et al., 2017a, p.)</w:t>
      </w:r>
      <w:r w:rsidR="00886B28">
        <w:fldChar w:fldCharType="end"/>
      </w:r>
      <w:r w:rsidR="00886B28">
        <w:t>, their e</w:t>
      </w:r>
      <w:r w:rsidR="00886B28" w:rsidRPr="00886B28">
        <w:t>xperiments show that the CNN-LSTM neural network model may be successfully used to create quantitative strategies and get greater returns than the Benchmark index.</w:t>
      </w:r>
    </w:p>
    <w:p w14:paraId="2FA5D28D" w14:textId="28968EB2" w:rsidR="00AD4584" w:rsidRDefault="00AD4584" w:rsidP="001D540A">
      <w:pPr>
        <w:spacing w:line="360" w:lineRule="auto"/>
        <w:jc w:val="both"/>
      </w:pPr>
    </w:p>
    <w:p w14:paraId="32ECF94A" w14:textId="1C39FA9B" w:rsidR="000D53F1" w:rsidRPr="000D53F1" w:rsidRDefault="000D53F1" w:rsidP="001D540A">
      <w:pPr>
        <w:spacing w:line="360" w:lineRule="auto"/>
        <w:jc w:val="both"/>
        <w:rPr>
          <w:b/>
          <w:bCs/>
        </w:rPr>
      </w:pPr>
      <w:r>
        <w:rPr>
          <w:b/>
          <w:bCs/>
        </w:rPr>
        <w:t xml:space="preserve">3.7 </w:t>
      </w:r>
      <w:r w:rsidR="00937FB5">
        <w:rPr>
          <w:b/>
          <w:bCs/>
        </w:rPr>
        <w:t xml:space="preserve">Research </w:t>
      </w:r>
      <w:r w:rsidRPr="000D53F1">
        <w:rPr>
          <w:b/>
          <w:bCs/>
        </w:rPr>
        <w:t xml:space="preserve">Hypothesis </w:t>
      </w:r>
      <w:r w:rsidR="00937FB5">
        <w:rPr>
          <w:b/>
          <w:bCs/>
        </w:rPr>
        <w:t>Formation</w:t>
      </w:r>
    </w:p>
    <w:p w14:paraId="0750E761" w14:textId="398278F2" w:rsidR="00937FB5" w:rsidRDefault="00937FB5" w:rsidP="001D540A">
      <w:pPr>
        <w:spacing w:line="360" w:lineRule="auto"/>
        <w:jc w:val="both"/>
      </w:pPr>
      <w:r>
        <w:t>Now that we have finalized the prediction models, t</w:t>
      </w:r>
      <w:r w:rsidR="000D53F1">
        <w:t>his study will be aimed at confirming the following hypotheses:</w:t>
      </w:r>
    </w:p>
    <w:p w14:paraId="5DB1DA11" w14:textId="0C616091" w:rsidR="00937FB5" w:rsidRPr="00937FB5" w:rsidRDefault="000D53F1" w:rsidP="00DF72FF">
      <w:pPr>
        <w:pStyle w:val="ListParagraph"/>
        <w:numPr>
          <w:ilvl w:val="0"/>
          <w:numId w:val="38"/>
        </w:numPr>
        <w:spacing w:line="360" w:lineRule="auto"/>
        <w:rPr>
          <w:bCs/>
        </w:rPr>
      </w:pPr>
      <w:r w:rsidRPr="00937FB5">
        <w:rPr>
          <w:b/>
        </w:rPr>
        <w:t>H1:</w:t>
      </w:r>
      <w:r w:rsidRPr="00937FB5">
        <w:rPr>
          <w:bCs/>
        </w:rPr>
        <w:t xml:space="preserve"> In the prediction of Time Series stock data, Deep Learning-based RNN algorithms perform exceedingly well.</w:t>
      </w:r>
    </w:p>
    <w:p w14:paraId="423F2AFF" w14:textId="0EC24BAF" w:rsidR="00937FB5" w:rsidRPr="00937FB5" w:rsidRDefault="000D53F1" w:rsidP="00DF72FF">
      <w:pPr>
        <w:pStyle w:val="ListParagraph"/>
        <w:numPr>
          <w:ilvl w:val="0"/>
          <w:numId w:val="38"/>
        </w:numPr>
        <w:spacing w:line="360" w:lineRule="auto"/>
        <w:rPr>
          <w:bCs/>
        </w:rPr>
      </w:pPr>
      <w:r w:rsidRPr="00937FB5">
        <w:rPr>
          <w:b/>
        </w:rPr>
        <w:t>H2:</w:t>
      </w:r>
      <w:r w:rsidRPr="00937FB5">
        <w:rPr>
          <w:bCs/>
        </w:rPr>
        <w:t xml:space="preserve"> A hybrid technique, such as CNN + LSTM, can improve performance over a stacking LSTM strategy based only on RNNs.</w:t>
      </w:r>
    </w:p>
    <w:p w14:paraId="01E9CE55" w14:textId="6432F316" w:rsidR="000D53F1" w:rsidRPr="00937FB5" w:rsidRDefault="000D53F1" w:rsidP="00DF72FF">
      <w:pPr>
        <w:pStyle w:val="ListParagraph"/>
        <w:numPr>
          <w:ilvl w:val="0"/>
          <w:numId w:val="38"/>
        </w:numPr>
        <w:spacing w:line="360" w:lineRule="auto"/>
        <w:rPr>
          <w:bCs/>
        </w:rPr>
      </w:pPr>
      <w:r w:rsidRPr="00937FB5">
        <w:rPr>
          <w:b/>
        </w:rPr>
        <w:t>H3:</w:t>
      </w:r>
      <w:r w:rsidRPr="00937FB5">
        <w:rPr>
          <w:bCs/>
        </w:rPr>
        <w:t xml:space="preserve"> Quality asset selection is equally as important as the prediction algorithm's performance, as well as the trading agent's and environment's efficacy, in maximising return on investment which is evident by the returns achieved by the standard Buy and Hold Trading Strategy.</w:t>
      </w:r>
    </w:p>
    <w:p w14:paraId="3403C28C" w14:textId="77777777" w:rsidR="000D53F1" w:rsidRDefault="000D53F1" w:rsidP="001D540A">
      <w:pPr>
        <w:spacing w:line="360" w:lineRule="auto"/>
        <w:jc w:val="both"/>
      </w:pPr>
    </w:p>
    <w:p w14:paraId="5604326E" w14:textId="42348674" w:rsidR="00AD4584" w:rsidRPr="00937FB5" w:rsidRDefault="00AD4584" w:rsidP="00DF72FF">
      <w:pPr>
        <w:pStyle w:val="ListParagraph"/>
        <w:numPr>
          <w:ilvl w:val="1"/>
          <w:numId w:val="39"/>
        </w:numPr>
        <w:spacing w:line="360" w:lineRule="auto"/>
        <w:rPr>
          <w:b/>
          <w:bCs/>
        </w:rPr>
      </w:pPr>
      <w:r w:rsidRPr="00937FB5">
        <w:rPr>
          <w:b/>
          <w:bCs/>
        </w:rPr>
        <w:t>Model Evaluation Metrics</w:t>
      </w:r>
    </w:p>
    <w:p w14:paraId="7A0F8D5C" w14:textId="77777777" w:rsidR="00AD4584" w:rsidRPr="00BC71B4" w:rsidRDefault="00AD4584" w:rsidP="001D540A">
      <w:pPr>
        <w:spacing w:line="360" w:lineRule="auto"/>
        <w:jc w:val="both"/>
      </w:pPr>
      <w:r w:rsidRPr="00BC71B4">
        <w:t>The following measures will be used to evaluate all models under consideration:</w:t>
      </w:r>
    </w:p>
    <w:p w14:paraId="41AEF5BD" w14:textId="77777777" w:rsidR="00AD4584" w:rsidRPr="00BC71B4" w:rsidRDefault="00AD4584" w:rsidP="00483B3B">
      <w:pPr>
        <w:pStyle w:val="ListParagraph"/>
        <w:numPr>
          <w:ilvl w:val="0"/>
          <w:numId w:val="10"/>
        </w:numPr>
        <w:spacing w:line="360" w:lineRule="auto"/>
        <w:jc w:val="both"/>
      </w:pPr>
      <w:r w:rsidRPr="00BC71B4">
        <w:t>Mean Absolute Error (MAE)</w:t>
      </w:r>
    </w:p>
    <w:p w14:paraId="70161C1D" w14:textId="77777777" w:rsidR="00AD4584" w:rsidRPr="00BC71B4" w:rsidRDefault="00AD4584" w:rsidP="00483B3B">
      <w:pPr>
        <w:pStyle w:val="ListParagraph"/>
        <w:numPr>
          <w:ilvl w:val="0"/>
          <w:numId w:val="10"/>
        </w:numPr>
        <w:spacing w:line="360" w:lineRule="auto"/>
        <w:jc w:val="both"/>
      </w:pPr>
      <w:r w:rsidRPr="00BC71B4">
        <w:t>Mean Absolute Percentage Error (MAPE)</w:t>
      </w:r>
    </w:p>
    <w:p w14:paraId="1B41772E" w14:textId="77777777" w:rsidR="00AD4584" w:rsidRPr="00BC71B4" w:rsidRDefault="00AD4584" w:rsidP="00483B3B">
      <w:pPr>
        <w:pStyle w:val="ListParagraph"/>
        <w:numPr>
          <w:ilvl w:val="0"/>
          <w:numId w:val="10"/>
        </w:numPr>
        <w:spacing w:line="360" w:lineRule="auto"/>
        <w:jc w:val="both"/>
      </w:pPr>
      <w:r w:rsidRPr="00BC71B4">
        <w:t>Root Mean Square Error (RMSE)</w:t>
      </w:r>
    </w:p>
    <w:p w14:paraId="3985CFE4" w14:textId="77777777" w:rsidR="00AD4584" w:rsidRPr="00BC71B4" w:rsidRDefault="00AD4584" w:rsidP="00483B3B">
      <w:pPr>
        <w:pStyle w:val="ListParagraph"/>
        <w:numPr>
          <w:ilvl w:val="0"/>
          <w:numId w:val="10"/>
        </w:numPr>
        <w:spacing w:line="360" w:lineRule="auto"/>
        <w:jc w:val="both"/>
      </w:pPr>
      <w:r w:rsidRPr="00BC71B4">
        <w:t>Profit/Returns %</w:t>
      </w:r>
    </w:p>
    <w:p w14:paraId="5D852FCC" w14:textId="6FE396BE" w:rsidR="00AD4584" w:rsidRDefault="00AD4584" w:rsidP="001D540A">
      <w:pPr>
        <w:spacing w:line="360" w:lineRule="auto"/>
        <w:jc w:val="both"/>
      </w:pPr>
    </w:p>
    <w:p w14:paraId="091AF535" w14:textId="18A18A7A" w:rsidR="001144DB" w:rsidRDefault="001144DB" w:rsidP="001D540A">
      <w:pPr>
        <w:spacing w:line="360" w:lineRule="auto"/>
        <w:jc w:val="both"/>
      </w:pPr>
      <w:r>
        <w:t xml:space="preserve">The Cumulative Returns % for the portfolio with the top XX stocks will be compared against a portfolio with random stocks or an index like NIFTY, SENSEX etc. </w:t>
      </w:r>
    </w:p>
    <w:p w14:paraId="33C7768C" w14:textId="77777777" w:rsidR="001144DB" w:rsidRPr="00BC71B4" w:rsidRDefault="001144DB" w:rsidP="001D540A">
      <w:pPr>
        <w:pStyle w:val="ListParagraph"/>
        <w:spacing w:line="360" w:lineRule="auto"/>
        <w:jc w:val="both"/>
      </w:pPr>
    </w:p>
    <w:p w14:paraId="131A3B49" w14:textId="05E6B34F" w:rsidR="00AD4584" w:rsidRDefault="00AD4584" w:rsidP="001D540A">
      <w:pPr>
        <w:spacing w:line="360" w:lineRule="auto"/>
        <w:jc w:val="both"/>
        <w:rPr>
          <w:rFonts w:ascii="TimesNewRomanPSMT" w:hAnsi="TimesNewRomanPSMT"/>
        </w:rPr>
      </w:pPr>
      <w:r w:rsidRPr="00BC71B4">
        <w:rPr>
          <w:rFonts w:ascii="TimesNewRomanPSMT" w:hAnsi="TimesNewRomanPSMT"/>
        </w:rPr>
        <w:t xml:space="preserve">In addition to the indicators listed above, the temporal complexity of the models may be taken into account while assessing them, i.e. the overall amount of features provided, as well as the </w:t>
      </w:r>
      <w:r w:rsidRPr="00BC71B4">
        <w:rPr>
          <w:rFonts w:ascii="TimesNewRomanPSMT" w:hAnsi="TimesNewRomanPSMT"/>
        </w:rPr>
        <w:lastRenderedPageBreak/>
        <w:t>model chosen, might result in varying levels of temporal complexity, which is important when the models are deployed into production. Since some business decisions require the model response time to be as low as possible, the time complexity of the model becomes an important factor.</w:t>
      </w:r>
    </w:p>
    <w:p w14:paraId="7E79997D" w14:textId="1A024EAB" w:rsidR="003A6811" w:rsidRDefault="003A6811" w:rsidP="001D540A">
      <w:pPr>
        <w:spacing w:line="360" w:lineRule="auto"/>
        <w:jc w:val="both"/>
        <w:rPr>
          <w:rFonts w:ascii="TimesNewRomanPSMT" w:hAnsi="TimesNewRomanPSMT"/>
        </w:rPr>
      </w:pPr>
    </w:p>
    <w:p w14:paraId="0D20BB4A" w14:textId="3DFCCE1F" w:rsidR="003A6811" w:rsidRPr="00937FB5" w:rsidRDefault="003A6811" w:rsidP="00DF72FF">
      <w:pPr>
        <w:pStyle w:val="ListParagraph"/>
        <w:numPr>
          <w:ilvl w:val="1"/>
          <w:numId w:val="39"/>
        </w:numPr>
        <w:spacing w:line="360" w:lineRule="auto"/>
        <w:rPr>
          <w:b/>
          <w:bCs/>
        </w:rPr>
      </w:pPr>
      <w:r w:rsidRPr="00937FB5">
        <w:rPr>
          <w:b/>
          <w:bCs/>
        </w:rPr>
        <w:t>Resource Requirements</w:t>
      </w:r>
    </w:p>
    <w:p w14:paraId="3BBDBA8F" w14:textId="54BA2545" w:rsidR="003A6811" w:rsidRPr="003A6811" w:rsidRDefault="00393588" w:rsidP="003A6811">
      <w:pPr>
        <w:spacing w:line="360" w:lineRule="auto"/>
        <w:ind w:firstLine="360"/>
        <w:rPr>
          <w:b/>
          <w:bCs/>
        </w:rPr>
      </w:pPr>
      <w:r>
        <w:rPr>
          <w:b/>
          <w:bCs/>
        </w:rPr>
        <w:t>3.</w:t>
      </w:r>
      <w:r w:rsidR="00937FB5">
        <w:rPr>
          <w:b/>
          <w:bCs/>
        </w:rPr>
        <w:t>9</w:t>
      </w:r>
      <w:r w:rsidR="003A6811">
        <w:rPr>
          <w:b/>
          <w:bCs/>
        </w:rPr>
        <w:t xml:space="preserve">.1 </w:t>
      </w:r>
      <w:r w:rsidR="003A6811" w:rsidRPr="003A6811">
        <w:rPr>
          <w:b/>
          <w:bCs/>
        </w:rPr>
        <w:t>Hardware Requirement:</w:t>
      </w:r>
    </w:p>
    <w:p w14:paraId="78AACE05" w14:textId="77777777" w:rsidR="003A6811" w:rsidRPr="00BC71B4" w:rsidRDefault="003A6811" w:rsidP="003A6811">
      <w:pPr>
        <w:spacing w:line="360" w:lineRule="auto"/>
        <w:jc w:val="both"/>
      </w:pPr>
      <w:r w:rsidRPr="00BC71B4">
        <w:t>This study will be carried out on a desktop computer that meets the following requirements:</w:t>
      </w:r>
    </w:p>
    <w:tbl>
      <w:tblPr>
        <w:tblStyle w:val="TableGrid"/>
        <w:tblW w:w="0" w:type="auto"/>
        <w:tblLook w:val="04A0" w:firstRow="1" w:lastRow="0" w:firstColumn="1" w:lastColumn="0" w:noHBand="0" w:noVBand="1"/>
      </w:tblPr>
      <w:tblGrid>
        <w:gridCol w:w="4505"/>
        <w:gridCol w:w="4505"/>
      </w:tblGrid>
      <w:tr w:rsidR="003A6811" w:rsidRPr="00BC71B4" w14:paraId="1F5CFC96" w14:textId="77777777" w:rsidTr="00C87C9E">
        <w:tc>
          <w:tcPr>
            <w:tcW w:w="4505" w:type="dxa"/>
          </w:tcPr>
          <w:p w14:paraId="4BAEA05C" w14:textId="77777777" w:rsidR="003A6811" w:rsidRPr="00BC71B4" w:rsidRDefault="003A6811" w:rsidP="00C87C9E">
            <w:pPr>
              <w:spacing w:line="360" w:lineRule="auto"/>
            </w:pPr>
            <w:r w:rsidRPr="00BC71B4">
              <w:t>Processor</w:t>
            </w:r>
          </w:p>
        </w:tc>
        <w:tc>
          <w:tcPr>
            <w:tcW w:w="4505" w:type="dxa"/>
          </w:tcPr>
          <w:p w14:paraId="054ABDB8" w14:textId="77777777" w:rsidR="003A6811" w:rsidRPr="00BC71B4" w:rsidRDefault="003A6811" w:rsidP="00C87C9E">
            <w:pPr>
              <w:spacing w:line="360" w:lineRule="auto"/>
            </w:pPr>
            <w:r w:rsidRPr="00BC71B4">
              <w:t>Intel® CoreTM i9-9900K CPU @ 5.0 GHz</w:t>
            </w:r>
          </w:p>
        </w:tc>
      </w:tr>
      <w:tr w:rsidR="003A6811" w:rsidRPr="00BC71B4" w14:paraId="6E4F6C17" w14:textId="77777777" w:rsidTr="00C87C9E">
        <w:tc>
          <w:tcPr>
            <w:tcW w:w="4505" w:type="dxa"/>
          </w:tcPr>
          <w:p w14:paraId="4D52B792" w14:textId="77777777" w:rsidR="003A6811" w:rsidRPr="00BC71B4" w:rsidRDefault="003A6811" w:rsidP="00C87C9E">
            <w:pPr>
              <w:spacing w:line="360" w:lineRule="auto"/>
            </w:pPr>
            <w:r w:rsidRPr="00BC71B4">
              <w:t>Memory</w:t>
            </w:r>
          </w:p>
        </w:tc>
        <w:tc>
          <w:tcPr>
            <w:tcW w:w="4505" w:type="dxa"/>
          </w:tcPr>
          <w:p w14:paraId="795934E7" w14:textId="77777777" w:rsidR="003A6811" w:rsidRPr="00BC71B4" w:rsidRDefault="003A6811" w:rsidP="00C87C9E">
            <w:pPr>
              <w:spacing w:line="360" w:lineRule="auto"/>
            </w:pPr>
            <w:r w:rsidRPr="00BC71B4">
              <w:t>32 GB DDR4</w:t>
            </w:r>
          </w:p>
        </w:tc>
      </w:tr>
      <w:tr w:rsidR="003A6811" w:rsidRPr="00BC71B4" w14:paraId="73952C6D" w14:textId="77777777" w:rsidTr="00C87C9E">
        <w:tc>
          <w:tcPr>
            <w:tcW w:w="4505" w:type="dxa"/>
          </w:tcPr>
          <w:p w14:paraId="77F29707" w14:textId="77777777" w:rsidR="003A6811" w:rsidRPr="00BC71B4" w:rsidRDefault="003A6811" w:rsidP="00C87C9E">
            <w:pPr>
              <w:spacing w:line="360" w:lineRule="auto"/>
            </w:pPr>
            <w:r w:rsidRPr="00BC71B4">
              <w:t>GPU</w:t>
            </w:r>
          </w:p>
        </w:tc>
        <w:tc>
          <w:tcPr>
            <w:tcW w:w="4505" w:type="dxa"/>
          </w:tcPr>
          <w:p w14:paraId="3098DE4E" w14:textId="4FCB78D0" w:rsidR="003A6811" w:rsidRPr="00BC71B4" w:rsidRDefault="005E5537" w:rsidP="005E5537">
            <w:pPr>
              <w:spacing w:line="360" w:lineRule="auto"/>
            </w:pPr>
            <w:r>
              <w:t>RTX 2080</w:t>
            </w:r>
          </w:p>
        </w:tc>
      </w:tr>
      <w:tr w:rsidR="003A6811" w:rsidRPr="00BC71B4" w14:paraId="51E9AA57" w14:textId="77777777" w:rsidTr="00C87C9E">
        <w:tc>
          <w:tcPr>
            <w:tcW w:w="4505" w:type="dxa"/>
          </w:tcPr>
          <w:p w14:paraId="3CD6467C" w14:textId="77777777" w:rsidR="003A6811" w:rsidRPr="00BC71B4" w:rsidRDefault="003A6811" w:rsidP="00C87C9E">
            <w:pPr>
              <w:spacing w:line="360" w:lineRule="auto"/>
            </w:pPr>
            <w:r w:rsidRPr="00BC71B4">
              <w:t>Operating System</w:t>
            </w:r>
          </w:p>
        </w:tc>
        <w:tc>
          <w:tcPr>
            <w:tcW w:w="4505" w:type="dxa"/>
          </w:tcPr>
          <w:p w14:paraId="035AEAAD" w14:textId="77777777" w:rsidR="003A6811" w:rsidRPr="00BC71B4" w:rsidRDefault="003A6811" w:rsidP="00C87C9E">
            <w:pPr>
              <w:spacing w:line="360" w:lineRule="auto"/>
            </w:pPr>
            <w:r w:rsidRPr="00BC71B4">
              <w:t>Windows 10 64-bit</w:t>
            </w:r>
          </w:p>
        </w:tc>
      </w:tr>
    </w:tbl>
    <w:p w14:paraId="0C38ADFD" w14:textId="6F49D553" w:rsidR="003A6811" w:rsidRPr="0057724B" w:rsidRDefault="003A6811" w:rsidP="003A6811">
      <w:pPr>
        <w:spacing w:line="360" w:lineRule="auto"/>
        <w:jc w:val="center"/>
        <w:rPr>
          <w:b/>
          <w:bCs/>
          <w:sz w:val="16"/>
          <w:szCs w:val="16"/>
        </w:rPr>
      </w:pPr>
      <w:r w:rsidRPr="0057724B">
        <w:rPr>
          <w:b/>
          <w:bCs/>
          <w:sz w:val="16"/>
          <w:szCs w:val="16"/>
        </w:rPr>
        <w:t>Table 3</w:t>
      </w:r>
      <w:r w:rsidR="002D550C">
        <w:rPr>
          <w:b/>
          <w:bCs/>
          <w:sz w:val="16"/>
          <w:szCs w:val="16"/>
        </w:rPr>
        <w:t>.8.1</w:t>
      </w:r>
    </w:p>
    <w:p w14:paraId="1F99BF48" w14:textId="77777777" w:rsidR="00896350" w:rsidRDefault="00896350" w:rsidP="003A6811">
      <w:pPr>
        <w:spacing w:line="360" w:lineRule="auto"/>
        <w:ind w:left="360"/>
        <w:rPr>
          <w:b/>
          <w:bCs/>
        </w:rPr>
      </w:pPr>
    </w:p>
    <w:p w14:paraId="05DCC4EC" w14:textId="749297AA" w:rsidR="003A6811" w:rsidRPr="00BC71B4" w:rsidRDefault="00393588" w:rsidP="003A6811">
      <w:pPr>
        <w:spacing w:line="360" w:lineRule="auto"/>
        <w:ind w:left="360"/>
        <w:rPr>
          <w:b/>
          <w:bCs/>
        </w:rPr>
      </w:pPr>
      <w:r>
        <w:rPr>
          <w:b/>
          <w:bCs/>
        </w:rPr>
        <w:t>3.</w:t>
      </w:r>
      <w:r w:rsidR="00937FB5">
        <w:rPr>
          <w:b/>
          <w:bCs/>
        </w:rPr>
        <w:t>9</w:t>
      </w:r>
      <w:r w:rsidR="003A6811">
        <w:rPr>
          <w:b/>
          <w:bCs/>
        </w:rPr>
        <w:t>.2</w:t>
      </w:r>
      <w:r w:rsidR="003A6811" w:rsidRPr="00BC71B4">
        <w:rPr>
          <w:b/>
          <w:bCs/>
        </w:rPr>
        <w:t xml:space="preserve"> Software Requirements: </w:t>
      </w:r>
    </w:p>
    <w:p w14:paraId="017B3E05" w14:textId="77777777" w:rsidR="003A6811" w:rsidRPr="00BC71B4" w:rsidRDefault="003A6811" w:rsidP="00483B3B">
      <w:pPr>
        <w:pStyle w:val="ListParagraph"/>
        <w:numPr>
          <w:ilvl w:val="0"/>
          <w:numId w:val="17"/>
        </w:numPr>
        <w:spacing w:line="360" w:lineRule="auto"/>
        <w:jc w:val="both"/>
      </w:pPr>
      <w:r w:rsidRPr="00BC71B4">
        <w:t>Python 3.x</w:t>
      </w:r>
    </w:p>
    <w:p w14:paraId="700706B4" w14:textId="77777777" w:rsidR="003A6811" w:rsidRPr="00BC71B4" w:rsidRDefault="003A6811" w:rsidP="00483B3B">
      <w:pPr>
        <w:pStyle w:val="ListParagraph"/>
        <w:numPr>
          <w:ilvl w:val="0"/>
          <w:numId w:val="17"/>
        </w:numPr>
        <w:spacing w:line="360" w:lineRule="auto"/>
        <w:jc w:val="both"/>
      </w:pPr>
      <w:r w:rsidRPr="00BC71B4">
        <w:t>Jupyter Notebook</w:t>
      </w:r>
    </w:p>
    <w:p w14:paraId="58990CC5" w14:textId="77777777" w:rsidR="003A6811" w:rsidRPr="00BC71B4" w:rsidRDefault="003A6811" w:rsidP="00483B3B">
      <w:pPr>
        <w:pStyle w:val="ListParagraph"/>
        <w:numPr>
          <w:ilvl w:val="0"/>
          <w:numId w:val="17"/>
        </w:numPr>
        <w:spacing w:line="360" w:lineRule="auto"/>
        <w:jc w:val="both"/>
      </w:pPr>
      <w:r w:rsidRPr="00BC71B4">
        <w:t>Libraries required for general data analysis and EDA like numpy, pandas, matplotlib</w:t>
      </w:r>
    </w:p>
    <w:p w14:paraId="028BBDCF" w14:textId="77777777" w:rsidR="003A6811" w:rsidRPr="00BC71B4" w:rsidRDefault="003A6811" w:rsidP="00483B3B">
      <w:pPr>
        <w:pStyle w:val="ListParagraph"/>
        <w:numPr>
          <w:ilvl w:val="0"/>
          <w:numId w:val="15"/>
        </w:numPr>
        <w:spacing w:line="360" w:lineRule="auto"/>
        <w:jc w:val="both"/>
      </w:pPr>
      <w:r w:rsidRPr="00BC71B4">
        <w:t>Libraries required for pre-processing, model selection, feature selection like sklearn</w:t>
      </w:r>
    </w:p>
    <w:p w14:paraId="45FD5251" w14:textId="77777777" w:rsidR="003A6811" w:rsidRPr="00BC71B4" w:rsidRDefault="003A6811" w:rsidP="00483B3B">
      <w:pPr>
        <w:pStyle w:val="ListParagraph"/>
        <w:numPr>
          <w:ilvl w:val="0"/>
          <w:numId w:val="15"/>
        </w:numPr>
        <w:spacing w:line="360" w:lineRule="auto"/>
        <w:jc w:val="both"/>
      </w:pPr>
      <w:r w:rsidRPr="00BC71B4">
        <w:t xml:space="preserve">Libraries required for evaluation metrics </w:t>
      </w:r>
    </w:p>
    <w:p w14:paraId="224BB609" w14:textId="77777777" w:rsidR="003A6811" w:rsidRPr="00BC71B4" w:rsidRDefault="003A6811" w:rsidP="00483B3B">
      <w:pPr>
        <w:pStyle w:val="ListParagraph"/>
        <w:numPr>
          <w:ilvl w:val="0"/>
          <w:numId w:val="15"/>
        </w:numPr>
        <w:spacing w:line="360" w:lineRule="auto"/>
        <w:jc w:val="both"/>
      </w:pPr>
      <w:r w:rsidRPr="00BC71B4">
        <w:t>Any other libraries as and when required</w:t>
      </w:r>
    </w:p>
    <w:p w14:paraId="6590AC24" w14:textId="77777777" w:rsidR="003A6811" w:rsidRPr="00AD4584" w:rsidRDefault="003A6811" w:rsidP="001D540A">
      <w:pPr>
        <w:spacing w:line="360" w:lineRule="auto"/>
        <w:jc w:val="both"/>
      </w:pPr>
    </w:p>
    <w:p w14:paraId="225484A2" w14:textId="41614FAB" w:rsidR="00AD4584" w:rsidRDefault="00AD4584" w:rsidP="001D540A">
      <w:pPr>
        <w:spacing w:line="360" w:lineRule="auto"/>
        <w:rPr>
          <w:b/>
          <w:bCs/>
        </w:rPr>
      </w:pPr>
    </w:p>
    <w:p w14:paraId="4D3A2DA2" w14:textId="4BF589E0" w:rsidR="003A6811" w:rsidRDefault="003A6811" w:rsidP="001D540A">
      <w:pPr>
        <w:spacing w:line="360" w:lineRule="auto"/>
        <w:rPr>
          <w:b/>
          <w:bCs/>
        </w:rPr>
      </w:pPr>
    </w:p>
    <w:p w14:paraId="25B7310A" w14:textId="7FE11E3A" w:rsidR="003A6811" w:rsidRDefault="003A6811" w:rsidP="001D540A">
      <w:pPr>
        <w:spacing w:line="360" w:lineRule="auto"/>
        <w:rPr>
          <w:b/>
          <w:bCs/>
        </w:rPr>
      </w:pPr>
    </w:p>
    <w:p w14:paraId="7A518FDA" w14:textId="260896E8" w:rsidR="003A6811" w:rsidRDefault="003A6811" w:rsidP="001D540A">
      <w:pPr>
        <w:spacing w:line="360" w:lineRule="auto"/>
        <w:rPr>
          <w:b/>
          <w:bCs/>
        </w:rPr>
      </w:pPr>
    </w:p>
    <w:p w14:paraId="32920DBC" w14:textId="2825BBC4" w:rsidR="003A6811" w:rsidRDefault="003A6811" w:rsidP="001D540A">
      <w:pPr>
        <w:spacing w:line="360" w:lineRule="auto"/>
        <w:rPr>
          <w:b/>
          <w:bCs/>
        </w:rPr>
      </w:pPr>
    </w:p>
    <w:p w14:paraId="4AA11935" w14:textId="2150D947" w:rsidR="003A6811" w:rsidRDefault="003A6811" w:rsidP="001D540A">
      <w:pPr>
        <w:spacing w:line="360" w:lineRule="auto"/>
        <w:rPr>
          <w:b/>
          <w:bCs/>
        </w:rPr>
      </w:pPr>
    </w:p>
    <w:p w14:paraId="35AC3629" w14:textId="2AA693AB" w:rsidR="003A6811" w:rsidRDefault="003A6811" w:rsidP="001D540A">
      <w:pPr>
        <w:spacing w:line="360" w:lineRule="auto"/>
        <w:rPr>
          <w:b/>
          <w:bCs/>
        </w:rPr>
      </w:pPr>
    </w:p>
    <w:p w14:paraId="537BD99E" w14:textId="0D44506C" w:rsidR="003A6811" w:rsidRDefault="003A6811" w:rsidP="001D540A">
      <w:pPr>
        <w:spacing w:line="360" w:lineRule="auto"/>
        <w:rPr>
          <w:b/>
          <w:bCs/>
        </w:rPr>
      </w:pPr>
    </w:p>
    <w:p w14:paraId="77BA7B18" w14:textId="77777777" w:rsidR="00F103CD" w:rsidRDefault="00F103CD" w:rsidP="001D540A">
      <w:pPr>
        <w:spacing w:line="360" w:lineRule="auto"/>
        <w:rPr>
          <w:b/>
          <w:bCs/>
        </w:rPr>
      </w:pPr>
    </w:p>
    <w:p w14:paraId="684C002D" w14:textId="77777777" w:rsidR="00896350" w:rsidRDefault="00896350" w:rsidP="001D540A">
      <w:pPr>
        <w:spacing w:line="360" w:lineRule="auto"/>
        <w:rPr>
          <w:b/>
          <w:bCs/>
        </w:rPr>
      </w:pPr>
    </w:p>
    <w:p w14:paraId="46AFA214" w14:textId="77777777" w:rsidR="00896350" w:rsidRDefault="00896350" w:rsidP="001D540A">
      <w:pPr>
        <w:spacing w:line="360" w:lineRule="auto"/>
        <w:rPr>
          <w:b/>
          <w:bCs/>
        </w:rPr>
      </w:pPr>
    </w:p>
    <w:p w14:paraId="49579FC5" w14:textId="77777777" w:rsidR="00896350" w:rsidRDefault="00896350" w:rsidP="001D540A">
      <w:pPr>
        <w:spacing w:line="360" w:lineRule="auto"/>
        <w:rPr>
          <w:b/>
          <w:bCs/>
        </w:rPr>
      </w:pPr>
    </w:p>
    <w:p w14:paraId="0B82BFC6" w14:textId="78C2C813" w:rsidR="00C87C9E" w:rsidRDefault="00C87C9E" w:rsidP="007F7817">
      <w:pPr>
        <w:spacing w:line="360" w:lineRule="auto"/>
        <w:jc w:val="center"/>
        <w:rPr>
          <w:b/>
          <w:bCs/>
        </w:rPr>
      </w:pPr>
      <w:r>
        <w:rPr>
          <w:b/>
          <w:bCs/>
        </w:rPr>
        <w:lastRenderedPageBreak/>
        <w:t xml:space="preserve">CHAPTER </w:t>
      </w:r>
      <w:r w:rsidR="00604AA6">
        <w:rPr>
          <w:b/>
          <w:bCs/>
        </w:rPr>
        <w:t xml:space="preserve">4 </w:t>
      </w:r>
      <w:r w:rsidR="007F7817">
        <w:rPr>
          <w:b/>
          <w:bCs/>
        </w:rPr>
        <w:t xml:space="preserve">- </w:t>
      </w:r>
      <w:r w:rsidR="00604AA6" w:rsidRPr="004A712D">
        <w:rPr>
          <w:b/>
          <w:bCs/>
        </w:rPr>
        <w:t>IMPLEMENTATION</w:t>
      </w:r>
      <w:r w:rsidR="00D123F5">
        <w:rPr>
          <w:b/>
          <w:bCs/>
        </w:rPr>
        <w:t xml:space="preserve"> &amp; ANALYSIS</w:t>
      </w:r>
    </w:p>
    <w:p w14:paraId="17E86ACC" w14:textId="77777777" w:rsidR="00604AA6" w:rsidRDefault="00604AA6" w:rsidP="001D540A">
      <w:pPr>
        <w:spacing w:line="360" w:lineRule="auto"/>
        <w:rPr>
          <w:b/>
          <w:bCs/>
        </w:rPr>
      </w:pPr>
    </w:p>
    <w:p w14:paraId="1258B38A" w14:textId="110F8F51" w:rsidR="00C87C9E" w:rsidRPr="00393588" w:rsidRDefault="00393588" w:rsidP="00393588">
      <w:pPr>
        <w:spacing w:line="360" w:lineRule="auto"/>
        <w:rPr>
          <w:b/>
          <w:bCs/>
        </w:rPr>
      </w:pPr>
      <w:r>
        <w:rPr>
          <w:b/>
          <w:bCs/>
        </w:rPr>
        <w:t xml:space="preserve">4.1 </w:t>
      </w:r>
      <w:r w:rsidR="00604AA6" w:rsidRPr="00393588">
        <w:rPr>
          <w:b/>
          <w:bCs/>
        </w:rPr>
        <w:t>Introduction</w:t>
      </w:r>
    </w:p>
    <w:p w14:paraId="4F3821C0" w14:textId="010E2D31" w:rsidR="00604AA6" w:rsidRDefault="00604AA6" w:rsidP="00604AA6">
      <w:pPr>
        <w:spacing w:line="360" w:lineRule="auto"/>
        <w:rPr>
          <w:bCs/>
        </w:rPr>
      </w:pPr>
      <w:r w:rsidRPr="00604AA6">
        <w:rPr>
          <w:bCs/>
        </w:rPr>
        <w:t>This chapter describes the pre-processing steps that will be taken with the data, including how to handle missing data and how to choose financial assets. The data will be subjected to univariate, bivariate, and multivariate analysis. Data visualization will be used to make inferences. This chapter will finish with the selection of financial assets using new derived factors that prioritize not just returns over the lookback period, but also volatility.</w:t>
      </w:r>
    </w:p>
    <w:p w14:paraId="4A55DE37" w14:textId="77777777" w:rsidR="00604AA6" w:rsidRDefault="00604AA6" w:rsidP="00604AA6">
      <w:pPr>
        <w:spacing w:line="360" w:lineRule="auto"/>
        <w:rPr>
          <w:bCs/>
        </w:rPr>
      </w:pPr>
    </w:p>
    <w:p w14:paraId="5B3ABB9C" w14:textId="2D1D29C8" w:rsidR="00604AA6" w:rsidRPr="00393588" w:rsidRDefault="00604AA6" w:rsidP="00DF72FF">
      <w:pPr>
        <w:pStyle w:val="ListParagraph"/>
        <w:numPr>
          <w:ilvl w:val="1"/>
          <w:numId w:val="37"/>
        </w:numPr>
        <w:spacing w:line="360" w:lineRule="auto"/>
        <w:rPr>
          <w:b/>
          <w:bCs/>
        </w:rPr>
      </w:pPr>
      <w:r w:rsidRPr="00393588">
        <w:rPr>
          <w:b/>
          <w:bCs/>
        </w:rPr>
        <w:t>Dataset Description</w:t>
      </w:r>
    </w:p>
    <w:p w14:paraId="0BBCAB88" w14:textId="5DBB91CF" w:rsidR="00604AA6" w:rsidRPr="008D3887" w:rsidRDefault="00B234F5" w:rsidP="00604AA6">
      <w:pPr>
        <w:spacing w:line="360" w:lineRule="auto"/>
        <w:rPr>
          <w:noProof/>
          <w:lang w:val="en-GB"/>
        </w:rPr>
      </w:pPr>
      <w:r w:rsidRPr="00B234F5">
        <w:rPr>
          <w:noProof/>
          <w:lang w:val="en-GB"/>
        </w:rPr>
        <w:t xml:space="preserve">The data set was created by </w:t>
      </w:r>
      <w:r>
        <w:rPr>
          <w:noProof/>
          <w:lang w:val="en-GB"/>
        </w:rPr>
        <w:t xml:space="preserve">a script which iteratively </w:t>
      </w:r>
      <w:r w:rsidRPr="00B234F5">
        <w:rPr>
          <w:noProof/>
          <w:lang w:val="en-GB"/>
        </w:rPr>
        <w:t>downlo</w:t>
      </w:r>
      <w:r>
        <w:rPr>
          <w:noProof/>
          <w:lang w:val="en-GB"/>
        </w:rPr>
        <w:t>ads</w:t>
      </w:r>
      <w:r w:rsidRPr="00B234F5">
        <w:rPr>
          <w:noProof/>
          <w:lang w:val="en-GB"/>
        </w:rPr>
        <w:t xml:space="preserve"> data from Yahoo Finance</w:t>
      </w:r>
      <w:r>
        <w:rPr>
          <w:noProof/>
          <w:lang w:val="en-GB"/>
        </w:rPr>
        <w:t xml:space="preserve"> using the yfinance python package</w:t>
      </w:r>
      <w:r w:rsidRPr="00B234F5">
        <w:rPr>
          <w:noProof/>
          <w:lang w:val="en-GB"/>
        </w:rPr>
        <w:t>. Th</w:t>
      </w:r>
      <w:r>
        <w:rPr>
          <w:noProof/>
          <w:lang w:val="en-GB"/>
        </w:rPr>
        <w:t xml:space="preserve">is script downloads data for all stocks which contains daily data </w:t>
      </w:r>
      <w:r w:rsidR="00FE7EAD">
        <w:rPr>
          <w:noProof/>
          <w:lang w:val="en-GB"/>
        </w:rPr>
        <w:t>between the period of Jan 1 2013</w:t>
      </w:r>
      <w:r>
        <w:rPr>
          <w:noProof/>
          <w:lang w:val="en-GB"/>
        </w:rPr>
        <w:t xml:space="preserve"> </w:t>
      </w:r>
      <w:r w:rsidR="00FE7EAD">
        <w:rPr>
          <w:noProof/>
          <w:lang w:val="en-GB"/>
        </w:rPr>
        <w:t>to Dec 31 2020 which totals 1969</w:t>
      </w:r>
      <w:r>
        <w:rPr>
          <w:noProof/>
          <w:lang w:val="en-GB"/>
        </w:rPr>
        <w:t xml:space="preserve"> datapoints and 646 stocks.</w:t>
      </w:r>
      <w:r w:rsidR="0056098B">
        <w:rPr>
          <w:noProof/>
          <w:lang w:val="en-GB"/>
        </w:rPr>
        <w:t xml:space="preserve"> We are ingoring any new stocks which got listed during this period and do not have full </w:t>
      </w:r>
      <w:r w:rsidR="00FE7EAD">
        <w:rPr>
          <w:noProof/>
          <w:lang w:val="en-GB"/>
        </w:rPr>
        <w:t>1969</w:t>
      </w:r>
      <w:r w:rsidR="0056098B">
        <w:rPr>
          <w:noProof/>
          <w:lang w:val="en-GB"/>
        </w:rPr>
        <w:t xml:space="preserve"> datapoints for our analysis.</w:t>
      </w:r>
      <w:r>
        <w:rPr>
          <w:noProof/>
          <w:lang w:val="en-GB"/>
        </w:rPr>
        <w:t xml:space="preserve">  </w:t>
      </w:r>
      <w:r w:rsidR="0056098B">
        <w:rPr>
          <w:noProof/>
          <w:lang w:val="en-GB"/>
        </w:rPr>
        <w:t xml:space="preserve">Along with the above data, we are also using India VIX data during Backtesting. </w:t>
      </w:r>
      <w:r w:rsidRPr="00B234F5">
        <w:rPr>
          <w:noProof/>
          <w:lang w:val="en-GB"/>
        </w:rPr>
        <w:t>The mo</w:t>
      </w:r>
      <w:r w:rsidR="008D3887">
        <w:rPr>
          <w:noProof/>
          <w:lang w:val="en-GB"/>
        </w:rPr>
        <w:t>del will be developed as below.</w:t>
      </w:r>
    </w:p>
    <w:p w14:paraId="5AFA5FE7" w14:textId="4E7C4545" w:rsidR="00C87C9E" w:rsidRDefault="00231315" w:rsidP="001D540A">
      <w:pPr>
        <w:spacing w:line="360" w:lineRule="auto"/>
        <w:rPr>
          <w:b/>
          <w:bCs/>
        </w:rPr>
      </w:pPr>
      <w:r>
        <w:rPr>
          <w:b/>
          <w:bCs/>
        </w:rPr>
        <w:t>Independent Variables:</w:t>
      </w:r>
    </w:p>
    <w:p w14:paraId="72089656" w14:textId="437E9068" w:rsidR="00231315" w:rsidRPr="004D74F7" w:rsidRDefault="00231315" w:rsidP="00483B3B">
      <w:pPr>
        <w:pStyle w:val="ListParagraph"/>
        <w:numPr>
          <w:ilvl w:val="0"/>
          <w:numId w:val="19"/>
        </w:numPr>
        <w:spacing w:line="360" w:lineRule="auto"/>
        <w:rPr>
          <w:bCs/>
        </w:rPr>
      </w:pPr>
      <w:r w:rsidRPr="004D74F7">
        <w:rPr>
          <w:bCs/>
        </w:rPr>
        <w:t xml:space="preserve">Closing Price data of chosen stocks pertaining to NSE. </w:t>
      </w:r>
    </w:p>
    <w:p w14:paraId="107A54CA" w14:textId="4013925D" w:rsidR="00231315" w:rsidRDefault="00231315" w:rsidP="001D540A">
      <w:pPr>
        <w:spacing w:line="360" w:lineRule="auto"/>
        <w:rPr>
          <w:b/>
          <w:bCs/>
        </w:rPr>
      </w:pPr>
      <w:r>
        <w:rPr>
          <w:b/>
          <w:bCs/>
        </w:rPr>
        <w:t>Dependent Variables:</w:t>
      </w:r>
    </w:p>
    <w:p w14:paraId="523E1222" w14:textId="4AD96CAF" w:rsidR="00C87C9E" w:rsidRPr="004D74F7" w:rsidRDefault="00231315" w:rsidP="00483B3B">
      <w:pPr>
        <w:pStyle w:val="ListParagraph"/>
        <w:numPr>
          <w:ilvl w:val="0"/>
          <w:numId w:val="18"/>
        </w:numPr>
        <w:spacing w:line="360" w:lineRule="auto"/>
        <w:rPr>
          <w:bCs/>
        </w:rPr>
      </w:pPr>
      <w:r w:rsidRPr="004D74F7">
        <w:rPr>
          <w:bCs/>
        </w:rPr>
        <w:t xml:space="preserve">Opening Price </w:t>
      </w:r>
    </w:p>
    <w:p w14:paraId="4D2A9B99" w14:textId="7A0136F1" w:rsidR="007942BB" w:rsidRPr="004D74F7" w:rsidRDefault="007942BB" w:rsidP="00483B3B">
      <w:pPr>
        <w:pStyle w:val="ListParagraph"/>
        <w:numPr>
          <w:ilvl w:val="0"/>
          <w:numId w:val="18"/>
        </w:numPr>
        <w:spacing w:line="360" w:lineRule="auto"/>
        <w:rPr>
          <w:bCs/>
        </w:rPr>
      </w:pPr>
      <w:r w:rsidRPr="004D74F7">
        <w:rPr>
          <w:bCs/>
        </w:rPr>
        <w:t xml:space="preserve">Low Price </w:t>
      </w:r>
    </w:p>
    <w:p w14:paraId="76A02D92" w14:textId="4B5D6776" w:rsidR="007942BB" w:rsidRPr="004D74F7" w:rsidRDefault="008F4988" w:rsidP="00483B3B">
      <w:pPr>
        <w:pStyle w:val="ListParagraph"/>
        <w:numPr>
          <w:ilvl w:val="0"/>
          <w:numId w:val="18"/>
        </w:numPr>
        <w:spacing w:line="360" w:lineRule="auto"/>
        <w:rPr>
          <w:bCs/>
        </w:rPr>
      </w:pPr>
      <w:r w:rsidRPr="004D74F7">
        <w:rPr>
          <w:bCs/>
        </w:rPr>
        <w:t>High Price</w:t>
      </w:r>
    </w:p>
    <w:p w14:paraId="322833F1" w14:textId="78FE0AD8" w:rsidR="008F4988" w:rsidRPr="004D74F7" w:rsidRDefault="008F4988" w:rsidP="00483B3B">
      <w:pPr>
        <w:pStyle w:val="ListParagraph"/>
        <w:numPr>
          <w:ilvl w:val="0"/>
          <w:numId w:val="18"/>
        </w:numPr>
        <w:spacing w:line="360" w:lineRule="auto"/>
        <w:rPr>
          <w:bCs/>
        </w:rPr>
      </w:pPr>
      <w:r w:rsidRPr="004D74F7">
        <w:rPr>
          <w:bCs/>
        </w:rPr>
        <w:t>Volume</w:t>
      </w:r>
    </w:p>
    <w:p w14:paraId="5956FB93" w14:textId="5E4AEE44" w:rsidR="008F4988" w:rsidRPr="004D74F7" w:rsidRDefault="008F4988" w:rsidP="00483B3B">
      <w:pPr>
        <w:pStyle w:val="ListParagraph"/>
        <w:numPr>
          <w:ilvl w:val="0"/>
          <w:numId w:val="18"/>
        </w:numPr>
        <w:spacing w:line="360" w:lineRule="auto"/>
        <w:rPr>
          <w:bCs/>
        </w:rPr>
      </w:pPr>
      <w:r w:rsidRPr="004D74F7">
        <w:rPr>
          <w:bCs/>
        </w:rPr>
        <w:t>Open Delta</w:t>
      </w:r>
      <w:r w:rsidR="004D74F7">
        <w:rPr>
          <w:bCs/>
        </w:rPr>
        <w:t xml:space="preserve"> (Daily change in opening price)</w:t>
      </w:r>
    </w:p>
    <w:p w14:paraId="1658C488" w14:textId="478A131B" w:rsidR="008F4988" w:rsidRPr="004D74F7" w:rsidRDefault="008F4988" w:rsidP="00483B3B">
      <w:pPr>
        <w:pStyle w:val="ListParagraph"/>
        <w:numPr>
          <w:ilvl w:val="0"/>
          <w:numId w:val="18"/>
        </w:numPr>
        <w:spacing w:line="360" w:lineRule="auto"/>
        <w:rPr>
          <w:bCs/>
        </w:rPr>
      </w:pPr>
      <w:r w:rsidRPr="004D74F7">
        <w:rPr>
          <w:bCs/>
        </w:rPr>
        <w:t xml:space="preserve">Change % </w:t>
      </w:r>
      <w:r w:rsidR="004D74F7">
        <w:rPr>
          <w:bCs/>
        </w:rPr>
        <w:t>(Daily opening price change %)</w:t>
      </w:r>
    </w:p>
    <w:p w14:paraId="3176A1EB" w14:textId="4B48EA91" w:rsidR="008F4988" w:rsidRPr="004D74F7" w:rsidRDefault="008F4988" w:rsidP="00483B3B">
      <w:pPr>
        <w:pStyle w:val="ListParagraph"/>
        <w:numPr>
          <w:ilvl w:val="0"/>
          <w:numId w:val="18"/>
        </w:numPr>
        <w:spacing w:line="360" w:lineRule="auto"/>
        <w:rPr>
          <w:bCs/>
        </w:rPr>
      </w:pPr>
      <w:r w:rsidRPr="004D74F7">
        <w:rPr>
          <w:bCs/>
        </w:rPr>
        <w:t>MarketCap</w:t>
      </w:r>
    </w:p>
    <w:p w14:paraId="271E2A49" w14:textId="51A00A15" w:rsidR="008F4988" w:rsidRPr="004D74F7" w:rsidRDefault="008F4988" w:rsidP="00483B3B">
      <w:pPr>
        <w:pStyle w:val="ListParagraph"/>
        <w:numPr>
          <w:ilvl w:val="0"/>
          <w:numId w:val="18"/>
        </w:numPr>
        <w:spacing w:line="360" w:lineRule="auto"/>
        <w:rPr>
          <w:bCs/>
        </w:rPr>
      </w:pPr>
      <w:r w:rsidRPr="004D74F7">
        <w:rPr>
          <w:bCs/>
        </w:rPr>
        <w:t>Volume Delta</w:t>
      </w:r>
      <w:r w:rsidR="004D74F7">
        <w:rPr>
          <w:bCs/>
        </w:rPr>
        <w:t xml:space="preserve"> (Daily change in Volume)</w:t>
      </w:r>
    </w:p>
    <w:p w14:paraId="475B916B" w14:textId="2714FE64" w:rsidR="008F4988" w:rsidRPr="004D74F7" w:rsidRDefault="008F4988" w:rsidP="00483B3B">
      <w:pPr>
        <w:pStyle w:val="ListParagraph"/>
        <w:numPr>
          <w:ilvl w:val="0"/>
          <w:numId w:val="18"/>
        </w:numPr>
        <w:spacing w:line="360" w:lineRule="auto"/>
        <w:rPr>
          <w:bCs/>
        </w:rPr>
      </w:pPr>
      <w:r w:rsidRPr="004D74F7">
        <w:rPr>
          <w:bCs/>
        </w:rPr>
        <w:t>Weekly Volatility</w:t>
      </w:r>
    </w:p>
    <w:p w14:paraId="10A50DF4" w14:textId="463D7792" w:rsidR="008F4988" w:rsidRPr="004D74F7" w:rsidRDefault="008F4988" w:rsidP="00483B3B">
      <w:pPr>
        <w:pStyle w:val="ListParagraph"/>
        <w:numPr>
          <w:ilvl w:val="0"/>
          <w:numId w:val="18"/>
        </w:numPr>
        <w:spacing w:line="360" w:lineRule="auto"/>
        <w:rPr>
          <w:bCs/>
        </w:rPr>
      </w:pPr>
      <w:r w:rsidRPr="004D74F7">
        <w:rPr>
          <w:bCs/>
        </w:rPr>
        <w:t>Monthly Volatility</w:t>
      </w:r>
    </w:p>
    <w:p w14:paraId="6B70175F" w14:textId="6DC21334" w:rsidR="008F4988" w:rsidRPr="004D74F7" w:rsidRDefault="008F4988" w:rsidP="00483B3B">
      <w:pPr>
        <w:pStyle w:val="ListParagraph"/>
        <w:numPr>
          <w:ilvl w:val="0"/>
          <w:numId w:val="18"/>
        </w:numPr>
        <w:spacing w:line="360" w:lineRule="auto"/>
        <w:rPr>
          <w:bCs/>
        </w:rPr>
      </w:pPr>
      <w:r w:rsidRPr="004D74F7">
        <w:rPr>
          <w:bCs/>
        </w:rPr>
        <w:t>Yearly Volatility</w:t>
      </w:r>
    </w:p>
    <w:p w14:paraId="3F20F0C9" w14:textId="26178349" w:rsidR="008F4988" w:rsidRPr="004D74F7" w:rsidRDefault="008F4988" w:rsidP="00483B3B">
      <w:pPr>
        <w:pStyle w:val="ListParagraph"/>
        <w:numPr>
          <w:ilvl w:val="0"/>
          <w:numId w:val="18"/>
        </w:numPr>
        <w:spacing w:line="360" w:lineRule="auto"/>
        <w:rPr>
          <w:bCs/>
        </w:rPr>
      </w:pPr>
      <w:r w:rsidRPr="004D74F7">
        <w:rPr>
          <w:bCs/>
        </w:rPr>
        <w:t>52W High Nearness</w:t>
      </w:r>
    </w:p>
    <w:p w14:paraId="496796F8" w14:textId="03AF9D47" w:rsidR="008F4988" w:rsidRPr="004D74F7" w:rsidRDefault="008F4988" w:rsidP="00483B3B">
      <w:pPr>
        <w:pStyle w:val="ListParagraph"/>
        <w:numPr>
          <w:ilvl w:val="0"/>
          <w:numId w:val="18"/>
        </w:numPr>
        <w:spacing w:line="360" w:lineRule="auto"/>
        <w:rPr>
          <w:bCs/>
        </w:rPr>
      </w:pPr>
      <w:r w:rsidRPr="004D74F7">
        <w:rPr>
          <w:bCs/>
        </w:rPr>
        <w:t>Is Pos/Neg Day</w:t>
      </w:r>
      <w:r w:rsidR="004D74F7">
        <w:rPr>
          <w:bCs/>
        </w:rPr>
        <w:t xml:space="preserve"> </w:t>
      </w:r>
    </w:p>
    <w:p w14:paraId="3203BC57" w14:textId="37B2A3C7" w:rsidR="00C87C9E" w:rsidRPr="008D3887" w:rsidRDefault="008F4988" w:rsidP="00483B3B">
      <w:pPr>
        <w:pStyle w:val="ListParagraph"/>
        <w:numPr>
          <w:ilvl w:val="0"/>
          <w:numId w:val="18"/>
        </w:numPr>
        <w:spacing w:line="360" w:lineRule="auto"/>
        <w:rPr>
          <w:bCs/>
        </w:rPr>
      </w:pPr>
      <w:r w:rsidRPr="004D74F7">
        <w:rPr>
          <w:bCs/>
        </w:rPr>
        <w:t>Lookback Volatility</w:t>
      </w:r>
    </w:p>
    <w:p w14:paraId="03ACAFDC" w14:textId="5AA03382" w:rsidR="00336EF5" w:rsidRDefault="00336EF5" w:rsidP="001D540A">
      <w:pPr>
        <w:spacing w:line="360" w:lineRule="auto"/>
        <w:rPr>
          <w:bCs/>
        </w:rPr>
      </w:pPr>
      <w:r w:rsidRPr="00336EF5">
        <w:rPr>
          <w:bCs/>
        </w:rPr>
        <w:lastRenderedPageBreak/>
        <w:t>The following observations were m</w:t>
      </w:r>
      <w:r>
        <w:rPr>
          <w:bCs/>
        </w:rPr>
        <w:t>ade after reviewing the dataset:</w:t>
      </w:r>
    </w:p>
    <w:p w14:paraId="0D82C665" w14:textId="1259A9BF" w:rsidR="00336EF5" w:rsidRDefault="00336EF5" w:rsidP="00483B3B">
      <w:pPr>
        <w:pStyle w:val="ListParagraph"/>
        <w:numPr>
          <w:ilvl w:val="0"/>
          <w:numId w:val="20"/>
        </w:numPr>
        <w:spacing w:line="360" w:lineRule="auto"/>
        <w:rPr>
          <w:bCs/>
        </w:rPr>
      </w:pPr>
      <w:r w:rsidRPr="00336EF5">
        <w:rPr>
          <w:bCs/>
        </w:rPr>
        <w:t>The Indian stock market is only open throughout the week and is closed on weekends and public holidays. As a result, data for these dates is unavailable.</w:t>
      </w:r>
    </w:p>
    <w:p w14:paraId="5D529D11" w14:textId="1F3F41C0" w:rsidR="00336EF5" w:rsidRDefault="00336EF5" w:rsidP="00483B3B">
      <w:pPr>
        <w:pStyle w:val="ListParagraph"/>
        <w:numPr>
          <w:ilvl w:val="0"/>
          <w:numId w:val="20"/>
        </w:numPr>
        <w:spacing w:line="360" w:lineRule="auto"/>
        <w:rPr>
          <w:bCs/>
        </w:rPr>
      </w:pPr>
      <w:r w:rsidRPr="00336EF5">
        <w:rPr>
          <w:bCs/>
        </w:rPr>
        <w:t>It is easy to extract the opening values because the Indian stock market runs throughout set hours from 9:00 to 15:30.</w:t>
      </w:r>
    </w:p>
    <w:p w14:paraId="3D0F0785" w14:textId="77777777" w:rsidR="00336EF5" w:rsidRDefault="00336EF5" w:rsidP="00336EF5">
      <w:pPr>
        <w:spacing w:line="360" w:lineRule="auto"/>
        <w:rPr>
          <w:bCs/>
        </w:rPr>
      </w:pPr>
    </w:p>
    <w:p w14:paraId="4CF7BC99" w14:textId="60B27F53" w:rsidR="00336EF5" w:rsidRPr="00604AA6" w:rsidRDefault="00336EF5" w:rsidP="00DF72FF">
      <w:pPr>
        <w:pStyle w:val="ListParagraph"/>
        <w:numPr>
          <w:ilvl w:val="1"/>
          <w:numId w:val="37"/>
        </w:numPr>
        <w:spacing w:line="360" w:lineRule="auto"/>
        <w:rPr>
          <w:b/>
          <w:bCs/>
        </w:rPr>
      </w:pPr>
      <w:r w:rsidRPr="00604AA6">
        <w:rPr>
          <w:b/>
          <w:bCs/>
        </w:rPr>
        <w:t xml:space="preserve">Dataset </w:t>
      </w:r>
      <w:r>
        <w:rPr>
          <w:b/>
          <w:bCs/>
        </w:rPr>
        <w:t>Cleaning</w:t>
      </w:r>
    </w:p>
    <w:p w14:paraId="5069E2C7" w14:textId="678C48D1" w:rsidR="00D22467" w:rsidRDefault="00336EF5" w:rsidP="00336EF5">
      <w:pPr>
        <w:spacing w:line="360" w:lineRule="auto"/>
        <w:rPr>
          <w:bCs/>
        </w:rPr>
      </w:pPr>
      <w:r>
        <w:rPr>
          <w:bCs/>
        </w:rPr>
        <w:t xml:space="preserve">Although yfinance is a popular package which has a big </w:t>
      </w:r>
      <w:r w:rsidR="00D22467">
        <w:rPr>
          <w:bCs/>
        </w:rPr>
        <w:t>user base</w:t>
      </w:r>
      <w:r>
        <w:rPr>
          <w:bCs/>
        </w:rPr>
        <w:t>, standard data c</w:t>
      </w:r>
      <w:r w:rsidRPr="00336EF5">
        <w:rPr>
          <w:bCs/>
        </w:rPr>
        <w:t xml:space="preserve">leaning is done to find and fix </w:t>
      </w:r>
      <w:r w:rsidR="00D22467">
        <w:rPr>
          <w:bCs/>
        </w:rPr>
        <w:t>errors</w:t>
      </w:r>
      <w:r w:rsidRPr="00336EF5">
        <w:rPr>
          <w:bCs/>
        </w:rPr>
        <w:t xml:space="preserve"> in the dataset that would have a direct influence on the prediction models. To prepare the data, several data cleansing processes must be done in a methodical manner. For modelling purposes, these </w:t>
      </w:r>
      <w:r w:rsidR="002F1B4A">
        <w:rPr>
          <w:bCs/>
        </w:rPr>
        <w:t>measures</w:t>
      </w:r>
      <w:r w:rsidRPr="00336EF5">
        <w:rPr>
          <w:bCs/>
        </w:rPr>
        <w:t xml:space="preserve"> </w:t>
      </w:r>
      <w:r w:rsidR="002F1B4A">
        <w:rPr>
          <w:bCs/>
        </w:rPr>
        <w:t>were</w:t>
      </w:r>
      <w:r w:rsidRPr="00336EF5">
        <w:rPr>
          <w:bCs/>
        </w:rPr>
        <w:t xml:space="preserve"> taken to ensure accurate, full, and consistent data.</w:t>
      </w:r>
    </w:p>
    <w:p w14:paraId="092DBAD2" w14:textId="4A840BBF" w:rsidR="00D22467" w:rsidRPr="00D22467" w:rsidRDefault="00D22467" w:rsidP="00483B3B">
      <w:pPr>
        <w:pStyle w:val="ListParagraph"/>
        <w:numPr>
          <w:ilvl w:val="0"/>
          <w:numId w:val="21"/>
        </w:numPr>
        <w:spacing w:line="360" w:lineRule="auto"/>
        <w:rPr>
          <w:bCs/>
        </w:rPr>
      </w:pPr>
      <w:r w:rsidRPr="00D22467">
        <w:rPr>
          <w:bCs/>
        </w:rPr>
        <w:t xml:space="preserve">Check for missing and </w:t>
      </w:r>
      <w:r>
        <w:rPr>
          <w:bCs/>
        </w:rPr>
        <w:t>NaN</w:t>
      </w:r>
      <w:r w:rsidRPr="00D22467">
        <w:rPr>
          <w:bCs/>
        </w:rPr>
        <w:t xml:space="preserve"> values.</w:t>
      </w:r>
    </w:p>
    <w:p w14:paraId="47E1C214" w14:textId="1B50F4D1" w:rsidR="00D22467" w:rsidRPr="00D22467" w:rsidRDefault="00D22467" w:rsidP="00483B3B">
      <w:pPr>
        <w:pStyle w:val="ListParagraph"/>
        <w:numPr>
          <w:ilvl w:val="0"/>
          <w:numId w:val="21"/>
        </w:numPr>
        <w:spacing w:line="360" w:lineRule="auto"/>
        <w:rPr>
          <w:bCs/>
        </w:rPr>
      </w:pPr>
      <w:r w:rsidRPr="00D22467">
        <w:rPr>
          <w:bCs/>
        </w:rPr>
        <w:t>Check for duplicate records and perform deduplication if necessary.</w:t>
      </w:r>
    </w:p>
    <w:p w14:paraId="1307E39D" w14:textId="561268F2" w:rsidR="00D22467" w:rsidRDefault="00D22467" w:rsidP="00483B3B">
      <w:pPr>
        <w:pStyle w:val="ListParagraph"/>
        <w:numPr>
          <w:ilvl w:val="0"/>
          <w:numId w:val="21"/>
        </w:numPr>
        <w:spacing w:line="360" w:lineRule="auto"/>
        <w:rPr>
          <w:bCs/>
        </w:rPr>
      </w:pPr>
      <w:r w:rsidRPr="00D22467">
        <w:rPr>
          <w:bCs/>
        </w:rPr>
        <w:t>Check for data inconsistencies using the Indian NSE website as source of truth.</w:t>
      </w:r>
    </w:p>
    <w:p w14:paraId="5A4B5DF4" w14:textId="77777777" w:rsidR="00D22467" w:rsidRDefault="00D22467" w:rsidP="00D22467">
      <w:pPr>
        <w:spacing w:line="360" w:lineRule="auto"/>
        <w:rPr>
          <w:bCs/>
        </w:rPr>
      </w:pPr>
    </w:p>
    <w:p w14:paraId="32A16A81" w14:textId="1DDF5F29" w:rsidR="004400F7" w:rsidRDefault="004400F7" w:rsidP="00DF72FF">
      <w:pPr>
        <w:pStyle w:val="ListParagraph"/>
        <w:numPr>
          <w:ilvl w:val="1"/>
          <w:numId w:val="37"/>
        </w:numPr>
        <w:spacing w:line="360" w:lineRule="auto"/>
        <w:rPr>
          <w:b/>
          <w:bCs/>
        </w:rPr>
      </w:pPr>
      <w:r>
        <w:rPr>
          <w:b/>
          <w:bCs/>
        </w:rPr>
        <w:t xml:space="preserve">  Financial Asset Selection</w:t>
      </w:r>
    </w:p>
    <w:p w14:paraId="47F11799" w14:textId="77777777" w:rsidR="003A3C64" w:rsidRDefault="004400F7" w:rsidP="004400F7">
      <w:pPr>
        <w:spacing w:line="360" w:lineRule="auto"/>
        <w:rPr>
          <w:bCs/>
        </w:rPr>
      </w:pPr>
      <w:r w:rsidRPr="004400F7">
        <w:rPr>
          <w:bCs/>
        </w:rPr>
        <w:t xml:space="preserve">We have </w:t>
      </w:r>
      <w:r>
        <w:rPr>
          <w:bCs/>
        </w:rPr>
        <w:t xml:space="preserve">chosen stocks based on a well-defined selection criteria which uses the new attributes which were derived during Feature Engineering phase. </w:t>
      </w:r>
      <w:r w:rsidR="003A3C64">
        <w:rPr>
          <w:bCs/>
        </w:rPr>
        <w:t xml:space="preserve">The objective of this selection criteria is to filter out stocks which are gaining momentum while looking at potential returns as well as volatility over a chosen look back period. </w:t>
      </w:r>
    </w:p>
    <w:p w14:paraId="6C8A1CC5" w14:textId="77777777" w:rsidR="003A3C64" w:rsidRDefault="003A3C64" w:rsidP="004400F7">
      <w:pPr>
        <w:spacing w:line="360" w:lineRule="auto"/>
        <w:rPr>
          <w:bCs/>
        </w:rPr>
      </w:pPr>
    </w:p>
    <w:p w14:paraId="205D5DF7" w14:textId="55691894" w:rsidR="004400F7" w:rsidRDefault="003A3C64" w:rsidP="004400F7">
      <w:pPr>
        <w:spacing w:line="360" w:lineRule="auto"/>
        <w:rPr>
          <w:bCs/>
        </w:rPr>
      </w:pPr>
      <w:r>
        <w:rPr>
          <w:bCs/>
        </w:rPr>
        <w:t>The selection strategy has been applied on a total of 779 stocks with look back period of 22 days (1 month based on active trading days) which is as follows:</w:t>
      </w:r>
    </w:p>
    <w:p w14:paraId="3BE0C453" w14:textId="37DC4847" w:rsidR="003A3C64" w:rsidRDefault="003A3C64" w:rsidP="00483B3B">
      <w:pPr>
        <w:pStyle w:val="ListParagraph"/>
        <w:numPr>
          <w:ilvl w:val="0"/>
          <w:numId w:val="23"/>
        </w:numPr>
        <w:spacing w:line="360" w:lineRule="auto"/>
        <w:rPr>
          <w:bCs/>
        </w:rPr>
      </w:pPr>
      <w:r w:rsidRPr="003A3C64">
        <w:rPr>
          <w:bCs/>
        </w:rPr>
        <w:t>Apply descending sort on the list of stocks based on the returns over look back period.</w:t>
      </w:r>
    </w:p>
    <w:p w14:paraId="03D4FC85" w14:textId="7E9FE68F" w:rsidR="003A3C64" w:rsidRDefault="003A3C64" w:rsidP="00483B3B">
      <w:pPr>
        <w:pStyle w:val="ListParagraph"/>
        <w:numPr>
          <w:ilvl w:val="0"/>
          <w:numId w:val="23"/>
        </w:numPr>
        <w:spacing w:line="360" w:lineRule="auto"/>
        <w:rPr>
          <w:bCs/>
        </w:rPr>
      </w:pPr>
      <w:r>
        <w:rPr>
          <w:bCs/>
        </w:rPr>
        <w:t xml:space="preserve">Apply descending sort on the output of step 1 based on the </w:t>
      </w:r>
      <w:r w:rsidRPr="00B21B6B">
        <w:rPr>
          <w:b/>
          <w:bCs/>
        </w:rPr>
        <w:t>pos_over_neg_days</w:t>
      </w:r>
      <w:r>
        <w:rPr>
          <w:bCs/>
        </w:rPr>
        <w:t>(</w:t>
      </w:r>
      <w:r w:rsidRPr="003A3C64">
        <w:rPr>
          <w:bCs/>
        </w:rPr>
        <w:t>% positive trading days/% negative trading days</w:t>
      </w:r>
      <w:r>
        <w:rPr>
          <w:bCs/>
        </w:rPr>
        <w:t>)</w:t>
      </w:r>
    </w:p>
    <w:p w14:paraId="575CF6AE" w14:textId="417F002D" w:rsidR="003A3C64" w:rsidRDefault="003A3C64" w:rsidP="00483B3B">
      <w:pPr>
        <w:pStyle w:val="ListParagraph"/>
        <w:numPr>
          <w:ilvl w:val="0"/>
          <w:numId w:val="23"/>
        </w:numPr>
        <w:spacing w:line="360" w:lineRule="auto"/>
        <w:rPr>
          <w:bCs/>
        </w:rPr>
      </w:pPr>
      <w:r>
        <w:rPr>
          <w:bCs/>
        </w:rPr>
        <w:t xml:space="preserve">Apply ascending sort </w:t>
      </w:r>
      <w:r w:rsidR="00B21B6B">
        <w:rPr>
          <w:bCs/>
        </w:rPr>
        <w:t xml:space="preserve">on the output of step 2 based on </w:t>
      </w:r>
      <w:r w:rsidR="00B21B6B" w:rsidRPr="00B21B6B">
        <w:rPr>
          <w:b/>
          <w:bCs/>
        </w:rPr>
        <w:t>nearness_to_52w</w:t>
      </w:r>
      <w:r w:rsidR="00B21B6B">
        <w:rPr>
          <w:bCs/>
        </w:rPr>
        <w:t>(</w:t>
      </w:r>
      <w:r w:rsidR="00B21B6B" w:rsidRPr="00B21B6B">
        <w:rPr>
          <w:bCs/>
        </w:rPr>
        <w:t>Nearness to 52 week high</w:t>
      </w:r>
      <w:r w:rsidR="00B21B6B">
        <w:rPr>
          <w:bCs/>
        </w:rPr>
        <w:t>)</w:t>
      </w:r>
    </w:p>
    <w:p w14:paraId="22240571" w14:textId="5778276D" w:rsidR="004400F7" w:rsidRPr="008D3887" w:rsidRDefault="00B21B6B" w:rsidP="00483B3B">
      <w:pPr>
        <w:pStyle w:val="ListParagraph"/>
        <w:numPr>
          <w:ilvl w:val="0"/>
          <w:numId w:val="23"/>
        </w:numPr>
        <w:spacing w:line="360" w:lineRule="auto"/>
        <w:rPr>
          <w:bCs/>
        </w:rPr>
      </w:pPr>
      <w:r>
        <w:rPr>
          <w:bCs/>
        </w:rPr>
        <w:t xml:space="preserve">Apply ascending sort on the output of step 3 based on </w:t>
      </w:r>
      <w:r w:rsidRPr="00B21B6B">
        <w:rPr>
          <w:b/>
          <w:bCs/>
        </w:rPr>
        <w:t>volatility_over_lookback_period</w:t>
      </w:r>
    </w:p>
    <w:p w14:paraId="5B41ECA6" w14:textId="77777777" w:rsidR="008D3887" w:rsidRDefault="008D3887" w:rsidP="008D3887">
      <w:pPr>
        <w:spacing w:line="360" w:lineRule="auto"/>
        <w:ind w:left="360"/>
        <w:rPr>
          <w:bCs/>
        </w:rPr>
      </w:pPr>
    </w:p>
    <w:p w14:paraId="34099413" w14:textId="77777777" w:rsidR="008D3887" w:rsidRPr="008D3887" w:rsidRDefault="008D3887" w:rsidP="008D3887">
      <w:pPr>
        <w:spacing w:line="360" w:lineRule="auto"/>
        <w:ind w:left="360"/>
        <w:rPr>
          <w:bCs/>
        </w:rPr>
      </w:pPr>
    </w:p>
    <w:p w14:paraId="22719204" w14:textId="4828617B" w:rsidR="003F4830" w:rsidRPr="005A572D" w:rsidRDefault="003F4830" w:rsidP="005A572D">
      <w:pPr>
        <w:spacing w:line="360" w:lineRule="auto"/>
        <w:ind w:left="360"/>
        <w:rPr>
          <w:bCs/>
        </w:rPr>
      </w:pPr>
      <w:r>
        <w:rPr>
          <w:bCs/>
        </w:rPr>
        <w:lastRenderedPageBreak/>
        <w:t>After applying our selection criteria we filtered the following 5 stocks for our analysis:</w:t>
      </w:r>
    </w:p>
    <w:p w14:paraId="3F58DF8C" w14:textId="566DC868" w:rsidR="003F4830" w:rsidRPr="003F4830" w:rsidRDefault="003F4830" w:rsidP="00483B3B">
      <w:pPr>
        <w:pStyle w:val="ListParagraph"/>
        <w:numPr>
          <w:ilvl w:val="0"/>
          <w:numId w:val="24"/>
        </w:numPr>
        <w:spacing w:line="360" w:lineRule="auto"/>
        <w:rPr>
          <w:bCs/>
        </w:rPr>
      </w:pPr>
      <w:r w:rsidRPr="003F4830">
        <w:rPr>
          <w:bCs/>
        </w:rPr>
        <w:t>KSCL</w:t>
      </w:r>
      <w:r>
        <w:rPr>
          <w:bCs/>
        </w:rPr>
        <w:t xml:space="preserve"> (Food Products)</w:t>
      </w:r>
    </w:p>
    <w:p w14:paraId="6FFEC2D3" w14:textId="213DCEA8" w:rsidR="003F4830" w:rsidRPr="003F4830" w:rsidRDefault="003F4830" w:rsidP="00483B3B">
      <w:pPr>
        <w:pStyle w:val="ListParagraph"/>
        <w:numPr>
          <w:ilvl w:val="0"/>
          <w:numId w:val="24"/>
        </w:numPr>
        <w:spacing w:line="360" w:lineRule="auto"/>
        <w:rPr>
          <w:bCs/>
        </w:rPr>
      </w:pPr>
      <w:r w:rsidRPr="003F4830">
        <w:rPr>
          <w:bCs/>
        </w:rPr>
        <w:t>SOMANYCERA</w:t>
      </w:r>
      <w:r>
        <w:rPr>
          <w:bCs/>
        </w:rPr>
        <w:t xml:space="preserve"> (Building Products)</w:t>
      </w:r>
    </w:p>
    <w:p w14:paraId="1B850202" w14:textId="39BC389A" w:rsidR="003F4830" w:rsidRDefault="003F4830" w:rsidP="00483B3B">
      <w:pPr>
        <w:pStyle w:val="ListParagraph"/>
        <w:numPr>
          <w:ilvl w:val="0"/>
          <w:numId w:val="24"/>
        </w:numPr>
        <w:spacing w:line="360" w:lineRule="auto"/>
        <w:rPr>
          <w:bCs/>
        </w:rPr>
      </w:pPr>
      <w:r w:rsidRPr="003F4830">
        <w:rPr>
          <w:bCs/>
        </w:rPr>
        <w:t>ORIENTBELL</w:t>
      </w:r>
      <w:r>
        <w:rPr>
          <w:bCs/>
        </w:rPr>
        <w:t xml:space="preserve"> (Building Products)</w:t>
      </w:r>
    </w:p>
    <w:p w14:paraId="72AB592B" w14:textId="2E30911E" w:rsidR="005A572D" w:rsidRDefault="005A572D" w:rsidP="00483B3B">
      <w:pPr>
        <w:pStyle w:val="ListParagraph"/>
        <w:numPr>
          <w:ilvl w:val="0"/>
          <w:numId w:val="24"/>
        </w:numPr>
        <w:spacing w:line="360" w:lineRule="auto"/>
        <w:rPr>
          <w:bCs/>
        </w:rPr>
      </w:pPr>
      <w:r>
        <w:rPr>
          <w:bCs/>
        </w:rPr>
        <w:t>ESABINDIA (Machinery)</w:t>
      </w:r>
    </w:p>
    <w:p w14:paraId="3288C76D" w14:textId="06503526" w:rsidR="005A572D" w:rsidRPr="003F4830" w:rsidRDefault="005C0E90" w:rsidP="00483B3B">
      <w:pPr>
        <w:pStyle w:val="ListParagraph"/>
        <w:numPr>
          <w:ilvl w:val="0"/>
          <w:numId w:val="24"/>
        </w:numPr>
        <w:spacing w:line="360" w:lineRule="auto"/>
        <w:rPr>
          <w:bCs/>
        </w:rPr>
      </w:pPr>
      <w:r>
        <w:rPr>
          <w:bCs/>
        </w:rPr>
        <w:t>SMLISUZU</w:t>
      </w:r>
      <w:r w:rsidR="005A572D">
        <w:rPr>
          <w:bCs/>
        </w:rPr>
        <w:t xml:space="preserve"> (</w:t>
      </w:r>
      <w:r>
        <w:rPr>
          <w:bCs/>
        </w:rPr>
        <w:t>Machinery</w:t>
      </w:r>
      <w:r w:rsidR="005A572D">
        <w:rPr>
          <w:bCs/>
        </w:rPr>
        <w:t>)</w:t>
      </w:r>
    </w:p>
    <w:p w14:paraId="7AC7B96B" w14:textId="77777777" w:rsidR="003F4830" w:rsidRPr="003F4830" w:rsidRDefault="003F4830" w:rsidP="003F4830">
      <w:pPr>
        <w:spacing w:line="360" w:lineRule="auto"/>
        <w:ind w:left="360"/>
        <w:rPr>
          <w:bCs/>
        </w:rPr>
      </w:pPr>
    </w:p>
    <w:p w14:paraId="799D7684" w14:textId="35FD3D38" w:rsidR="002F1B4A" w:rsidRDefault="002F1B4A" w:rsidP="00DF72FF">
      <w:pPr>
        <w:pStyle w:val="ListParagraph"/>
        <w:numPr>
          <w:ilvl w:val="1"/>
          <w:numId w:val="37"/>
        </w:numPr>
        <w:spacing w:line="360" w:lineRule="auto"/>
        <w:rPr>
          <w:b/>
          <w:bCs/>
        </w:rPr>
      </w:pPr>
      <w:r>
        <w:rPr>
          <w:b/>
          <w:bCs/>
        </w:rPr>
        <w:t xml:space="preserve">  Exploratory Data Analysis</w:t>
      </w:r>
    </w:p>
    <w:p w14:paraId="19CFE544" w14:textId="499C40DD" w:rsidR="002F1B4A" w:rsidRPr="002F1B4A" w:rsidRDefault="002F1B4A" w:rsidP="002F1B4A">
      <w:pPr>
        <w:spacing w:line="360" w:lineRule="auto"/>
        <w:rPr>
          <w:bCs/>
        </w:rPr>
      </w:pPr>
      <w:r w:rsidRPr="002F1B4A">
        <w:rPr>
          <w:bCs/>
        </w:rPr>
        <w:t>This section focuses on data analysis using summary statistics and visualizations. The goal is to determine the link between the independent and dependent variables in order to forecast the closing prices of the selected stocks. Various sorts of analysis are carried out, with the results emphasised in the sections below.</w:t>
      </w:r>
    </w:p>
    <w:p w14:paraId="7F398350" w14:textId="77777777" w:rsidR="00D22467" w:rsidRDefault="00D22467" w:rsidP="00D22467">
      <w:pPr>
        <w:spacing w:line="360" w:lineRule="auto"/>
        <w:rPr>
          <w:bCs/>
        </w:rPr>
      </w:pPr>
    </w:p>
    <w:p w14:paraId="7B45CF99" w14:textId="08196279" w:rsidR="002F1B4A" w:rsidRPr="001F13EF" w:rsidRDefault="002F1B4A" w:rsidP="00DF72FF">
      <w:pPr>
        <w:pStyle w:val="ListParagraph"/>
        <w:numPr>
          <w:ilvl w:val="2"/>
          <w:numId w:val="37"/>
        </w:numPr>
        <w:spacing w:line="360" w:lineRule="auto"/>
        <w:rPr>
          <w:b/>
          <w:bCs/>
        </w:rPr>
      </w:pPr>
      <w:r w:rsidRPr="002F1B4A">
        <w:rPr>
          <w:b/>
          <w:bCs/>
        </w:rPr>
        <w:t>Univariate Analysis</w:t>
      </w:r>
    </w:p>
    <w:p w14:paraId="4DCE24ED" w14:textId="055F75AB" w:rsidR="002F1B4A" w:rsidRPr="002F1B4A" w:rsidRDefault="002F1B4A" w:rsidP="002F1B4A">
      <w:pPr>
        <w:spacing w:line="360" w:lineRule="auto"/>
        <w:rPr>
          <w:bCs/>
        </w:rPr>
      </w:pPr>
      <w:r w:rsidRPr="002F1B4A">
        <w:rPr>
          <w:bCs/>
        </w:rPr>
        <w:t>Univariate analysis has been used to see how each variable is distributed by drawing line graphs and looking at descriptive statistics.</w:t>
      </w:r>
    </w:p>
    <w:p w14:paraId="04F968FF" w14:textId="77777777" w:rsidR="002F1B4A" w:rsidRDefault="002F1B4A" w:rsidP="00D22467">
      <w:pPr>
        <w:spacing w:line="360" w:lineRule="auto"/>
        <w:rPr>
          <w:bCs/>
        </w:rPr>
      </w:pPr>
    </w:p>
    <w:p w14:paraId="5EC22531" w14:textId="64BFB608" w:rsidR="00E23DA6" w:rsidRDefault="00E23DA6" w:rsidP="001D540A">
      <w:pPr>
        <w:spacing w:line="360" w:lineRule="auto"/>
        <w:rPr>
          <w:bCs/>
        </w:rPr>
      </w:pPr>
      <w:r>
        <w:rPr>
          <w:bCs/>
        </w:rPr>
        <w:t>Univariate analysis has been done for each chosen stock bas</w:t>
      </w:r>
      <w:r w:rsidR="00C66217">
        <w:rPr>
          <w:bCs/>
        </w:rPr>
        <w:t xml:space="preserve">ed on our filtration criteria. </w:t>
      </w:r>
    </w:p>
    <w:p w14:paraId="37E2C521" w14:textId="3D6107B1" w:rsidR="002024CB" w:rsidRPr="00C66217" w:rsidRDefault="00B52B5B" w:rsidP="002024CB">
      <w:pPr>
        <w:spacing w:line="360" w:lineRule="auto"/>
        <w:jc w:val="center"/>
        <w:rPr>
          <w:bCs/>
        </w:rPr>
      </w:pPr>
      <w:r>
        <w:rPr>
          <w:bCs/>
          <w:noProof/>
        </w:rPr>
        <w:pict w14:anchorId="5A6C71F4">
          <v:shape id="_x0000_i1026" type="#_x0000_t75" alt="" style="width:396pt;height:126pt;mso-width-percent:0;mso-height-percent:0;mso-width-percent:0;mso-height-percent:0">
            <v:imagedata r:id="rId40" o:title="KSCL_LINE"/>
          </v:shape>
        </w:pict>
      </w:r>
    </w:p>
    <w:p w14:paraId="66FD8865" w14:textId="04716FC6" w:rsidR="00C66217" w:rsidRDefault="00880AF2" w:rsidP="00880AF2">
      <w:pPr>
        <w:spacing w:line="360" w:lineRule="auto"/>
        <w:jc w:val="center"/>
        <w:rPr>
          <w:b/>
          <w:bCs/>
          <w:sz w:val="16"/>
          <w:szCs w:val="16"/>
        </w:rPr>
      </w:pPr>
      <w:r w:rsidRPr="00C663D7">
        <w:rPr>
          <w:b/>
          <w:bCs/>
          <w:sz w:val="16"/>
          <w:szCs w:val="16"/>
        </w:rPr>
        <w:t xml:space="preserve">Fig – 4.5.1.1 </w:t>
      </w:r>
      <w:r>
        <w:rPr>
          <w:b/>
          <w:bCs/>
          <w:sz w:val="16"/>
          <w:szCs w:val="16"/>
        </w:rPr>
        <w:t>LinePlot</w:t>
      </w:r>
      <w:r w:rsidRPr="00C663D7">
        <w:rPr>
          <w:b/>
          <w:bCs/>
          <w:sz w:val="16"/>
          <w:szCs w:val="16"/>
        </w:rPr>
        <w:t xml:space="preserve"> for KSCL</w:t>
      </w:r>
    </w:p>
    <w:p w14:paraId="5B296F85" w14:textId="77777777" w:rsidR="00880AF2" w:rsidRPr="00C663D7" w:rsidRDefault="00880AF2" w:rsidP="00880AF2">
      <w:pPr>
        <w:spacing w:line="360" w:lineRule="auto"/>
        <w:jc w:val="center"/>
        <w:rPr>
          <w:b/>
          <w:bCs/>
          <w:sz w:val="16"/>
          <w:szCs w:val="16"/>
        </w:rPr>
      </w:pPr>
    </w:p>
    <w:p w14:paraId="3D16B700" w14:textId="3C46A08B" w:rsidR="00E23DA6" w:rsidRDefault="00B52B5B" w:rsidP="002024CB">
      <w:pPr>
        <w:spacing w:line="360" w:lineRule="auto"/>
        <w:jc w:val="center"/>
        <w:rPr>
          <w:b/>
          <w:bCs/>
          <w:sz w:val="16"/>
          <w:szCs w:val="16"/>
        </w:rPr>
      </w:pPr>
      <w:r>
        <w:rPr>
          <w:b/>
          <w:bCs/>
          <w:noProof/>
          <w:sz w:val="16"/>
          <w:szCs w:val="16"/>
        </w:rPr>
        <w:pict w14:anchorId="4F4CF87B">
          <v:shape id="_x0000_i1027" type="#_x0000_t75" alt="" style="width:397.5pt;height:126.75pt;mso-width-percent:0;mso-height-percent:0;mso-width-percent:0;mso-height-percent:0">
            <v:imagedata r:id="rId41" o:title="SOMANYCERA_LINE"/>
          </v:shape>
        </w:pict>
      </w:r>
    </w:p>
    <w:p w14:paraId="53BB6A70" w14:textId="4F8FDD9C" w:rsidR="00880AF2" w:rsidRDefault="00880AF2" w:rsidP="00880AF2">
      <w:pPr>
        <w:spacing w:line="360" w:lineRule="auto"/>
        <w:jc w:val="center"/>
        <w:rPr>
          <w:b/>
          <w:bCs/>
          <w:sz w:val="16"/>
          <w:szCs w:val="16"/>
        </w:rPr>
      </w:pPr>
      <w:r w:rsidRPr="00C663D7">
        <w:rPr>
          <w:b/>
          <w:bCs/>
          <w:sz w:val="16"/>
          <w:szCs w:val="16"/>
        </w:rPr>
        <w:t>Fig – 4.5.1.</w:t>
      </w:r>
      <w:r>
        <w:rPr>
          <w:b/>
          <w:bCs/>
          <w:sz w:val="16"/>
          <w:szCs w:val="16"/>
        </w:rPr>
        <w:t>2</w:t>
      </w:r>
      <w:r w:rsidRPr="00C663D7">
        <w:rPr>
          <w:b/>
          <w:bCs/>
          <w:sz w:val="16"/>
          <w:szCs w:val="16"/>
        </w:rPr>
        <w:t xml:space="preserve"> </w:t>
      </w:r>
      <w:r>
        <w:rPr>
          <w:b/>
          <w:bCs/>
          <w:sz w:val="16"/>
          <w:szCs w:val="16"/>
        </w:rPr>
        <w:t>LinePlot</w:t>
      </w:r>
      <w:r w:rsidRPr="00C663D7">
        <w:rPr>
          <w:b/>
          <w:bCs/>
          <w:sz w:val="16"/>
          <w:szCs w:val="16"/>
        </w:rPr>
        <w:t xml:space="preserve"> for </w:t>
      </w:r>
      <w:r>
        <w:rPr>
          <w:b/>
          <w:bCs/>
          <w:sz w:val="16"/>
          <w:szCs w:val="16"/>
        </w:rPr>
        <w:t>SOMANYCERA</w:t>
      </w:r>
    </w:p>
    <w:p w14:paraId="5FA839B9" w14:textId="77777777" w:rsidR="00880AF2" w:rsidRPr="00C663D7" w:rsidRDefault="00880AF2" w:rsidP="002024CB">
      <w:pPr>
        <w:spacing w:line="360" w:lineRule="auto"/>
        <w:jc w:val="center"/>
        <w:rPr>
          <w:b/>
          <w:bCs/>
          <w:sz w:val="16"/>
          <w:szCs w:val="16"/>
        </w:rPr>
      </w:pPr>
    </w:p>
    <w:p w14:paraId="14CD5C11" w14:textId="59E03971" w:rsidR="00E23DA6" w:rsidRPr="00C663D7" w:rsidRDefault="00B52B5B" w:rsidP="002024CB">
      <w:pPr>
        <w:spacing w:line="360" w:lineRule="auto"/>
        <w:jc w:val="center"/>
        <w:rPr>
          <w:b/>
          <w:bCs/>
          <w:sz w:val="16"/>
          <w:szCs w:val="16"/>
        </w:rPr>
      </w:pPr>
      <w:r>
        <w:rPr>
          <w:b/>
          <w:bCs/>
          <w:noProof/>
          <w:sz w:val="16"/>
          <w:szCs w:val="16"/>
        </w:rPr>
        <w:lastRenderedPageBreak/>
        <w:pict w14:anchorId="55A6ABE5">
          <v:shape id="_x0000_i1028" type="#_x0000_t75" alt="" style="width:400.5pt;height:124.5pt;mso-width-percent:0;mso-height-percent:0;mso-width-percent:0;mso-height-percent:0">
            <v:imagedata r:id="rId42" o:title="ORIENTBELL_LINE"/>
          </v:shape>
        </w:pict>
      </w:r>
    </w:p>
    <w:p w14:paraId="24D6D0E8" w14:textId="69818492" w:rsidR="00880AF2" w:rsidRDefault="00880AF2" w:rsidP="00880AF2">
      <w:pPr>
        <w:spacing w:line="360" w:lineRule="auto"/>
        <w:jc w:val="center"/>
        <w:rPr>
          <w:b/>
          <w:bCs/>
          <w:sz w:val="16"/>
          <w:szCs w:val="16"/>
        </w:rPr>
      </w:pPr>
      <w:r w:rsidRPr="00C663D7">
        <w:rPr>
          <w:b/>
          <w:bCs/>
          <w:sz w:val="16"/>
          <w:szCs w:val="16"/>
        </w:rPr>
        <w:t>Fig – 4.5.1.</w:t>
      </w:r>
      <w:r>
        <w:rPr>
          <w:b/>
          <w:bCs/>
          <w:sz w:val="16"/>
          <w:szCs w:val="16"/>
        </w:rPr>
        <w:t>3</w:t>
      </w:r>
      <w:r w:rsidRPr="00C663D7">
        <w:rPr>
          <w:b/>
          <w:bCs/>
          <w:sz w:val="16"/>
          <w:szCs w:val="16"/>
        </w:rPr>
        <w:t xml:space="preserve"> </w:t>
      </w:r>
      <w:r>
        <w:rPr>
          <w:b/>
          <w:bCs/>
          <w:sz w:val="16"/>
          <w:szCs w:val="16"/>
        </w:rPr>
        <w:t>LinePlot</w:t>
      </w:r>
      <w:r w:rsidRPr="00C663D7">
        <w:rPr>
          <w:b/>
          <w:bCs/>
          <w:sz w:val="16"/>
          <w:szCs w:val="16"/>
        </w:rPr>
        <w:t xml:space="preserve"> for </w:t>
      </w:r>
      <w:r>
        <w:rPr>
          <w:b/>
          <w:bCs/>
          <w:sz w:val="16"/>
          <w:szCs w:val="16"/>
        </w:rPr>
        <w:t>ORIENTBELL</w:t>
      </w:r>
    </w:p>
    <w:p w14:paraId="05A8C257" w14:textId="77777777" w:rsidR="005A10F4" w:rsidRPr="00C663D7" w:rsidRDefault="005A10F4" w:rsidP="001D540A">
      <w:pPr>
        <w:spacing w:line="360" w:lineRule="auto"/>
        <w:rPr>
          <w:b/>
          <w:bCs/>
          <w:sz w:val="16"/>
          <w:szCs w:val="16"/>
        </w:rPr>
      </w:pPr>
    </w:p>
    <w:p w14:paraId="31995B41" w14:textId="067B7B58" w:rsidR="00C66217" w:rsidRPr="00C663D7" w:rsidRDefault="00B52B5B" w:rsidP="00011EE9">
      <w:pPr>
        <w:spacing w:line="360" w:lineRule="auto"/>
        <w:jc w:val="center"/>
        <w:rPr>
          <w:b/>
          <w:bCs/>
          <w:sz w:val="16"/>
          <w:szCs w:val="16"/>
        </w:rPr>
      </w:pPr>
      <w:r>
        <w:rPr>
          <w:b/>
          <w:bCs/>
          <w:noProof/>
          <w:sz w:val="16"/>
          <w:szCs w:val="16"/>
        </w:rPr>
        <w:pict w14:anchorId="50D61A77">
          <v:shape id="_x0000_i1029" type="#_x0000_t75" alt="" style="width:403.5pt;height:129pt;mso-width-percent:0;mso-height-percent:0;mso-width-percent:0;mso-height-percent:0">
            <v:imagedata r:id="rId43" o:title="ESAB_LINE"/>
          </v:shape>
        </w:pict>
      </w:r>
    </w:p>
    <w:p w14:paraId="30175851" w14:textId="110DEE15" w:rsidR="00880AF2" w:rsidRDefault="00880AF2" w:rsidP="00880AF2">
      <w:pPr>
        <w:spacing w:line="360" w:lineRule="auto"/>
        <w:jc w:val="center"/>
        <w:rPr>
          <w:b/>
          <w:bCs/>
          <w:sz w:val="16"/>
          <w:szCs w:val="16"/>
        </w:rPr>
      </w:pPr>
      <w:r w:rsidRPr="00C663D7">
        <w:rPr>
          <w:b/>
          <w:bCs/>
          <w:sz w:val="16"/>
          <w:szCs w:val="16"/>
        </w:rPr>
        <w:t>Fig – 4.5.1.</w:t>
      </w:r>
      <w:r>
        <w:rPr>
          <w:b/>
          <w:bCs/>
          <w:sz w:val="16"/>
          <w:szCs w:val="16"/>
        </w:rPr>
        <w:t>4</w:t>
      </w:r>
      <w:r w:rsidRPr="00C663D7">
        <w:rPr>
          <w:b/>
          <w:bCs/>
          <w:sz w:val="16"/>
          <w:szCs w:val="16"/>
        </w:rPr>
        <w:t xml:space="preserve"> </w:t>
      </w:r>
      <w:r>
        <w:rPr>
          <w:b/>
          <w:bCs/>
          <w:sz w:val="16"/>
          <w:szCs w:val="16"/>
        </w:rPr>
        <w:t>LinePlot</w:t>
      </w:r>
      <w:r w:rsidRPr="00C663D7">
        <w:rPr>
          <w:b/>
          <w:bCs/>
          <w:sz w:val="16"/>
          <w:szCs w:val="16"/>
        </w:rPr>
        <w:t xml:space="preserve"> for </w:t>
      </w:r>
      <w:r>
        <w:rPr>
          <w:b/>
          <w:bCs/>
          <w:sz w:val="16"/>
          <w:szCs w:val="16"/>
        </w:rPr>
        <w:t>ESABINDIA</w:t>
      </w:r>
    </w:p>
    <w:p w14:paraId="259818A0" w14:textId="77777777" w:rsidR="00C66217" w:rsidRPr="00C663D7" w:rsidRDefault="00C66217" w:rsidP="00C66217">
      <w:pPr>
        <w:spacing w:line="360" w:lineRule="auto"/>
        <w:rPr>
          <w:b/>
          <w:bCs/>
          <w:sz w:val="16"/>
          <w:szCs w:val="16"/>
        </w:rPr>
      </w:pPr>
    </w:p>
    <w:p w14:paraId="12875F0D" w14:textId="77777777" w:rsidR="00C66217" w:rsidRPr="00C663D7" w:rsidRDefault="00C66217" w:rsidP="001D540A">
      <w:pPr>
        <w:spacing w:line="360" w:lineRule="auto"/>
        <w:rPr>
          <w:b/>
          <w:bCs/>
          <w:sz w:val="16"/>
          <w:szCs w:val="16"/>
        </w:rPr>
      </w:pPr>
    </w:p>
    <w:p w14:paraId="2492F022" w14:textId="50CBF328" w:rsidR="00C66217" w:rsidRPr="00C663D7" w:rsidRDefault="00B52B5B" w:rsidP="00011EE9">
      <w:pPr>
        <w:spacing w:line="360" w:lineRule="auto"/>
        <w:jc w:val="center"/>
        <w:rPr>
          <w:b/>
          <w:bCs/>
          <w:sz w:val="16"/>
          <w:szCs w:val="16"/>
        </w:rPr>
      </w:pPr>
      <w:r>
        <w:rPr>
          <w:b/>
          <w:bCs/>
          <w:noProof/>
          <w:sz w:val="16"/>
          <w:szCs w:val="16"/>
        </w:rPr>
        <w:pict w14:anchorId="1349E3C9">
          <v:shape id="_x0000_i1030" type="#_x0000_t75" alt="" style="width:397.5pt;height:124.5pt;mso-width-percent:0;mso-height-percent:0;mso-width-percent:0;mso-height-percent:0">
            <v:imagedata r:id="rId44" o:title="SMLISUZU_LINE"/>
          </v:shape>
        </w:pict>
      </w:r>
    </w:p>
    <w:p w14:paraId="5BF340BF" w14:textId="792B80EA" w:rsidR="00880AF2" w:rsidRDefault="00880AF2" w:rsidP="00880AF2">
      <w:pPr>
        <w:spacing w:line="360" w:lineRule="auto"/>
        <w:jc w:val="center"/>
        <w:rPr>
          <w:b/>
          <w:bCs/>
          <w:sz w:val="16"/>
          <w:szCs w:val="16"/>
        </w:rPr>
      </w:pPr>
      <w:r w:rsidRPr="00C663D7">
        <w:rPr>
          <w:b/>
          <w:bCs/>
          <w:sz w:val="16"/>
          <w:szCs w:val="16"/>
        </w:rPr>
        <w:t>Fig – 4.5.1.</w:t>
      </w:r>
      <w:r>
        <w:rPr>
          <w:b/>
          <w:bCs/>
          <w:sz w:val="16"/>
          <w:szCs w:val="16"/>
        </w:rPr>
        <w:t>5</w:t>
      </w:r>
      <w:r w:rsidRPr="00C663D7">
        <w:rPr>
          <w:b/>
          <w:bCs/>
          <w:sz w:val="16"/>
          <w:szCs w:val="16"/>
        </w:rPr>
        <w:t xml:space="preserve"> </w:t>
      </w:r>
      <w:r>
        <w:rPr>
          <w:b/>
          <w:bCs/>
          <w:sz w:val="16"/>
          <w:szCs w:val="16"/>
        </w:rPr>
        <w:t>LinePlot</w:t>
      </w:r>
      <w:r w:rsidRPr="00C663D7">
        <w:rPr>
          <w:b/>
          <w:bCs/>
          <w:sz w:val="16"/>
          <w:szCs w:val="16"/>
        </w:rPr>
        <w:t xml:space="preserve"> for </w:t>
      </w:r>
      <w:r>
        <w:rPr>
          <w:b/>
          <w:bCs/>
          <w:sz w:val="16"/>
          <w:szCs w:val="16"/>
        </w:rPr>
        <w:t>SMLISUZU</w:t>
      </w:r>
    </w:p>
    <w:p w14:paraId="5EE798A3" w14:textId="77777777" w:rsidR="00C66217" w:rsidRDefault="00C66217" w:rsidP="001D540A">
      <w:pPr>
        <w:spacing w:line="360" w:lineRule="auto"/>
        <w:rPr>
          <w:b/>
          <w:bCs/>
        </w:rPr>
      </w:pPr>
    </w:p>
    <w:p w14:paraId="75D79DB2" w14:textId="0B0AC258" w:rsidR="00C66217" w:rsidRDefault="00011EE9" w:rsidP="001D540A">
      <w:pPr>
        <w:spacing w:line="360" w:lineRule="auto"/>
        <w:rPr>
          <w:bCs/>
        </w:rPr>
      </w:pPr>
      <w:r w:rsidRPr="00011EE9">
        <w:rPr>
          <w:bCs/>
        </w:rPr>
        <w:t xml:space="preserve">On the basis of the Line Plots of </w:t>
      </w:r>
      <w:r w:rsidR="003D4BEB">
        <w:rPr>
          <w:bCs/>
        </w:rPr>
        <w:t xml:space="preserve">the chosen </w:t>
      </w:r>
      <w:r w:rsidRPr="00011EE9">
        <w:rPr>
          <w:bCs/>
        </w:rPr>
        <w:t>Financial Assets, it can be shown that all of the financial assets display time series data properties such as trend and seasonality. Furthermore, by looking at the line plots, it is clear that most financial assets move in a similar way. Although the increase appears to be identical, there is a variation in the volatility noticed.</w:t>
      </w:r>
    </w:p>
    <w:p w14:paraId="28A5945F" w14:textId="77777777" w:rsidR="00011EE9" w:rsidRDefault="00011EE9" w:rsidP="001D540A">
      <w:pPr>
        <w:spacing w:line="360" w:lineRule="auto"/>
        <w:rPr>
          <w:b/>
          <w:bCs/>
        </w:rPr>
      </w:pPr>
    </w:p>
    <w:p w14:paraId="351F7173" w14:textId="298ED200" w:rsidR="00011EE9" w:rsidRDefault="00011EE9" w:rsidP="00011EE9">
      <w:pPr>
        <w:spacing w:line="360" w:lineRule="auto"/>
        <w:jc w:val="center"/>
        <w:rPr>
          <w:b/>
          <w:bCs/>
        </w:rPr>
      </w:pPr>
      <w:r>
        <w:rPr>
          <w:b/>
          <w:bCs/>
          <w:noProof/>
          <w:lang w:val="en-US" w:eastAsia="ja-JP"/>
        </w:rPr>
        <w:lastRenderedPageBreak/>
        <w:drawing>
          <wp:inline distT="0" distB="0" distL="0" distR="0" wp14:anchorId="37222CDA" wp14:editId="5850A9CC">
            <wp:extent cx="5272405" cy="2172970"/>
            <wp:effectExtent l="0" t="0" r="4445" b="0"/>
            <wp:docPr id="51" name="Picture 51" descr="C:\Users\Sourav\AppData\Local\Microsoft\Windows\INetCache\Content.Word\KSCL_D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C:\Users\Sourav\AppData\Local\Microsoft\Windows\INetCache\Content.Word\KSCL_DIS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2405" cy="2172970"/>
                    </a:xfrm>
                    <a:prstGeom prst="rect">
                      <a:avLst/>
                    </a:prstGeom>
                    <a:noFill/>
                    <a:ln>
                      <a:noFill/>
                    </a:ln>
                  </pic:spPr>
                </pic:pic>
              </a:graphicData>
            </a:graphic>
          </wp:inline>
        </w:drawing>
      </w:r>
    </w:p>
    <w:p w14:paraId="125022D8" w14:textId="5B06E0FC" w:rsidR="00011EE9" w:rsidRDefault="00011EE9" w:rsidP="00011EE9">
      <w:pPr>
        <w:spacing w:line="360" w:lineRule="auto"/>
        <w:jc w:val="center"/>
        <w:rPr>
          <w:b/>
          <w:bCs/>
          <w:sz w:val="16"/>
          <w:szCs w:val="16"/>
        </w:rPr>
      </w:pPr>
      <w:r w:rsidRPr="00C663D7">
        <w:rPr>
          <w:b/>
          <w:bCs/>
          <w:sz w:val="16"/>
          <w:szCs w:val="16"/>
        </w:rPr>
        <w:t>Fig – 4.5.1.</w:t>
      </w:r>
      <w:r w:rsidR="00880AF2">
        <w:rPr>
          <w:b/>
          <w:bCs/>
          <w:sz w:val="16"/>
          <w:szCs w:val="16"/>
        </w:rPr>
        <w:t>6</w:t>
      </w:r>
      <w:r w:rsidRPr="00C663D7">
        <w:rPr>
          <w:b/>
          <w:bCs/>
          <w:sz w:val="16"/>
          <w:szCs w:val="16"/>
        </w:rPr>
        <w:t xml:space="preserve"> DistPlots for KSCL</w:t>
      </w:r>
    </w:p>
    <w:p w14:paraId="60B58FFC" w14:textId="77777777" w:rsidR="00880AF2" w:rsidRPr="00C663D7" w:rsidRDefault="00880AF2" w:rsidP="00011EE9">
      <w:pPr>
        <w:spacing w:line="360" w:lineRule="auto"/>
        <w:jc w:val="center"/>
        <w:rPr>
          <w:b/>
          <w:bCs/>
          <w:sz w:val="16"/>
          <w:szCs w:val="16"/>
        </w:rPr>
      </w:pPr>
    </w:p>
    <w:p w14:paraId="65C782A8" w14:textId="5CA5D1EA" w:rsidR="00011EE9" w:rsidRPr="00C663D7" w:rsidRDefault="00011EE9" w:rsidP="00011EE9">
      <w:pPr>
        <w:spacing w:line="360" w:lineRule="auto"/>
        <w:jc w:val="center"/>
        <w:rPr>
          <w:b/>
          <w:bCs/>
          <w:sz w:val="16"/>
          <w:szCs w:val="16"/>
        </w:rPr>
      </w:pPr>
      <w:r w:rsidRPr="00C663D7">
        <w:rPr>
          <w:b/>
          <w:bCs/>
          <w:noProof/>
          <w:sz w:val="16"/>
          <w:szCs w:val="16"/>
          <w:lang w:val="en-US" w:eastAsia="ja-JP"/>
        </w:rPr>
        <w:drawing>
          <wp:inline distT="0" distB="0" distL="0" distR="0" wp14:anchorId="40AA7140" wp14:editId="62A48597">
            <wp:extent cx="5236845" cy="2149475"/>
            <wp:effectExtent l="0" t="0" r="1905" b="3175"/>
            <wp:docPr id="52" name="Picture 52" descr="C:\Users\Sourav\AppData\Local\Microsoft\Windows\INetCache\Content.Word\SOMANYCERA_D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C:\Users\Sourav\AppData\Local\Microsoft\Windows\INetCache\Content.Word\SOMANYCERA_DIST.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36845" cy="2149475"/>
                    </a:xfrm>
                    <a:prstGeom prst="rect">
                      <a:avLst/>
                    </a:prstGeom>
                    <a:noFill/>
                    <a:ln>
                      <a:noFill/>
                    </a:ln>
                  </pic:spPr>
                </pic:pic>
              </a:graphicData>
            </a:graphic>
          </wp:inline>
        </w:drawing>
      </w:r>
    </w:p>
    <w:p w14:paraId="31EC6224" w14:textId="2F8F02BA" w:rsidR="00011EE9" w:rsidRDefault="00011EE9" w:rsidP="00011EE9">
      <w:pPr>
        <w:spacing w:line="360" w:lineRule="auto"/>
        <w:jc w:val="center"/>
        <w:rPr>
          <w:b/>
          <w:bCs/>
          <w:sz w:val="16"/>
          <w:szCs w:val="16"/>
        </w:rPr>
      </w:pPr>
      <w:r w:rsidRPr="00C663D7">
        <w:rPr>
          <w:b/>
          <w:bCs/>
          <w:sz w:val="16"/>
          <w:szCs w:val="16"/>
        </w:rPr>
        <w:t>Fig – 4.5.1.</w:t>
      </w:r>
      <w:r w:rsidR="00880AF2">
        <w:rPr>
          <w:b/>
          <w:bCs/>
          <w:sz w:val="16"/>
          <w:szCs w:val="16"/>
        </w:rPr>
        <w:t>7</w:t>
      </w:r>
      <w:r w:rsidRPr="00C663D7">
        <w:rPr>
          <w:b/>
          <w:bCs/>
          <w:sz w:val="16"/>
          <w:szCs w:val="16"/>
        </w:rPr>
        <w:t xml:space="preserve"> DistPlots for SOMANYCERA</w:t>
      </w:r>
    </w:p>
    <w:p w14:paraId="3061B15B" w14:textId="77777777" w:rsidR="00880AF2" w:rsidRPr="00C663D7" w:rsidRDefault="00880AF2" w:rsidP="00011EE9">
      <w:pPr>
        <w:spacing w:line="360" w:lineRule="auto"/>
        <w:jc w:val="center"/>
        <w:rPr>
          <w:b/>
          <w:bCs/>
          <w:sz w:val="16"/>
          <w:szCs w:val="16"/>
        </w:rPr>
      </w:pPr>
    </w:p>
    <w:p w14:paraId="0293F22F" w14:textId="4D031ED2" w:rsidR="00011EE9" w:rsidRPr="00C663D7" w:rsidRDefault="00011EE9" w:rsidP="00011EE9">
      <w:pPr>
        <w:spacing w:line="360" w:lineRule="auto"/>
        <w:jc w:val="center"/>
        <w:rPr>
          <w:b/>
          <w:bCs/>
          <w:sz w:val="16"/>
          <w:szCs w:val="16"/>
        </w:rPr>
      </w:pPr>
      <w:r w:rsidRPr="00C663D7">
        <w:rPr>
          <w:b/>
          <w:bCs/>
          <w:noProof/>
          <w:sz w:val="16"/>
          <w:szCs w:val="16"/>
          <w:lang w:val="en-US" w:eastAsia="ja-JP"/>
        </w:rPr>
        <w:drawing>
          <wp:inline distT="0" distB="0" distL="0" distR="0" wp14:anchorId="1E0A0CA6" wp14:editId="68F2FDE5">
            <wp:extent cx="5147945" cy="2161540"/>
            <wp:effectExtent l="0" t="0" r="0" b="0"/>
            <wp:docPr id="53" name="Picture 53" descr="C:\Users\Sourav\AppData\Local\Microsoft\Windows\INetCache\Content.Word\ORIENTBELL_D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C:\Users\Sourav\AppData\Local\Microsoft\Windows\INetCache\Content.Word\ORIENTBELL_DIST.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47945" cy="2161540"/>
                    </a:xfrm>
                    <a:prstGeom prst="rect">
                      <a:avLst/>
                    </a:prstGeom>
                    <a:noFill/>
                    <a:ln>
                      <a:noFill/>
                    </a:ln>
                  </pic:spPr>
                </pic:pic>
              </a:graphicData>
            </a:graphic>
          </wp:inline>
        </w:drawing>
      </w:r>
    </w:p>
    <w:p w14:paraId="00BE9932" w14:textId="1AC1A985" w:rsidR="00011EE9" w:rsidRPr="00C663D7" w:rsidRDefault="00011EE9" w:rsidP="00011EE9">
      <w:pPr>
        <w:spacing w:line="360" w:lineRule="auto"/>
        <w:jc w:val="center"/>
        <w:rPr>
          <w:b/>
          <w:bCs/>
          <w:sz w:val="16"/>
          <w:szCs w:val="16"/>
        </w:rPr>
      </w:pPr>
      <w:r w:rsidRPr="00C663D7">
        <w:rPr>
          <w:b/>
          <w:bCs/>
          <w:sz w:val="16"/>
          <w:szCs w:val="16"/>
        </w:rPr>
        <w:t>Fig – 4.5.1</w:t>
      </w:r>
      <w:r w:rsidR="00880AF2">
        <w:rPr>
          <w:b/>
          <w:bCs/>
          <w:sz w:val="16"/>
          <w:szCs w:val="16"/>
        </w:rPr>
        <w:t>.8</w:t>
      </w:r>
      <w:r w:rsidRPr="00C663D7">
        <w:rPr>
          <w:b/>
          <w:bCs/>
          <w:sz w:val="16"/>
          <w:szCs w:val="16"/>
        </w:rPr>
        <w:t xml:space="preserve"> DistPlots for ORIENTBELL</w:t>
      </w:r>
    </w:p>
    <w:p w14:paraId="353D7324" w14:textId="6C234995" w:rsidR="00011EE9" w:rsidRPr="00C663D7" w:rsidRDefault="00011EE9" w:rsidP="00011EE9">
      <w:pPr>
        <w:spacing w:line="360" w:lineRule="auto"/>
        <w:jc w:val="center"/>
        <w:rPr>
          <w:b/>
          <w:bCs/>
          <w:sz w:val="16"/>
          <w:szCs w:val="16"/>
        </w:rPr>
      </w:pPr>
      <w:r w:rsidRPr="00C663D7">
        <w:rPr>
          <w:b/>
          <w:bCs/>
          <w:noProof/>
          <w:sz w:val="16"/>
          <w:szCs w:val="16"/>
          <w:lang w:val="en-US" w:eastAsia="ja-JP"/>
        </w:rPr>
        <w:lastRenderedPageBreak/>
        <w:drawing>
          <wp:inline distT="0" distB="0" distL="0" distR="0" wp14:anchorId="4AE10303" wp14:editId="7F6F4E7F">
            <wp:extent cx="5171440" cy="2149475"/>
            <wp:effectExtent l="0" t="0" r="0" b="3175"/>
            <wp:docPr id="54" name="Picture 54" descr="C:\Users\Sourav\AppData\Local\Microsoft\Windows\INetCache\Content.Word\ESAB_D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C:\Users\Sourav\AppData\Local\Microsoft\Windows\INetCache\Content.Word\ESAB_DIST.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71440" cy="2149475"/>
                    </a:xfrm>
                    <a:prstGeom prst="rect">
                      <a:avLst/>
                    </a:prstGeom>
                    <a:noFill/>
                    <a:ln>
                      <a:noFill/>
                    </a:ln>
                  </pic:spPr>
                </pic:pic>
              </a:graphicData>
            </a:graphic>
          </wp:inline>
        </w:drawing>
      </w:r>
    </w:p>
    <w:p w14:paraId="1176F8E2" w14:textId="60906D7C" w:rsidR="00011EE9" w:rsidRDefault="00011EE9" w:rsidP="00011EE9">
      <w:pPr>
        <w:spacing w:line="360" w:lineRule="auto"/>
        <w:jc w:val="center"/>
        <w:rPr>
          <w:b/>
          <w:bCs/>
          <w:sz w:val="16"/>
          <w:szCs w:val="16"/>
        </w:rPr>
      </w:pPr>
      <w:r w:rsidRPr="00C663D7">
        <w:rPr>
          <w:b/>
          <w:bCs/>
          <w:sz w:val="16"/>
          <w:szCs w:val="16"/>
        </w:rPr>
        <w:t>Fig – 4.5.1.</w:t>
      </w:r>
      <w:r w:rsidR="00880AF2">
        <w:rPr>
          <w:b/>
          <w:bCs/>
          <w:sz w:val="16"/>
          <w:szCs w:val="16"/>
        </w:rPr>
        <w:t>9</w:t>
      </w:r>
      <w:r w:rsidRPr="00C663D7">
        <w:rPr>
          <w:b/>
          <w:bCs/>
          <w:sz w:val="16"/>
          <w:szCs w:val="16"/>
        </w:rPr>
        <w:t xml:space="preserve"> DistPlots for ESABINDIA</w:t>
      </w:r>
    </w:p>
    <w:p w14:paraId="2EDDBEBC" w14:textId="77777777" w:rsidR="00880AF2" w:rsidRPr="00C663D7" w:rsidRDefault="00880AF2" w:rsidP="00011EE9">
      <w:pPr>
        <w:spacing w:line="360" w:lineRule="auto"/>
        <w:jc w:val="center"/>
        <w:rPr>
          <w:b/>
          <w:bCs/>
          <w:sz w:val="16"/>
          <w:szCs w:val="16"/>
        </w:rPr>
      </w:pPr>
    </w:p>
    <w:p w14:paraId="391A6124" w14:textId="07B173C5" w:rsidR="00011EE9" w:rsidRPr="00C663D7" w:rsidRDefault="00011EE9" w:rsidP="00011EE9">
      <w:pPr>
        <w:spacing w:line="360" w:lineRule="auto"/>
        <w:jc w:val="center"/>
        <w:rPr>
          <w:b/>
          <w:bCs/>
          <w:sz w:val="16"/>
          <w:szCs w:val="16"/>
        </w:rPr>
      </w:pPr>
      <w:r w:rsidRPr="00C663D7">
        <w:rPr>
          <w:b/>
          <w:bCs/>
          <w:noProof/>
          <w:sz w:val="16"/>
          <w:szCs w:val="16"/>
          <w:lang w:val="en-US" w:eastAsia="ja-JP"/>
        </w:rPr>
        <w:drawing>
          <wp:inline distT="0" distB="0" distL="0" distR="0" wp14:anchorId="636BC967" wp14:editId="43B4BC88">
            <wp:extent cx="5059045" cy="2096135"/>
            <wp:effectExtent l="0" t="0" r="8255" b="0"/>
            <wp:docPr id="55" name="Picture 55" descr="C:\Users\Sourav\AppData\Local\Microsoft\Windows\INetCache\Content.Word\SMLISUZU_D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C:\Users\Sourav\AppData\Local\Microsoft\Windows\INetCache\Content.Word\SMLISUZU_DIST.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59045" cy="2096135"/>
                    </a:xfrm>
                    <a:prstGeom prst="rect">
                      <a:avLst/>
                    </a:prstGeom>
                    <a:noFill/>
                    <a:ln>
                      <a:noFill/>
                    </a:ln>
                  </pic:spPr>
                </pic:pic>
              </a:graphicData>
            </a:graphic>
          </wp:inline>
        </w:drawing>
      </w:r>
    </w:p>
    <w:p w14:paraId="440D6B0F" w14:textId="68DCF252" w:rsidR="00011EE9" w:rsidRPr="00C663D7" w:rsidRDefault="00011EE9" w:rsidP="00011EE9">
      <w:pPr>
        <w:spacing w:line="360" w:lineRule="auto"/>
        <w:jc w:val="center"/>
        <w:rPr>
          <w:b/>
          <w:bCs/>
          <w:sz w:val="16"/>
          <w:szCs w:val="16"/>
        </w:rPr>
      </w:pPr>
      <w:r w:rsidRPr="00C663D7">
        <w:rPr>
          <w:b/>
          <w:bCs/>
          <w:sz w:val="16"/>
          <w:szCs w:val="16"/>
        </w:rPr>
        <w:t>Fig – 4.5.1.</w:t>
      </w:r>
      <w:r w:rsidR="00880AF2">
        <w:rPr>
          <w:b/>
          <w:bCs/>
          <w:sz w:val="16"/>
          <w:szCs w:val="16"/>
        </w:rPr>
        <w:t>10</w:t>
      </w:r>
      <w:r w:rsidRPr="00C663D7">
        <w:rPr>
          <w:b/>
          <w:bCs/>
          <w:sz w:val="16"/>
          <w:szCs w:val="16"/>
        </w:rPr>
        <w:t xml:space="preserve"> DistPlots for SMLISUZU</w:t>
      </w:r>
    </w:p>
    <w:p w14:paraId="7D8F3E38" w14:textId="77777777" w:rsidR="00011EE9" w:rsidRDefault="00011EE9" w:rsidP="001D540A">
      <w:pPr>
        <w:spacing w:line="360" w:lineRule="auto"/>
        <w:rPr>
          <w:b/>
          <w:bCs/>
        </w:rPr>
      </w:pPr>
    </w:p>
    <w:p w14:paraId="3B3C1422" w14:textId="59854CEF" w:rsidR="00880AF2" w:rsidRPr="00EA4657" w:rsidRDefault="00B52DD7" w:rsidP="001D540A">
      <w:pPr>
        <w:spacing w:line="360" w:lineRule="auto"/>
        <w:rPr>
          <w:bCs/>
          <w:sz w:val="21"/>
          <w:szCs w:val="21"/>
        </w:rPr>
      </w:pPr>
      <w:r w:rsidRPr="00B52DD7">
        <w:rPr>
          <w:bCs/>
          <w:sz w:val="21"/>
          <w:szCs w:val="21"/>
        </w:rPr>
        <w:t xml:space="preserve">Based on the distplots, it can be shown that the distribution of volatility over week, month, and year follows a normal distribution centred on zero for the selected Financial Assets. One factor to keep in mind is that the 52W High Nearness distribution for KSCL, SOMANYCERA, ORIENTBELL, and ESABINDIA is mostly between 0 and 100, indicating a less volatile distribution during the specified time period. SMLISUZU's 52W High Nearness is slightly greater than others, which range from 100 to 200. Furthermore, the normal distribution of Open Delta and Change percent, which is centred on 0, demonstrates that the daily price movement is within 100, i.e. 10%, indicating </w:t>
      </w:r>
      <w:r>
        <w:rPr>
          <w:bCs/>
          <w:sz w:val="21"/>
          <w:szCs w:val="21"/>
        </w:rPr>
        <w:t>low</w:t>
      </w:r>
      <w:r w:rsidRPr="00B52DD7">
        <w:rPr>
          <w:bCs/>
          <w:sz w:val="21"/>
          <w:szCs w:val="21"/>
        </w:rPr>
        <w:t xml:space="preserve"> volatility.</w:t>
      </w:r>
    </w:p>
    <w:p w14:paraId="38A062D2" w14:textId="75CBA3AE" w:rsidR="00011EE9" w:rsidRPr="00C663D7" w:rsidRDefault="00011EE9" w:rsidP="00011EE9">
      <w:pPr>
        <w:spacing w:line="360" w:lineRule="auto"/>
        <w:jc w:val="center"/>
        <w:rPr>
          <w:b/>
          <w:bCs/>
          <w:sz w:val="16"/>
          <w:szCs w:val="16"/>
        </w:rPr>
      </w:pPr>
      <w:r w:rsidRPr="00C663D7">
        <w:rPr>
          <w:b/>
          <w:bCs/>
          <w:noProof/>
          <w:sz w:val="16"/>
          <w:szCs w:val="16"/>
          <w:lang w:val="en-US" w:eastAsia="ja-JP"/>
        </w:rPr>
        <w:lastRenderedPageBreak/>
        <w:drawing>
          <wp:inline distT="0" distB="0" distL="0" distR="0" wp14:anchorId="2F285061" wp14:editId="0B5277D3">
            <wp:extent cx="5415280" cy="3735070"/>
            <wp:effectExtent l="0" t="0" r="0" b="0"/>
            <wp:docPr id="56" name="Picture 56" descr="KSCL_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KSCL_BOX"/>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15280" cy="3735070"/>
                    </a:xfrm>
                    <a:prstGeom prst="rect">
                      <a:avLst/>
                    </a:prstGeom>
                    <a:noFill/>
                    <a:ln>
                      <a:noFill/>
                    </a:ln>
                  </pic:spPr>
                </pic:pic>
              </a:graphicData>
            </a:graphic>
          </wp:inline>
        </w:drawing>
      </w:r>
    </w:p>
    <w:p w14:paraId="5BD52D97" w14:textId="1C42DE09" w:rsidR="00FC1100" w:rsidRPr="00C663D7" w:rsidRDefault="00011EE9" w:rsidP="00FC1100">
      <w:pPr>
        <w:spacing w:line="360" w:lineRule="auto"/>
        <w:jc w:val="center"/>
        <w:rPr>
          <w:b/>
          <w:bCs/>
          <w:sz w:val="16"/>
          <w:szCs w:val="16"/>
        </w:rPr>
      </w:pPr>
      <w:r w:rsidRPr="00C663D7">
        <w:rPr>
          <w:b/>
          <w:bCs/>
          <w:sz w:val="16"/>
          <w:szCs w:val="16"/>
        </w:rPr>
        <w:t>Fig – 4.5.1.</w:t>
      </w:r>
      <w:r w:rsidR="00880AF2">
        <w:rPr>
          <w:b/>
          <w:bCs/>
          <w:sz w:val="16"/>
          <w:szCs w:val="16"/>
        </w:rPr>
        <w:t>11</w:t>
      </w:r>
      <w:r w:rsidRPr="00C663D7">
        <w:rPr>
          <w:b/>
          <w:bCs/>
          <w:sz w:val="16"/>
          <w:szCs w:val="16"/>
        </w:rPr>
        <w:t xml:space="preserve"> BoxPlots for KSCL</w:t>
      </w:r>
    </w:p>
    <w:p w14:paraId="5768D399" w14:textId="0A7DA53E" w:rsidR="00011EE9" w:rsidRPr="00C663D7" w:rsidRDefault="00011EE9" w:rsidP="00011EE9">
      <w:pPr>
        <w:spacing w:line="360" w:lineRule="auto"/>
        <w:jc w:val="center"/>
        <w:rPr>
          <w:b/>
          <w:bCs/>
          <w:sz w:val="16"/>
          <w:szCs w:val="16"/>
        </w:rPr>
      </w:pPr>
      <w:r w:rsidRPr="00C663D7">
        <w:rPr>
          <w:b/>
          <w:bCs/>
          <w:noProof/>
          <w:sz w:val="16"/>
          <w:szCs w:val="16"/>
          <w:lang w:val="en-US" w:eastAsia="ja-JP"/>
        </w:rPr>
        <w:drawing>
          <wp:inline distT="0" distB="0" distL="0" distR="0" wp14:anchorId="374E7199" wp14:editId="52F7E0F3">
            <wp:extent cx="5415280" cy="3657600"/>
            <wp:effectExtent l="0" t="0" r="0" b="0"/>
            <wp:docPr id="57" name="Picture 57" descr="SOMANYCERA_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SOMANYCERA_BOX"/>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15280" cy="3657600"/>
                    </a:xfrm>
                    <a:prstGeom prst="rect">
                      <a:avLst/>
                    </a:prstGeom>
                    <a:noFill/>
                    <a:ln>
                      <a:noFill/>
                    </a:ln>
                  </pic:spPr>
                </pic:pic>
              </a:graphicData>
            </a:graphic>
          </wp:inline>
        </w:drawing>
      </w:r>
    </w:p>
    <w:p w14:paraId="6B8A6654" w14:textId="58795207" w:rsidR="00011EE9" w:rsidRPr="00C663D7" w:rsidRDefault="00011EE9" w:rsidP="00011EE9">
      <w:pPr>
        <w:spacing w:line="360" w:lineRule="auto"/>
        <w:jc w:val="center"/>
        <w:rPr>
          <w:b/>
          <w:bCs/>
          <w:sz w:val="16"/>
          <w:szCs w:val="16"/>
        </w:rPr>
      </w:pPr>
      <w:r w:rsidRPr="00C663D7">
        <w:rPr>
          <w:b/>
          <w:bCs/>
          <w:sz w:val="16"/>
          <w:szCs w:val="16"/>
        </w:rPr>
        <w:t>Fig – 4.5.1.</w:t>
      </w:r>
      <w:r w:rsidR="00880AF2">
        <w:rPr>
          <w:b/>
          <w:bCs/>
          <w:sz w:val="16"/>
          <w:szCs w:val="16"/>
        </w:rPr>
        <w:t>12</w:t>
      </w:r>
      <w:r w:rsidRPr="00C663D7">
        <w:rPr>
          <w:b/>
          <w:bCs/>
          <w:sz w:val="16"/>
          <w:szCs w:val="16"/>
        </w:rPr>
        <w:t xml:space="preserve"> BoxPlots for SOMANYCERA</w:t>
      </w:r>
    </w:p>
    <w:p w14:paraId="4094D860" w14:textId="7E676971" w:rsidR="00011EE9" w:rsidRPr="00C663D7" w:rsidRDefault="00011EE9" w:rsidP="00011EE9">
      <w:pPr>
        <w:spacing w:line="360" w:lineRule="auto"/>
        <w:jc w:val="center"/>
        <w:rPr>
          <w:b/>
          <w:bCs/>
          <w:sz w:val="16"/>
          <w:szCs w:val="16"/>
        </w:rPr>
      </w:pPr>
      <w:r w:rsidRPr="00C663D7">
        <w:rPr>
          <w:b/>
          <w:bCs/>
          <w:noProof/>
          <w:sz w:val="16"/>
          <w:szCs w:val="16"/>
          <w:lang w:val="en-US" w:eastAsia="ja-JP"/>
        </w:rPr>
        <w:lastRenderedPageBreak/>
        <w:drawing>
          <wp:inline distT="0" distB="0" distL="0" distR="0" wp14:anchorId="041BFBBB" wp14:editId="1CC64C3C">
            <wp:extent cx="5397500" cy="3675380"/>
            <wp:effectExtent l="0" t="0" r="0" b="1270"/>
            <wp:docPr id="58" name="Picture 58" descr="ORIENTBELL_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ORIENTBELL_BOX"/>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97500" cy="3675380"/>
                    </a:xfrm>
                    <a:prstGeom prst="rect">
                      <a:avLst/>
                    </a:prstGeom>
                    <a:noFill/>
                    <a:ln>
                      <a:noFill/>
                    </a:ln>
                  </pic:spPr>
                </pic:pic>
              </a:graphicData>
            </a:graphic>
          </wp:inline>
        </w:drawing>
      </w:r>
    </w:p>
    <w:p w14:paraId="293DB17E" w14:textId="39D1C657" w:rsidR="00011EE9" w:rsidRDefault="00011EE9" w:rsidP="00011EE9">
      <w:pPr>
        <w:spacing w:line="360" w:lineRule="auto"/>
        <w:jc w:val="center"/>
        <w:rPr>
          <w:b/>
          <w:bCs/>
          <w:sz w:val="16"/>
          <w:szCs w:val="16"/>
        </w:rPr>
      </w:pPr>
      <w:r w:rsidRPr="00C663D7">
        <w:rPr>
          <w:b/>
          <w:bCs/>
          <w:sz w:val="16"/>
          <w:szCs w:val="16"/>
        </w:rPr>
        <w:t>Fig – 4.5.1.</w:t>
      </w:r>
      <w:r w:rsidR="00880AF2">
        <w:rPr>
          <w:b/>
          <w:bCs/>
          <w:sz w:val="16"/>
          <w:szCs w:val="16"/>
        </w:rPr>
        <w:t>13</w:t>
      </w:r>
      <w:r w:rsidRPr="00C663D7">
        <w:rPr>
          <w:b/>
          <w:bCs/>
          <w:sz w:val="16"/>
          <w:szCs w:val="16"/>
        </w:rPr>
        <w:t xml:space="preserve"> BoxPlots for ORIENTBELL</w:t>
      </w:r>
    </w:p>
    <w:p w14:paraId="3FB2B785" w14:textId="77777777" w:rsidR="00880AF2" w:rsidRPr="00C663D7" w:rsidRDefault="00880AF2" w:rsidP="00011EE9">
      <w:pPr>
        <w:spacing w:line="360" w:lineRule="auto"/>
        <w:jc w:val="center"/>
        <w:rPr>
          <w:b/>
          <w:bCs/>
          <w:sz w:val="16"/>
          <w:szCs w:val="16"/>
        </w:rPr>
      </w:pPr>
    </w:p>
    <w:p w14:paraId="681CCC09" w14:textId="4621D8B6" w:rsidR="00011EE9" w:rsidRPr="00C663D7" w:rsidRDefault="00011EE9" w:rsidP="00011EE9">
      <w:pPr>
        <w:spacing w:line="360" w:lineRule="auto"/>
        <w:jc w:val="center"/>
        <w:rPr>
          <w:b/>
          <w:bCs/>
          <w:sz w:val="16"/>
          <w:szCs w:val="16"/>
        </w:rPr>
      </w:pPr>
      <w:r w:rsidRPr="00C663D7">
        <w:rPr>
          <w:b/>
          <w:bCs/>
          <w:noProof/>
          <w:sz w:val="16"/>
          <w:szCs w:val="16"/>
          <w:lang w:val="en-US" w:eastAsia="ja-JP"/>
        </w:rPr>
        <w:drawing>
          <wp:inline distT="0" distB="0" distL="0" distR="0" wp14:anchorId="574AB55E" wp14:editId="730FF473">
            <wp:extent cx="5367655" cy="3597910"/>
            <wp:effectExtent l="0" t="0" r="4445" b="2540"/>
            <wp:docPr id="59" name="Picture 59" descr="ESAB_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ESAB_BOX"/>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7655" cy="3597910"/>
                    </a:xfrm>
                    <a:prstGeom prst="rect">
                      <a:avLst/>
                    </a:prstGeom>
                    <a:noFill/>
                    <a:ln>
                      <a:noFill/>
                    </a:ln>
                  </pic:spPr>
                </pic:pic>
              </a:graphicData>
            </a:graphic>
          </wp:inline>
        </w:drawing>
      </w:r>
    </w:p>
    <w:p w14:paraId="33CC5CE5" w14:textId="50BF0B36" w:rsidR="00011EE9" w:rsidRPr="00C663D7" w:rsidRDefault="00011EE9" w:rsidP="00011EE9">
      <w:pPr>
        <w:spacing w:line="360" w:lineRule="auto"/>
        <w:jc w:val="center"/>
        <w:rPr>
          <w:b/>
          <w:bCs/>
          <w:sz w:val="16"/>
          <w:szCs w:val="16"/>
        </w:rPr>
      </w:pPr>
      <w:r w:rsidRPr="00C663D7">
        <w:rPr>
          <w:b/>
          <w:bCs/>
          <w:sz w:val="16"/>
          <w:szCs w:val="16"/>
        </w:rPr>
        <w:t>Fig – 4.5.1.</w:t>
      </w:r>
      <w:r w:rsidR="00880AF2">
        <w:rPr>
          <w:b/>
          <w:bCs/>
          <w:sz w:val="16"/>
          <w:szCs w:val="16"/>
        </w:rPr>
        <w:t>14</w:t>
      </w:r>
      <w:r w:rsidRPr="00C663D7">
        <w:rPr>
          <w:b/>
          <w:bCs/>
          <w:sz w:val="16"/>
          <w:szCs w:val="16"/>
        </w:rPr>
        <w:t xml:space="preserve"> BoxPlots for ESABINDIA</w:t>
      </w:r>
    </w:p>
    <w:p w14:paraId="4150F930" w14:textId="64F8C5DD" w:rsidR="00011EE9" w:rsidRPr="00C663D7" w:rsidRDefault="00011EE9" w:rsidP="00011EE9">
      <w:pPr>
        <w:spacing w:line="360" w:lineRule="auto"/>
        <w:jc w:val="center"/>
        <w:rPr>
          <w:b/>
          <w:bCs/>
          <w:sz w:val="16"/>
          <w:szCs w:val="16"/>
        </w:rPr>
      </w:pPr>
      <w:r w:rsidRPr="00C663D7">
        <w:rPr>
          <w:b/>
          <w:bCs/>
          <w:noProof/>
          <w:sz w:val="16"/>
          <w:szCs w:val="16"/>
          <w:lang w:val="en-US" w:eastAsia="ja-JP"/>
        </w:rPr>
        <w:lastRenderedPageBreak/>
        <w:drawing>
          <wp:inline distT="0" distB="0" distL="0" distR="0" wp14:anchorId="0BA12D3B" wp14:editId="1F6E4925">
            <wp:extent cx="4869180" cy="3384550"/>
            <wp:effectExtent l="0" t="0" r="7620" b="6350"/>
            <wp:docPr id="60" name="Picture 60" descr="SMLISUZU_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SMLISUZU_BOX"/>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69180" cy="3384550"/>
                    </a:xfrm>
                    <a:prstGeom prst="rect">
                      <a:avLst/>
                    </a:prstGeom>
                    <a:noFill/>
                    <a:ln>
                      <a:noFill/>
                    </a:ln>
                  </pic:spPr>
                </pic:pic>
              </a:graphicData>
            </a:graphic>
          </wp:inline>
        </w:drawing>
      </w:r>
    </w:p>
    <w:p w14:paraId="5A748E96" w14:textId="35731519" w:rsidR="00011EE9" w:rsidRPr="00C663D7" w:rsidRDefault="00011EE9" w:rsidP="00011EE9">
      <w:pPr>
        <w:spacing w:line="360" w:lineRule="auto"/>
        <w:jc w:val="center"/>
        <w:rPr>
          <w:b/>
          <w:bCs/>
          <w:sz w:val="16"/>
          <w:szCs w:val="16"/>
        </w:rPr>
      </w:pPr>
      <w:r w:rsidRPr="00C663D7">
        <w:rPr>
          <w:b/>
          <w:bCs/>
          <w:sz w:val="16"/>
          <w:szCs w:val="16"/>
        </w:rPr>
        <w:t>Fig – 4.5.1.1</w:t>
      </w:r>
      <w:r w:rsidR="00880AF2">
        <w:rPr>
          <w:b/>
          <w:bCs/>
          <w:sz w:val="16"/>
          <w:szCs w:val="16"/>
        </w:rPr>
        <w:t>5</w:t>
      </w:r>
      <w:r w:rsidRPr="00C663D7">
        <w:rPr>
          <w:b/>
          <w:bCs/>
          <w:sz w:val="16"/>
          <w:szCs w:val="16"/>
        </w:rPr>
        <w:t xml:space="preserve"> BoxPlots for SMLISUZU</w:t>
      </w:r>
    </w:p>
    <w:p w14:paraId="7B52EB84" w14:textId="77777777" w:rsidR="00011EE9" w:rsidRPr="00240366" w:rsidRDefault="00011EE9" w:rsidP="001D540A">
      <w:pPr>
        <w:spacing w:line="360" w:lineRule="auto"/>
        <w:rPr>
          <w:bCs/>
        </w:rPr>
      </w:pPr>
    </w:p>
    <w:p w14:paraId="4E2AF2E8" w14:textId="3DD1D14F" w:rsidR="00880AF2" w:rsidRPr="00240366" w:rsidRDefault="00240366" w:rsidP="001D540A">
      <w:pPr>
        <w:spacing w:line="360" w:lineRule="auto"/>
        <w:rPr>
          <w:bCs/>
          <w:sz w:val="21"/>
          <w:szCs w:val="21"/>
        </w:rPr>
      </w:pPr>
      <w:r w:rsidRPr="00240366">
        <w:rPr>
          <w:bCs/>
          <w:sz w:val="21"/>
          <w:szCs w:val="21"/>
        </w:rPr>
        <w:t>Based on the boxp</w:t>
      </w:r>
      <w:r w:rsidR="00F64E16">
        <w:rPr>
          <w:bCs/>
          <w:sz w:val="21"/>
          <w:szCs w:val="21"/>
        </w:rPr>
        <w:t>lots we can observe the presence of outliers for all of our chosen stocks. The cause can be attributed to the time period of our analysis which is 2013-2021 amidst which the COVID pandemic took place, which became the driving cause of a market crash observed during March 2020. But this also came as a boon for investors to enter the stock market as the market started to recover and broke through its previous all-time high before the pandemic by t</w:t>
      </w:r>
      <w:r w:rsidR="00987662">
        <w:rPr>
          <w:bCs/>
          <w:sz w:val="21"/>
          <w:szCs w:val="21"/>
        </w:rPr>
        <w:t>he end of October 2020.</w:t>
      </w:r>
      <w:r w:rsidR="00F64E16">
        <w:rPr>
          <w:bCs/>
          <w:sz w:val="21"/>
          <w:szCs w:val="21"/>
        </w:rPr>
        <w:t xml:space="preserve">   </w:t>
      </w:r>
    </w:p>
    <w:p w14:paraId="1454DA59" w14:textId="77777777" w:rsidR="00E829ED" w:rsidRDefault="00E829ED" w:rsidP="001D540A">
      <w:pPr>
        <w:spacing w:line="360" w:lineRule="auto"/>
        <w:rPr>
          <w:b/>
          <w:bCs/>
        </w:rPr>
      </w:pPr>
    </w:p>
    <w:p w14:paraId="16495177" w14:textId="77777777" w:rsidR="00E829ED" w:rsidRDefault="00E829ED" w:rsidP="001D540A">
      <w:pPr>
        <w:spacing w:line="360" w:lineRule="auto"/>
        <w:rPr>
          <w:b/>
          <w:bCs/>
        </w:rPr>
      </w:pPr>
    </w:p>
    <w:p w14:paraId="15C70080" w14:textId="77777777" w:rsidR="00E829ED" w:rsidRDefault="00E829ED" w:rsidP="001D540A">
      <w:pPr>
        <w:spacing w:line="360" w:lineRule="auto"/>
        <w:rPr>
          <w:b/>
          <w:bCs/>
        </w:rPr>
      </w:pPr>
    </w:p>
    <w:p w14:paraId="0E6ADFCE" w14:textId="77777777" w:rsidR="00E829ED" w:rsidRDefault="00E829ED" w:rsidP="001D540A">
      <w:pPr>
        <w:spacing w:line="360" w:lineRule="auto"/>
        <w:rPr>
          <w:b/>
          <w:bCs/>
        </w:rPr>
      </w:pPr>
    </w:p>
    <w:p w14:paraId="3518A93E" w14:textId="77777777" w:rsidR="00E829ED" w:rsidRDefault="00E829ED" w:rsidP="001D540A">
      <w:pPr>
        <w:spacing w:line="360" w:lineRule="auto"/>
        <w:rPr>
          <w:b/>
          <w:bCs/>
        </w:rPr>
      </w:pPr>
    </w:p>
    <w:p w14:paraId="0E218D56" w14:textId="77777777" w:rsidR="00E829ED" w:rsidRDefault="00E829ED" w:rsidP="001D540A">
      <w:pPr>
        <w:spacing w:line="360" w:lineRule="auto"/>
        <w:rPr>
          <w:b/>
          <w:bCs/>
        </w:rPr>
      </w:pPr>
    </w:p>
    <w:p w14:paraId="3837DF9B" w14:textId="77777777" w:rsidR="00E829ED" w:rsidRDefault="00E829ED" w:rsidP="001D540A">
      <w:pPr>
        <w:spacing w:line="360" w:lineRule="auto"/>
        <w:rPr>
          <w:b/>
          <w:bCs/>
        </w:rPr>
      </w:pPr>
    </w:p>
    <w:p w14:paraId="5289FC19" w14:textId="77777777" w:rsidR="00E829ED" w:rsidRDefault="00E829ED" w:rsidP="001D540A">
      <w:pPr>
        <w:spacing w:line="360" w:lineRule="auto"/>
        <w:rPr>
          <w:b/>
          <w:bCs/>
        </w:rPr>
      </w:pPr>
    </w:p>
    <w:p w14:paraId="12992D2B" w14:textId="77777777" w:rsidR="00E829ED" w:rsidRDefault="00E829ED" w:rsidP="001D540A">
      <w:pPr>
        <w:spacing w:line="360" w:lineRule="auto"/>
        <w:rPr>
          <w:b/>
          <w:bCs/>
        </w:rPr>
      </w:pPr>
    </w:p>
    <w:p w14:paraId="1966752F" w14:textId="77777777" w:rsidR="00E829ED" w:rsidRDefault="00E829ED" w:rsidP="001D540A">
      <w:pPr>
        <w:spacing w:line="360" w:lineRule="auto"/>
        <w:rPr>
          <w:b/>
          <w:bCs/>
        </w:rPr>
      </w:pPr>
    </w:p>
    <w:p w14:paraId="0AAA4626" w14:textId="77777777" w:rsidR="00E829ED" w:rsidRDefault="00E829ED" w:rsidP="001D540A">
      <w:pPr>
        <w:spacing w:line="360" w:lineRule="auto"/>
        <w:rPr>
          <w:b/>
          <w:bCs/>
        </w:rPr>
      </w:pPr>
    </w:p>
    <w:p w14:paraId="4151CA84" w14:textId="77777777" w:rsidR="00E829ED" w:rsidRDefault="00E829ED" w:rsidP="001D540A">
      <w:pPr>
        <w:spacing w:line="360" w:lineRule="auto"/>
        <w:rPr>
          <w:b/>
          <w:bCs/>
        </w:rPr>
      </w:pPr>
    </w:p>
    <w:p w14:paraId="79D2F1F5" w14:textId="77777777" w:rsidR="00E829ED" w:rsidRDefault="00E829ED" w:rsidP="001D540A">
      <w:pPr>
        <w:spacing w:line="360" w:lineRule="auto"/>
        <w:rPr>
          <w:b/>
          <w:bCs/>
        </w:rPr>
      </w:pPr>
    </w:p>
    <w:p w14:paraId="6C675834" w14:textId="77777777" w:rsidR="00E829ED" w:rsidRDefault="00E829ED" w:rsidP="001D540A">
      <w:pPr>
        <w:spacing w:line="360" w:lineRule="auto"/>
        <w:rPr>
          <w:b/>
          <w:bCs/>
        </w:rPr>
      </w:pPr>
    </w:p>
    <w:p w14:paraId="3A59D331" w14:textId="2A0074C0" w:rsidR="005A10F4" w:rsidRPr="00006592" w:rsidRDefault="005A10F4" w:rsidP="00DF72FF">
      <w:pPr>
        <w:pStyle w:val="ListParagraph"/>
        <w:numPr>
          <w:ilvl w:val="2"/>
          <w:numId w:val="37"/>
        </w:numPr>
        <w:spacing w:line="360" w:lineRule="auto"/>
        <w:rPr>
          <w:b/>
          <w:bCs/>
        </w:rPr>
      </w:pPr>
      <w:r>
        <w:rPr>
          <w:b/>
          <w:bCs/>
        </w:rPr>
        <w:lastRenderedPageBreak/>
        <w:t>Multi</w:t>
      </w:r>
      <w:r w:rsidRPr="002F1B4A">
        <w:rPr>
          <w:b/>
          <w:bCs/>
        </w:rPr>
        <w:t>variate Analysis</w:t>
      </w:r>
    </w:p>
    <w:p w14:paraId="6332E2B8" w14:textId="71E79E59" w:rsidR="005A10F4" w:rsidRDefault="00B52B5B" w:rsidP="00006592">
      <w:pPr>
        <w:spacing w:line="360" w:lineRule="auto"/>
        <w:jc w:val="center"/>
        <w:rPr>
          <w:b/>
          <w:bCs/>
        </w:rPr>
      </w:pPr>
      <w:r>
        <w:rPr>
          <w:b/>
          <w:bCs/>
          <w:noProof/>
        </w:rPr>
        <w:pict w14:anchorId="5C11A025">
          <v:shape id="_x0000_i1031" type="#_x0000_t75" alt="" style="width:358.5pt;height:324pt;mso-width-percent:0;mso-height-percent:0;mso-width-percent:0;mso-height-percent:0">
            <v:imagedata r:id="rId55" o:title="KSCL_CORRHM"/>
          </v:shape>
        </w:pict>
      </w:r>
    </w:p>
    <w:p w14:paraId="1CF75EEA" w14:textId="4ED1BE59" w:rsidR="005A10F4" w:rsidRPr="00006592" w:rsidRDefault="005A10F4" w:rsidP="00006592">
      <w:pPr>
        <w:spacing w:line="360" w:lineRule="auto"/>
        <w:jc w:val="center"/>
        <w:rPr>
          <w:b/>
          <w:bCs/>
          <w:sz w:val="16"/>
          <w:szCs w:val="16"/>
        </w:rPr>
      </w:pPr>
      <w:r w:rsidRPr="00006592">
        <w:rPr>
          <w:b/>
          <w:bCs/>
          <w:sz w:val="16"/>
          <w:szCs w:val="16"/>
        </w:rPr>
        <w:t>Fig –</w:t>
      </w:r>
      <w:r w:rsidR="005C0E90" w:rsidRPr="00006592">
        <w:rPr>
          <w:b/>
          <w:bCs/>
          <w:sz w:val="16"/>
          <w:szCs w:val="16"/>
        </w:rPr>
        <w:t xml:space="preserve"> 4.5.2.1</w:t>
      </w:r>
      <w:r w:rsidRPr="00006592">
        <w:rPr>
          <w:b/>
          <w:bCs/>
          <w:sz w:val="16"/>
          <w:szCs w:val="16"/>
        </w:rPr>
        <w:t xml:space="preserve"> Correlation Heat map for KSCL</w:t>
      </w:r>
    </w:p>
    <w:p w14:paraId="323093A6" w14:textId="48DBDFBC" w:rsidR="005A10F4" w:rsidRPr="00006592" w:rsidRDefault="00B52B5B" w:rsidP="00006592">
      <w:pPr>
        <w:spacing w:line="360" w:lineRule="auto"/>
        <w:jc w:val="center"/>
        <w:rPr>
          <w:b/>
          <w:bCs/>
          <w:sz w:val="16"/>
          <w:szCs w:val="16"/>
        </w:rPr>
      </w:pPr>
      <w:r>
        <w:rPr>
          <w:b/>
          <w:bCs/>
          <w:noProof/>
          <w:sz w:val="16"/>
          <w:szCs w:val="16"/>
        </w:rPr>
        <w:pict w14:anchorId="3975A04C">
          <v:shape id="_x0000_i1032" type="#_x0000_t75" alt="" style="width:352.5pt;height:317.25pt;mso-width-percent:0;mso-height-percent:0;mso-width-percent:0;mso-height-percent:0">
            <v:imagedata r:id="rId56" o:title="POLYPLEX_CORRHM"/>
          </v:shape>
        </w:pict>
      </w:r>
    </w:p>
    <w:p w14:paraId="0C9D02E0" w14:textId="53AFB24F" w:rsidR="005A10F4" w:rsidRPr="00006592" w:rsidRDefault="005A10F4" w:rsidP="00E829ED">
      <w:pPr>
        <w:spacing w:line="360" w:lineRule="auto"/>
        <w:jc w:val="center"/>
        <w:rPr>
          <w:b/>
          <w:bCs/>
          <w:sz w:val="16"/>
          <w:szCs w:val="16"/>
        </w:rPr>
      </w:pPr>
      <w:r w:rsidRPr="00006592">
        <w:rPr>
          <w:b/>
          <w:bCs/>
          <w:sz w:val="16"/>
          <w:szCs w:val="16"/>
        </w:rPr>
        <w:t xml:space="preserve">Fig – </w:t>
      </w:r>
      <w:r w:rsidR="005C0E90" w:rsidRPr="00006592">
        <w:rPr>
          <w:b/>
          <w:bCs/>
          <w:sz w:val="16"/>
          <w:szCs w:val="16"/>
        </w:rPr>
        <w:t xml:space="preserve">4.5.2.2 </w:t>
      </w:r>
      <w:r w:rsidRPr="00006592">
        <w:rPr>
          <w:b/>
          <w:bCs/>
          <w:sz w:val="16"/>
          <w:szCs w:val="16"/>
        </w:rPr>
        <w:t>Correlation Heat map for SOMANYCERA</w:t>
      </w:r>
    </w:p>
    <w:p w14:paraId="400D9C3F" w14:textId="34145162" w:rsidR="005A10F4" w:rsidRPr="00006592" w:rsidRDefault="00B52B5B" w:rsidP="00006592">
      <w:pPr>
        <w:spacing w:line="360" w:lineRule="auto"/>
        <w:jc w:val="center"/>
        <w:rPr>
          <w:b/>
          <w:bCs/>
          <w:sz w:val="16"/>
          <w:szCs w:val="16"/>
        </w:rPr>
      </w:pPr>
      <w:r>
        <w:rPr>
          <w:b/>
          <w:bCs/>
          <w:noProof/>
          <w:sz w:val="16"/>
          <w:szCs w:val="16"/>
        </w:rPr>
        <w:lastRenderedPageBreak/>
        <w:pict w14:anchorId="59B9D7FB">
          <v:shape id="_x0000_i1033" type="#_x0000_t75" alt="" style="width:351.75pt;height:314.25pt;mso-width-percent:0;mso-height-percent:0;mso-width-percent:0;mso-height-percent:0">
            <v:imagedata r:id="rId57" o:title="ORIENTBELL_CORRHM"/>
          </v:shape>
        </w:pict>
      </w:r>
    </w:p>
    <w:p w14:paraId="792912A8" w14:textId="72FE6AEA" w:rsidR="005A10F4" w:rsidRPr="00006592" w:rsidRDefault="005A10F4" w:rsidP="00006592">
      <w:pPr>
        <w:spacing w:line="360" w:lineRule="auto"/>
        <w:jc w:val="center"/>
        <w:rPr>
          <w:b/>
          <w:bCs/>
          <w:sz w:val="16"/>
          <w:szCs w:val="16"/>
        </w:rPr>
      </w:pPr>
      <w:r w:rsidRPr="00006592">
        <w:rPr>
          <w:b/>
          <w:bCs/>
          <w:sz w:val="16"/>
          <w:szCs w:val="16"/>
        </w:rPr>
        <w:t xml:space="preserve">Fig – </w:t>
      </w:r>
      <w:r w:rsidR="005C0E90" w:rsidRPr="00006592">
        <w:rPr>
          <w:b/>
          <w:bCs/>
          <w:sz w:val="16"/>
          <w:szCs w:val="16"/>
        </w:rPr>
        <w:t xml:space="preserve">4.5.2.3 </w:t>
      </w:r>
      <w:r w:rsidRPr="00006592">
        <w:rPr>
          <w:b/>
          <w:bCs/>
          <w:sz w:val="16"/>
          <w:szCs w:val="16"/>
        </w:rPr>
        <w:t>Correlation Heat map for ORIENTBELL</w:t>
      </w:r>
    </w:p>
    <w:p w14:paraId="63A4BAB6" w14:textId="77777777" w:rsidR="004400F7" w:rsidRPr="00006592" w:rsidRDefault="004400F7" w:rsidP="004400F7">
      <w:pPr>
        <w:spacing w:line="360" w:lineRule="auto"/>
        <w:rPr>
          <w:b/>
          <w:bCs/>
          <w:sz w:val="16"/>
          <w:szCs w:val="16"/>
        </w:rPr>
      </w:pPr>
    </w:p>
    <w:p w14:paraId="7752D55B" w14:textId="45F4097C" w:rsidR="00B440A0" w:rsidRPr="00006592" w:rsidRDefault="00B52B5B" w:rsidP="00006592">
      <w:pPr>
        <w:spacing w:line="360" w:lineRule="auto"/>
        <w:jc w:val="center"/>
        <w:rPr>
          <w:b/>
          <w:bCs/>
          <w:sz w:val="16"/>
          <w:szCs w:val="16"/>
        </w:rPr>
      </w:pPr>
      <w:r>
        <w:rPr>
          <w:b/>
          <w:bCs/>
          <w:noProof/>
          <w:sz w:val="16"/>
          <w:szCs w:val="16"/>
        </w:rPr>
        <w:pict w14:anchorId="4DEA99FA">
          <v:shape id="_x0000_i1034" type="#_x0000_t75" alt="" style="width:365.25pt;height:327.75pt;mso-width-percent:0;mso-height-percent:0;mso-width-percent:0;mso-height-percent:0">
            <v:imagedata r:id="rId58" o:title="ESAB_CORRHM"/>
          </v:shape>
        </w:pict>
      </w:r>
    </w:p>
    <w:p w14:paraId="2BFDABBD" w14:textId="48162F95" w:rsidR="00B440A0" w:rsidRPr="00006592" w:rsidRDefault="00B440A0" w:rsidP="00006592">
      <w:pPr>
        <w:spacing w:line="360" w:lineRule="auto"/>
        <w:jc w:val="center"/>
        <w:rPr>
          <w:b/>
          <w:bCs/>
          <w:sz w:val="16"/>
          <w:szCs w:val="16"/>
        </w:rPr>
      </w:pPr>
      <w:r w:rsidRPr="00006592">
        <w:rPr>
          <w:b/>
          <w:bCs/>
          <w:sz w:val="16"/>
          <w:szCs w:val="16"/>
        </w:rPr>
        <w:t xml:space="preserve">Fig – </w:t>
      </w:r>
      <w:r w:rsidR="005C0E90" w:rsidRPr="00006592">
        <w:rPr>
          <w:b/>
          <w:bCs/>
          <w:sz w:val="16"/>
          <w:szCs w:val="16"/>
        </w:rPr>
        <w:t xml:space="preserve">4.5.2.4 </w:t>
      </w:r>
      <w:r w:rsidRPr="00006592">
        <w:rPr>
          <w:b/>
          <w:bCs/>
          <w:sz w:val="16"/>
          <w:szCs w:val="16"/>
        </w:rPr>
        <w:t>Correlation Heat map for ESABINDIA</w:t>
      </w:r>
    </w:p>
    <w:p w14:paraId="0A4CE344" w14:textId="4770A928" w:rsidR="00B440A0" w:rsidRPr="00006592" w:rsidRDefault="00B52B5B" w:rsidP="00006592">
      <w:pPr>
        <w:spacing w:line="360" w:lineRule="auto"/>
        <w:jc w:val="center"/>
        <w:rPr>
          <w:b/>
          <w:bCs/>
          <w:sz w:val="16"/>
          <w:szCs w:val="16"/>
        </w:rPr>
      </w:pPr>
      <w:r>
        <w:rPr>
          <w:b/>
          <w:bCs/>
          <w:noProof/>
          <w:sz w:val="16"/>
          <w:szCs w:val="16"/>
        </w:rPr>
        <w:lastRenderedPageBreak/>
        <w:pict w14:anchorId="66355DA1">
          <v:shape id="_x0000_i1035" type="#_x0000_t75" alt="" style="width:366.75pt;height:324.75pt;mso-width-percent:0;mso-height-percent:0;mso-width-percent:0;mso-height-percent:0">
            <v:imagedata r:id="rId59" o:title="SMLISUZU_CORRHM"/>
          </v:shape>
        </w:pict>
      </w:r>
    </w:p>
    <w:p w14:paraId="3DB22C1B" w14:textId="2269D417" w:rsidR="00B440A0" w:rsidRDefault="00B440A0" w:rsidP="00DA5C92">
      <w:pPr>
        <w:spacing w:line="360" w:lineRule="auto"/>
        <w:jc w:val="center"/>
        <w:rPr>
          <w:b/>
          <w:bCs/>
          <w:sz w:val="16"/>
          <w:szCs w:val="16"/>
        </w:rPr>
      </w:pPr>
      <w:r w:rsidRPr="00006592">
        <w:rPr>
          <w:b/>
          <w:bCs/>
          <w:sz w:val="16"/>
          <w:szCs w:val="16"/>
        </w:rPr>
        <w:t xml:space="preserve">Fig – </w:t>
      </w:r>
      <w:r w:rsidR="005C0E90" w:rsidRPr="00006592">
        <w:rPr>
          <w:b/>
          <w:bCs/>
          <w:sz w:val="16"/>
          <w:szCs w:val="16"/>
        </w:rPr>
        <w:t xml:space="preserve">4.5.2.5 </w:t>
      </w:r>
      <w:r w:rsidRPr="00006592">
        <w:rPr>
          <w:b/>
          <w:bCs/>
          <w:sz w:val="16"/>
          <w:szCs w:val="16"/>
        </w:rPr>
        <w:t xml:space="preserve">Correlation Heat map for </w:t>
      </w:r>
      <w:r w:rsidR="003F7775" w:rsidRPr="00006592">
        <w:rPr>
          <w:b/>
          <w:bCs/>
          <w:sz w:val="16"/>
          <w:szCs w:val="16"/>
        </w:rPr>
        <w:t>SMLISUZU</w:t>
      </w:r>
    </w:p>
    <w:p w14:paraId="432F7FC2" w14:textId="77777777" w:rsidR="00E829ED" w:rsidRDefault="00E829ED" w:rsidP="00DA5C92">
      <w:pPr>
        <w:spacing w:line="360" w:lineRule="auto"/>
        <w:jc w:val="center"/>
        <w:rPr>
          <w:b/>
          <w:bCs/>
          <w:sz w:val="16"/>
          <w:szCs w:val="16"/>
        </w:rPr>
      </w:pPr>
    </w:p>
    <w:p w14:paraId="43E24E2D" w14:textId="25607FFC" w:rsidR="00E829ED" w:rsidRPr="00685099" w:rsidRDefault="00685099" w:rsidP="00685099">
      <w:pPr>
        <w:spacing w:line="360" w:lineRule="auto"/>
        <w:rPr>
          <w:bCs/>
          <w:sz w:val="21"/>
          <w:szCs w:val="21"/>
        </w:rPr>
      </w:pPr>
      <w:r w:rsidRPr="00685099">
        <w:rPr>
          <w:bCs/>
          <w:sz w:val="21"/>
          <w:szCs w:val="21"/>
        </w:rPr>
        <w:t>Open, High, Low, Close, and Adj. Close are significantly associated with each other, according to correlation heat map plots. The price of OHLC is closely associated with volatility over the Look Back Period.</w:t>
      </w:r>
      <w:r>
        <w:rPr>
          <w:bCs/>
          <w:sz w:val="21"/>
          <w:szCs w:val="21"/>
        </w:rPr>
        <w:t xml:space="preserve"> The plots also consolidates that v</w:t>
      </w:r>
      <w:r w:rsidRPr="00685099">
        <w:rPr>
          <w:bCs/>
          <w:sz w:val="21"/>
          <w:szCs w:val="21"/>
        </w:rPr>
        <w:t>olatility is inversely associated with change percent and Open Delta.</w:t>
      </w:r>
    </w:p>
    <w:p w14:paraId="4900EE40" w14:textId="77777777" w:rsidR="00E829ED" w:rsidRPr="00DA5C92" w:rsidRDefault="00E829ED" w:rsidP="00685099">
      <w:pPr>
        <w:spacing w:line="360" w:lineRule="auto"/>
        <w:rPr>
          <w:b/>
          <w:bCs/>
          <w:sz w:val="16"/>
          <w:szCs w:val="16"/>
        </w:rPr>
      </w:pPr>
    </w:p>
    <w:p w14:paraId="3FC1FC6C" w14:textId="48F0383E" w:rsidR="004400F7" w:rsidRDefault="004400F7" w:rsidP="00DF72FF">
      <w:pPr>
        <w:pStyle w:val="ListParagraph"/>
        <w:numPr>
          <w:ilvl w:val="1"/>
          <w:numId w:val="37"/>
        </w:numPr>
        <w:spacing w:line="360" w:lineRule="auto"/>
        <w:rPr>
          <w:b/>
          <w:bCs/>
        </w:rPr>
      </w:pPr>
      <w:r>
        <w:rPr>
          <w:b/>
          <w:bCs/>
        </w:rPr>
        <w:t xml:space="preserve"> Data Transformation</w:t>
      </w:r>
    </w:p>
    <w:p w14:paraId="6FAE398B" w14:textId="0C614255" w:rsidR="003F4830" w:rsidRDefault="003F4830" w:rsidP="00DF72FF">
      <w:pPr>
        <w:pStyle w:val="Heading2"/>
        <w:numPr>
          <w:ilvl w:val="2"/>
          <w:numId w:val="37"/>
        </w:numPr>
      </w:pPr>
      <w:bookmarkStart w:id="2" w:name="_Toc86597849"/>
      <w:r>
        <w:t>Reviewing the values</w:t>
      </w:r>
      <w:bookmarkEnd w:id="2"/>
    </w:p>
    <w:p w14:paraId="34F4716F" w14:textId="434B02E0" w:rsidR="007F7817" w:rsidRDefault="003F4830" w:rsidP="003F4830">
      <w:pPr>
        <w:spacing w:line="276" w:lineRule="auto"/>
        <w:rPr>
          <w:lang w:val="en-GB" w:eastAsia="en-US"/>
        </w:rPr>
      </w:pPr>
      <w:r w:rsidRPr="003F4830">
        <w:rPr>
          <w:lang w:val="en-GB" w:eastAsia="en-US"/>
        </w:rPr>
        <w:t>In order to run machine learning models, all input and output variables must be numeric. The variables in use right now are all numeric. As a result, there's no need to convert numeric variables from ordinal, nominal, or interval scales.</w:t>
      </w:r>
    </w:p>
    <w:p w14:paraId="2E5A2FA4" w14:textId="5B882844" w:rsidR="007F7817" w:rsidRDefault="00F00F67" w:rsidP="00DF72FF">
      <w:pPr>
        <w:pStyle w:val="Heading2"/>
        <w:numPr>
          <w:ilvl w:val="2"/>
          <w:numId w:val="37"/>
        </w:numPr>
      </w:pPr>
      <w:r>
        <w:t xml:space="preserve">Scaling </w:t>
      </w:r>
    </w:p>
    <w:p w14:paraId="2FBA14CE" w14:textId="1CEC87D2" w:rsidR="007F7817" w:rsidRPr="007F7817" w:rsidRDefault="007F7817" w:rsidP="007F7817">
      <w:pPr>
        <w:rPr>
          <w:lang w:val="en-GB" w:eastAsia="en-US"/>
        </w:rPr>
      </w:pPr>
      <w:r>
        <w:rPr>
          <w:lang w:val="en-GB" w:eastAsia="en-US"/>
        </w:rPr>
        <w:t>Standard scaling has been applied in order to rescale the values and bring them within the range</w:t>
      </w:r>
      <w:r w:rsidR="00F00F67">
        <w:rPr>
          <w:lang w:val="en-GB" w:eastAsia="en-US"/>
        </w:rPr>
        <w:t xml:space="preserve"> to enhance learning performance</w:t>
      </w:r>
      <w:r>
        <w:rPr>
          <w:lang w:val="en-GB" w:eastAsia="en-US"/>
        </w:rPr>
        <w:t xml:space="preserve">. </w:t>
      </w:r>
    </w:p>
    <w:p w14:paraId="20B08139" w14:textId="77777777" w:rsidR="007F7817" w:rsidRPr="003F4830" w:rsidRDefault="007F7817" w:rsidP="003F4830">
      <w:pPr>
        <w:spacing w:line="276" w:lineRule="auto"/>
        <w:rPr>
          <w:lang w:val="en-GB" w:eastAsia="en-US"/>
        </w:rPr>
      </w:pPr>
    </w:p>
    <w:p w14:paraId="4DF29E42" w14:textId="77777777" w:rsidR="003F4830" w:rsidRDefault="003F4830" w:rsidP="003F4830">
      <w:pPr>
        <w:spacing w:line="360" w:lineRule="auto"/>
        <w:rPr>
          <w:b/>
          <w:bCs/>
        </w:rPr>
      </w:pPr>
    </w:p>
    <w:p w14:paraId="7673F428" w14:textId="77777777" w:rsidR="00882688" w:rsidRPr="003F4830" w:rsidRDefault="00882688" w:rsidP="003F4830">
      <w:pPr>
        <w:spacing w:line="360" w:lineRule="auto"/>
        <w:rPr>
          <w:b/>
          <w:bCs/>
        </w:rPr>
      </w:pPr>
    </w:p>
    <w:p w14:paraId="419BD583" w14:textId="77777777" w:rsidR="004400F7" w:rsidRDefault="004400F7" w:rsidP="004400F7">
      <w:pPr>
        <w:spacing w:line="360" w:lineRule="auto"/>
        <w:rPr>
          <w:bCs/>
        </w:rPr>
      </w:pPr>
    </w:p>
    <w:p w14:paraId="218E4FE6" w14:textId="4A5150B6" w:rsidR="007F7817" w:rsidRDefault="007F7817" w:rsidP="007F7817">
      <w:pPr>
        <w:spacing w:line="360" w:lineRule="auto"/>
        <w:jc w:val="center"/>
        <w:rPr>
          <w:b/>
          <w:bCs/>
        </w:rPr>
      </w:pPr>
      <w:r>
        <w:rPr>
          <w:b/>
          <w:bCs/>
        </w:rPr>
        <w:lastRenderedPageBreak/>
        <w:t>CHAPTER 5 - RESULTS &amp; DISCUSSIONS</w:t>
      </w:r>
    </w:p>
    <w:p w14:paraId="63828752" w14:textId="77777777" w:rsidR="007F7817" w:rsidRDefault="007F7817" w:rsidP="004400F7">
      <w:pPr>
        <w:spacing w:line="360" w:lineRule="auto"/>
        <w:rPr>
          <w:bCs/>
        </w:rPr>
      </w:pPr>
    </w:p>
    <w:p w14:paraId="74DC449B" w14:textId="6FF4D505" w:rsidR="00A56BC9" w:rsidRDefault="00A56BC9" w:rsidP="00A56BC9">
      <w:pPr>
        <w:spacing w:line="360" w:lineRule="auto"/>
        <w:ind w:left="360"/>
        <w:rPr>
          <w:b/>
          <w:bCs/>
        </w:rPr>
      </w:pPr>
      <w:r>
        <w:rPr>
          <w:b/>
          <w:bCs/>
        </w:rPr>
        <w:t>5.1</w:t>
      </w:r>
      <w:r>
        <w:rPr>
          <w:b/>
          <w:bCs/>
        </w:rPr>
        <w:tab/>
      </w:r>
      <w:r w:rsidRPr="00A56BC9">
        <w:rPr>
          <w:b/>
          <w:bCs/>
        </w:rPr>
        <w:t>Introduction</w:t>
      </w:r>
    </w:p>
    <w:p w14:paraId="421776CF" w14:textId="210C3650" w:rsidR="00F87025" w:rsidRDefault="00F87025" w:rsidP="002E6388">
      <w:pPr>
        <w:spacing w:line="360" w:lineRule="auto"/>
        <w:rPr>
          <w:bCs/>
        </w:rPr>
      </w:pPr>
      <w:r w:rsidRPr="00F87025">
        <w:rPr>
          <w:bCs/>
        </w:rPr>
        <w:t>This section goes over the many models that are in the works. The financial assets were chosen using the criteria outlined in the preceding chapter's selection process. A two-step approach will be undertaken in model implementation based on the various financial assets specified.</w:t>
      </w:r>
      <w:r w:rsidR="00BC0FC3">
        <w:rPr>
          <w:bCs/>
        </w:rPr>
        <w:t xml:space="preserve"> </w:t>
      </w:r>
      <w:r w:rsidR="00BC0FC3" w:rsidRPr="00BC0FC3">
        <w:rPr>
          <w:bCs/>
        </w:rPr>
        <w:t xml:space="preserve">For a price prediction application, we are evaluating two machine learning techniques. </w:t>
      </w:r>
      <w:r w:rsidR="00BC0FC3">
        <w:rPr>
          <w:bCs/>
        </w:rPr>
        <w:t>A</w:t>
      </w:r>
      <w:r w:rsidR="00BC0FC3" w:rsidRPr="00BC0FC3">
        <w:rPr>
          <w:bCs/>
        </w:rPr>
        <w:t xml:space="preserve"> multi-layer recurrent neural network with Long-Short-Term Memory (LSTM) cells and a hybrid</w:t>
      </w:r>
      <w:r w:rsidR="00BC0FC3">
        <w:rPr>
          <w:bCs/>
        </w:rPr>
        <w:t xml:space="preserve"> neural network with 2</w:t>
      </w:r>
      <w:r w:rsidR="00BC0FC3" w:rsidRPr="00BC0FC3">
        <w:rPr>
          <w:bCs/>
        </w:rPr>
        <w:t xml:space="preserve"> convolutional neural network layers and </w:t>
      </w:r>
      <w:r w:rsidR="00BC0FC3">
        <w:rPr>
          <w:bCs/>
        </w:rPr>
        <w:t>2 LSTM neural network layers</w:t>
      </w:r>
      <w:r w:rsidR="00BC0FC3" w:rsidRPr="00BC0FC3">
        <w:rPr>
          <w:bCs/>
        </w:rPr>
        <w:t>.</w:t>
      </w:r>
      <w:r w:rsidR="005E5537">
        <w:rPr>
          <w:bCs/>
        </w:rPr>
        <w:t xml:space="preserve"> The models have been trained using training data from 2013-19(7 years) and data for year 2020 is being used for testing and validation. </w:t>
      </w:r>
    </w:p>
    <w:p w14:paraId="52106133" w14:textId="77777777" w:rsidR="00F87025" w:rsidRDefault="00F87025" w:rsidP="002E6388">
      <w:pPr>
        <w:spacing w:line="360" w:lineRule="auto"/>
        <w:rPr>
          <w:bCs/>
        </w:rPr>
      </w:pPr>
    </w:p>
    <w:p w14:paraId="290351C6" w14:textId="518C4D9D" w:rsidR="00F87025" w:rsidRDefault="00DC25BD" w:rsidP="00F87025">
      <w:pPr>
        <w:spacing w:line="360" w:lineRule="auto"/>
        <w:ind w:left="360"/>
        <w:rPr>
          <w:b/>
          <w:bCs/>
        </w:rPr>
      </w:pPr>
      <w:r>
        <w:rPr>
          <w:b/>
          <w:bCs/>
        </w:rPr>
        <w:t>5.2</w:t>
      </w:r>
      <w:r w:rsidR="00F87025">
        <w:rPr>
          <w:b/>
          <w:bCs/>
        </w:rPr>
        <w:tab/>
        <w:t>Development of Stacked LSTM models</w:t>
      </w:r>
    </w:p>
    <w:p w14:paraId="78C96CA2" w14:textId="6C8C591A" w:rsidR="00454B67" w:rsidRDefault="00454B67" w:rsidP="000C6F32">
      <w:pPr>
        <w:spacing w:line="360" w:lineRule="auto"/>
        <w:rPr>
          <w:bCs/>
        </w:rPr>
      </w:pPr>
      <w:r>
        <w:rPr>
          <w:bCs/>
        </w:rPr>
        <w:t xml:space="preserve">In this section, analysis has been done by building RNN based stacked LSTM model for each of our chosen stocks. </w:t>
      </w:r>
      <w:r w:rsidR="000C6F32" w:rsidRPr="000C6F32">
        <w:rPr>
          <w:bCs/>
        </w:rPr>
        <w:t>By performing grid search on the training data, the hyper parameters such as number of epochs, number of trials, and batch were iteratively fit into the LSTM model. The optimum hyper parameters were determined using the mean absolute percentage error (MAPE) loss function. Based on the LSTM model and the test data, the projected values of the closing prices of selected stocks were determined.</w:t>
      </w:r>
    </w:p>
    <w:p w14:paraId="41D5E050" w14:textId="2C1A1253" w:rsidR="00535FCF" w:rsidRDefault="000C6F32" w:rsidP="000C6F32">
      <w:pPr>
        <w:spacing w:line="360" w:lineRule="auto"/>
        <w:rPr>
          <w:bCs/>
        </w:rPr>
      </w:pPr>
      <w:r>
        <w:rPr>
          <w:bCs/>
        </w:rPr>
        <w:t xml:space="preserve">The model evaluation parameters for the LSTM models for </w:t>
      </w:r>
      <w:r w:rsidR="00896350">
        <w:rPr>
          <w:bCs/>
        </w:rPr>
        <w:t>selected stocks are as follows:</w:t>
      </w:r>
    </w:p>
    <w:p w14:paraId="0BD823BC" w14:textId="2742ECBC" w:rsidR="000C6F32" w:rsidRPr="00AE5B5E" w:rsidRDefault="005A572D" w:rsidP="00483B3B">
      <w:pPr>
        <w:pStyle w:val="ListParagraph"/>
        <w:numPr>
          <w:ilvl w:val="2"/>
          <w:numId w:val="28"/>
        </w:numPr>
        <w:spacing w:line="360" w:lineRule="auto"/>
        <w:rPr>
          <w:b/>
          <w:bCs/>
          <w:sz w:val="16"/>
          <w:szCs w:val="16"/>
        </w:rPr>
      </w:pPr>
      <w:r w:rsidRPr="00AE5B5E">
        <w:rPr>
          <w:b/>
          <w:bCs/>
          <w:sz w:val="16"/>
          <w:szCs w:val="16"/>
        </w:rPr>
        <w:t>KSCL</w:t>
      </w:r>
      <w:r w:rsidR="001216AF" w:rsidRPr="00AE5B5E">
        <w:rPr>
          <w:b/>
          <w:bCs/>
          <w:sz w:val="16"/>
          <w:szCs w:val="16"/>
        </w:rPr>
        <w:t xml:space="preserve"> (LSTM)</w:t>
      </w:r>
    </w:p>
    <w:p w14:paraId="25E396D7" w14:textId="581B468C" w:rsidR="00DE21EE" w:rsidRDefault="00B52B5B" w:rsidP="00535FCF">
      <w:pPr>
        <w:spacing w:line="360" w:lineRule="auto"/>
        <w:jc w:val="center"/>
        <w:rPr>
          <w:bCs/>
        </w:rPr>
      </w:pPr>
      <w:r>
        <w:rPr>
          <w:bCs/>
          <w:noProof/>
        </w:rPr>
        <w:pict w14:anchorId="2025D0B3">
          <v:shape id="_x0000_i1036" type="#_x0000_t75" alt="" style="width:390.75pt;height:167.25pt;mso-width-percent:0;mso-height-percent:0;mso-width-percent:0;mso-height-percent:0">
            <v:imagedata r:id="rId60" o:title="prediction_LSTM_KSCL"/>
          </v:shape>
        </w:pict>
      </w:r>
    </w:p>
    <w:p w14:paraId="4B6CC88B" w14:textId="27A956A1" w:rsidR="00FC3481" w:rsidRPr="00DE21EE" w:rsidRDefault="00FC3481" w:rsidP="00535FCF">
      <w:pPr>
        <w:spacing w:line="360" w:lineRule="auto"/>
        <w:jc w:val="center"/>
        <w:rPr>
          <w:bCs/>
        </w:rPr>
      </w:pPr>
      <w:r>
        <w:rPr>
          <w:b/>
          <w:bCs/>
          <w:sz w:val="16"/>
          <w:szCs w:val="16"/>
        </w:rPr>
        <w:t>Fig 5.2.1</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KSCL(LSTM)</w:t>
      </w:r>
    </w:p>
    <w:tbl>
      <w:tblPr>
        <w:tblStyle w:val="TableGrid"/>
        <w:tblW w:w="0" w:type="auto"/>
        <w:jc w:val="center"/>
        <w:tblLook w:val="04A0" w:firstRow="1" w:lastRow="0" w:firstColumn="1" w:lastColumn="0" w:noHBand="0" w:noVBand="1"/>
      </w:tblPr>
      <w:tblGrid>
        <w:gridCol w:w="643"/>
        <w:gridCol w:w="882"/>
        <w:gridCol w:w="1080"/>
        <w:gridCol w:w="990"/>
        <w:gridCol w:w="900"/>
        <w:gridCol w:w="900"/>
        <w:gridCol w:w="990"/>
      </w:tblGrid>
      <w:tr w:rsidR="001216AF" w14:paraId="0A904CCE" w14:textId="77777777" w:rsidTr="00AE5B5E">
        <w:trPr>
          <w:jc w:val="center"/>
        </w:trPr>
        <w:tc>
          <w:tcPr>
            <w:tcW w:w="643" w:type="dxa"/>
          </w:tcPr>
          <w:p w14:paraId="3C47DE59" w14:textId="46B23EAA" w:rsidR="001216AF" w:rsidRPr="003F09A9" w:rsidRDefault="001216AF" w:rsidP="00A56BC9">
            <w:pPr>
              <w:spacing w:line="360" w:lineRule="auto"/>
              <w:rPr>
                <w:b/>
                <w:bCs/>
                <w:sz w:val="16"/>
                <w:szCs w:val="16"/>
              </w:rPr>
            </w:pPr>
          </w:p>
        </w:tc>
        <w:tc>
          <w:tcPr>
            <w:tcW w:w="882" w:type="dxa"/>
          </w:tcPr>
          <w:p w14:paraId="2C29E2E9" w14:textId="3F1AE0CA" w:rsidR="001216AF" w:rsidRPr="003F09A9" w:rsidRDefault="001216AF" w:rsidP="00A56BC9">
            <w:pPr>
              <w:spacing w:line="360" w:lineRule="auto"/>
              <w:rPr>
                <w:b/>
                <w:bCs/>
                <w:sz w:val="16"/>
                <w:szCs w:val="16"/>
              </w:rPr>
            </w:pPr>
            <w:r w:rsidRPr="003F09A9">
              <w:rPr>
                <w:b/>
                <w:bCs/>
                <w:sz w:val="16"/>
                <w:szCs w:val="16"/>
              </w:rPr>
              <w:t>loss</w:t>
            </w:r>
          </w:p>
        </w:tc>
        <w:tc>
          <w:tcPr>
            <w:tcW w:w="1080" w:type="dxa"/>
          </w:tcPr>
          <w:p w14:paraId="5DF2D1AB" w14:textId="303BED35" w:rsidR="001216AF" w:rsidRPr="003F09A9" w:rsidRDefault="001216AF" w:rsidP="00A56BC9">
            <w:pPr>
              <w:spacing w:line="360" w:lineRule="auto"/>
              <w:rPr>
                <w:b/>
                <w:bCs/>
                <w:sz w:val="16"/>
                <w:szCs w:val="16"/>
              </w:rPr>
            </w:pPr>
            <w:r w:rsidRPr="003F09A9">
              <w:rPr>
                <w:b/>
                <w:bCs/>
                <w:sz w:val="16"/>
                <w:szCs w:val="16"/>
              </w:rPr>
              <w:t>mse</w:t>
            </w:r>
          </w:p>
        </w:tc>
        <w:tc>
          <w:tcPr>
            <w:tcW w:w="990" w:type="dxa"/>
          </w:tcPr>
          <w:p w14:paraId="476282D5" w14:textId="6911AAA3" w:rsidR="001216AF" w:rsidRPr="003F09A9" w:rsidRDefault="001216AF" w:rsidP="00A56BC9">
            <w:pPr>
              <w:spacing w:line="360" w:lineRule="auto"/>
              <w:rPr>
                <w:b/>
                <w:bCs/>
                <w:sz w:val="16"/>
                <w:szCs w:val="16"/>
              </w:rPr>
            </w:pPr>
            <w:r w:rsidRPr="003F09A9">
              <w:rPr>
                <w:b/>
                <w:bCs/>
                <w:sz w:val="16"/>
                <w:szCs w:val="16"/>
              </w:rPr>
              <w:t>mae</w:t>
            </w:r>
          </w:p>
        </w:tc>
        <w:tc>
          <w:tcPr>
            <w:tcW w:w="900" w:type="dxa"/>
          </w:tcPr>
          <w:p w14:paraId="29420CEE" w14:textId="182DEAB7" w:rsidR="001216AF" w:rsidRPr="003F09A9" w:rsidRDefault="001216AF" w:rsidP="00A56BC9">
            <w:pPr>
              <w:spacing w:line="360" w:lineRule="auto"/>
              <w:rPr>
                <w:b/>
                <w:bCs/>
                <w:sz w:val="16"/>
                <w:szCs w:val="16"/>
              </w:rPr>
            </w:pPr>
            <w:r w:rsidRPr="003F09A9">
              <w:rPr>
                <w:b/>
                <w:bCs/>
                <w:sz w:val="16"/>
                <w:szCs w:val="16"/>
              </w:rPr>
              <w:t>val_loss</w:t>
            </w:r>
          </w:p>
        </w:tc>
        <w:tc>
          <w:tcPr>
            <w:tcW w:w="900" w:type="dxa"/>
          </w:tcPr>
          <w:p w14:paraId="65F6E159" w14:textId="062B7A55" w:rsidR="001216AF" w:rsidRPr="003F09A9" w:rsidRDefault="001216AF" w:rsidP="00A56BC9">
            <w:pPr>
              <w:spacing w:line="360" w:lineRule="auto"/>
              <w:rPr>
                <w:b/>
                <w:bCs/>
                <w:sz w:val="16"/>
                <w:szCs w:val="16"/>
              </w:rPr>
            </w:pPr>
            <w:r w:rsidRPr="003F09A9">
              <w:rPr>
                <w:b/>
                <w:bCs/>
                <w:sz w:val="16"/>
                <w:szCs w:val="16"/>
              </w:rPr>
              <w:t>val_mse</w:t>
            </w:r>
          </w:p>
        </w:tc>
        <w:tc>
          <w:tcPr>
            <w:tcW w:w="990" w:type="dxa"/>
          </w:tcPr>
          <w:p w14:paraId="4B2FF9D5" w14:textId="60325781" w:rsidR="001216AF" w:rsidRPr="003F09A9" w:rsidRDefault="001216AF" w:rsidP="00A56BC9">
            <w:pPr>
              <w:spacing w:line="360" w:lineRule="auto"/>
              <w:rPr>
                <w:b/>
                <w:bCs/>
                <w:sz w:val="16"/>
                <w:szCs w:val="16"/>
              </w:rPr>
            </w:pPr>
            <w:r w:rsidRPr="003F09A9">
              <w:rPr>
                <w:b/>
                <w:bCs/>
                <w:sz w:val="16"/>
                <w:szCs w:val="16"/>
              </w:rPr>
              <w:t>val_mae</w:t>
            </w:r>
          </w:p>
        </w:tc>
      </w:tr>
      <w:tr w:rsidR="001216AF" w14:paraId="54AD84FB" w14:textId="77777777" w:rsidTr="00AE5B5E">
        <w:trPr>
          <w:jc w:val="center"/>
        </w:trPr>
        <w:tc>
          <w:tcPr>
            <w:tcW w:w="643" w:type="dxa"/>
          </w:tcPr>
          <w:p w14:paraId="158DE23E" w14:textId="1FD38673" w:rsidR="001216AF" w:rsidRPr="003F09A9" w:rsidRDefault="001216AF" w:rsidP="00A56BC9">
            <w:pPr>
              <w:spacing w:line="360" w:lineRule="auto"/>
              <w:rPr>
                <w:b/>
                <w:bCs/>
                <w:sz w:val="16"/>
                <w:szCs w:val="16"/>
              </w:rPr>
            </w:pPr>
            <w:r w:rsidRPr="003F09A9">
              <w:rPr>
                <w:b/>
                <w:bCs/>
                <w:sz w:val="16"/>
                <w:szCs w:val="16"/>
              </w:rPr>
              <w:t>values</w:t>
            </w:r>
          </w:p>
        </w:tc>
        <w:tc>
          <w:tcPr>
            <w:tcW w:w="882" w:type="dxa"/>
          </w:tcPr>
          <w:p w14:paraId="7F2D1A05" w14:textId="1834AD35" w:rsidR="001216AF" w:rsidRPr="003F09A9" w:rsidRDefault="001216AF" w:rsidP="001216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1425</w:t>
            </w:r>
          </w:p>
        </w:tc>
        <w:tc>
          <w:tcPr>
            <w:tcW w:w="1080" w:type="dxa"/>
          </w:tcPr>
          <w:p w14:paraId="004C262F" w14:textId="006125B6" w:rsidR="001216AF" w:rsidRPr="003F09A9" w:rsidRDefault="001216AF" w:rsidP="001216AF">
            <w:pPr>
              <w:pStyle w:val="HTMLPreformatted"/>
              <w:shd w:val="clear" w:color="auto" w:fill="FFFFFF"/>
              <w:wordWrap w:val="0"/>
              <w:textAlignment w:val="baseline"/>
              <w:rPr>
                <w:rFonts w:ascii="Times New Roman" w:hAnsi="Times New Roman" w:cs="Times New Roman"/>
                <w:color w:val="000000"/>
                <w:sz w:val="16"/>
                <w:szCs w:val="16"/>
              </w:rPr>
            </w:pPr>
            <w:r w:rsidRPr="003F09A9">
              <w:rPr>
                <w:rFonts w:ascii="Times New Roman" w:hAnsi="Times New Roman" w:cs="Times New Roman"/>
                <w:color w:val="000000"/>
                <w:sz w:val="16"/>
                <w:szCs w:val="16"/>
              </w:rPr>
              <w:t>0.0437</w:t>
            </w:r>
          </w:p>
        </w:tc>
        <w:tc>
          <w:tcPr>
            <w:tcW w:w="990" w:type="dxa"/>
          </w:tcPr>
          <w:p w14:paraId="04619000" w14:textId="3C1CF585" w:rsidR="001216AF" w:rsidRPr="003F09A9" w:rsidRDefault="001216AF" w:rsidP="001216AF">
            <w:pPr>
              <w:pStyle w:val="HTMLPreformatted"/>
              <w:shd w:val="clear" w:color="auto" w:fill="FFFFFF"/>
              <w:wordWrap w:val="0"/>
              <w:textAlignment w:val="baseline"/>
              <w:rPr>
                <w:rFonts w:ascii="Times New Roman" w:hAnsi="Times New Roman" w:cs="Times New Roman"/>
                <w:color w:val="000000"/>
                <w:sz w:val="16"/>
                <w:szCs w:val="16"/>
              </w:rPr>
            </w:pPr>
            <w:r w:rsidRPr="003F09A9">
              <w:rPr>
                <w:rFonts w:ascii="Times New Roman" w:hAnsi="Times New Roman" w:cs="Times New Roman"/>
                <w:color w:val="000000"/>
                <w:sz w:val="16"/>
                <w:szCs w:val="16"/>
              </w:rPr>
              <w:t>0.1425</w:t>
            </w:r>
          </w:p>
        </w:tc>
        <w:tc>
          <w:tcPr>
            <w:tcW w:w="900" w:type="dxa"/>
          </w:tcPr>
          <w:p w14:paraId="2DDE08F3" w14:textId="56A733D7" w:rsidR="001216AF" w:rsidRPr="003F09A9" w:rsidRDefault="001216AF" w:rsidP="001216AF">
            <w:pPr>
              <w:pStyle w:val="HTMLPreformatted"/>
              <w:shd w:val="clear" w:color="auto" w:fill="FFFFFF"/>
              <w:wordWrap w:val="0"/>
              <w:textAlignment w:val="baseline"/>
              <w:rPr>
                <w:rFonts w:ascii="Times New Roman" w:hAnsi="Times New Roman" w:cs="Times New Roman"/>
                <w:color w:val="000000"/>
                <w:sz w:val="16"/>
                <w:szCs w:val="16"/>
              </w:rPr>
            </w:pPr>
            <w:r w:rsidRPr="003F09A9">
              <w:rPr>
                <w:rFonts w:ascii="Times New Roman" w:hAnsi="Times New Roman" w:cs="Times New Roman"/>
                <w:color w:val="000000"/>
                <w:sz w:val="16"/>
                <w:szCs w:val="16"/>
              </w:rPr>
              <w:t>0.0292</w:t>
            </w:r>
          </w:p>
        </w:tc>
        <w:tc>
          <w:tcPr>
            <w:tcW w:w="900" w:type="dxa"/>
          </w:tcPr>
          <w:p w14:paraId="3A0A15ED" w14:textId="77CEE0A5" w:rsidR="001216AF" w:rsidRPr="003F09A9" w:rsidRDefault="001216AF" w:rsidP="001216AF">
            <w:pPr>
              <w:pStyle w:val="HTMLPreformatted"/>
              <w:shd w:val="clear" w:color="auto" w:fill="FFFFFF"/>
              <w:wordWrap w:val="0"/>
              <w:textAlignment w:val="baseline"/>
              <w:rPr>
                <w:rFonts w:ascii="Times New Roman" w:hAnsi="Times New Roman" w:cs="Times New Roman"/>
                <w:color w:val="000000"/>
                <w:sz w:val="16"/>
                <w:szCs w:val="16"/>
              </w:rPr>
            </w:pPr>
            <w:r w:rsidRPr="003F09A9">
              <w:rPr>
                <w:rFonts w:ascii="Times New Roman" w:hAnsi="Times New Roman" w:cs="Times New Roman"/>
                <w:color w:val="000000"/>
                <w:sz w:val="16"/>
                <w:szCs w:val="16"/>
              </w:rPr>
              <w:t>0.0014</w:t>
            </w:r>
          </w:p>
        </w:tc>
        <w:tc>
          <w:tcPr>
            <w:tcW w:w="990" w:type="dxa"/>
          </w:tcPr>
          <w:p w14:paraId="2FF7E8DF" w14:textId="568D23E2" w:rsidR="001216AF" w:rsidRPr="003F09A9" w:rsidRDefault="001216AF" w:rsidP="001216AF">
            <w:pPr>
              <w:pStyle w:val="HTMLPreformatted"/>
              <w:shd w:val="clear" w:color="auto" w:fill="FFFFFF"/>
              <w:wordWrap w:val="0"/>
              <w:textAlignment w:val="baseline"/>
              <w:rPr>
                <w:rFonts w:ascii="Times New Roman" w:hAnsi="Times New Roman" w:cs="Times New Roman"/>
                <w:color w:val="000000"/>
                <w:sz w:val="16"/>
                <w:szCs w:val="16"/>
              </w:rPr>
            </w:pPr>
            <w:r w:rsidRPr="003F09A9">
              <w:rPr>
                <w:rFonts w:ascii="Times New Roman" w:hAnsi="Times New Roman" w:cs="Times New Roman"/>
                <w:color w:val="000000"/>
                <w:sz w:val="16"/>
                <w:szCs w:val="16"/>
              </w:rPr>
              <w:t>0.0292</w:t>
            </w:r>
          </w:p>
        </w:tc>
      </w:tr>
    </w:tbl>
    <w:p w14:paraId="53977849" w14:textId="7FFF3310" w:rsidR="00201122" w:rsidRDefault="00AE5B5E" w:rsidP="00AE5B5E">
      <w:pPr>
        <w:spacing w:line="360" w:lineRule="auto"/>
        <w:jc w:val="center"/>
        <w:rPr>
          <w:b/>
          <w:bCs/>
          <w:sz w:val="16"/>
          <w:szCs w:val="16"/>
        </w:rPr>
      </w:pPr>
      <w:r w:rsidRPr="00AE5B5E">
        <w:rPr>
          <w:b/>
          <w:bCs/>
          <w:sz w:val="16"/>
          <w:szCs w:val="16"/>
        </w:rPr>
        <w:t>Table 5.2.1 – Model Evaluation Metrics KSCL (LSTM)</w:t>
      </w:r>
    </w:p>
    <w:p w14:paraId="7F3DBDBC" w14:textId="77777777" w:rsidR="00896350" w:rsidRDefault="00896350" w:rsidP="00AE5B5E">
      <w:pPr>
        <w:spacing w:line="360" w:lineRule="auto"/>
        <w:jc w:val="center"/>
        <w:rPr>
          <w:b/>
          <w:bCs/>
          <w:sz w:val="16"/>
          <w:szCs w:val="16"/>
        </w:rPr>
      </w:pPr>
    </w:p>
    <w:p w14:paraId="7EA4CF5A" w14:textId="77777777" w:rsidR="00896350" w:rsidRDefault="00896350" w:rsidP="00AE5B5E">
      <w:pPr>
        <w:spacing w:line="360" w:lineRule="auto"/>
        <w:jc w:val="center"/>
        <w:rPr>
          <w:b/>
          <w:bCs/>
          <w:sz w:val="16"/>
          <w:szCs w:val="16"/>
        </w:rPr>
      </w:pPr>
    </w:p>
    <w:p w14:paraId="13B3ABDB" w14:textId="77777777" w:rsidR="00896350" w:rsidRPr="00AE5B5E" w:rsidRDefault="00896350" w:rsidP="00AE5B5E">
      <w:pPr>
        <w:spacing w:line="360" w:lineRule="auto"/>
        <w:jc w:val="center"/>
        <w:rPr>
          <w:b/>
          <w:bCs/>
          <w:sz w:val="16"/>
          <w:szCs w:val="16"/>
        </w:rPr>
      </w:pPr>
    </w:p>
    <w:p w14:paraId="670DBB4A" w14:textId="7066E41C" w:rsidR="001216AF" w:rsidRPr="00AE5B5E" w:rsidRDefault="00AE5B5E" w:rsidP="00AE5B5E">
      <w:pPr>
        <w:spacing w:line="360" w:lineRule="auto"/>
        <w:ind w:left="360"/>
        <w:rPr>
          <w:b/>
          <w:bCs/>
          <w:sz w:val="16"/>
          <w:szCs w:val="16"/>
        </w:rPr>
      </w:pPr>
      <w:r>
        <w:rPr>
          <w:b/>
          <w:bCs/>
          <w:sz w:val="16"/>
          <w:szCs w:val="16"/>
        </w:rPr>
        <w:lastRenderedPageBreak/>
        <w:t>5.2.2</w:t>
      </w:r>
      <w:r>
        <w:rPr>
          <w:b/>
          <w:bCs/>
          <w:sz w:val="16"/>
          <w:szCs w:val="16"/>
        </w:rPr>
        <w:tab/>
      </w:r>
      <w:r w:rsidR="001216AF" w:rsidRPr="00AE5B5E">
        <w:rPr>
          <w:b/>
          <w:bCs/>
          <w:sz w:val="16"/>
          <w:szCs w:val="16"/>
        </w:rPr>
        <w:t>SOMANYCERA (LSTM)</w:t>
      </w:r>
    </w:p>
    <w:p w14:paraId="6E49E8A9" w14:textId="02143A2B" w:rsidR="00DE21EE" w:rsidRDefault="00B52B5B" w:rsidP="00535FCF">
      <w:pPr>
        <w:spacing w:line="360" w:lineRule="auto"/>
        <w:ind w:left="360"/>
        <w:jc w:val="center"/>
        <w:rPr>
          <w:bCs/>
        </w:rPr>
      </w:pPr>
      <w:r>
        <w:rPr>
          <w:bCs/>
          <w:noProof/>
        </w:rPr>
        <w:pict w14:anchorId="17A22DC9">
          <v:shape id="_x0000_i1037" type="#_x0000_t75" alt="" style="width:354pt;height:150.75pt;mso-width-percent:0;mso-height-percent:0;mso-width-percent:0;mso-height-percent:0">
            <v:imagedata r:id="rId61" o:title="prediction_LSTM_SOMANYCERA"/>
          </v:shape>
        </w:pict>
      </w:r>
    </w:p>
    <w:p w14:paraId="4A3DACBA" w14:textId="1EFC50EC" w:rsidR="00FC3481" w:rsidRPr="00DE21EE" w:rsidRDefault="00FC3481" w:rsidP="00FC3481">
      <w:pPr>
        <w:spacing w:line="360" w:lineRule="auto"/>
        <w:jc w:val="center"/>
        <w:rPr>
          <w:bCs/>
        </w:rPr>
      </w:pPr>
      <w:r>
        <w:rPr>
          <w:b/>
          <w:bCs/>
          <w:sz w:val="16"/>
          <w:szCs w:val="16"/>
        </w:rPr>
        <w:t>Fig 5.2.2</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SOMANYCERA (LSTM)</w:t>
      </w:r>
    </w:p>
    <w:tbl>
      <w:tblPr>
        <w:tblStyle w:val="TableGrid"/>
        <w:tblW w:w="0" w:type="auto"/>
        <w:jc w:val="center"/>
        <w:tblLook w:val="04A0" w:firstRow="1" w:lastRow="0" w:firstColumn="1" w:lastColumn="0" w:noHBand="0" w:noVBand="1"/>
      </w:tblPr>
      <w:tblGrid>
        <w:gridCol w:w="643"/>
        <w:gridCol w:w="792"/>
        <w:gridCol w:w="990"/>
        <w:gridCol w:w="990"/>
        <w:gridCol w:w="1080"/>
        <w:gridCol w:w="990"/>
        <w:gridCol w:w="990"/>
      </w:tblGrid>
      <w:tr w:rsidR="001216AF" w14:paraId="73008F32" w14:textId="77777777" w:rsidTr="00AE5B5E">
        <w:trPr>
          <w:jc w:val="center"/>
        </w:trPr>
        <w:tc>
          <w:tcPr>
            <w:tcW w:w="643" w:type="dxa"/>
          </w:tcPr>
          <w:p w14:paraId="14D6E20C" w14:textId="77777777" w:rsidR="001216AF" w:rsidRPr="00B164B2" w:rsidRDefault="001216AF" w:rsidP="00E077FC">
            <w:pPr>
              <w:spacing w:line="360" w:lineRule="auto"/>
              <w:rPr>
                <w:b/>
                <w:bCs/>
                <w:sz w:val="16"/>
                <w:szCs w:val="16"/>
              </w:rPr>
            </w:pPr>
          </w:p>
        </w:tc>
        <w:tc>
          <w:tcPr>
            <w:tcW w:w="792" w:type="dxa"/>
          </w:tcPr>
          <w:p w14:paraId="12AAA9DF" w14:textId="77777777" w:rsidR="001216AF" w:rsidRPr="00B164B2" w:rsidRDefault="001216AF" w:rsidP="00E077FC">
            <w:pPr>
              <w:spacing w:line="360" w:lineRule="auto"/>
              <w:rPr>
                <w:b/>
                <w:bCs/>
                <w:sz w:val="16"/>
                <w:szCs w:val="16"/>
              </w:rPr>
            </w:pPr>
            <w:r w:rsidRPr="00B164B2">
              <w:rPr>
                <w:b/>
                <w:bCs/>
                <w:sz w:val="16"/>
                <w:szCs w:val="16"/>
              </w:rPr>
              <w:t>loss</w:t>
            </w:r>
          </w:p>
        </w:tc>
        <w:tc>
          <w:tcPr>
            <w:tcW w:w="990" w:type="dxa"/>
          </w:tcPr>
          <w:p w14:paraId="38439CBD" w14:textId="77777777" w:rsidR="001216AF" w:rsidRPr="00B164B2" w:rsidRDefault="001216AF" w:rsidP="00E077FC">
            <w:pPr>
              <w:spacing w:line="360" w:lineRule="auto"/>
              <w:rPr>
                <w:b/>
                <w:bCs/>
                <w:sz w:val="16"/>
                <w:szCs w:val="16"/>
              </w:rPr>
            </w:pPr>
            <w:r w:rsidRPr="00B164B2">
              <w:rPr>
                <w:b/>
                <w:bCs/>
                <w:sz w:val="16"/>
                <w:szCs w:val="16"/>
              </w:rPr>
              <w:t>mse</w:t>
            </w:r>
          </w:p>
        </w:tc>
        <w:tc>
          <w:tcPr>
            <w:tcW w:w="990" w:type="dxa"/>
          </w:tcPr>
          <w:p w14:paraId="14E0D881" w14:textId="77777777" w:rsidR="001216AF" w:rsidRPr="00B164B2" w:rsidRDefault="001216AF" w:rsidP="00E077FC">
            <w:pPr>
              <w:spacing w:line="360" w:lineRule="auto"/>
              <w:rPr>
                <w:b/>
                <w:bCs/>
                <w:sz w:val="16"/>
                <w:szCs w:val="16"/>
              </w:rPr>
            </w:pPr>
            <w:r w:rsidRPr="00B164B2">
              <w:rPr>
                <w:b/>
                <w:bCs/>
                <w:sz w:val="16"/>
                <w:szCs w:val="16"/>
              </w:rPr>
              <w:t>mae</w:t>
            </w:r>
          </w:p>
        </w:tc>
        <w:tc>
          <w:tcPr>
            <w:tcW w:w="1080" w:type="dxa"/>
          </w:tcPr>
          <w:p w14:paraId="10DE782D" w14:textId="77777777" w:rsidR="001216AF" w:rsidRPr="00B164B2" w:rsidRDefault="001216AF" w:rsidP="00E077FC">
            <w:pPr>
              <w:spacing w:line="360" w:lineRule="auto"/>
              <w:rPr>
                <w:b/>
                <w:bCs/>
                <w:sz w:val="16"/>
                <w:szCs w:val="16"/>
              </w:rPr>
            </w:pPr>
            <w:r w:rsidRPr="00B164B2">
              <w:rPr>
                <w:b/>
                <w:bCs/>
                <w:sz w:val="16"/>
                <w:szCs w:val="16"/>
              </w:rPr>
              <w:t>val_loss</w:t>
            </w:r>
          </w:p>
        </w:tc>
        <w:tc>
          <w:tcPr>
            <w:tcW w:w="990" w:type="dxa"/>
          </w:tcPr>
          <w:p w14:paraId="41B50960" w14:textId="77777777" w:rsidR="001216AF" w:rsidRPr="00B164B2" w:rsidRDefault="001216AF" w:rsidP="00E077FC">
            <w:pPr>
              <w:spacing w:line="360" w:lineRule="auto"/>
              <w:rPr>
                <w:b/>
                <w:bCs/>
                <w:sz w:val="16"/>
                <w:szCs w:val="16"/>
              </w:rPr>
            </w:pPr>
            <w:r w:rsidRPr="00B164B2">
              <w:rPr>
                <w:b/>
                <w:bCs/>
                <w:sz w:val="16"/>
                <w:szCs w:val="16"/>
              </w:rPr>
              <w:t>val_mse</w:t>
            </w:r>
          </w:p>
        </w:tc>
        <w:tc>
          <w:tcPr>
            <w:tcW w:w="990" w:type="dxa"/>
          </w:tcPr>
          <w:p w14:paraId="59357619" w14:textId="77777777" w:rsidR="001216AF" w:rsidRPr="00B164B2" w:rsidRDefault="001216AF" w:rsidP="00E077FC">
            <w:pPr>
              <w:spacing w:line="360" w:lineRule="auto"/>
              <w:rPr>
                <w:b/>
                <w:bCs/>
                <w:sz w:val="16"/>
                <w:szCs w:val="16"/>
              </w:rPr>
            </w:pPr>
            <w:r w:rsidRPr="00B164B2">
              <w:rPr>
                <w:b/>
                <w:bCs/>
                <w:sz w:val="16"/>
                <w:szCs w:val="16"/>
              </w:rPr>
              <w:t>val_mae</w:t>
            </w:r>
          </w:p>
        </w:tc>
      </w:tr>
      <w:tr w:rsidR="001216AF" w14:paraId="25DB5F90" w14:textId="77777777" w:rsidTr="00AE5B5E">
        <w:trPr>
          <w:jc w:val="center"/>
        </w:trPr>
        <w:tc>
          <w:tcPr>
            <w:tcW w:w="643" w:type="dxa"/>
          </w:tcPr>
          <w:p w14:paraId="77826380" w14:textId="77777777" w:rsidR="001216AF" w:rsidRPr="00B164B2" w:rsidRDefault="001216AF" w:rsidP="00E077FC">
            <w:pPr>
              <w:spacing w:line="360" w:lineRule="auto"/>
              <w:rPr>
                <w:b/>
                <w:bCs/>
                <w:sz w:val="16"/>
                <w:szCs w:val="16"/>
              </w:rPr>
            </w:pPr>
            <w:r w:rsidRPr="00B164B2">
              <w:rPr>
                <w:b/>
                <w:bCs/>
                <w:sz w:val="16"/>
                <w:szCs w:val="16"/>
              </w:rPr>
              <w:t>values</w:t>
            </w:r>
          </w:p>
        </w:tc>
        <w:tc>
          <w:tcPr>
            <w:tcW w:w="792" w:type="dxa"/>
          </w:tcPr>
          <w:p w14:paraId="60302CE5" w14:textId="51511E51" w:rsidR="001216AF" w:rsidRPr="00B164B2" w:rsidRDefault="001216AF" w:rsidP="004D0EA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1</w:t>
            </w:r>
            <w:r w:rsidR="004D0EA7" w:rsidRPr="00B164B2">
              <w:rPr>
                <w:color w:val="000000"/>
                <w:sz w:val="16"/>
                <w:szCs w:val="16"/>
                <w:lang w:val="en-US" w:eastAsia="ja-JP"/>
              </w:rPr>
              <w:t>261</w:t>
            </w:r>
          </w:p>
        </w:tc>
        <w:tc>
          <w:tcPr>
            <w:tcW w:w="990" w:type="dxa"/>
          </w:tcPr>
          <w:p w14:paraId="33372FB9" w14:textId="469DD8BA" w:rsidR="001216AF" w:rsidRPr="00B164B2" w:rsidRDefault="001216AF" w:rsidP="004D0EA7">
            <w:pPr>
              <w:pStyle w:val="HTMLPreformatted"/>
              <w:shd w:val="clear" w:color="auto" w:fill="FFFFFF"/>
              <w:wordWrap w:val="0"/>
              <w:textAlignment w:val="baseline"/>
              <w:rPr>
                <w:rFonts w:ascii="Times New Roman" w:hAnsi="Times New Roman" w:cs="Times New Roman"/>
                <w:color w:val="000000"/>
                <w:sz w:val="16"/>
                <w:szCs w:val="16"/>
              </w:rPr>
            </w:pPr>
            <w:r w:rsidRPr="00B164B2">
              <w:rPr>
                <w:rFonts w:ascii="Times New Roman" w:hAnsi="Times New Roman" w:cs="Times New Roman"/>
                <w:color w:val="000000"/>
                <w:sz w:val="16"/>
                <w:szCs w:val="16"/>
              </w:rPr>
              <w:t>0.0</w:t>
            </w:r>
            <w:r w:rsidR="004D0EA7" w:rsidRPr="00B164B2">
              <w:rPr>
                <w:rFonts w:ascii="Times New Roman" w:hAnsi="Times New Roman" w:cs="Times New Roman"/>
                <w:color w:val="000000"/>
                <w:sz w:val="16"/>
                <w:szCs w:val="16"/>
              </w:rPr>
              <w:t>338</w:t>
            </w:r>
          </w:p>
        </w:tc>
        <w:tc>
          <w:tcPr>
            <w:tcW w:w="990" w:type="dxa"/>
          </w:tcPr>
          <w:p w14:paraId="672EA093" w14:textId="295C5CF2" w:rsidR="001216AF" w:rsidRPr="00B164B2" w:rsidRDefault="001216AF" w:rsidP="004D0EA7">
            <w:pPr>
              <w:pStyle w:val="HTMLPreformatted"/>
              <w:shd w:val="clear" w:color="auto" w:fill="FFFFFF"/>
              <w:wordWrap w:val="0"/>
              <w:textAlignment w:val="baseline"/>
              <w:rPr>
                <w:rFonts w:ascii="Times New Roman" w:hAnsi="Times New Roman" w:cs="Times New Roman"/>
                <w:color w:val="000000"/>
                <w:sz w:val="16"/>
                <w:szCs w:val="16"/>
              </w:rPr>
            </w:pPr>
            <w:r w:rsidRPr="00B164B2">
              <w:rPr>
                <w:rFonts w:ascii="Times New Roman" w:hAnsi="Times New Roman" w:cs="Times New Roman"/>
                <w:color w:val="000000"/>
                <w:sz w:val="16"/>
                <w:szCs w:val="16"/>
              </w:rPr>
              <w:t>0.1</w:t>
            </w:r>
            <w:r w:rsidR="004D0EA7" w:rsidRPr="00B164B2">
              <w:rPr>
                <w:rFonts w:ascii="Times New Roman" w:hAnsi="Times New Roman" w:cs="Times New Roman"/>
                <w:color w:val="000000"/>
                <w:sz w:val="16"/>
                <w:szCs w:val="16"/>
              </w:rPr>
              <w:t>261</w:t>
            </w:r>
          </w:p>
        </w:tc>
        <w:tc>
          <w:tcPr>
            <w:tcW w:w="1080" w:type="dxa"/>
          </w:tcPr>
          <w:p w14:paraId="02D3157A" w14:textId="0EFF997E" w:rsidR="001216AF" w:rsidRPr="00B164B2" w:rsidRDefault="001216AF" w:rsidP="004D0EA7">
            <w:pPr>
              <w:pStyle w:val="HTMLPreformatted"/>
              <w:shd w:val="clear" w:color="auto" w:fill="FFFFFF"/>
              <w:wordWrap w:val="0"/>
              <w:textAlignment w:val="baseline"/>
              <w:rPr>
                <w:rFonts w:ascii="Times New Roman" w:hAnsi="Times New Roman" w:cs="Times New Roman"/>
                <w:color w:val="000000"/>
                <w:sz w:val="16"/>
                <w:szCs w:val="16"/>
              </w:rPr>
            </w:pPr>
            <w:r w:rsidRPr="00B164B2">
              <w:rPr>
                <w:rFonts w:ascii="Times New Roman" w:hAnsi="Times New Roman" w:cs="Times New Roman"/>
                <w:color w:val="000000"/>
                <w:sz w:val="16"/>
                <w:szCs w:val="16"/>
              </w:rPr>
              <w:t>0.02</w:t>
            </w:r>
            <w:r w:rsidR="004D0EA7" w:rsidRPr="00B164B2">
              <w:rPr>
                <w:rFonts w:ascii="Times New Roman" w:hAnsi="Times New Roman" w:cs="Times New Roman"/>
                <w:color w:val="000000"/>
                <w:sz w:val="16"/>
                <w:szCs w:val="16"/>
              </w:rPr>
              <w:t>71</w:t>
            </w:r>
          </w:p>
        </w:tc>
        <w:tc>
          <w:tcPr>
            <w:tcW w:w="990" w:type="dxa"/>
          </w:tcPr>
          <w:p w14:paraId="76EB9646" w14:textId="49C72E99" w:rsidR="001216AF" w:rsidRPr="00B164B2" w:rsidRDefault="001216AF" w:rsidP="004D0EA7">
            <w:pPr>
              <w:pStyle w:val="HTMLPreformatted"/>
              <w:shd w:val="clear" w:color="auto" w:fill="FFFFFF"/>
              <w:wordWrap w:val="0"/>
              <w:textAlignment w:val="baseline"/>
              <w:rPr>
                <w:rFonts w:ascii="Times New Roman" w:hAnsi="Times New Roman" w:cs="Times New Roman"/>
                <w:color w:val="000000"/>
                <w:sz w:val="16"/>
                <w:szCs w:val="16"/>
              </w:rPr>
            </w:pPr>
            <w:r w:rsidRPr="00B164B2">
              <w:rPr>
                <w:rFonts w:ascii="Times New Roman" w:hAnsi="Times New Roman" w:cs="Times New Roman"/>
                <w:color w:val="000000"/>
                <w:sz w:val="16"/>
                <w:szCs w:val="16"/>
              </w:rPr>
              <w:t>0.001</w:t>
            </w:r>
            <w:r w:rsidR="004D0EA7" w:rsidRPr="00B164B2">
              <w:rPr>
                <w:rFonts w:ascii="Times New Roman" w:hAnsi="Times New Roman" w:cs="Times New Roman"/>
                <w:color w:val="000000"/>
                <w:sz w:val="16"/>
                <w:szCs w:val="16"/>
              </w:rPr>
              <w:t>2</w:t>
            </w:r>
          </w:p>
        </w:tc>
        <w:tc>
          <w:tcPr>
            <w:tcW w:w="990" w:type="dxa"/>
          </w:tcPr>
          <w:p w14:paraId="46F0FB09" w14:textId="15AB8B21" w:rsidR="001216AF" w:rsidRPr="00B164B2" w:rsidRDefault="001216AF" w:rsidP="004D0EA7">
            <w:pPr>
              <w:pStyle w:val="HTMLPreformatted"/>
              <w:shd w:val="clear" w:color="auto" w:fill="FFFFFF"/>
              <w:wordWrap w:val="0"/>
              <w:textAlignment w:val="baseline"/>
              <w:rPr>
                <w:rFonts w:ascii="Times New Roman" w:hAnsi="Times New Roman" w:cs="Times New Roman"/>
                <w:color w:val="000000"/>
                <w:sz w:val="16"/>
                <w:szCs w:val="16"/>
              </w:rPr>
            </w:pPr>
            <w:r w:rsidRPr="00B164B2">
              <w:rPr>
                <w:rFonts w:ascii="Times New Roman" w:hAnsi="Times New Roman" w:cs="Times New Roman"/>
                <w:color w:val="000000"/>
                <w:sz w:val="16"/>
                <w:szCs w:val="16"/>
              </w:rPr>
              <w:t>0.02</w:t>
            </w:r>
            <w:r w:rsidR="004D0EA7" w:rsidRPr="00B164B2">
              <w:rPr>
                <w:rFonts w:ascii="Times New Roman" w:hAnsi="Times New Roman" w:cs="Times New Roman"/>
                <w:color w:val="000000"/>
                <w:sz w:val="16"/>
                <w:szCs w:val="16"/>
              </w:rPr>
              <w:t>71</w:t>
            </w:r>
          </w:p>
        </w:tc>
      </w:tr>
    </w:tbl>
    <w:p w14:paraId="47A7B11B" w14:textId="333C6D30" w:rsidR="005B323A" w:rsidRPr="00AE5B5E" w:rsidRDefault="00AE5B5E" w:rsidP="00AE5B5E">
      <w:pPr>
        <w:spacing w:line="360" w:lineRule="auto"/>
        <w:jc w:val="center"/>
        <w:rPr>
          <w:b/>
          <w:bCs/>
          <w:sz w:val="16"/>
          <w:szCs w:val="16"/>
        </w:rPr>
      </w:pPr>
      <w:r>
        <w:rPr>
          <w:b/>
          <w:bCs/>
          <w:sz w:val="16"/>
          <w:szCs w:val="16"/>
        </w:rPr>
        <w:t>Table 5.2.2</w:t>
      </w:r>
      <w:r w:rsidRPr="00AE5B5E">
        <w:rPr>
          <w:b/>
          <w:bCs/>
          <w:sz w:val="16"/>
          <w:szCs w:val="16"/>
        </w:rPr>
        <w:t xml:space="preserve"> – Model Evaluation Metrics </w:t>
      </w:r>
      <w:r>
        <w:rPr>
          <w:b/>
          <w:bCs/>
          <w:sz w:val="16"/>
          <w:szCs w:val="16"/>
        </w:rPr>
        <w:t>SOMANYCERA</w:t>
      </w:r>
      <w:r w:rsidRPr="00AE5B5E">
        <w:rPr>
          <w:b/>
          <w:bCs/>
          <w:sz w:val="16"/>
          <w:szCs w:val="16"/>
        </w:rPr>
        <w:t xml:space="preserve"> (LSTM)</w:t>
      </w:r>
    </w:p>
    <w:p w14:paraId="1D5788D7" w14:textId="423A97A2" w:rsidR="004D0EA7" w:rsidRPr="00AE5B5E" w:rsidRDefault="00AE5B5E" w:rsidP="00AE5B5E">
      <w:pPr>
        <w:spacing w:line="360" w:lineRule="auto"/>
        <w:ind w:left="360"/>
        <w:rPr>
          <w:b/>
          <w:bCs/>
          <w:sz w:val="16"/>
          <w:szCs w:val="16"/>
        </w:rPr>
      </w:pPr>
      <w:r>
        <w:rPr>
          <w:b/>
          <w:bCs/>
          <w:sz w:val="16"/>
          <w:szCs w:val="16"/>
        </w:rPr>
        <w:t>5.2.3</w:t>
      </w:r>
      <w:r>
        <w:rPr>
          <w:b/>
          <w:bCs/>
          <w:sz w:val="16"/>
          <w:szCs w:val="16"/>
        </w:rPr>
        <w:tab/>
      </w:r>
      <w:r w:rsidR="004D0EA7" w:rsidRPr="00AE5B5E">
        <w:rPr>
          <w:b/>
          <w:bCs/>
          <w:sz w:val="16"/>
          <w:szCs w:val="16"/>
        </w:rPr>
        <w:t>ORIENTBELL (LSTM)</w:t>
      </w:r>
      <w:r w:rsidR="007F6213" w:rsidRPr="00AE5B5E">
        <w:rPr>
          <w:b/>
          <w:bCs/>
          <w:sz w:val="16"/>
          <w:szCs w:val="16"/>
        </w:rPr>
        <w:t xml:space="preserve"> </w:t>
      </w:r>
    </w:p>
    <w:p w14:paraId="5DD90315" w14:textId="746B3FF3" w:rsidR="00DE21EE" w:rsidRDefault="00B52B5B" w:rsidP="00535FCF">
      <w:pPr>
        <w:spacing w:line="360" w:lineRule="auto"/>
        <w:jc w:val="center"/>
        <w:rPr>
          <w:bCs/>
        </w:rPr>
      </w:pPr>
      <w:r>
        <w:rPr>
          <w:bCs/>
          <w:noProof/>
        </w:rPr>
        <w:pict w14:anchorId="634D72D9">
          <v:shape id="_x0000_i1038" type="#_x0000_t75" alt="" style="width:375.75pt;height:160.5pt;mso-width-percent:0;mso-height-percent:0;mso-width-percent:0;mso-height-percent:0">
            <v:imagedata r:id="rId62" o:title="prediction_LSTM_ORIENTBELL"/>
          </v:shape>
        </w:pict>
      </w:r>
    </w:p>
    <w:p w14:paraId="70F2105B" w14:textId="01AA2914" w:rsidR="00FC3481" w:rsidRPr="00DE21EE" w:rsidRDefault="00FC3481" w:rsidP="00FC3481">
      <w:pPr>
        <w:spacing w:line="360" w:lineRule="auto"/>
        <w:jc w:val="center"/>
        <w:rPr>
          <w:bCs/>
        </w:rPr>
      </w:pPr>
      <w:r>
        <w:rPr>
          <w:b/>
          <w:bCs/>
          <w:sz w:val="16"/>
          <w:szCs w:val="16"/>
        </w:rPr>
        <w:t>Fig 5.2.3</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ORIENTBELL (LSTM)</w:t>
      </w:r>
    </w:p>
    <w:tbl>
      <w:tblPr>
        <w:tblStyle w:val="TableGrid"/>
        <w:tblW w:w="0" w:type="auto"/>
        <w:tblInd w:w="1255" w:type="dxa"/>
        <w:tblLook w:val="04A0" w:firstRow="1" w:lastRow="0" w:firstColumn="1" w:lastColumn="0" w:noHBand="0" w:noVBand="1"/>
      </w:tblPr>
      <w:tblGrid>
        <w:gridCol w:w="643"/>
        <w:gridCol w:w="886"/>
        <w:gridCol w:w="990"/>
        <w:gridCol w:w="990"/>
        <w:gridCol w:w="1080"/>
        <w:gridCol w:w="990"/>
        <w:gridCol w:w="901"/>
      </w:tblGrid>
      <w:tr w:rsidR="004D0EA7" w14:paraId="22E34D7B" w14:textId="77777777" w:rsidTr="00AE5B5E">
        <w:tc>
          <w:tcPr>
            <w:tcW w:w="643" w:type="dxa"/>
          </w:tcPr>
          <w:p w14:paraId="4229615E" w14:textId="77777777" w:rsidR="004D0EA7" w:rsidRPr="00765EE1" w:rsidRDefault="004D0EA7" w:rsidP="00E077FC">
            <w:pPr>
              <w:spacing w:line="360" w:lineRule="auto"/>
              <w:rPr>
                <w:b/>
                <w:bCs/>
                <w:sz w:val="16"/>
                <w:szCs w:val="16"/>
              </w:rPr>
            </w:pPr>
          </w:p>
        </w:tc>
        <w:tc>
          <w:tcPr>
            <w:tcW w:w="886" w:type="dxa"/>
          </w:tcPr>
          <w:p w14:paraId="48893501" w14:textId="77777777" w:rsidR="004D0EA7" w:rsidRPr="00765EE1" w:rsidRDefault="004D0EA7" w:rsidP="00E077FC">
            <w:pPr>
              <w:spacing w:line="360" w:lineRule="auto"/>
              <w:rPr>
                <w:b/>
                <w:bCs/>
                <w:sz w:val="16"/>
                <w:szCs w:val="16"/>
              </w:rPr>
            </w:pPr>
            <w:r w:rsidRPr="00765EE1">
              <w:rPr>
                <w:b/>
                <w:bCs/>
                <w:sz w:val="16"/>
                <w:szCs w:val="16"/>
              </w:rPr>
              <w:t>loss</w:t>
            </w:r>
          </w:p>
        </w:tc>
        <w:tc>
          <w:tcPr>
            <w:tcW w:w="990" w:type="dxa"/>
          </w:tcPr>
          <w:p w14:paraId="52C349BE" w14:textId="77777777" w:rsidR="004D0EA7" w:rsidRPr="00765EE1" w:rsidRDefault="004D0EA7" w:rsidP="00E077FC">
            <w:pPr>
              <w:spacing w:line="360" w:lineRule="auto"/>
              <w:rPr>
                <w:b/>
                <w:bCs/>
                <w:sz w:val="16"/>
                <w:szCs w:val="16"/>
              </w:rPr>
            </w:pPr>
            <w:r w:rsidRPr="00765EE1">
              <w:rPr>
                <w:b/>
                <w:bCs/>
                <w:sz w:val="16"/>
                <w:szCs w:val="16"/>
              </w:rPr>
              <w:t>mse</w:t>
            </w:r>
          </w:p>
        </w:tc>
        <w:tc>
          <w:tcPr>
            <w:tcW w:w="990" w:type="dxa"/>
          </w:tcPr>
          <w:p w14:paraId="28F0EAD2" w14:textId="77777777" w:rsidR="004D0EA7" w:rsidRPr="00765EE1" w:rsidRDefault="004D0EA7" w:rsidP="00E077FC">
            <w:pPr>
              <w:spacing w:line="360" w:lineRule="auto"/>
              <w:rPr>
                <w:b/>
                <w:bCs/>
                <w:sz w:val="16"/>
                <w:szCs w:val="16"/>
              </w:rPr>
            </w:pPr>
            <w:r w:rsidRPr="00765EE1">
              <w:rPr>
                <w:b/>
                <w:bCs/>
                <w:sz w:val="16"/>
                <w:szCs w:val="16"/>
              </w:rPr>
              <w:t>mae</w:t>
            </w:r>
          </w:p>
        </w:tc>
        <w:tc>
          <w:tcPr>
            <w:tcW w:w="1080" w:type="dxa"/>
          </w:tcPr>
          <w:p w14:paraId="3D6D4A3D" w14:textId="77777777" w:rsidR="004D0EA7" w:rsidRPr="00765EE1" w:rsidRDefault="004D0EA7" w:rsidP="00E077FC">
            <w:pPr>
              <w:spacing w:line="360" w:lineRule="auto"/>
              <w:rPr>
                <w:b/>
                <w:bCs/>
                <w:sz w:val="16"/>
                <w:szCs w:val="16"/>
              </w:rPr>
            </w:pPr>
            <w:r w:rsidRPr="00765EE1">
              <w:rPr>
                <w:b/>
                <w:bCs/>
                <w:sz w:val="16"/>
                <w:szCs w:val="16"/>
              </w:rPr>
              <w:t>val_loss</w:t>
            </w:r>
          </w:p>
        </w:tc>
        <w:tc>
          <w:tcPr>
            <w:tcW w:w="990" w:type="dxa"/>
          </w:tcPr>
          <w:p w14:paraId="24C5D8BC" w14:textId="77777777" w:rsidR="004D0EA7" w:rsidRPr="00765EE1" w:rsidRDefault="004D0EA7" w:rsidP="00E077FC">
            <w:pPr>
              <w:spacing w:line="360" w:lineRule="auto"/>
              <w:rPr>
                <w:b/>
                <w:bCs/>
                <w:sz w:val="16"/>
                <w:szCs w:val="16"/>
              </w:rPr>
            </w:pPr>
            <w:r w:rsidRPr="00765EE1">
              <w:rPr>
                <w:b/>
                <w:bCs/>
                <w:sz w:val="16"/>
                <w:szCs w:val="16"/>
              </w:rPr>
              <w:t>val_mse</w:t>
            </w:r>
          </w:p>
        </w:tc>
        <w:tc>
          <w:tcPr>
            <w:tcW w:w="901" w:type="dxa"/>
          </w:tcPr>
          <w:p w14:paraId="55185E37" w14:textId="77777777" w:rsidR="004D0EA7" w:rsidRPr="00765EE1" w:rsidRDefault="004D0EA7" w:rsidP="00E077FC">
            <w:pPr>
              <w:spacing w:line="360" w:lineRule="auto"/>
              <w:rPr>
                <w:b/>
                <w:bCs/>
                <w:sz w:val="16"/>
                <w:szCs w:val="16"/>
              </w:rPr>
            </w:pPr>
            <w:r w:rsidRPr="00765EE1">
              <w:rPr>
                <w:b/>
                <w:bCs/>
                <w:sz w:val="16"/>
                <w:szCs w:val="16"/>
              </w:rPr>
              <w:t>val_mae</w:t>
            </w:r>
          </w:p>
        </w:tc>
      </w:tr>
      <w:tr w:rsidR="004D0EA7" w14:paraId="6AFD30FB" w14:textId="77777777" w:rsidTr="00AE5B5E">
        <w:tc>
          <w:tcPr>
            <w:tcW w:w="643" w:type="dxa"/>
          </w:tcPr>
          <w:p w14:paraId="052037F0" w14:textId="77777777" w:rsidR="004D0EA7" w:rsidRPr="00765EE1" w:rsidRDefault="004D0EA7" w:rsidP="00E077FC">
            <w:pPr>
              <w:spacing w:line="360" w:lineRule="auto"/>
              <w:rPr>
                <w:b/>
                <w:bCs/>
                <w:sz w:val="16"/>
                <w:szCs w:val="16"/>
              </w:rPr>
            </w:pPr>
            <w:r w:rsidRPr="00765EE1">
              <w:rPr>
                <w:b/>
                <w:bCs/>
                <w:sz w:val="16"/>
                <w:szCs w:val="16"/>
              </w:rPr>
              <w:t>values</w:t>
            </w:r>
          </w:p>
        </w:tc>
        <w:tc>
          <w:tcPr>
            <w:tcW w:w="886" w:type="dxa"/>
          </w:tcPr>
          <w:p w14:paraId="400E93E8" w14:textId="64D32409" w:rsidR="004D0EA7" w:rsidRPr="00765EE1" w:rsidRDefault="004D0EA7" w:rsidP="00C476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1</w:t>
            </w:r>
            <w:r w:rsidR="00C47657" w:rsidRPr="00765EE1">
              <w:rPr>
                <w:color w:val="000000"/>
                <w:sz w:val="16"/>
                <w:szCs w:val="16"/>
                <w:lang w:val="en-US" w:eastAsia="ja-JP"/>
              </w:rPr>
              <w:t>105</w:t>
            </w:r>
          </w:p>
        </w:tc>
        <w:tc>
          <w:tcPr>
            <w:tcW w:w="990" w:type="dxa"/>
          </w:tcPr>
          <w:p w14:paraId="0A4CFB15" w14:textId="769BFB80" w:rsidR="004D0EA7" w:rsidRPr="00765EE1" w:rsidRDefault="004D0EA7" w:rsidP="00C47657">
            <w:pPr>
              <w:pStyle w:val="HTMLPreformatted"/>
              <w:shd w:val="clear" w:color="auto" w:fill="FFFFFF"/>
              <w:wordWrap w:val="0"/>
              <w:textAlignment w:val="baseline"/>
              <w:rPr>
                <w:rFonts w:ascii="Times New Roman" w:hAnsi="Times New Roman" w:cs="Times New Roman"/>
                <w:color w:val="000000"/>
                <w:sz w:val="16"/>
                <w:szCs w:val="16"/>
              </w:rPr>
            </w:pPr>
            <w:r w:rsidRPr="00765EE1">
              <w:rPr>
                <w:rFonts w:ascii="Times New Roman" w:hAnsi="Times New Roman" w:cs="Times New Roman"/>
                <w:color w:val="000000"/>
                <w:sz w:val="16"/>
                <w:szCs w:val="16"/>
              </w:rPr>
              <w:t>0.0</w:t>
            </w:r>
            <w:r w:rsidR="00C47657" w:rsidRPr="00765EE1">
              <w:rPr>
                <w:rFonts w:ascii="Times New Roman" w:hAnsi="Times New Roman" w:cs="Times New Roman"/>
                <w:color w:val="000000"/>
                <w:sz w:val="16"/>
                <w:szCs w:val="16"/>
              </w:rPr>
              <w:t>275</w:t>
            </w:r>
          </w:p>
        </w:tc>
        <w:tc>
          <w:tcPr>
            <w:tcW w:w="990" w:type="dxa"/>
          </w:tcPr>
          <w:p w14:paraId="46491943" w14:textId="46AADFCC" w:rsidR="004D0EA7" w:rsidRPr="00765EE1" w:rsidRDefault="004D0EA7" w:rsidP="00C47657">
            <w:pPr>
              <w:pStyle w:val="HTMLPreformatted"/>
              <w:shd w:val="clear" w:color="auto" w:fill="FFFFFF"/>
              <w:wordWrap w:val="0"/>
              <w:textAlignment w:val="baseline"/>
              <w:rPr>
                <w:rFonts w:ascii="Times New Roman" w:hAnsi="Times New Roman" w:cs="Times New Roman"/>
                <w:color w:val="000000"/>
                <w:sz w:val="16"/>
                <w:szCs w:val="16"/>
              </w:rPr>
            </w:pPr>
            <w:r w:rsidRPr="00765EE1">
              <w:rPr>
                <w:rFonts w:ascii="Times New Roman" w:hAnsi="Times New Roman" w:cs="Times New Roman"/>
                <w:color w:val="000000"/>
                <w:sz w:val="16"/>
                <w:szCs w:val="16"/>
              </w:rPr>
              <w:t>0.1</w:t>
            </w:r>
            <w:r w:rsidR="00C47657" w:rsidRPr="00765EE1">
              <w:rPr>
                <w:rFonts w:ascii="Times New Roman" w:hAnsi="Times New Roman" w:cs="Times New Roman"/>
                <w:color w:val="000000"/>
                <w:sz w:val="16"/>
                <w:szCs w:val="16"/>
              </w:rPr>
              <w:t>105</w:t>
            </w:r>
          </w:p>
        </w:tc>
        <w:tc>
          <w:tcPr>
            <w:tcW w:w="1080" w:type="dxa"/>
          </w:tcPr>
          <w:p w14:paraId="7D5B07DD" w14:textId="6D12EF90" w:rsidR="004D0EA7" w:rsidRPr="00765EE1" w:rsidRDefault="004D0EA7" w:rsidP="00C47657">
            <w:pPr>
              <w:pStyle w:val="HTMLPreformatted"/>
              <w:shd w:val="clear" w:color="auto" w:fill="FFFFFF"/>
              <w:wordWrap w:val="0"/>
              <w:textAlignment w:val="baseline"/>
              <w:rPr>
                <w:rFonts w:ascii="Times New Roman" w:hAnsi="Times New Roman" w:cs="Times New Roman"/>
                <w:color w:val="000000"/>
                <w:sz w:val="16"/>
                <w:szCs w:val="16"/>
              </w:rPr>
            </w:pPr>
            <w:r w:rsidRPr="00765EE1">
              <w:rPr>
                <w:rFonts w:ascii="Times New Roman" w:hAnsi="Times New Roman" w:cs="Times New Roman"/>
                <w:color w:val="000000"/>
                <w:sz w:val="16"/>
                <w:szCs w:val="16"/>
              </w:rPr>
              <w:t>0.02</w:t>
            </w:r>
            <w:r w:rsidR="00C47657" w:rsidRPr="00765EE1">
              <w:rPr>
                <w:rFonts w:ascii="Times New Roman" w:hAnsi="Times New Roman" w:cs="Times New Roman"/>
                <w:color w:val="000000"/>
                <w:sz w:val="16"/>
                <w:szCs w:val="16"/>
              </w:rPr>
              <w:t>03</w:t>
            </w:r>
          </w:p>
        </w:tc>
        <w:tc>
          <w:tcPr>
            <w:tcW w:w="990" w:type="dxa"/>
          </w:tcPr>
          <w:p w14:paraId="28499209" w14:textId="2E52B7D2" w:rsidR="004D0EA7" w:rsidRPr="00765EE1" w:rsidRDefault="00C47657" w:rsidP="00E077FC">
            <w:pPr>
              <w:pStyle w:val="HTMLPreformatted"/>
              <w:shd w:val="clear" w:color="auto" w:fill="FFFFFF"/>
              <w:wordWrap w:val="0"/>
              <w:textAlignment w:val="baseline"/>
              <w:rPr>
                <w:rFonts w:ascii="Times New Roman" w:hAnsi="Times New Roman" w:cs="Times New Roman"/>
                <w:color w:val="000000"/>
                <w:sz w:val="16"/>
                <w:szCs w:val="16"/>
              </w:rPr>
            </w:pPr>
            <w:r w:rsidRPr="00765EE1">
              <w:rPr>
                <w:rFonts w:ascii="Arial" w:hAnsi="Arial" w:cs="Arial"/>
                <w:color w:val="333333"/>
                <w:sz w:val="16"/>
                <w:szCs w:val="16"/>
                <w:shd w:val="clear" w:color="auto" w:fill="FFFFFF"/>
              </w:rPr>
              <w:t> </w:t>
            </w:r>
            <w:r w:rsidRPr="00765EE1">
              <w:rPr>
                <w:rFonts w:ascii="Times New Roman" w:hAnsi="Times New Roman" w:cs="Times New Roman"/>
                <w:color w:val="333333"/>
                <w:sz w:val="16"/>
                <w:szCs w:val="16"/>
                <w:shd w:val="clear" w:color="auto" w:fill="FFFFFF"/>
              </w:rPr>
              <w:t>0.00079</w:t>
            </w:r>
          </w:p>
        </w:tc>
        <w:tc>
          <w:tcPr>
            <w:tcW w:w="901" w:type="dxa"/>
          </w:tcPr>
          <w:p w14:paraId="29743AB6" w14:textId="059A7FEB" w:rsidR="004D0EA7" w:rsidRPr="00765EE1" w:rsidRDefault="004D0EA7" w:rsidP="00C47657">
            <w:pPr>
              <w:pStyle w:val="HTMLPreformatted"/>
              <w:shd w:val="clear" w:color="auto" w:fill="FFFFFF"/>
              <w:wordWrap w:val="0"/>
              <w:textAlignment w:val="baseline"/>
              <w:rPr>
                <w:rFonts w:ascii="Times New Roman" w:hAnsi="Times New Roman" w:cs="Times New Roman"/>
                <w:color w:val="000000"/>
                <w:sz w:val="16"/>
                <w:szCs w:val="16"/>
              </w:rPr>
            </w:pPr>
            <w:r w:rsidRPr="00765EE1">
              <w:rPr>
                <w:rFonts w:ascii="Times New Roman" w:hAnsi="Times New Roman" w:cs="Times New Roman"/>
                <w:color w:val="000000"/>
                <w:sz w:val="16"/>
                <w:szCs w:val="16"/>
              </w:rPr>
              <w:t>0.02</w:t>
            </w:r>
            <w:r w:rsidR="00C47657" w:rsidRPr="00765EE1">
              <w:rPr>
                <w:rFonts w:ascii="Times New Roman" w:hAnsi="Times New Roman" w:cs="Times New Roman"/>
                <w:color w:val="000000"/>
                <w:sz w:val="16"/>
                <w:szCs w:val="16"/>
              </w:rPr>
              <w:t>03</w:t>
            </w:r>
          </w:p>
        </w:tc>
      </w:tr>
    </w:tbl>
    <w:p w14:paraId="405A7C03" w14:textId="6E89003B" w:rsidR="00201122" w:rsidRPr="00896350" w:rsidRDefault="00AE5B5E" w:rsidP="00896350">
      <w:pPr>
        <w:spacing w:line="360" w:lineRule="auto"/>
        <w:jc w:val="center"/>
        <w:rPr>
          <w:b/>
          <w:bCs/>
          <w:sz w:val="16"/>
          <w:szCs w:val="16"/>
        </w:rPr>
      </w:pPr>
      <w:r>
        <w:rPr>
          <w:b/>
          <w:bCs/>
          <w:sz w:val="16"/>
          <w:szCs w:val="16"/>
        </w:rPr>
        <w:t>Table 5.2.3</w:t>
      </w:r>
      <w:r w:rsidRPr="00AE5B5E">
        <w:rPr>
          <w:b/>
          <w:bCs/>
          <w:sz w:val="16"/>
          <w:szCs w:val="16"/>
        </w:rPr>
        <w:t xml:space="preserve"> – Model Evaluation Metrics </w:t>
      </w:r>
      <w:r>
        <w:rPr>
          <w:b/>
          <w:bCs/>
          <w:sz w:val="16"/>
          <w:szCs w:val="16"/>
        </w:rPr>
        <w:t>ORIENTBELL</w:t>
      </w:r>
      <w:r w:rsidR="00896350">
        <w:rPr>
          <w:b/>
          <w:bCs/>
          <w:sz w:val="16"/>
          <w:szCs w:val="16"/>
        </w:rPr>
        <w:t xml:space="preserve"> (LSTM)</w:t>
      </w:r>
    </w:p>
    <w:p w14:paraId="1A156250" w14:textId="5AD41BCA" w:rsidR="00A26D09" w:rsidRPr="00AE5B5E" w:rsidRDefault="00AE5B5E" w:rsidP="00AE5B5E">
      <w:pPr>
        <w:spacing w:line="360" w:lineRule="auto"/>
        <w:ind w:left="360"/>
        <w:rPr>
          <w:b/>
          <w:bCs/>
          <w:sz w:val="16"/>
          <w:szCs w:val="16"/>
        </w:rPr>
      </w:pPr>
      <w:r>
        <w:rPr>
          <w:b/>
          <w:bCs/>
          <w:sz w:val="16"/>
          <w:szCs w:val="16"/>
        </w:rPr>
        <w:t>5.2.4</w:t>
      </w:r>
      <w:r>
        <w:rPr>
          <w:b/>
          <w:bCs/>
          <w:sz w:val="16"/>
          <w:szCs w:val="16"/>
        </w:rPr>
        <w:tab/>
      </w:r>
      <w:r w:rsidR="00A26D09" w:rsidRPr="00AE5B5E">
        <w:rPr>
          <w:b/>
          <w:bCs/>
          <w:sz w:val="16"/>
          <w:szCs w:val="16"/>
        </w:rPr>
        <w:t>ESABINDIA (LSTM)</w:t>
      </w:r>
    </w:p>
    <w:p w14:paraId="41B161C2" w14:textId="12E1E7D3" w:rsidR="00DE21EE" w:rsidRDefault="00B52B5B" w:rsidP="00535FCF">
      <w:pPr>
        <w:spacing w:line="360" w:lineRule="auto"/>
        <w:jc w:val="center"/>
        <w:rPr>
          <w:bCs/>
        </w:rPr>
      </w:pPr>
      <w:r>
        <w:rPr>
          <w:bCs/>
          <w:noProof/>
        </w:rPr>
        <w:pict w14:anchorId="78E4D57D">
          <v:shape id="_x0000_i1039" type="#_x0000_t75" alt="" style="width:354pt;height:150.75pt;mso-width-percent:0;mso-height-percent:0;mso-width-percent:0;mso-height-percent:0">
            <v:imagedata r:id="rId63" o:title="prediction_LSTM_ESABINDIA"/>
          </v:shape>
        </w:pict>
      </w:r>
    </w:p>
    <w:p w14:paraId="6AB25048" w14:textId="27C3E8E2" w:rsidR="00FC3481" w:rsidRPr="00DE21EE" w:rsidRDefault="00FC3481" w:rsidP="00FC3481">
      <w:pPr>
        <w:spacing w:line="360" w:lineRule="auto"/>
        <w:jc w:val="center"/>
        <w:rPr>
          <w:bCs/>
        </w:rPr>
      </w:pPr>
      <w:r>
        <w:rPr>
          <w:b/>
          <w:bCs/>
          <w:sz w:val="16"/>
          <w:szCs w:val="16"/>
        </w:rPr>
        <w:t>Fig 5.2.4</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ESABINDIA (LSTM)</w:t>
      </w:r>
    </w:p>
    <w:tbl>
      <w:tblPr>
        <w:tblStyle w:val="TableGrid"/>
        <w:tblW w:w="0" w:type="auto"/>
        <w:tblInd w:w="1255" w:type="dxa"/>
        <w:tblLook w:val="04A0" w:firstRow="1" w:lastRow="0" w:firstColumn="1" w:lastColumn="0" w:noHBand="0" w:noVBand="1"/>
      </w:tblPr>
      <w:tblGrid>
        <w:gridCol w:w="643"/>
        <w:gridCol w:w="1000"/>
        <w:gridCol w:w="990"/>
        <w:gridCol w:w="900"/>
        <w:gridCol w:w="1080"/>
        <w:gridCol w:w="990"/>
        <w:gridCol w:w="1080"/>
      </w:tblGrid>
      <w:tr w:rsidR="00A26D09" w14:paraId="2A0A0678" w14:textId="77777777" w:rsidTr="00AE5B5E">
        <w:tc>
          <w:tcPr>
            <w:tcW w:w="643" w:type="dxa"/>
          </w:tcPr>
          <w:p w14:paraId="41694BF6" w14:textId="77777777" w:rsidR="00A26D09" w:rsidRPr="001448E9" w:rsidRDefault="00A26D09" w:rsidP="00E077FC">
            <w:pPr>
              <w:spacing w:line="360" w:lineRule="auto"/>
              <w:rPr>
                <w:b/>
                <w:bCs/>
                <w:sz w:val="16"/>
                <w:szCs w:val="16"/>
              </w:rPr>
            </w:pPr>
          </w:p>
        </w:tc>
        <w:tc>
          <w:tcPr>
            <w:tcW w:w="1000" w:type="dxa"/>
          </w:tcPr>
          <w:p w14:paraId="7F93FF58" w14:textId="77777777" w:rsidR="00A26D09" w:rsidRPr="001448E9" w:rsidRDefault="00A26D09" w:rsidP="00E077FC">
            <w:pPr>
              <w:spacing w:line="360" w:lineRule="auto"/>
              <w:rPr>
                <w:b/>
                <w:bCs/>
                <w:sz w:val="16"/>
                <w:szCs w:val="16"/>
              </w:rPr>
            </w:pPr>
            <w:r w:rsidRPr="001448E9">
              <w:rPr>
                <w:b/>
                <w:bCs/>
                <w:sz w:val="16"/>
                <w:szCs w:val="16"/>
              </w:rPr>
              <w:t>loss</w:t>
            </w:r>
          </w:p>
        </w:tc>
        <w:tc>
          <w:tcPr>
            <w:tcW w:w="990" w:type="dxa"/>
          </w:tcPr>
          <w:p w14:paraId="6BB7D125" w14:textId="77777777" w:rsidR="00A26D09" w:rsidRPr="001448E9" w:rsidRDefault="00A26D09" w:rsidP="00E077FC">
            <w:pPr>
              <w:spacing w:line="360" w:lineRule="auto"/>
              <w:rPr>
                <w:b/>
                <w:bCs/>
                <w:sz w:val="16"/>
                <w:szCs w:val="16"/>
              </w:rPr>
            </w:pPr>
            <w:r w:rsidRPr="001448E9">
              <w:rPr>
                <w:b/>
                <w:bCs/>
                <w:sz w:val="16"/>
                <w:szCs w:val="16"/>
              </w:rPr>
              <w:t>mse</w:t>
            </w:r>
          </w:p>
        </w:tc>
        <w:tc>
          <w:tcPr>
            <w:tcW w:w="900" w:type="dxa"/>
          </w:tcPr>
          <w:p w14:paraId="05DF7427" w14:textId="77777777" w:rsidR="00A26D09" w:rsidRPr="001448E9" w:rsidRDefault="00A26D09" w:rsidP="00E077FC">
            <w:pPr>
              <w:spacing w:line="360" w:lineRule="auto"/>
              <w:rPr>
                <w:b/>
                <w:bCs/>
                <w:sz w:val="16"/>
                <w:szCs w:val="16"/>
              </w:rPr>
            </w:pPr>
            <w:r w:rsidRPr="001448E9">
              <w:rPr>
                <w:b/>
                <w:bCs/>
                <w:sz w:val="16"/>
                <w:szCs w:val="16"/>
              </w:rPr>
              <w:t>mae</w:t>
            </w:r>
          </w:p>
        </w:tc>
        <w:tc>
          <w:tcPr>
            <w:tcW w:w="1080" w:type="dxa"/>
          </w:tcPr>
          <w:p w14:paraId="6877AB72" w14:textId="77777777" w:rsidR="00A26D09" w:rsidRPr="001448E9" w:rsidRDefault="00A26D09" w:rsidP="00E077FC">
            <w:pPr>
              <w:spacing w:line="360" w:lineRule="auto"/>
              <w:rPr>
                <w:b/>
                <w:bCs/>
                <w:sz w:val="16"/>
                <w:szCs w:val="16"/>
              </w:rPr>
            </w:pPr>
            <w:r w:rsidRPr="001448E9">
              <w:rPr>
                <w:b/>
                <w:bCs/>
                <w:sz w:val="16"/>
                <w:szCs w:val="16"/>
              </w:rPr>
              <w:t>val_loss</w:t>
            </w:r>
          </w:p>
        </w:tc>
        <w:tc>
          <w:tcPr>
            <w:tcW w:w="990" w:type="dxa"/>
          </w:tcPr>
          <w:p w14:paraId="51F925DB" w14:textId="77777777" w:rsidR="00A26D09" w:rsidRPr="001448E9" w:rsidRDefault="00A26D09" w:rsidP="00E077FC">
            <w:pPr>
              <w:spacing w:line="360" w:lineRule="auto"/>
              <w:rPr>
                <w:b/>
                <w:bCs/>
                <w:sz w:val="16"/>
                <w:szCs w:val="16"/>
              </w:rPr>
            </w:pPr>
            <w:r w:rsidRPr="001448E9">
              <w:rPr>
                <w:b/>
                <w:bCs/>
                <w:sz w:val="16"/>
                <w:szCs w:val="16"/>
              </w:rPr>
              <w:t>val_mse</w:t>
            </w:r>
          </w:p>
        </w:tc>
        <w:tc>
          <w:tcPr>
            <w:tcW w:w="1080" w:type="dxa"/>
          </w:tcPr>
          <w:p w14:paraId="5E2E1C8C" w14:textId="77777777" w:rsidR="00A26D09" w:rsidRPr="001448E9" w:rsidRDefault="00A26D09" w:rsidP="00E077FC">
            <w:pPr>
              <w:spacing w:line="360" w:lineRule="auto"/>
              <w:rPr>
                <w:b/>
                <w:bCs/>
                <w:sz w:val="16"/>
                <w:szCs w:val="16"/>
              </w:rPr>
            </w:pPr>
            <w:r w:rsidRPr="001448E9">
              <w:rPr>
                <w:b/>
                <w:bCs/>
                <w:sz w:val="16"/>
                <w:szCs w:val="16"/>
              </w:rPr>
              <w:t>val_mae</w:t>
            </w:r>
          </w:p>
        </w:tc>
      </w:tr>
      <w:tr w:rsidR="00A26D09" w14:paraId="0E185B82" w14:textId="77777777" w:rsidTr="00AE5B5E">
        <w:tc>
          <w:tcPr>
            <w:tcW w:w="643" w:type="dxa"/>
          </w:tcPr>
          <w:p w14:paraId="5DA6FABD" w14:textId="77777777" w:rsidR="00A26D09" w:rsidRPr="001448E9" w:rsidRDefault="00A26D09" w:rsidP="00E077FC">
            <w:pPr>
              <w:spacing w:line="360" w:lineRule="auto"/>
              <w:rPr>
                <w:b/>
                <w:bCs/>
                <w:sz w:val="16"/>
                <w:szCs w:val="16"/>
              </w:rPr>
            </w:pPr>
            <w:r w:rsidRPr="001448E9">
              <w:rPr>
                <w:b/>
                <w:bCs/>
                <w:sz w:val="16"/>
                <w:szCs w:val="16"/>
              </w:rPr>
              <w:t>values</w:t>
            </w:r>
          </w:p>
        </w:tc>
        <w:tc>
          <w:tcPr>
            <w:tcW w:w="1000" w:type="dxa"/>
          </w:tcPr>
          <w:p w14:paraId="69EE19FF" w14:textId="29F7AEA8" w:rsidR="00A26D09" w:rsidRPr="001448E9" w:rsidRDefault="00A26D09" w:rsidP="001248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w:t>
            </w:r>
            <w:r w:rsidR="001248C8" w:rsidRPr="001448E9">
              <w:rPr>
                <w:color w:val="000000"/>
                <w:sz w:val="16"/>
                <w:szCs w:val="16"/>
                <w:lang w:val="en-US" w:eastAsia="ja-JP"/>
              </w:rPr>
              <w:t>0495</w:t>
            </w:r>
          </w:p>
        </w:tc>
        <w:tc>
          <w:tcPr>
            <w:tcW w:w="990" w:type="dxa"/>
          </w:tcPr>
          <w:p w14:paraId="6E6836B5" w14:textId="3D550B8D" w:rsidR="00A26D09" w:rsidRPr="001448E9" w:rsidRDefault="00A26D09" w:rsidP="001248C8">
            <w:pPr>
              <w:pStyle w:val="HTMLPreformatted"/>
              <w:shd w:val="clear" w:color="auto" w:fill="FFFFFF"/>
              <w:wordWrap w:val="0"/>
              <w:textAlignment w:val="baseline"/>
              <w:rPr>
                <w:rFonts w:ascii="Times New Roman" w:hAnsi="Times New Roman" w:cs="Times New Roman"/>
                <w:color w:val="000000"/>
                <w:sz w:val="16"/>
                <w:szCs w:val="16"/>
              </w:rPr>
            </w:pPr>
            <w:r w:rsidRPr="001448E9">
              <w:rPr>
                <w:rFonts w:ascii="Times New Roman" w:hAnsi="Times New Roman" w:cs="Times New Roman"/>
                <w:color w:val="000000"/>
                <w:sz w:val="16"/>
                <w:szCs w:val="16"/>
              </w:rPr>
              <w:t>0.0</w:t>
            </w:r>
            <w:r w:rsidR="001248C8" w:rsidRPr="001448E9">
              <w:rPr>
                <w:rFonts w:ascii="Times New Roman" w:hAnsi="Times New Roman" w:cs="Times New Roman"/>
                <w:color w:val="000000"/>
                <w:sz w:val="16"/>
                <w:szCs w:val="16"/>
              </w:rPr>
              <w:t>055</w:t>
            </w:r>
          </w:p>
        </w:tc>
        <w:tc>
          <w:tcPr>
            <w:tcW w:w="900" w:type="dxa"/>
          </w:tcPr>
          <w:p w14:paraId="2F07AD40" w14:textId="38EAC112" w:rsidR="00A26D09" w:rsidRPr="001448E9" w:rsidRDefault="00A26D09" w:rsidP="001248C8">
            <w:pPr>
              <w:pStyle w:val="HTMLPreformatted"/>
              <w:shd w:val="clear" w:color="auto" w:fill="FFFFFF"/>
              <w:wordWrap w:val="0"/>
              <w:textAlignment w:val="baseline"/>
              <w:rPr>
                <w:rFonts w:ascii="Times New Roman" w:hAnsi="Times New Roman" w:cs="Times New Roman"/>
                <w:color w:val="000000"/>
                <w:sz w:val="16"/>
                <w:szCs w:val="16"/>
              </w:rPr>
            </w:pPr>
            <w:r w:rsidRPr="001448E9">
              <w:rPr>
                <w:rFonts w:ascii="Times New Roman" w:hAnsi="Times New Roman" w:cs="Times New Roman"/>
                <w:color w:val="000000"/>
                <w:sz w:val="16"/>
                <w:szCs w:val="16"/>
              </w:rPr>
              <w:t>0.</w:t>
            </w:r>
            <w:r w:rsidR="001248C8" w:rsidRPr="001448E9">
              <w:rPr>
                <w:rFonts w:ascii="Times New Roman" w:hAnsi="Times New Roman" w:cs="Times New Roman"/>
                <w:color w:val="000000"/>
                <w:sz w:val="16"/>
                <w:szCs w:val="16"/>
              </w:rPr>
              <w:t>0495</w:t>
            </w:r>
          </w:p>
        </w:tc>
        <w:tc>
          <w:tcPr>
            <w:tcW w:w="1080" w:type="dxa"/>
          </w:tcPr>
          <w:p w14:paraId="548E2E84" w14:textId="2594203F" w:rsidR="00A26D09" w:rsidRPr="001448E9" w:rsidRDefault="00A26D09" w:rsidP="001248C8">
            <w:pPr>
              <w:pStyle w:val="HTMLPreformatted"/>
              <w:shd w:val="clear" w:color="auto" w:fill="FFFFFF"/>
              <w:wordWrap w:val="0"/>
              <w:textAlignment w:val="baseline"/>
              <w:rPr>
                <w:rFonts w:ascii="Times New Roman" w:hAnsi="Times New Roman" w:cs="Times New Roman"/>
                <w:color w:val="000000"/>
                <w:sz w:val="16"/>
                <w:szCs w:val="16"/>
              </w:rPr>
            </w:pPr>
            <w:r w:rsidRPr="001448E9">
              <w:rPr>
                <w:rFonts w:ascii="Times New Roman" w:hAnsi="Times New Roman" w:cs="Times New Roman"/>
                <w:color w:val="000000"/>
                <w:sz w:val="16"/>
                <w:szCs w:val="16"/>
              </w:rPr>
              <w:t>0.</w:t>
            </w:r>
            <w:r w:rsidR="001248C8" w:rsidRPr="001448E9">
              <w:rPr>
                <w:rFonts w:ascii="Times New Roman" w:hAnsi="Times New Roman" w:cs="Times New Roman"/>
                <w:color w:val="000000"/>
                <w:sz w:val="16"/>
                <w:szCs w:val="16"/>
              </w:rPr>
              <w:t>3740</w:t>
            </w:r>
          </w:p>
        </w:tc>
        <w:tc>
          <w:tcPr>
            <w:tcW w:w="990" w:type="dxa"/>
          </w:tcPr>
          <w:p w14:paraId="6D9B559E" w14:textId="7D8F913A" w:rsidR="00A26D09" w:rsidRPr="001448E9" w:rsidRDefault="00A26D09" w:rsidP="001248C8">
            <w:pPr>
              <w:pStyle w:val="HTMLPreformatted"/>
              <w:shd w:val="clear" w:color="auto" w:fill="FFFFFF"/>
              <w:wordWrap w:val="0"/>
              <w:textAlignment w:val="baseline"/>
              <w:rPr>
                <w:rFonts w:ascii="Times New Roman" w:hAnsi="Times New Roman" w:cs="Times New Roman"/>
                <w:color w:val="000000"/>
                <w:sz w:val="16"/>
                <w:szCs w:val="16"/>
              </w:rPr>
            </w:pPr>
            <w:r w:rsidRPr="001448E9">
              <w:rPr>
                <w:rFonts w:ascii="Arial" w:hAnsi="Arial" w:cs="Arial"/>
                <w:color w:val="333333"/>
                <w:sz w:val="16"/>
                <w:szCs w:val="16"/>
                <w:shd w:val="clear" w:color="auto" w:fill="FFFFFF"/>
              </w:rPr>
              <w:t> </w:t>
            </w:r>
            <w:r w:rsidRPr="001448E9">
              <w:rPr>
                <w:rFonts w:ascii="Times New Roman" w:hAnsi="Times New Roman" w:cs="Times New Roman"/>
                <w:color w:val="333333"/>
                <w:sz w:val="16"/>
                <w:szCs w:val="16"/>
                <w:shd w:val="clear" w:color="auto" w:fill="FFFFFF"/>
              </w:rPr>
              <w:t>0.</w:t>
            </w:r>
            <w:r w:rsidR="001248C8" w:rsidRPr="001448E9">
              <w:rPr>
                <w:rFonts w:ascii="Times New Roman" w:hAnsi="Times New Roman" w:cs="Times New Roman"/>
                <w:color w:val="333333"/>
                <w:sz w:val="16"/>
                <w:szCs w:val="16"/>
                <w:shd w:val="clear" w:color="auto" w:fill="FFFFFF"/>
              </w:rPr>
              <w:t>2944</w:t>
            </w:r>
          </w:p>
        </w:tc>
        <w:tc>
          <w:tcPr>
            <w:tcW w:w="1080" w:type="dxa"/>
          </w:tcPr>
          <w:p w14:paraId="7B307C2A" w14:textId="29D178F9" w:rsidR="00A26D09" w:rsidRPr="001448E9" w:rsidRDefault="00A26D09" w:rsidP="00E077FC">
            <w:pPr>
              <w:pStyle w:val="HTMLPreformatted"/>
              <w:shd w:val="clear" w:color="auto" w:fill="FFFFFF"/>
              <w:wordWrap w:val="0"/>
              <w:textAlignment w:val="baseline"/>
              <w:rPr>
                <w:rFonts w:ascii="Times New Roman" w:hAnsi="Times New Roman" w:cs="Times New Roman"/>
                <w:color w:val="000000"/>
                <w:sz w:val="16"/>
                <w:szCs w:val="16"/>
              </w:rPr>
            </w:pPr>
            <w:r w:rsidRPr="001448E9">
              <w:rPr>
                <w:rFonts w:ascii="Times New Roman" w:hAnsi="Times New Roman" w:cs="Times New Roman"/>
                <w:color w:val="000000"/>
                <w:sz w:val="16"/>
                <w:szCs w:val="16"/>
              </w:rPr>
              <w:t>0.</w:t>
            </w:r>
            <w:r w:rsidR="001248C8" w:rsidRPr="001448E9">
              <w:rPr>
                <w:rFonts w:ascii="Times New Roman" w:hAnsi="Times New Roman" w:cs="Times New Roman"/>
                <w:color w:val="000000"/>
                <w:sz w:val="16"/>
                <w:szCs w:val="16"/>
              </w:rPr>
              <w:t>3740</w:t>
            </w:r>
          </w:p>
        </w:tc>
      </w:tr>
    </w:tbl>
    <w:p w14:paraId="1771473B" w14:textId="5E3CFCDE" w:rsidR="00A73E07" w:rsidRPr="00AE5B5E" w:rsidRDefault="00AE5B5E" w:rsidP="00AE5B5E">
      <w:pPr>
        <w:spacing w:line="360" w:lineRule="auto"/>
        <w:jc w:val="center"/>
        <w:rPr>
          <w:b/>
          <w:bCs/>
          <w:sz w:val="16"/>
          <w:szCs w:val="16"/>
        </w:rPr>
      </w:pPr>
      <w:r>
        <w:rPr>
          <w:b/>
          <w:bCs/>
          <w:sz w:val="16"/>
          <w:szCs w:val="16"/>
        </w:rPr>
        <w:t>Table 5.2.4</w:t>
      </w:r>
      <w:r w:rsidRPr="00AE5B5E">
        <w:rPr>
          <w:b/>
          <w:bCs/>
          <w:sz w:val="16"/>
          <w:szCs w:val="16"/>
        </w:rPr>
        <w:t xml:space="preserve"> – Model Evaluation Metrics </w:t>
      </w:r>
      <w:r>
        <w:rPr>
          <w:b/>
          <w:bCs/>
          <w:sz w:val="16"/>
          <w:szCs w:val="16"/>
        </w:rPr>
        <w:t>ESABINDIA</w:t>
      </w:r>
      <w:r w:rsidRPr="00AE5B5E">
        <w:rPr>
          <w:b/>
          <w:bCs/>
          <w:sz w:val="16"/>
          <w:szCs w:val="16"/>
        </w:rPr>
        <w:t xml:space="preserve"> (LSTM)</w:t>
      </w:r>
    </w:p>
    <w:p w14:paraId="4008D6B4" w14:textId="14B70B2F" w:rsidR="00AE52C0" w:rsidRPr="00AE5B5E" w:rsidRDefault="00AE5B5E" w:rsidP="00AE5B5E">
      <w:pPr>
        <w:spacing w:line="360" w:lineRule="auto"/>
        <w:ind w:left="360"/>
        <w:rPr>
          <w:b/>
          <w:bCs/>
          <w:sz w:val="16"/>
          <w:szCs w:val="16"/>
        </w:rPr>
      </w:pPr>
      <w:r>
        <w:rPr>
          <w:b/>
          <w:bCs/>
          <w:sz w:val="16"/>
          <w:szCs w:val="16"/>
        </w:rPr>
        <w:lastRenderedPageBreak/>
        <w:t>5.2.5</w:t>
      </w:r>
      <w:r>
        <w:rPr>
          <w:b/>
          <w:bCs/>
          <w:sz w:val="16"/>
          <w:szCs w:val="16"/>
        </w:rPr>
        <w:tab/>
      </w:r>
      <w:r w:rsidR="007453E9" w:rsidRPr="00AE5B5E">
        <w:rPr>
          <w:b/>
          <w:bCs/>
          <w:sz w:val="16"/>
          <w:szCs w:val="16"/>
        </w:rPr>
        <w:t xml:space="preserve">SMLISUZU </w:t>
      </w:r>
      <w:r w:rsidR="00AE52C0" w:rsidRPr="00AE5B5E">
        <w:rPr>
          <w:b/>
          <w:bCs/>
          <w:sz w:val="16"/>
          <w:szCs w:val="16"/>
        </w:rPr>
        <w:t>(LSTM)</w:t>
      </w:r>
    </w:p>
    <w:p w14:paraId="2F5EB7CF" w14:textId="66A55BB0" w:rsidR="00DE21EE" w:rsidRDefault="00B52B5B" w:rsidP="00535FCF">
      <w:pPr>
        <w:spacing w:line="360" w:lineRule="auto"/>
        <w:jc w:val="center"/>
        <w:rPr>
          <w:bCs/>
        </w:rPr>
      </w:pPr>
      <w:r>
        <w:rPr>
          <w:bCs/>
          <w:noProof/>
        </w:rPr>
        <w:pict w14:anchorId="1571B690">
          <v:shape id="_x0000_i1040" type="#_x0000_t75" alt="" style="width:360.75pt;height:155.25pt;mso-width-percent:0;mso-height-percent:0;mso-width-percent:0;mso-height-percent:0">
            <v:imagedata r:id="rId64" o:title="prediction_LSTM_SMLISUZU"/>
          </v:shape>
        </w:pict>
      </w:r>
    </w:p>
    <w:p w14:paraId="39C6C097" w14:textId="6ED3DBEE" w:rsidR="00FC3481" w:rsidRPr="00DE21EE" w:rsidRDefault="00FC3481" w:rsidP="00535FCF">
      <w:pPr>
        <w:spacing w:line="360" w:lineRule="auto"/>
        <w:jc w:val="center"/>
        <w:rPr>
          <w:bCs/>
        </w:rPr>
      </w:pPr>
      <w:r>
        <w:rPr>
          <w:b/>
          <w:bCs/>
          <w:sz w:val="16"/>
          <w:szCs w:val="16"/>
        </w:rPr>
        <w:t>Fig 5.2.5</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SMLISUZU (LSTM)</w:t>
      </w:r>
    </w:p>
    <w:tbl>
      <w:tblPr>
        <w:tblStyle w:val="TableGrid"/>
        <w:tblW w:w="0" w:type="auto"/>
        <w:tblInd w:w="1255" w:type="dxa"/>
        <w:tblLook w:val="04A0" w:firstRow="1" w:lastRow="0" w:firstColumn="1" w:lastColumn="0" w:noHBand="0" w:noVBand="1"/>
      </w:tblPr>
      <w:tblGrid>
        <w:gridCol w:w="643"/>
        <w:gridCol w:w="1000"/>
        <w:gridCol w:w="990"/>
        <w:gridCol w:w="990"/>
        <w:gridCol w:w="967"/>
        <w:gridCol w:w="990"/>
        <w:gridCol w:w="1080"/>
      </w:tblGrid>
      <w:tr w:rsidR="00AE52C0" w14:paraId="124B2206" w14:textId="77777777" w:rsidTr="00AE5B5E">
        <w:tc>
          <w:tcPr>
            <w:tcW w:w="643" w:type="dxa"/>
          </w:tcPr>
          <w:p w14:paraId="2E218E75" w14:textId="77777777" w:rsidR="00AE52C0" w:rsidRPr="007453E9" w:rsidRDefault="00AE52C0" w:rsidP="00E077FC">
            <w:pPr>
              <w:spacing w:line="360" w:lineRule="auto"/>
              <w:rPr>
                <w:b/>
                <w:bCs/>
                <w:sz w:val="16"/>
                <w:szCs w:val="16"/>
              </w:rPr>
            </w:pPr>
          </w:p>
        </w:tc>
        <w:tc>
          <w:tcPr>
            <w:tcW w:w="1000" w:type="dxa"/>
          </w:tcPr>
          <w:p w14:paraId="5862FAE4" w14:textId="77777777" w:rsidR="00AE52C0" w:rsidRPr="007453E9" w:rsidRDefault="00AE52C0" w:rsidP="00E077FC">
            <w:pPr>
              <w:spacing w:line="360" w:lineRule="auto"/>
              <w:rPr>
                <w:b/>
                <w:bCs/>
                <w:sz w:val="16"/>
                <w:szCs w:val="16"/>
              </w:rPr>
            </w:pPr>
            <w:r w:rsidRPr="007453E9">
              <w:rPr>
                <w:b/>
                <w:bCs/>
                <w:sz w:val="16"/>
                <w:szCs w:val="16"/>
              </w:rPr>
              <w:t>loss</w:t>
            </w:r>
          </w:p>
        </w:tc>
        <w:tc>
          <w:tcPr>
            <w:tcW w:w="990" w:type="dxa"/>
          </w:tcPr>
          <w:p w14:paraId="683FD53E" w14:textId="77777777" w:rsidR="00AE52C0" w:rsidRPr="007453E9" w:rsidRDefault="00AE52C0" w:rsidP="00E077FC">
            <w:pPr>
              <w:spacing w:line="360" w:lineRule="auto"/>
              <w:rPr>
                <w:b/>
                <w:bCs/>
                <w:sz w:val="16"/>
                <w:szCs w:val="16"/>
              </w:rPr>
            </w:pPr>
            <w:r w:rsidRPr="007453E9">
              <w:rPr>
                <w:b/>
                <w:bCs/>
                <w:sz w:val="16"/>
                <w:szCs w:val="16"/>
              </w:rPr>
              <w:t>mse</w:t>
            </w:r>
          </w:p>
        </w:tc>
        <w:tc>
          <w:tcPr>
            <w:tcW w:w="990" w:type="dxa"/>
          </w:tcPr>
          <w:p w14:paraId="73E4923F" w14:textId="77777777" w:rsidR="00AE52C0" w:rsidRPr="007453E9" w:rsidRDefault="00AE52C0" w:rsidP="00E077FC">
            <w:pPr>
              <w:spacing w:line="360" w:lineRule="auto"/>
              <w:rPr>
                <w:b/>
                <w:bCs/>
                <w:sz w:val="16"/>
                <w:szCs w:val="16"/>
              </w:rPr>
            </w:pPr>
            <w:r w:rsidRPr="007453E9">
              <w:rPr>
                <w:b/>
                <w:bCs/>
                <w:sz w:val="16"/>
                <w:szCs w:val="16"/>
              </w:rPr>
              <w:t>mae</w:t>
            </w:r>
          </w:p>
        </w:tc>
        <w:tc>
          <w:tcPr>
            <w:tcW w:w="967" w:type="dxa"/>
          </w:tcPr>
          <w:p w14:paraId="22CB7C37" w14:textId="77777777" w:rsidR="00AE52C0" w:rsidRPr="007453E9" w:rsidRDefault="00AE52C0" w:rsidP="00E077FC">
            <w:pPr>
              <w:spacing w:line="360" w:lineRule="auto"/>
              <w:rPr>
                <w:b/>
                <w:bCs/>
                <w:sz w:val="16"/>
                <w:szCs w:val="16"/>
              </w:rPr>
            </w:pPr>
            <w:r w:rsidRPr="007453E9">
              <w:rPr>
                <w:b/>
                <w:bCs/>
                <w:sz w:val="16"/>
                <w:szCs w:val="16"/>
              </w:rPr>
              <w:t>val_loss</w:t>
            </w:r>
          </w:p>
        </w:tc>
        <w:tc>
          <w:tcPr>
            <w:tcW w:w="990" w:type="dxa"/>
          </w:tcPr>
          <w:p w14:paraId="7369113C" w14:textId="77777777" w:rsidR="00AE52C0" w:rsidRPr="007453E9" w:rsidRDefault="00AE52C0" w:rsidP="00E077FC">
            <w:pPr>
              <w:spacing w:line="360" w:lineRule="auto"/>
              <w:rPr>
                <w:b/>
                <w:bCs/>
                <w:sz w:val="16"/>
                <w:szCs w:val="16"/>
              </w:rPr>
            </w:pPr>
            <w:r w:rsidRPr="007453E9">
              <w:rPr>
                <w:b/>
                <w:bCs/>
                <w:sz w:val="16"/>
                <w:szCs w:val="16"/>
              </w:rPr>
              <w:t>val_mse</w:t>
            </w:r>
          </w:p>
        </w:tc>
        <w:tc>
          <w:tcPr>
            <w:tcW w:w="1080" w:type="dxa"/>
          </w:tcPr>
          <w:p w14:paraId="20C72109" w14:textId="77777777" w:rsidR="00AE52C0" w:rsidRPr="007453E9" w:rsidRDefault="00AE52C0" w:rsidP="00E077FC">
            <w:pPr>
              <w:spacing w:line="360" w:lineRule="auto"/>
              <w:rPr>
                <w:b/>
                <w:bCs/>
                <w:sz w:val="16"/>
                <w:szCs w:val="16"/>
              </w:rPr>
            </w:pPr>
            <w:r w:rsidRPr="007453E9">
              <w:rPr>
                <w:b/>
                <w:bCs/>
                <w:sz w:val="16"/>
                <w:szCs w:val="16"/>
              </w:rPr>
              <w:t>val_mae</w:t>
            </w:r>
          </w:p>
        </w:tc>
      </w:tr>
      <w:tr w:rsidR="00AE52C0" w14:paraId="1CBB3452" w14:textId="77777777" w:rsidTr="00AE5B5E">
        <w:tc>
          <w:tcPr>
            <w:tcW w:w="643" w:type="dxa"/>
          </w:tcPr>
          <w:p w14:paraId="67650C28" w14:textId="77777777" w:rsidR="00AE52C0" w:rsidRPr="007453E9" w:rsidRDefault="00AE52C0" w:rsidP="00E077FC">
            <w:pPr>
              <w:spacing w:line="360" w:lineRule="auto"/>
              <w:rPr>
                <w:b/>
                <w:bCs/>
                <w:sz w:val="16"/>
                <w:szCs w:val="16"/>
              </w:rPr>
            </w:pPr>
            <w:r w:rsidRPr="007453E9">
              <w:rPr>
                <w:b/>
                <w:bCs/>
                <w:sz w:val="16"/>
                <w:szCs w:val="16"/>
              </w:rPr>
              <w:t>values</w:t>
            </w:r>
          </w:p>
        </w:tc>
        <w:tc>
          <w:tcPr>
            <w:tcW w:w="1000" w:type="dxa"/>
          </w:tcPr>
          <w:p w14:paraId="2A903B6A" w14:textId="5C8D6455" w:rsidR="00AE52C0" w:rsidRPr="007453E9" w:rsidRDefault="00AE52C0" w:rsidP="002E071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w:t>
            </w:r>
            <w:r w:rsidR="000F22FA" w:rsidRPr="007453E9">
              <w:rPr>
                <w:color w:val="000000"/>
                <w:sz w:val="16"/>
                <w:szCs w:val="16"/>
                <w:lang w:val="en-US" w:eastAsia="ja-JP"/>
              </w:rPr>
              <w:t>1</w:t>
            </w:r>
            <w:r w:rsidR="002E071A">
              <w:rPr>
                <w:color w:val="000000"/>
                <w:sz w:val="16"/>
                <w:szCs w:val="16"/>
                <w:lang w:val="en-US" w:eastAsia="ja-JP"/>
              </w:rPr>
              <w:t>242</w:t>
            </w:r>
          </w:p>
        </w:tc>
        <w:tc>
          <w:tcPr>
            <w:tcW w:w="990" w:type="dxa"/>
          </w:tcPr>
          <w:p w14:paraId="7A442606" w14:textId="6D4F7B51" w:rsidR="00AE52C0" w:rsidRPr="007453E9" w:rsidRDefault="00AE52C0" w:rsidP="002E071A">
            <w:pPr>
              <w:pStyle w:val="HTMLPreformatted"/>
              <w:shd w:val="clear" w:color="auto" w:fill="FFFFFF"/>
              <w:wordWrap w:val="0"/>
              <w:textAlignment w:val="baseline"/>
              <w:rPr>
                <w:rFonts w:ascii="Times New Roman" w:hAnsi="Times New Roman" w:cs="Times New Roman"/>
                <w:color w:val="000000"/>
                <w:sz w:val="16"/>
                <w:szCs w:val="16"/>
              </w:rPr>
            </w:pPr>
            <w:r w:rsidRPr="007453E9">
              <w:rPr>
                <w:rFonts w:ascii="Times New Roman" w:hAnsi="Times New Roman" w:cs="Times New Roman"/>
                <w:color w:val="000000"/>
                <w:sz w:val="16"/>
                <w:szCs w:val="16"/>
              </w:rPr>
              <w:t>0.0</w:t>
            </w:r>
            <w:r w:rsidR="002E071A">
              <w:rPr>
                <w:rFonts w:ascii="Times New Roman" w:hAnsi="Times New Roman" w:cs="Times New Roman"/>
                <w:color w:val="000000"/>
                <w:sz w:val="16"/>
                <w:szCs w:val="16"/>
              </w:rPr>
              <w:t>319</w:t>
            </w:r>
          </w:p>
        </w:tc>
        <w:tc>
          <w:tcPr>
            <w:tcW w:w="990" w:type="dxa"/>
          </w:tcPr>
          <w:p w14:paraId="2373B030" w14:textId="755034FD" w:rsidR="00AE52C0" w:rsidRPr="007453E9" w:rsidRDefault="00AE52C0" w:rsidP="002E071A">
            <w:pPr>
              <w:pStyle w:val="HTMLPreformatted"/>
              <w:shd w:val="clear" w:color="auto" w:fill="FFFFFF"/>
              <w:wordWrap w:val="0"/>
              <w:textAlignment w:val="baseline"/>
              <w:rPr>
                <w:rFonts w:ascii="Times New Roman" w:hAnsi="Times New Roman" w:cs="Times New Roman"/>
                <w:color w:val="000000"/>
                <w:sz w:val="16"/>
                <w:szCs w:val="16"/>
              </w:rPr>
            </w:pPr>
            <w:r w:rsidRPr="007453E9">
              <w:rPr>
                <w:rFonts w:ascii="Times New Roman" w:hAnsi="Times New Roman" w:cs="Times New Roman"/>
                <w:color w:val="000000"/>
                <w:sz w:val="16"/>
                <w:szCs w:val="16"/>
              </w:rPr>
              <w:t>0.</w:t>
            </w:r>
            <w:r w:rsidR="000F22FA" w:rsidRPr="007453E9">
              <w:rPr>
                <w:rFonts w:ascii="Times New Roman" w:hAnsi="Times New Roman" w:cs="Times New Roman"/>
                <w:color w:val="000000"/>
                <w:sz w:val="16"/>
                <w:szCs w:val="16"/>
              </w:rPr>
              <w:t>1</w:t>
            </w:r>
            <w:r w:rsidR="002E071A">
              <w:rPr>
                <w:rFonts w:ascii="Times New Roman" w:hAnsi="Times New Roman" w:cs="Times New Roman"/>
                <w:color w:val="000000"/>
                <w:sz w:val="16"/>
                <w:szCs w:val="16"/>
              </w:rPr>
              <w:t>242</w:t>
            </w:r>
          </w:p>
        </w:tc>
        <w:tc>
          <w:tcPr>
            <w:tcW w:w="967" w:type="dxa"/>
          </w:tcPr>
          <w:p w14:paraId="283AEC98" w14:textId="2A8C1624" w:rsidR="00AE52C0" w:rsidRPr="007453E9" w:rsidRDefault="00AE52C0" w:rsidP="002E071A">
            <w:pPr>
              <w:pStyle w:val="HTMLPreformatted"/>
              <w:shd w:val="clear" w:color="auto" w:fill="FFFFFF"/>
              <w:wordWrap w:val="0"/>
              <w:textAlignment w:val="baseline"/>
              <w:rPr>
                <w:rFonts w:ascii="Times New Roman" w:hAnsi="Times New Roman" w:cs="Times New Roman"/>
                <w:color w:val="000000"/>
                <w:sz w:val="16"/>
                <w:szCs w:val="16"/>
              </w:rPr>
            </w:pPr>
            <w:r w:rsidRPr="007453E9">
              <w:rPr>
                <w:rFonts w:ascii="Times New Roman" w:hAnsi="Times New Roman" w:cs="Times New Roman"/>
                <w:color w:val="000000"/>
                <w:sz w:val="16"/>
                <w:szCs w:val="16"/>
              </w:rPr>
              <w:t>0.</w:t>
            </w:r>
            <w:r w:rsidR="002E071A">
              <w:rPr>
                <w:rFonts w:ascii="Times New Roman" w:hAnsi="Times New Roman" w:cs="Times New Roman"/>
                <w:color w:val="000000"/>
                <w:sz w:val="16"/>
                <w:szCs w:val="16"/>
              </w:rPr>
              <w:t>1661</w:t>
            </w:r>
          </w:p>
        </w:tc>
        <w:tc>
          <w:tcPr>
            <w:tcW w:w="990" w:type="dxa"/>
          </w:tcPr>
          <w:p w14:paraId="77933DCF" w14:textId="63797DF7" w:rsidR="00AE52C0" w:rsidRPr="007453E9" w:rsidRDefault="00AE52C0" w:rsidP="002E071A">
            <w:pPr>
              <w:pStyle w:val="HTMLPreformatted"/>
              <w:shd w:val="clear" w:color="auto" w:fill="FFFFFF"/>
              <w:wordWrap w:val="0"/>
              <w:textAlignment w:val="baseline"/>
              <w:rPr>
                <w:rFonts w:ascii="Times New Roman" w:hAnsi="Times New Roman" w:cs="Times New Roman"/>
                <w:color w:val="000000"/>
                <w:sz w:val="16"/>
                <w:szCs w:val="16"/>
              </w:rPr>
            </w:pPr>
            <w:r w:rsidRPr="007453E9">
              <w:rPr>
                <w:rFonts w:ascii="Arial" w:hAnsi="Arial" w:cs="Arial"/>
                <w:color w:val="333333"/>
                <w:sz w:val="16"/>
                <w:szCs w:val="16"/>
                <w:shd w:val="clear" w:color="auto" w:fill="FFFFFF"/>
              </w:rPr>
              <w:t> </w:t>
            </w:r>
            <w:r w:rsidRPr="007453E9">
              <w:rPr>
                <w:rFonts w:ascii="Times New Roman" w:hAnsi="Times New Roman" w:cs="Times New Roman"/>
                <w:color w:val="333333"/>
                <w:sz w:val="16"/>
                <w:szCs w:val="16"/>
                <w:shd w:val="clear" w:color="auto" w:fill="FFFFFF"/>
              </w:rPr>
              <w:t>0.</w:t>
            </w:r>
            <w:r w:rsidR="000F22FA" w:rsidRPr="007453E9">
              <w:rPr>
                <w:rFonts w:ascii="Times New Roman" w:hAnsi="Times New Roman" w:cs="Times New Roman"/>
                <w:color w:val="333333"/>
                <w:sz w:val="16"/>
                <w:szCs w:val="16"/>
                <w:shd w:val="clear" w:color="auto" w:fill="FFFFFF"/>
              </w:rPr>
              <w:t>0</w:t>
            </w:r>
            <w:r w:rsidR="002E071A">
              <w:rPr>
                <w:rFonts w:ascii="Times New Roman" w:hAnsi="Times New Roman" w:cs="Times New Roman"/>
                <w:color w:val="333333"/>
                <w:sz w:val="16"/>
                <w:szCs w:val="16"/>
                <w:shd w:val="clear" w:color="auto" w:fill="FFFFFF"/>
              </w:rPr>
              <w:t>537</w:t>
            </w:r>
          </w:p>
        </w:tc>
        <w:tc>
          <w:tcPr>
            <w:tcW w:w="1080" w:type="dxa"/>
          </w:tcPr>
          <w:p w14:paraId="66B7300C" w14:textId="74076632" w:rsidR="00AE52C0" w:rsidRPr="007453E9" w:rsidRDefault="00AE52C0" w:rsidP="002E071A">
            <w:pPr>
              <w:pStyle w:val="HTMLPreformatted"/>
              <w:shd w:val="clear" w:color="auto" w:fill="FFFFFF"/>
              <w:wordWrap w:val="0"/>
              <w:textAlignment w:val="baseline"/>
              <w:rPr>
                <w:rFonts w:ascii="Times New Roman" w:hAnsi="Times New Roman" w:cs="Times New Roman"/>
                <w:color w:val="000000"/>
                <w:sz w:val="16"/>
                <w:szCs w:val="16"/>
              </w:rPr>
            </w:pPr>
            <w:r w:rsidRPr="007453E9">
              <w:rPr>
                <w:rFonts w:ascii="Times New Roman" w:hAnsi="Times New Roman" w:cs="Times New Roman"/>
                <w:color w:val="000000"/>
                <w:sz w:val="16"/>
                <w:szCs w:val="16"/>
              </w:rPr>
              <w:t>0.</w:t>
            </w:r>
            <w:r w:rsidR="002E071A">
              <w:rPr>
                <w:rFonts w:ascii="Times New Roman" w:hAnsi="Times New Roman" w:cs="Times New Roman"/>
                <w:color w:val="000000"/>
                <w:sz w:val="16"/>
                <w:szCs w:val="16"/>
              </w:rPr>
              <w:t>1661</w:t>
            </w:r>
          </w:p>
        </w:tc>
      </w:tr>
    </w:tbl>
    <w:p w14:paraId="37D16D8E" w14:textId="7A5027CA" w:rsidR="00535FCF" w:rsidRPr="00AE5B5E" w:rsidRDefault="00AE5B5E" w:rsidP="00AE5B5E">
      <w:pPr>
        <w:spacing w:line="360" w:lineRule="auto"/>
        <w:jc w:val="center"/>
        <w:rPr>
          <w:b/>
          <w:bCs/>
          <w:sz w:val="16"/>
          <w:szCs w:val="16"/>
        </w:rPr>
      </w:pPr>
      <w:r w:rsidRPr="00AE5B5E">
        <w:rPr>
          <w:b/>
          <w:bCs/>
          <w:sz w:val="16"/>
          <w:szCs w:val="16"/>
        </w:rPr>
        <w:t>Table 5.2.</w:t>
      </w:r>
      <w:r>
        <w:rPr>
          <w:b/>
          <w:bCs/>
          <w:sz w:val="16"/>
          <w:szCs w:val="16"/>
        </w:rPr>
        <w:t>5</w:t>
      </w:r>
      <w:r w:rsidRPr="00AE5B5E">
        <w:rPr>
          <w:b/>
          <w:bCs/>
          <w:sz w:val="16"/>
          <w:szCs w:val="16"/>
        </w:rPr>
        <w:t xml:space="preserve"> – Model Evaluation Metrics </w:t>
      </w:r>
      <w:r>
        <w:rPr>
          <w:b/>
          <w:bCs/>
          <w:sz w:val="16"/>
          <w:szCs w:val="16"/>
        </w:rPr>
        <w:t>SMLISUZU</w:t>
      </w:r>
      <w:r w:rsidRPr="00AE5B5E">
        <w:rPr>
          <w:b/>
          <w:bCs/>
          <w:sz w:val="16"/>
          <w:szCs w:val="16"/>
        </w:rPr>
        <w:t xml:space="preserve"> (LSTM)</w:t>
      </w:r>
    </w:p>
    <w:p w14:paraId="10F7C0BD" w14:textId="77777777" w:rsidR="005B323A" w:rsidRDefault="005B323A" w:rsidP="001D540A">
      <w:pPr>
        <w:spacing w:line="360" w:lineRule="auto"/>
        <w:rPr>
          <w:b/>
          <w:bCs/>
        </w:rPr>
      </w:pPr>
    </w:p>
    <w:p w14:paraId="063A0362" w14:textId="1A6428C6" w:rsidR="00DE21EE" w:rsidRPr="00DC25BD" w:rsidRDefault="00DC25BD" w:rsidP="00DC25BD">
      <w:pPr>
        <w:spacing w:line="360" w:lineRule="auto"/>
        <w:ind w:left="180"/>
        <w:rPr>
          <w:b/>
          <w:bCs/>
        </w:rPr>
      </w:pPr>
      <w:r>
        <w:rPr>
          <w:b/>
          <w:bCs/>
        </w:rPr>
        <w:t>5.3</w:t>
      </w:r>
      <w:r>
        <w:rPr>
          <w:b/>
          <w:bCs/>
        </w:rPr>
        <w:tab/>
      </w:r>
      <w:r w:rsidR="00DE21EE" w:rsidRPr="00DC25BD">
        <w:rPr>
          <w:b/>
          <w:bCs/>
        </w:rPr>
        <w:t>Development of hybrid CNN-LSTM models</w:t>
      </w:r>
    </w:p>
    <w:p w14:paraId="7C6CDFC4" w14:textId="6F8367BA" w:rsidR="00454B67" w:rsidRPr="00454B67" w:rsidRDefault="00454B67" w:rsidP="00454B67">
      <w:pPr>
        <w:spacing w:line="360" w:lineRule="auto"/>
        <w:rPr>
          <w:bCs/>
        </w:rPr>
      </w:pPr>
      <w:r w:rsidRPr="00454B67">
        <w:rPr>
          <w:bCs/>
        </w:rPr>
        <w:t xml:space="preserve">In this section, we analysis </w:t>
      </w:r>
      <w:r>
        <w:rPr>
          <w:bCs/>
        </w:rPr>
        <w:t xml:space="preserve">has been done </w:t>
      </w:r>
      <w:r w:rsidRPr="00454B67">
        <w:rPr>
          <w:bCs/>
        </w:rPr>
        <w:t xml:space="preserve">by building </w:t>
      </w:r>
      <w:r>
        <w:rPr>
          <w:bCs/>
        </w:rPr>
        <w:t xml:space="preserve">a hybrid CNN + </w:t>
      </w:r>
      <w:r w:rsidRPr="00454B67">
        <w:rPr>
          <w:bCs/>
        </w:rPr>
        <w:t xml:space="preserve">stacked LSTM </w:t>
      </w:r>
      <w:r>
        <w:rPr>
          <w:bCs/>
        </w:rPr>
        <w:t xml:space="preserve">based </w:t>
      </w:r>
      <w:r w:rsidRPr="00454B67">
        <w:rPr>
          <w:bCs/>
        </w:rPr>
        <w:t>model for each of our chosen stocks. By performing grid search on the training data, the hyper parameters such as number of epochs, number of trials, and batch wer</w:t>
      </w:r>
      <w:r>
        <w:rPr>
          <w:bCs/>
        </w:rPr>
        <w:t xml:space="preserve">e iteratively fit into the hybrid </w:t>
      </w:r>
      <w:r w:rsidRPr="00454B67">
        <w:rPr>
          <w:bCs/>
        </w:rPr>
        <w:t xml:space="preserve">model. The optimum hyper parameters were determined using the mean absolute percentage error (MAPE) </w:t>
      </w:r>
      <w:r w:rsidR="00AA1A33">
        <w:rPr>
          <w:bCs/>
        </w:rPr>
        <w:t>loss function. Based on the hybrid</w:t>
      </w:r>
      <w:r w:rsidRPr="00454B67">
        <w:rPr>
          <w:bCs/>
        </w:rPr>
        <w:t xml:space="preserve"> model and the test data, the projected values of the closing prices of selected stocks were determined.</w:t>
      </w:r>
    </w:p>
    <w:p w14:paraId="77D16C4B" w14:textId="77777777" w:rsidR="00454B67" w:rsidRPr="00454B67" w:rsidRDefault="00454B67" w:rsidP="00454B67">
      <w:pPr>
        <w:spacing w:line="360" w:lineRule="auto"/>
        <w:rPr>
          <w:bCs/>
        </w:rPr>
      </w:pPr>
    </w:p>
    <w:p w14:paraId="70136BA3" w14:textId="5D082BC8" w:rsidR="00AE5B5E" w:rsidRPr="005401C1" w:rsidRDefault="00454B67" w:rsidP="005401C1">
      <w:pPr>
        <w:spacing w:line="360" w:lineRule="auto"/>
        <w:rPr>
          <w:bCs/>
        </w:rPr>
      </w:pPr>
      <w:r w:rsidRPr="00454B67">
        <w:rPr>
          <w:bCs/>
        </w:rPr>
        <w:t>The model ev</w:t>
      </w:r>
      <w:r w:rsidR="00AA1A33">
        <w:rPr>
          <w:bCs/>
        </w:rPr>
        <w:t>aluation parameters for the hybrid CNN + LSTM</w:t>
      </w:r>
      <w:r w:rsidRPr="00454B67">
        <w:rPr>
          <w:bCs/>
        </w:rPr>
        <w:t xml:space="preserve"> models for selected stocks are as follows:</w:t>
      </w:r>
    </w:p>
    <w:p w14:paraId="658CA75D" w14:textId="0D090878" w:rsidR="008536F6" w:rsidRPr="00DC25BD" w:rsidRDefault="008536F6" w:rsidP="00483B3B">
      <w:pPr>
        <w:pStyle w:val="ListParagraph"/>
        <w:numPr>
          <w:ilvl w:val="2"/>
          <w:numId w:val="29"/>
        </w:numPr>
        <w:spacing w:line="360" w:lineRule="auto"/>
        <w:rPr>
          <w:b/>
          <w:bCs/>
          <w:sz w:val="16"/>
          <w:szCs w:val="16"/>
        </w:rPr>
      </w:pPr>
      <w:r w:rsidRPr="00DC25BD">
        <w:rPr>
          <w:b/>
          <w:bCs/>
          <w:sz w:val="16"/>
          <w:szCs w:val="16"/>
        </w:rPr>
        <w:t>KSCL (</w:t>
      </w:r>
      <w:r w:rsidR="00DE21EE" w:rsidRPr="00DC25BD">
        <w:rPr>
          <w:b/>
          <w:bCs/>
          <w:sz w:val="16"/>
          <w:szCs w:val="16"/>
        </w:rPr>
        <w:t>CNN-LSTM</w:t>
      </w:r>
      <w:r w:rsidRPr="00DC25BD">
        <w:rPr>
          <w:b/>
          <w:bCs/>
          <w:sz w:val="16"/>
          <w:szCs w:val="16"/>
        </w:rPr>
        <w:t>)</w:t>
      </w:r>
    </w:p>
    <w:p w14:paraId="27A698D4" w14:textId="3B1F5395" w:rsidR="00DE21EE" w:rsidRDefault="00B52B5B" w:rsidP="00535FCF">
      <w:pPr>
        <w:spacing w:line="360" w:lineRule="auto"/>
        <w:jc w:val="center"/>
        <w:rPr>
          <w:bCs/>
        </w:rPr>
      </w:pPr>
      <w:r>
        <w:rPr>
          <w:bCs/>
          <w:noProof/>
        </w:rPr>
        <w:pict w14:anchorId="32C2886B">
          <v:shape id="_x0000_i1041" type="#_x0000_t75" alt="" style="width:345.75pt;height:146.25pt;mso-width-percent:0;mso-height-percent:0;mso-width-percent:0;mso-height-percent:0">
            <v:imagedata r:id="rId65" o:title="prediction_CNN_KSCL"/>
          </v:shape>
        </w:pict>
      </w:r>
    </w:p>
    <w:p w14:paraId="50A92F79" w14:textId="1BD20876" w:rsidR="00FC3481" w:rsidRPr="00DE21EE" w:rsidRDefault="00FC3481" w:rsidP="00535FCF">
      <w:pPr>
        <w:spacing w:line="360" w:lineRule="auto"/>
        <w:jc w:val="center"/>
        <w:rPr>
          <w:bCs/>
        </w:rPr>
      </w:pPr>
      <w:r>
        <w:rPr>
          <w:b/>
          <w:bCs/>
          <w:sz w:val="16"/>
          <w:szCs w:val="16"/>
        </w:rPr>
        <w:t>Fig 5.3.1</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KSCL (CNN-LSTM)</w:t>
      </w:r>
    </w:p>
    <w:tbl>
      <w:tblPr>
        <w:tblStyle w:val="TableGrid"/>
        <w:tblW w:w="0" w:type="auto"/>
        <w:tblInd w:w="1435" w:type="dxa"/>
        <w:tblLook w:val="04A0" w:firstRow="1" w:lastRow="0" w:firstColumn="1" w:lastColumn="0" w:noHBand="0" w:noVBand="1"/>
      </w:tblPr>
      <w:tblGrid>
        <w:gridCol w:w="643"/>
        <w:gridCol w:w="910"/>
        <w:gridCol w:w="900"/>
        <w:gridCol w:w="900"/>
        <w:gridCol w:w="1080"/>
        <w:gridCol w:w="990"/>
        <w:gridCol w:w="900"/>
      </w:tblGrid>
      <w:tr w:rsidR="008536F6" w14:paraId="59EF59A8" w14:textId="77777777" w:rsidTr="00DC25BD">
        <w:tc>
          <w:tcPr>
            <w:tcW w:w="643" w:type="dxa"/>
          </w:tcPr>
          <w:p w14:paraId="5FFD86E8" w14:textId="77777777" w:rsidR="008536F6" w:rsidRPr="00401775" w:rsidRDefault="008536F6" w:rsidP="00E077FC">
            <w:pPr>
              <w:spacing w:line="360" w:lineRule="auto"/>
              <w:rPr>
                <w:b/>
                <w:bCs/>
                <w:sz w:val="16"/>
                <w:szCs w:val="16"/>
              </w:rPr>
            </w:pPr>
          </w:p>
        </w:tc>
        <w:tc>
          <w:tcPr>
            <w:tcW w:w="910" w:type="dxa"/>
          </w:tcPr>
          <w:p w14:paraId="1C2D503E" w14:textId="77777777" w:rsidR="008536F6" w:rsidRPr="00401775" w:rsidRDefault="008536F6" w:rsidP="00E077FC">
            <w:pPr>
              <w:spacing w:line="360" w:lineRule="auto"/>
              <w:rPr>
                <w:b/>
                <w:bCs/>
                <w:sz w:val="16"/>
                <w:szCs w:val="16"/>
              </w:rPr>
            </w:pPr>
            <w:r w:rsidRPr="00401775">
              <w:rPr>
                <w:b/>
                <w:bCs/>
                <w:sz w:val="16"/>
                <w:szCs w:val="16"/>
              </w:rPr>
              <w:t>loss</w:t>
            </w:r>
          </w:p>
        </w:tc>
        <w:tc>
          <w:tcPr>
            <w:tcW w:w="900" w:type="dxa"/>
          </w:tcPr>
          <w:p w14:paraId="116C2BD3" w14:textId="77777777" w:rsidR="008536F6" w:rsidRPr="00401775" w:rsidRDefault="008536F6" w:rsidP="00E077FC">
            <w:pPr>
              <w:spacing w:line="360" w:lineRule="auto"/>
              <w:rPr>
                <w:b/>
                <w:bCs/>
                <w:sz w:val="16"/>
                <w:szCs w:val="16"/>
              </w:rPr>
            </w:pPr>
            <w:r w:rsidRPr="00401775">
              <w:rPr>
                <w:b/>
                <w:bCs/>
                <w:sz w:val="16"/>
                <w:szCs w:val="16"/>
              </w:rPr>
              <w:t>mse</w:t>
            </w:r>
          </w:p>
        </w:tc>
        <w:tc>
          <w:tcPr>
            <w:tcW w:w="900" w:type="dxa"/>
          </w:tcPr>
          <w:p w14:paraId="7DD9F432" w14:textId="77777777" w:rsidR="008536F6" w:rsidRPr="00401775" w:rsidRDefault="008536F6" w:rsidP="00E077FC">
            <w:pPr>
              <w:spacing w:line="360" w:lineRule="auto"/>
              <w:rPr>
                <w:b/>
                <w:bCs/>
                <w:sz w:val="16"/>
                <w:szCs w:val="16"/>
              </w:rPr>
            </w:pPr>
            <w:r w:rsidRPr="00401775">
              <w:rPr>
                <w:b/>
                <w:bCs/>
                <w:sz w:val="16"/>
                <w:szCs w:val="16"/>
              </w:rPr>
              <w:t>mae</w:t>
            </w:r>
          </w:p>
        </w:tc>
        <w:tc>
          <w:tcPr>
            <w:tcW w:w="1080" w:type="dxa"/>
          </w:tcPr>
          <w:p w14:paraId="2D7A2B5C" w14:textId="77777777" w:rsidR="008536F6" w:rsidRPr="00401775" w:rsidRDefault="008536F6" w:rsidP="00E077FC">
            <w:pPr>
              <w:spacing w:line="360" w:lineRule="auto"/>
              <w:rPr>
                <w:b/>
                <w:bCs/>
                <w:sz w:val="16"/>
                <w:szCs w:val="16"/>
              </w:rPr>
            </w:pPr>
            <w:r w:rsidRPr="00401775">
              <w:rPr>
                <w:b/>
                <w:bCs/>
                <w:sz w:val="16"/>
                <w:szCs w:val="16"/>
              </w:rPr>
              <w:t>val_loss</w:t>
            </w:r>
          </w:p>
        </w:tc>
        <w:tc>
          <w:tcPr>
            <w:tcW w:w="990" w:type="dxa"/>
          </w:tcPr>
          <w:p w14:paraId="42DE3260" w14:textId="77777777" w:rsidR="008536F6" w:rsidRPr="00401775" w:rsidRDefault="008536F6" w:rsidP="00E077FC">
            <w:pPr>
              <w:spacing w:line="360" w:lineRule="auto"/>
              <w:rPr>
                <w:b/>
                <w:bCs/>
                <w:sz w:val="16"/>
                <w:szCs w:val="16"/>
              </w:rPr>
            </w:pPr>
            <w:r w:rsidRPr="00401775">
              <w:rPr>
                <w:b/>
                <w:bCs/>
                <w:sz w:val="16"/>
                <w:szCs w:val="16"/>
              </w:rPr>
              <w:t>val_mse</w:t>
            </w:r>
          </w:p>
        </w:tc>
        <w:tc>
          <w:tcPr>
            <w:tcW w:w="900" w:type="dxa"/>
          </w:tcPr>
          <w:p w14:paraId="613F716D" w14:textId="77777777" w:rsidR="008536F6" w:rsidRPr="00401775" w:rsidRDefault="008536F6" w:rsidP="00E077FC">
            <w:pPr>
              <w:spacing w:line="360" w:lineRule="auto"/>
              <w:rPr>
                <w:b/>
                <w:bCs/>
                <w:sz w:val="16"/>
                <w:szCs w:val="16"/>
              </w:rPr>
            </w:pPr>
            <w:r w:rsidRPr="00401775">
              <w:rPr>
                <w:b/>
                <w:bCs/>
                <w:sz w:val="16"/>
                <w:szCs w:val="16"/>
              </w:rPr>
              <w:t>val_mae</w:t>
            </w:r>
          </w:p>
        </w:tc>
      </w:tr>
      <w:tr w:rsidR="008536F6" w:rsidRPr="001216AF" w14:paraId="08F45C2B" w14:textId="77777777" w:rsidTr="00DC25BD">
        <w:tc>
          <w:tcPr>
            <w:tcW w:w="643" w:type="dxa"/>
          </w:tcPr>
          <w:p w14:paraId="4E4F73EC" w14:textId="77777777" w:rsidR="008536F6" w:rsidRPr="00401775" w:rsidRDefault="008536F6" w:rsidP="00E077FC">
            <w:pPr>
              <w:spacing w:line="360" w:lineRule="auto"/>
              <w:rPr>
                <w:b/>
                <w:bCs/>
                <w:sz w:val="16"/>
                <w:szCs w:val="16"/>
              </w:rPr>
            </w:pPr>
            <w:r w:rsidRPr="00401775">
              <w:rPr>
                <w:b/>
                <w:bCs/>
                <w:sz w:val="16"/>
                <w:szCs w:val="16"/>
              </w:rPr>
              <w:t>values</w:t>
            </w:r>
          </w:p>
        </w:tc>
        <w:tc>
          <w:tcPr>
            <w:tcW w:w="910" w:type="dxa"/>
          </w:tcPr>
          <w:p w14:paraId="591F022B" w14:textId="77777777" w:rsidR="008536F6" w:rsidRPr="00401775" w:rsidRDefault="008536F6" w:rsidP="00E077F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1</w:t>
            </w:r>
            <w:r w:rsidRPr="00401775">
              <w:rPr>
                <w:color w:val="000000"/>
                <w:sz w:val="16"/>
                <w:szCs w:val="16"/>
                <w:lang w:val="en-US" w:eastAsia="ja-JP"/>
              </w:rPr>
              <w:t>086</w:t>
            </w:r>
          </w:p>
        </w:tc>
        <w:tc>
          <w:tcPr>
            <w:tcW w:w="900" w:type="dxa"/>
          </w:tcPr>
          <w:p w14:paraId="15A318DF"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0287</w:t>
            </w:r>
          </w:p>
        </w:tc>
        <w:tc>
          <w:tcPr>
            <w:tcW w:w="900" w:type="dxa"/>
          </w:tcPr>
          <w:p w14:paraId="2CFDD00C"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1086</w:t>
            </w:r>
          </w:p>
        </w:tc>
        <w:tc>
          <w:tcPr>
            <w:tcW w:w="1080" w:type="dxa"/>
          </w:tcPr>
          <w:p w14:paraId="20231635"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0308</w:t>
            </w:r>
          </w:p>
        </w:tc>
        <w:tc>
          <w:tcPr>
            <w:tcW w:w="990" w:type="dxa"/>
          </w:tcPr>
          <w:p w14:paraId="7D17AB6B"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0016</w:t>
            </w:r>
          </w:p>
        </w:tc>
        <w:tc>
          <w:tcPr>
            <w:tcW w:w="900" w:type="dxa"/>
          </w:tcPr>
          <w:p w14:paraId="1018229B"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0308</w:t>
            </w:r>
          </w:p>
        </w:tc>
      </w:tr>
    </w:tbl>
    <w:p w14:paraId="6D520309" w14:textId="6A67F885" w:rsidR="00EE1798" w:rsidRDefault="00DC25BD" w:rsidP="00DC25BD">
      <w:pPr>
        <w:spacing w:line="360" w:lineRule="auto"/>
        <w:jc w:val="center"/>
        <w:rPr>
          <w:b/>
          <w:bCs/>
          <w:sz w:val="16"/>
          <w:szCs w:val="16"/>
        </w:rPr>
      </w:pPr>
      <w:r>
        <w:rPr>
          <w:b/>
          <w:bCs/>
          <w:sz w:val="16"/>
          <w:szCs w:val="16"/>
        </w:rPr>
        <w:t>Table 5.3</w:t>
      </w:r>
      <w:r w:rsidRPr="00AE5B5E">
        <w:rPr>
          <w:b/>
          <w:bCs/>
          <w:sz w:val="16"/>
          <w:szCs w:val="16"/>
        </w:rPr>
        <w:t>.</w:t>
      </w:r>
      <w:r>
        <w:rPr>
          <w:b/>
          <w:bCs/>
          <w:sz w:val="16"/>
          <w:szCs w:val="16"/>
        </w:rPr>
        <w:t>1</w:t>
      </w:r>
      <w:r w:rsidRPr="00AE5B5E">
        <w:rPr>
          <w:b/>
          <w:bCs/>
          <w:sz w:val="16"/>
          <w:szCs w:val="16"/>
        </w:rPr>
        <w:t xml:space="preserve"> – Model Evaluation Metrics </w:t>
      </w:r>
      <w:r>
        <w:rPr>
          <w:b/>
          <w:bCs/>
          <w:sz w:val="16"/>
          <w:szCs w:val="16"/>
        </w:rPr>
        <w:t>KSCL</w:t>
      </w:r>
      <w:r w:rsidRPr="00AE5B5E">
        <w:rPr>
          <w:b/>
          <w:bCs/>
          <w:sz w:val="16"/>
          <w:szCs w:val="16"/>
        </w:rPr>
        <w:t xml:space="preserve"> (</w:t>
      </w:r>
      <w:r>
        <w:rPr>
          <w:b/>
          <w:bCs/>
          <w:sz w:val="16"/>
          <w:szCs w:val="16"/>
        </w:rPr>
        <w:t>CNN-</w:t>
      </w:r>
      <w:r w:rsidRPr="00AE5B5E">
        <w:rPr>
          <w:b/>
          <w:bCs/>
          <w:sz w:val="16"/>
          <w:szCs w:val="16"/>
        </w:rPr>
        <w:t>LSTM)</w:t>
      </w:r>
    </w:p>
    <w:p w14:paraId="7F664CD2" w14:textId="77777777" w:rsidR="00896350" w:rsidRPr="00DC25BD" w:rsidRDefault="00896350" w:rsidP="00DC25BD">
      <w:pPr>
        <w:spacing w:line="360" w:lineRule="auto"/>
        <w:jc w:val="center"/>
        <w:rPr>
          <w:b/>
          <w:bCs/>
          <w:sz w:val="16"/>
          <w:szCs w:val="16"/>
        </w:rPr>
      </w:pPr>
    </w:p>
    <w:p w14:paraId="0D826E89" w14:textId="4FB2FF81" w:rsidR="00DE21EE" w:rsidRPr="00DC25BD" w:rsidRDefault="00DE21EE" w:rsidP="00483B3B">
      <w:pPr>
        <w:pStyle w:val="ListParagraph"/>
        <w:numPr>
          <w:ilvl w:val="2"/>
          <w:numId w:val="29"/>
        </w:numPr>
        <w:spacing w:line="360" w:lineRule="auto"/>
        <w:rPr>
          <w:b/>
          <w:bCs/>
          <w:sz w:val="16"/>
          <w:szCs w:val="16"/>
        </w:rPr>
      </w:pPr>
      <w:r w:rsidRPr="00DC25BD">
        <w:rPr>
          <w:b/>
          <w:bCs/>
          <w:sz w:val="16"/>
          <w:szCs w:val="16"/>
        </w:rPr>
        <w:lastRenderedPageBreak/>
        <w:t>SOMANYCERA (CNN-LSTM)</w:t>
      </w:r>
    </w:p>
    <w:p w14:paraId="3565BBE1" w14:textId="6F4590F9" w:rsidR="00DE21EE" w:rsidRDefault="00B52B5B" w:rsidP="00535FCF">
      <w:pPr>
        <w:spacing w:line="360" w:lineRule="auto"/>
        <w:jc w:val="center"/>
        <w:rPr>
          <w:bCs/>
        </w:rPr>
      </w:pPr>
      <w:r>
        <w:rPr>
          <w:bCs/>
          <w:noProof/>
        </w:rPr>
        <w:pict w14:anchorId="67C97A72">
          <v:shape id="_x0000_i1042" type="#_x0000_t75" alt="" style="width:342.75pt;height:146.25pt;mso-width-percent:0;mso-height-percent:0;mso-width-percent:0;mso-height-percent:0">
            <v:imagedata r:id="rId66" o:title="prediction_CNN_SOMANYCERA"/>
          </v:shape>
        </w:pict>
      </w:r>
    </w:p>
    <w:p w14:paraId="59887377" w14:textId="37639A7B" w:rsidR="00FC3481" w:rsidRPr="00DE21EE" w:rsidRDefault="00FC3481" w:rsidP="00FC3481">
      <w:pPr>
        <w:spacing w:line="360" w:lineRule="auto"/>
        <w:jc w:val="center"/>
        <w:rPr>
          <w:bCs/>
        </w:rPr>
      </w:pPr>
      <w:r>
        <w:rPr>
          <w:b/>
          <w:bCs/>
          <w:sz w:val="16"/>
          <w:szCs w:val="16"/>
        </w:rPr>
        <w:t>Fig 5.3.2</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SOMANYCERA (CNN-LSTM)</w:t>
      </w:r>
    </w:p>
    <w:tbl>
      <w:tblPr>
        <w:tblStyle w:val="TableGrid"/>
        <w:tblW w:w="0" w:type="auto"/>
        <w:tblInd w:w="1435" w:type="dxa"/>
        <w:tblLook w:val="04A0" w:firstRow="1" w:lastRow="0" w:firstColumn="1" w:lastColumn="0" w:noHBand="0" w:noVBand="1"/>
      </w:tblPr>
      <w:tblGrid>
        <w:gridCol w:w="643"/>
        <w:gridCol w:w="820"/>
        <w:gridCol w:w="990"/>
        <w:gridCol w:w="877"/>
        <w:gridCol w:w="1080"/>
        <w:gridCol w:w="990"/>
        <w:gridCol w:w="900"/>
      </w:tblGrid>
      <w:tr w:rsidR="00DE21EE" w14:paraId="5EA4D539" w14:textId="77777777" w:rsidTr="00AE5B5E">
        <w:tc>
          <w:tcPr>
            <w:tcW w:w="643" w:type="dxa"/>
          </w:tcPr>
          <w:p w14:paraId="5FD747F0" w14:textId="77777777" w:rsidR="00DE21EE" w:rsidRPr="005D4140" w:rsidRDefault="00DE21EE" w:rsidP="00E077FC">
            <w:pPr>
              <w:spacing w:line="360" w:lineRule="auto"/>
              <w:rPr>
                <w:b/>
                <w:bCs/>
                <w:sz w:val="16"/>
                <w:szCs w:val="16"/>
              </w:rPr>
            </w:pPr>
          </w:p>
        </w:tc>
        <w:tc>
          <w:tcPr>
            <w:tcW w:w="820" w:type="dxa"/>
          </w:tcPr>
          <w:p w14:paraId="60EFAC66" w14:textId="77777777" w:rsidR="00DE21EE" w:rsidRPr="005D4140" w:rsidRDefault="00DE21EE" w:rsidP="00E077FC">
            <w:pPr>
              <w:spacing w:line="360" w:lineRule="auto"/>
              <w:rPr>
                <w:b/>
                <w:bCs/>
                <w:sz w:val="16"/>
                <w:szCs w:val="16"/>
              </w:rPr>
            </w:pPr>
            <w:r w:rsidRPr="005D4140">
              <w:rPr>
                <w:b/>
                <w:bCs/>
                <w:sz w:val="16"/>
                <w:szCs w:val="16"/>
              </w:rPr>
              <w:t>loss</w:t>
            </w:r>
          </w:p>
        </w:tc>
        <w:tc>
          <w:tcPr>
            <w:tcW w:w="990" w:type="dxa"/>
          </w:tcPr>
          <w:p w14:paraId="65B59DEB" w14:textId="77777777" w:rsidR="00DE21EE" w:rsidRPr="005D4140" w:rsidRDefault="00DE21EE" w:rsidP="00E077FC">
            <w:pPr>
              <w:spacing w:line="360" w:lineRule="auto"/>
              <w:rPr>
                <w:b/>
                <w:bCs/>
                <w:sz w:val="16"/>
                <w:szCs w:val="16"/>
              </w:rPr>
            </w:pPr>
            <w:r w:rsidRPr="005D4140">
              <w:rPr>
                <w:b/>
                <w:bCs/>
                <w:sz w:val="16"/>
                <w:szCs w:val="16"/>
              </w:rPr>
              <w:t>mse</w:t>
            </w:r>
          </w:p>
        </w:tc>
        <w:tc>
          <w:tcPr>
            <w:tcW w:w="877" w:type="dxa"/>
          </w:tcPr>
          <w:p w14:paraId="03782A8C" w14:textId="77777777" w:rsidR="00DE21EE" w:rsidRPr="005D4140" w:rsidRDefault="00DE21EE" w:rsidP="00E077FC">
            <w:pPr>
              <w:spacing w:line="360" w:lineRule="auto"/>
              <w:rPr>
                <w:b/>
                <w:bCs/>
                <w:sz w:val="16"/>
                <w:szCs w:val="16"/>
              </w:rPr>
            </w:pPr>
            <w:r w:rsidRPr="005D4140">
              <w:rPr>
                <w:b/>
                <w:bCs/>
                <w:sz w:val="16"/>
                <w:szCs w:val="16"/>
              </w:rPr>
              <w:t>mae</w:t>
            </w:r>
          </w:p>
        </w:tc>
        <w:tc>
          <w:tcPr>
            <w:tcW w:w="1080" w:type="dxa"/>
          </w:tcPr>
          <w:p w14:paraId="3404FF19" w14:textId="77777777" w:rsidR="00DE21EE" w:rsidRPr="005D4140" w:rsidRDefault="00DE21EE" w:rsidP="00E077FC">
            <w:pPr>
              <w:spacing w:line="360" w:lineRule="auto"/>
              <w:rPr>
                <w:b/>
                <w:bCs/>
                <w:sz w:val="16"/>
                <w:szCs w:val="16"/>
              </w:rPr>
            </w:pPr>
            <w:r w:rsidRPr="005D4140">
              <w:rPr>
                <w:b/>
                <w:bCs/>
                <w:sz w:val="16"/>
                <w:szCs w:val="16"/>
              </w:rPr>
              <w:t>val_loss</w:t>
            </w:r>
          </w:p>
        </w:tc>
        <w:tc>
          <w:tcPr>
            <w:tcW w:w="990" w:type="dxa"/>
          </w:tcPr>
          <w:p w14:paraId="3EBB2B70" w14:textId="77777777" w:rsidR="00DE21EE" w:rsidRPr="005D4140" w:rsidRDefault="00DE21EE" w:rsidP="00E077FC">
            <w:pPr>
              <w:spacing w:line="360" w:lineRule="auto"/>
              <w:rPr>
                <w:b/>
                <w:bCs/>
                <w:sz w:val="16"/>
                <w:szCs w:val="16"/>
              </w:rPr>
            </w:pPr>
            <w:r w:rsidRPr="005D4140">
              <w:rPr>
                <w:b/>
                <w:bCs/>
                <w:sz w:val="16"/>
                <w:szCs w:val="16"/>
              </w:rPr>
              <w:t>val_mse</w:t>
            </w:r>
          </w:p>
        </w:tc>
        <w:tc>
          <w:tcPr>
            <w:tcW w:w="900" w:type="dxa"/>
          </w:tcPr>
          <w:p w14:paraId="2D7E3ADC" w14:textId="77777777" w:rsidR="00DE21EE" w:rsidRPr="005D4140" w:rsidRDefault="00DE21EE" w:rsidP="00E077FC">
            <w:pPr>
              <w:spacing w:line="360" w:lineRule="auto"/>
              <w:rPr>
                <w:b/>
                <w:bCs/>
                <w:sz w:val="16"/>
                <w:szCs w:val="16"/>
              </w:rPr>
            </w:pPr>
            <w:r w:rsidRPr="005D4140">
              <w:rPr>
                <w:b/>
                <w:bCs/>
                <w:sz w:val="16"/>
                <w:szCs w:val="16"/>
              </w:rPr>
              <w:t>val_mae</w:t>
            </w:r>
          </w:p>
        </w:tc>
      </w:tr>
      <w:tr w:rsidR="00DE21EE" w:rsidRPr="001216AF" w14:paraId="31B5A831" w14:textId="77777777" w:rsidTr="00AE5B5E">
        <w:tc>
          <w:tcPr>
            <w:tcW w:w="643" w:type="dxa"/>
          </w:tcPr>
          <w:p w14:paraId="7494DA99" w14:textId="77777777" w:rsidR="00DE21EE" w:rsidRPr="005D4140" w:rsidRDefault="00DE21EE" w:rsidP="00E077FC">
            <w:pPr>
              <w:spacing w:line="360" w:lineRule="auto"/>
              <w:rPr>
                <w:b/>
                <w:bCs/>
                <w:sz w:val="16"/>
                <w:szCs w:val="16"/>
              </w:rPr>
            </w:pPr>
            <w:r w:rsidRPr="005D4140">
              <w:rPr>
                <w:b/>
                <w:bCs/>
                <w:sz w:val="16"/>
                <w:szCs w:val="16"/>
              </w:rPr>
              <w:t>values</w:t>
            </w:r>
          </w:p>
        </w:tc>
        <w:tc>
          <w:tcPr>
            <w:tcW w:w="820" w:type="dxa"/>
          </w:tcPr>
          <w:p w14:paraId="0D931932" w14:textId="77777777" w:rsidR="00DE21EE" w:rsidRPr="005D4140" w:rsidRDefault="00DE21EE" w:rsidP="00E077F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1</w:t>
            </w:r>
            <w:r w:rsidRPr="005D4140">
              <w:rPr>
                <w:color w:val="000000"/>
                <w:sz w:val="16"/>
                <w:szCs w:val="16"/>
                <w:lang w:val="en-US" w:eastAsia="ja-JP"/>
              </w:rPr>
              <w:t>054</w:t>
            </w:r>
          </w:p>
        </w:tc>
        <w:tc>
          <w:tcPr>
            <w:tcW w:w="990" w:type="dxa"/>
          </w:tcPr>
          <w:p w14:paraId="5F3A3F25" w14:textId="77777777" w:rsidR="00DE21EE" w:rsidRPr="005D4140" w:rsidRDefault="00DE21EE" w:rsidP="00E077FC">
            <w:pPr>
              <w:pStyle w:val="HTMLPreformatted"/>
              <w:shd w:val="clear" w:color="auto" w:fill="FFFFFF"/>
              <w:wordWrap w:val="0"/>
              <w:textAlignment w:val="baseline"/>
              <w:rPr>
                <w:rFonts w:ascii="Times New Roman" w:hAnsi="Times New Roman" w:cs="Times New Roman"/>
                <w:color w:val="000000"/>
                <w:sz w:val="16"/>
                <w:szCs w:val="16"/>
              </w:rPr>
            </w:pPr>
            <w:r w:rsidRPr="005D4140">
              <w:rPr>
                <w:rFonts w:ascii="Times New Roman" w:hAnsi="Times New Roman" w:cs="Times New Roman"/>
                <w:color w:val="000000"/>
                <w:sz w:val="16"/>
                <w:szCs w:val="16"/>
              </w:rPr>
              <w:t>0.0240</w:t>
            </w:r>
          </w:p>
        </w:tc>
        <w:tc>
          <w:tcPr>
            <w:tcW w:w="877" w:type="dxa"/>
          </w:tcPr>
          <w:p w14:paraId="5895602E" w14:textId="77777777" w:rsidR="00DE21EE" w:rsidRPr="005D4140" w:rsidRDefault="00DE21EE" w:rsidP="00E077FC">
            <w:pPr>
              <w:pStyle w:val="HTMLPreformatted"/>
              <w:shd w:val="clear" w:color="auto" w:fill="FFFFFF"/>
              <w:wordWrap w:val="0"/>
              <w:textAlignment w:val="baseline"/>
              <w:rPr>
                <w:rFonts w:ascii="Times New Roman" w:hAnsi="Times New Roman" w:cs="Times New Roman"/>
                <w:color w:val="000000"/>
                <w:sz w:val="16"/>
                <w:szCs w:val="16"/>
              </w:rPr>
            </w:pPr>
            <w:r w:rsidRPr="005D4140">
              <w:rPr>
                <w:rFonts w:ascii="Times New Roman" w:hAnsi="Times New Roman" w:cs="Times New Roman"/>
                <w:color w:val="000000"/>
                <w:sz w:val="16"/>
                <w:szCs w:val="16"/>
              </w:rPr>
              <w:t>0.1054</w:t>
            </w:r>
          </w:p>
        </w:tc>
        <w:tc>
          <w:tcPr>
            <w:tcW w:w="1080" w:type="dxa"/>
          </w:tcPr>
          <w:p w14:paraId="7597BA92" w14:textId="77777777" w:rsidR="00DE21EE" w:rsidRPr="005D4140" w:rsidRDefault="00DE21EE" w:rsidP="00E077FC">
            <w:pPr>
              <w:pStyle w:val="HTMLPreformatted"/>
              <w:shd w:val="clear" w:color="auto" w:fill="FFFFFF"/>
              <w:wordWrap w:val="0"/>
              <w:textAlignment w:val="baseline"/>
              <w:rPr>
                <w:rFonts w:ascii="Times New Roman" w:hAnsi="Times New Roman" w:cs="Times New Roman"/>
                <w:color w:val="000000"/>
                <w:sz w:val="16"/>
                <w:szCs w:val="16"/>
              </w:rPr>
            </w:pPr>
            <w:r w:rsidRPr="005D4140">
              <w:rPr>
                <w:rFonts w:ascii="Times New Roman" w:hAnsi="Times New Roman" w:cs="Times New Roman"/>
                <w:color w:val="000000"/>
                <w:sz w:val="16"/>
                <w:szCs w:val="16"/>
              </w:rPr>
              <w:t>0.0429</w:t>
            </w:r>
          </w:p>
        </w:tc>
        <w:tc>
          <w:tcPr>
            <w:tcW w:w="990" w:type="dxa"/>
          </w:tcPr>
          <w:p w14:paraId="58DD6887" w14:textId="77777777" w:rsidR="00DE21EE" w:rsidRPr="005D4140" w:rsidRDefault="00DE21EE" w:rsidP="00E077FC">
            <w:pPr>
              <w:pStyle w:val="HTMLPreformatted"/>
              <w:shd w:val="clear" w:color="auto" w:fill="FFFFFF"/>
              <w:wordWrap w:val="0"/>
              <w:textAlignment w:val="baseline"/>
              <w:rPr>
                <w:rFonts w:ascii="Times New Roman" w:hAnsi="Times New Roman" w:cs="Times New Roman"/>
                <w:color w:val="000000"/>
                <w:sz w:val="16"/>
                <w:szCs w:val="16"/>
              </w:rPr>
            </w:pPr>
            <w:r w:rsidRPr="005D4140">
              <w:rPr>
                <w:rFonts w:ascii="Times New Roman" w:hAnsi="Times New Roman" w:cs="Times New Roman"/>
                <w:color w:val="000000"/>
                <w:sz w:val="16"/>
                <w:szCs w:val="16"/>
              </w:rPr>
              <w:t>0.0029</w:t>
            </w:r>
          </w:p>
        </w:tc>
        <w:tc>
          <w:tcPr>
            <w:tcW w:w="900" w:type="dxa"/>
          </w:tcPr>
          <w:p w14:paraId="40FFD5B0" w14:textId="77777777" w:rsidR="00DE21EE" w:rsidRPr="005D4140" w:rsidRDefault="00DE21EE" w:rsidP="00E077FC">
            <w:pPr>
              <w:pStyle w:val="HTMLPreformatted"/>
              <w:shd w:val="clear" w:color="auto" w:fill="FFFFFF"/>
              <w:wordWrap w:val="0"/>
              <w:textAlignment w:val="baseline"/>
              <w:rPr>
                <w:rFonts w:ascii="Times New Roman" w:hAnsi="Times New Roman" w:cs="Times New Roman"/>
                <w:color w:val="000000"/>
                <w:sz w:val="16"/>
                <w:szCs w:val="16"/>
              </w:rPr>
            </w:pPr>
            <w:r w:rsidRPr="005D4140">
              <w:rPr>
                <w:rFonts w:ascii="Times New Roman" w:hAnsi="Times New Roman" w:cs="Times New Roman"/>
                <w:color w:val="000000"/>
                <w:sz w:val="16"/>
                <w:szCs w:val="16"/>
              </w:rPr>
              <w:t>0.0429</w:t>
            </w:r>
          </w:p>
        </w:tc>
      </w:tr>
    </w:tbl>
    <w:p w14:paraId="164827BE" w14:textId="36242C55" w:rsidR="005B323A" w:rsidRPr="00DC25BD" w:rsidRDefault="00DC25BD" w:rsidP="00DC25BD">
      <w:pPr>
        <w:spacing w:line="360" w:lineRule="auto"/>
        <w:jc w:val="center"/>
        <w:rPr>
          <w:b/>
          <w:bCs/>
          <w:sz w:val="16"/>
          <w:szCs w:val="16"/>
        </w:rPr>
      </w:pPr>
      <w:r>
        <w:rPr>
          <w:b/>
          <w:bCs/>
          <w:sz w:val="16"/>
          <w:szCs w:val="16"/>
        </w:rPr>
        <w:t>Table 5.3</w:t>
      </w:r>
      <w:r w:rsidRPr="00AE5B5E">
        <w:rPr>
          <w:b/>
          <w:bCs/>
          <w:sz w:val="16"/>
          <w:szCs w:val="16"/>
        </w:rPr>
        <w:t>.</w:t>
      </w:r>
      <w:r>
        <w:rPr>
          <w:b/>
          <w:bCs/>
          <w:sz w:val="16"/>
          <w:szCs w:val="16"/>
        </w:rPr>
        <w:t>2</w:t>
      </w:r>
      <w:r w:rsidRPr="00AE5B5E">
        <w:rPr>
          <w:b/>
          <w:bCs/>
          <w:sz w:val="16"/>
          <w:szCs w:val="16"/>
        </w:rPr>
        <w:t xml:space="preserve"> – Model Evaluation Metrics </w:t>
      </w:r>
      <w:r>
        <w:rPr>
          <w:b/>
          <w:bCs/>
          <w:sz w:val="16"/>
          <w:szCs w:val="16"/>
        </w:rPr>
        <w:t>SOMANYCERA</w:t>
      </w:r>
      <w:r w:rsidRPr="00AE5B5E">
        <w:rPr>
          <w:b/>
          <w:bCs/>
          <w:sz w:val="16"/>
          <w:szCs w:val="16"/>
        </w:rPr>
        <w:t xml:space="preserve"> (</w:t>
      </w:r>
      <w:r>
        <w:rPr>
          <w:b/>
          <w:bCs/>
          <w:sz w:val="16"/>
          <w:szCs w:val="16"/>
        </w:rPr>
        <w:t>CNN-</w:t>
      </w:r>
      <w:r w:rsidRPr="00AE5B5E">
        <w:rPr>
          <w:b/>
          <w:bCs/>
          <w:sz w:val="16"/>
          <w:szCs w:val="16"/>
        </w:rPr>
        <w:t>LSTM)</w:t>
      </w:r>
    </w:p>
    <w:p w14:paraId="0C0EA988" w14:textId="32E5971A" w:rsidR="008536F6" w:rsidRPr="00DC25BD" w:rsidRDefault="008536F6" w:rsidP="00483B3B">
      <w:pPr>
        <w:pStyle w:val="ListParagraph"/>
        <w:numPr>
          <w:ilvl w:val="2"/>
          <w:numId w:val="29"/>
        </w:numPr>
        <w:spacing w:line="360" w:lineRule="auto"/>
        <w:rPr>
          <w:b/>
          <w:bCs/>
          <w:sz w:val="16"/>
          <w:szCs w:val="16"/>
        </w:rPr>
      </w:pPr>
      <w:r w:rsidRPr="00DC25BD">
        <w:rPr>
          <w:b/>
          <w:bCs/>
          <w:sz w:val="16"/>
          <w:szCs w:val="16"/>
        </w:rPr>
        <w:t>ORIENTBELL (</w:t>
      </w:r>
      <w:r w:rsidR="00DE21EE" w:rsidRPr="00DC25BD">
        <w:rPr>
          <w:b/>
          <w:bCs/>
          <w:sz w:val="16"/>
          <w:szCs w:val="16"/>
        </w:rPr>
        <w:t>CNN-LSTM</w:t>
      </w:r>
      <w:r w:rsidRPr="00DC25BD">
        <w:rPr>
          <w:b/>
          <w:bCs/>
          <w:sz w:val="16"/>
          <w:szCs w:val="16"/>
        </w:rPr>
        <w:t>)</w:t>
      </w:r>
    </w:p>
    <w:p w14:paraId="3C670E21" w14:textId="5E358467" w:rsidR="00DE21EE" w:rsidRDefault="00B52B5B" w:rsidP="00535FCF">
      <w:pPr>
        <w:spacing w:line="360" w:lineRule="auto"/>
        <w:jc w:val="center"/>
        <w:rPr>
          <w:bCs/>
        </w:rPr>
      </w:pPr>
      <w:r>
        <w:rPr>
          <w:bCs/>
          <w:noProof/>
        </w:rPr>
        <w:pict w14:anchorId="4D820D3A">
          <v:shape id="_x0000_i1043" type="#_x0000_t75" alt="" style="width:371.25pt;height:159pt;mso-width-percent:0;mso-height-percent:0;mso-width-percent:0;mso-height-percent:0">
            <v:imagedata r:id="rId67" o:title="prediction_CNN_ORIENTBELL"/>
          </v:shape>
        </w:pict>
      </w:r>
    </w:p>
    <w:p w14:paraId="032A2CBD" w14:textId="7C4091DA" w:rsidR="00FC3481" w:rsidRPr="00DE21EE" w:rsidRDefault="00FC3481" w:rsidP="00FC3481">
      <w:pPr>
        <w:spacing w:line="360" w:lineRule="auto"/>
        <w:jc w:val="center"/>
        <w:rPr>
          <w:bCs/>
        </w:rPr>
      </w:pPr>
      <w:r>
        <w:rPr>
          <w:b/>
          <w:bCs/>
          <w:sz w:val="16"/>
          <w:szCs w:val="16"/>
        </w:rPr>
        <w:t>Fig 5.3.3</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ORIENTBELL (CNN-LSTM)</w:t>
      </w:r>
    </w:p>
    <w:tbl>
      <w:tblPr>
        <w:tblStyle w:val="TableGrid"/>
        <w:tblW w:w="0" w:type="auto"/>
        <w:tblInd w:w="1435" w:type="dxa"/>
        <w:tblLook w:val="04A0" w:firstRow="1" w:lastRow="0" w:firstColumn="1" w:lastColumn="0" w:noHBand="0" w:noVBand="1"/>
      </w:tblPr>
      <w:tblGrid>
        <w:gridCol w:w="643"/>
        <w:gridCol w:w="797"/>
        <w:gridCol w:w="990"/>
        <w:gridCol w:w="900"/>
        <w:gridCol w:w="1080"/>
        <w:gridCol w:w="900"/>
        <w:gridCol w:w="990"/>
      </w:tblGrid>
      <w:tr w:rsidR="008536F6" w14:paraId="171A5D74" w14:textId="77777777" w:rsidTr="00183411">
        <w:tc>
          <w:tcPr>
            <w:tcW w:w="643" w:type="dxa"/>
          </w:tcPr>
          <w:p w14:paraId="298A7756" w14:textId="77777777" w:rsidR="008536F6" w:rsidRPr="00401775" w:rsidRDefault="008536F6" w:rsidP="00E077FC">
            <w:pPr>
              <w:spacing w:line="360" w:lineRule="auto"/>
              <w:rPr>
                <w:b/>
                <w:bCs/>
                <w:sz w:val="16"/>
                <w:szCs w:val="16"/>
              </w:rPr>
            </w:pPr>
          </w:p>
        </w:tc>
        <w:tc>
          <w:tcPr>
            <w:tcW w:w="797" w:type="dxa"/>
          </w:tcPr>
          <w:p w14:paraId="4010E92C" w14:textId="77777777" w:rsidR="008536F6" w:rsidRPr="00401775" w:rsidRDefault="008536F6" w:rsidP="00E077FC">
            <w:pPr>
              <w:spacing w:line="360" w:lineRule="auto"/>
              <w:rPr>
                <w:b/>
                <w:bCs/>
                <w:sz w:val="16"/>
                <w:szCs w:val="16"/>
              </w:rPr>
            </w:pPr>
            <w:r w:rsidRPr="00401775">
              <w:rPr>
                <w:b/>
                <w:bCs/>
                <w:sz w:val="16"/>
                <w:szCs w:val="16"/>
              </w:rPr>
              <w:t>loss</w:t>
            </w:r>
          </w:p>
        </w:tc>
        <w:tc>
          <w:tcPr>
            <w:tcW w:w="990" w:type="dxa"/>
          </w:tcPr>
          <w:p w14:paraId="63CE0909" w14:textId="77777777" w:rsidR="008536F6" w:rsidRPr="00401775" w:rsidRDefault="008536F6" w:rsidP="00E077FC">
            <w:pPr>
              <w:spacing w:line="360" w:lineRule="auto"/>
              <w:rPr>
                <w:b/>
                <w:bCs/>
                <w:sz w:val="16"/>
                <w:szCs w:val="16"/>
              </w:rPr>
            </w:pPr>
            <w:r w:rsidRPr="00401775">
              <w:rPr>
                <w:b/>
                <w:bCs/>
                <w:sz w:val="16"/>
                <w:szCs w:val="16"/>
              </w:rPr>
              <w:t>mse</w:t>
            </w:r>
          </w:p>
        </w:tc>
        <w:tc>
          <w:tcPr>
            <w:tcW w:w="900" w:type="dxa"/>
          </w:tcPr>
          <w:p w14:paraId="723D861E" w14:textId="77777777" w:rsidR="008536F6" w:rsidRPr="00401775" w:rsidRDefault="008536F6" w:rsidP="00E077FC">
            <w:pPr>
              <w:spacing w:line="360" w:lineRule="auto"/>
              <w:rPr>
                <w:b/>
                <w:bCs/>
                <w:sz w:val="16"/>
                <w:szCs w:val="16"/>
              </w:rPr>
            </w:pPr>
            <w:r w:rsidRPr="00401775">
              <w:rPr>
                <w:b/>
                <w:bCs/>
                <w:sz w:val="16"/>
                <w:szCs w:val="16"/>
              </w:rPr>
              <w:t>mae</w:t>
            </w:r>
          </w:p>
        </w:tc>
        <w:tc>
          <w:tcPr>
            <w:tcW w:w="1080" w:type="dxa"/>
          </w:tcPr>
          <w:p w14:paraId="3D4F23A9" w14:textId="77777777" w:rsidR="008536F6" w:rsidRPr="00401775" w:rsidRDefault="008536F6" w:rsidP="00E077FC">
            <w:pPr>
              <w:spacing w:line="360" w:lineRule="auto"/>
              <w:rPr>
                <w:b/>
                <w:bCs/>
                <w:sz w:val="16"/>
                <w:szCs w:val="16"/>
              </w:rPr>
            </w:pPr>
            <w:r w:rsidRPr="00401775">
              <w:rPr>
                <w:b/>
                <w:bCs/>
                <w:sz w:val="16"/>
                <w:szCs w:val="16"/>
              </w:rPr>
              <w:t>val_loss</w:t>
            </w:r>
          </w:p>
        </w:tc>
        <w:tc>
          <w:tcPr>
            <w:tcW w:w="900" w:type="dxa"/>
          </w:tcPr>
          <w:p w14:paraId="2017E07D" w14:textId="77777777" w:rsidR="008536F6" w:rsidRPr="00401775" w:rsidRDefault="008536F6" w:rsidP="00E077FC">
            <w:pPr>
              <w:spacing w:line="360" w:lineRule="auto"/>
              <w:rPr>
                <w:b/>
                <w:bCs/>
                <w:sz w:val="16"/>
                <w:szCs w:val="16"/>
              </w:rPr>
            </w:pPr>
            <w:r w:rsidRPr="00401775">
              <w:rPr>
                <w:b/>
                <w:bCs/>
                <w:sz w:val="16"/>
                <w:szCs w:val="16"/>
              </w:rPr>
              <w:t>val_mse</w:t>
            </w:r>
          </w:p>
        </w:tc>
        <w:tc>
          <w:tcPr>
            <w:tcW w:w="990" w:type="dxa"/>
          </w:tcPr>
          <w:p w14:paraId="4F0BE9EF" w14:textId="77777777" w:rsidR="008536F6" w:rsidRPr="00401775" w:rsidRDefault="008536F6" w:rsidP="00E077FC">
            <w:pPr>
              <w:spacing w:line="360" w:lineRule="auto"/>
              <w:rPr>
                <w:b/>
                <w:bCs/>
                <w:sz w:val="16"/>
                <w:szCs w:val="16"/>
              </w:rPr>
            </w:pPr>
            <w:r w:rsidRPr="00401775">
              <w:rPr>
                <w:b/>
                <w:bCs/>
                <w:sz w:val="16"/>
                <w:szCs w:val="16"/>
              </w:rPr>
              <w:t>val_mae</w:t>
            </w:r>
          </w:p>
        </w:tc>
      </w:tr>
      <w:tr w:rsidR="008536F6" w:rsidRPr="001216AF" w14:paraId="73B05902" w14:textId="77777777" w:rsidTr="00183411">
        <w:tc>
          <w:tcPr>
            <w:tcW w:w="643" w:type="dxa"/>
          </w:tcPr>
          <w:p w14:paraId="697FE6A2" w14:textId="77777777" w:rsidR="008536F6" w:rsidRPr="00401775" w:rsidRDefault="008536F6" w:rsidP="00E077FC">
            <w:pPr>
              <w:spacing w:line="360" w:lineRule="auto"/>
              <w:rPr>
                <w:b/>
                <w:bCs/>
                <w:sz w:val="16"/>
                <w:szCs w:val="16"/>
              </w:rPr>
            </w:pPr>
            <w:r w:rsidRPr="00401775">
              <w:rPr>
                <w:b/>
                <w:bCs/>
                <w:sz w:val="16"/>
                <w:szCs w:val="16"/>
              </w:rPr>
              <w:t>values</w:t>
            </w:r>
          </w:p>
        </w:tc>
        <w:tc>
          <w:tcPr>
            <w:tcW w:w="797" w:type="dxa"/>
          </w:tcPr>
          <w:p w14:paraId="6ABFB73B" w14:textId="77777777" w:rsidR="008536F6" w:rsidRPr="00401775" w:rsidRDefault="008536F6" w:rsidP="00E077F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w:t>
            </w:r>
            <w:r w:rsidRPr="00401775">
              <w:rPr>
                <w:color w:val="000000"/>
                <w:sz w:val="16"/>
                <w:szCs w:val="16"/>
                <w:lang w:val="en-US" w:eastAsia="ja-JP"/>
              </w:rPr>
              <w:t>0961</w:t>
            </w:r>
          </w:p>
        </w:tc>
        <w:tc>
          <w:tcPr>
            <w:tcW w:w="990" w:type="dxa"/>
          </w:tcPr>
          <w:p w14:paraId="57E53F3A"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0212</w:t>
            </w:r>
          </w:p>
        </w:tc>
        <w:tc>
          <w:tcPr>
            <w:tcW w:w="900" w:type="dxa"/>
          </w:tcPr>
          <w:p w14:paraId="10B78A63"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1216AF">
              <w:rPr>
                <w:rFonts w:ascii="Times New Roman" w:hAnsi="Times New Roman" w:cs="Times New Roman"/>
                <w:color w:val="000000"/>
                <w:sz w:val="16"/>
                <w:szCs w:val="16"/>
              </w:rPr>
              <w:t>0.</w:t>
            </w:r>
            <w:r w:rsidRPr="00401775">
              <w:rPr>
                <w:rFonts w:ascii="Times New Roman" w:hAnsi="Times New Roman" w:cs="Times New Roman"/>
                <w:color w:val="000000"/>
                <w:sz w:val="16"/>
                <w:szCs w:val="16"/>
              </w:rPr>
              <w:t>0961</w:t>
            </w:r>
          </w:p>
        </w:tc>
        <w:tc>
          <w:tcPr>
            <w:tcW w:w="1080" w:type="dxa"/>
          </w:tcPr>
          <w:p w14:paraId="6C44A42C"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0313</w:t>
            </w:r>
          </w:p>
        </w:tc>
        <w:tc>
          <w:tcPr>
            <w:tcW w:w="900" w:type="dxa"/>
          </w:tcPr>
          <w:p w14:paraId="205B0C45"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0021</w:t>
            </w:r>
          </w:p>
        </w:tc>
        <w:tc>
          <w:tcPr>
            <w:tcW w:w="990" w:type="dxa"/>
          </w:tcPr>
          <w:p w14:paraId="5FF27647" w14:textId="77777777" w:rsidR="008536F6" w:rsidRPr="00401775"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01775">
              <w:rPr>
                <w:rFonts w:ascii="Times New Roman" w:hAnsi="Times New Roman" w:cs="Times New Roman"/>
                <w:color w:val="000000"/>
                <w:sz w:val="16"/>
                <w:szCs w:val="16"/>
              </w:rPr>
              <w:t>0.0313</w:t>
            </w:r>
          </w:p>
        </w:tc>
      </w:tr>
    </w:tbl>
    <w:p w14:paraId="422EE2D8" w14:textId="129E0A87" w:rsidR="00183411" w:rsidRPr="00896350" w:rsidRDefault="00DC25BD" w:rsidP="00896350">
      <w:pPr>
        <w:spacing w:line="360" w:lineRule="auto"/>
        <w:jc w:val="center"/>
        <w:rPr>
          <w:b/>
          <w:bCs/>
          <w:sz w:val="16"/>
          <w:szCs w:val="16"/>
        </w:rPr>
      </w:pPr>
      <w:r>
        <w:rPr>
          <w:b/>
          <w:bCs/>
          <w:sz w:val="16"/>
          <w:szCs w:val="16"/>
        </w:rPr>
        <w:t>Table 5.3</w:t>
      </w:r>
      <w:r w:rsidRPr="00AE5B5E">
        <w:rPr>
          <w:b/>
          <w:bCs/>
          <w:sz w:val="16"/>
          <w:szCs w:val="16"/>
        </w:rPr>
        <w:t>.</w:t>
      </w:r>
      <w:r>
        <w:rPr>
          <w:b/>
          <w:bCs/>
          <w:sz w:val="16"/>
          <w:szCs w:val="16"/>
        </w:rPr>
        <w:t>3</w:t>
      </w:r>
      <w:r w:rsidRPr="00AE5B5E">
        <w:rPr>
          <w:b/>
          <w:bCs/>
          <w:sz w:val="16"/>
          <w:szCs w:val="16"/>
        </w:rPr>
        <w:t xml:space="preserve"> – Model Evaluation Metrics </w:t>
      </w:r>
      <w:r>
        <w:rPr>
          <w:b/>
          <w:bCs/>
          <w:sz w:val="16"/>
          <w:szCs w:val="16"/>
        </w:rPr>
        <w:t>ORIENTBELL</w:t>
      </w:r>
      <w:r w:rsidRPr="00AE5B5E">
        <w:rPr>
          <w:b/>
          <w:bCs/>
          <w:sz w:val="16"/>
          <w:szCs w:val="16"/>
        </w:rPr>
        <w:t xml:space="preserve"> (</w:t>
      </w:r>
      <w:r>
        <w:rPr>
          <w:b/>
          <w:bCs/>
          <w:sz w:val="16"/>
          <w:szCs w:val="16"/>
        </w:rPr>
        <w:t>CNN-</w:t>
      </w:r>
      <w:r w:rsidRPr="00AE5B5E">
        <w:rPr>
          <w:b/>
          <w:bCs/>
          <w:sz w:val="16"/>
          <w:szCs w:val="16"/>
        </w:rPr>
        <w:t>LSTM)</w:t>
      </w:r>
    </w:p>
    <w:p w14:paraId="1FC906EE" w14:textId="350A53A0" w:rsidR="008536F6" w:rsidRPr="00DC25BD" w:rsidRDefault="008536F6" w:rsidP="00483B3B">
      <w:pPr>
        <w:pStyle w:val="ListParagraph"/>
        <w:numPr>
          <w:ilvl w:val="2"/>
          <w:numId w:val="29"/>
        </w:numPr>
        <w:spacing w:line="360" w:lineRule="auto"/>
        <w:rPr>
          <w:b/>
          <w:bCs/>
          <w:sz w:val="16"/>
          <w:szCs w:val="16"/>
        </w:rPr>
      </w:pPr>
      <w:r w:rsidRPr="00DC25BD">
        <w:rPr>
          <w:b/>
          <w:bCs/>
          <w:sz w:val="16"/>
          <w:szCs w:val="16"/>
        </w:rPr>
        <w:t>ESABINDIA (</w:t>
      </w:r>
      <w:r w:rsidR="00DE21EE" w:rsidRPr="00DC25BD">
        <w:rPr>
          <w:b/>
          <w:bCs/>
          <w:sz w:val="16"/>
          <w:szCs w:val="16"/>
        </w:rPr>
        <w:t>CNN-LSTM</w:t>
      </w:r>
      <w:r w:rsidRPr="00DC25BD">
        <w:rPr>
          <w:b/>
          <w:bCs/>
          <w:sz w:val="16"/>
          <w:szCs w:val="16"/>
        </w:rPr>
        <w:t>)</w:t>
      </w:r>
    </w:p>
    <w:p w14:paraId="0A230B07" w14:textId="13848063" w:rsidR="00DE21EE" w:rsidRDefault="00B52B5B" w:rsidP="00535FCF">
      <w:pPr>
        <w:spacing w:line="360" w:lineRule="auto"/>
        <w:jc w:val="center"/>
        <w:rPr>
          <w:bCs/>
        </w:rPr>
      </w:pPr>
      <w:r>
        <w:rPr>
          <w:bCs/>
          <w:noProof/>
        </w:rPr>
        <w:pict w14:anchorId="420BB0A8">
          <v:shape id="_x0000_i1044" type="#_x0000_t75" alt="" style="width:348.75pt;height:150pt;mso-width-percent:0;mso-height-percent:0;mso-width-percent:0;mso-height-percent:0">
            <v:imagedata r:id="rId68" o:title="prediction_CNN_ESABINDIA"/>
          </v:shape>
        </w:pict>
      </w:r>
    </w:p>
    <w:p w14:paraId="5428491D" w14:textId="681DDB9D" w:rsidR="00FC3481" w:rsidRPr="00DE21EE" w:rsidRDefault="00FC3481" w:rsidP="00FC3481">
      <w:pPr>
        <w:spacing w:line="360" w:lineRule="auto"/>
        <w:jc w:val="center"/>
        <w:rPr>
          <w:bCs/>
        </w:rPr>
      </w:pPr>
      <w:r>
        <w:rPr>
          <w:b/>
          <w:bCs/>
          <w:sz w:val="16"/>
          <w:szCs w:val="16"/>
        </w:rPr>
        <w:t>Fig 5.3.4</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ESABINDIA (CNN-LSTM)</w:t>
      </w:r>
    </w:p>
    <w:tbl>
      <w:tblPr>
        <w:tblStyle w:val="TableGrid"/>
        <w:tblW w:w="0" w:type="auto"/>
        <w:tblInd w:w="1435" w:type="dxa"/>
        <w:tblLook w:val="04A0" w:firstRow="1" w:lastRow="0" w:firstColumn="1" w:lastColumn="0" w:noHBand="0" w:noVBand="1"/>
      </w:tblPr>
      <w:tblGrid>
        <w:gridCol w:w="643"/>
        <w:gridCol w:w="820"/>
        <w:gridCol w:w="990"/>
        <w:gridCol w:w="877"/>
        <w:gridCol w:w="990"/>
        <w:gridCol w:w="1080"/>
        <w:gridCol w:w="900"/>
      </w:tblGrid>
      <w:tr w:rsidR="008536F6" w14:paraId="4EB054F7" w14:textId="77777777" w:rsidTr="00183411">
        <w:tc>
          <w:tcPr>
            <w:tcW w:w="643" w:type="dxa"/>
          </w:tcPr>
          <w:p w14:paraId="7E1B88DC" w14:textId="77777777" w:rsidR="008536F6" w:rsidRPr="004C1E06" w:rsidRDefault="008536F6" w:rsidP="00E077FC">
            <w:pPr>
              <w:spacing w:line="360" w:lineRule="auto"/>
              <w:rPr>
                <w:b/>
                <w:bCs/>
                <w:sz w:val="16"/>
                <w:szCs w:val="16"/>
              </w:rPr>
            </w:pPr>
          </w:p>
        </w:tc>
        <w:tc>
          <w:tcPr>
            <w:tcW w:w="820" w:type="dxa"/>
          </w:tcPr>
          <w:p w14:paraId="015E6D2A" w14:textId="77777777" w:rsidR="008536F6" w:rsidRPr="004C1E06" w:rsidRDefault="008536F6" w:rsidP="00E077FC">
            <w:pPr>
              <w:spacing w:line="360" w:lineRule="auto"/>
              <w:rPr>
                <w:b/>
                <w:bCs/>
                <w:sz w:val="16"/>
                <w:szCs w:val="16"/>
              </w:rPr>
            </w:pPr>
            <w:r w:rsidRPr="004C1E06">
              <w:rPr>
                <w:b/>
                <w:bCs/>
                <w:sz w:val="16"/>
                <w:szCs w:val="16"/>
              </w:rPr>
              <w:t>loss</w:t>
            </w:r>
          </w:p>
        </w:tc>
        <w:tc>
          <w:tcPr>
            <w:tcW w:w="990" w:type="dxa"/>
          </w:tcPr>
          <w:p w14:paraId="1E8EA6DF" w14:textId="77777777" w:rsidR="008536F6" w:rsidRPr="004C1E06" w:rsidRDefault="008536F6" w:rsidP="00E077FC">
            <w:pPr>
              <w:spacing w:line="360" w:lineRule="auto"/>
              <w:rPr>
                <w:b/>
                <w:bCs/>
                <w:sz w:val="16"/>
                <w:szCs w:val="16"/>
              </w:rPr>
            </w:pPr>
            <w:r w:rsidRPr="004C1E06">
              <w:rPr>
                <w:b/>
                <w:bCs/>
                <w:sz w:val="16"/>
                <w:szCs w:val="16"/>
              </w:rPr>
              <w:t>mse</w:t>
            </w:r>
          </w:p>
        </w:tc>
        <w:tc>
          <w:tcPr>
            <w:tcW w:w="877" w:type="dxa"/>
          </w:tcPr>
          <w:p w14:paraId="61A47ED8" w14:textId="77777777" w:rsidR="008536F6" w:rsidRPr="004C1E06" w:rsidRDefault="008536F6" w:rsidP="00E077FC">
            <w:pPr>
              <w:spacing w:line="360" w:lineRule="auto"/>
              <w:rPr>
                <w:b/>
                <w:bCs/>
                <w:sz w:val="16"/>
                <w:szCs w:val="16"/>
              </w:rPr>
            </w:pPr>
            <w:r w:rsidRPr="004C1E06">
              <w:rPr>
                <w:b/>
                <w:bCs/>
                <w:sz w:val="16"/>
                <w:szCs w:val="16"/>
              </w:rPr>
              <w:t>mae</w:t>
            </w:r>
          </w:p>
        </w:tc>
        <w:tc>
          <w:tcPr>
            <w:tcW w:w="990" w:type="dxa"/>
          </w:tcPr>
          <w:p w14:paraId="7EA314E5" w14:textId="77777777" w:rsidR="008536F6" w:rsidRPr="004C1E06" w:rsidRDefault="008536F6" w:rsidP="00E077FC">
            <w:pPr>
              <w:spacing w:line="360" w:lineRule="auto"/>
              <w:rPr>
                <w:b/>
                <w:bCs/>
                <w:sz w:val="16"/>
                <w:szCs w:val="16"/>
              </w:rPr>
            </w:pPr>
            <w:r w:rsidRPr="004C1E06">
              <w:rPr>
                <w:b/>
                <w:bCs/>
                <w:sz w:val="16"/>
                <w:szCs w:val="16"/>
              </w:rPr>
              <w:t>val_loss</w:t>
            </w:r>
          </w:p>
        </w:tc>
        <w:tc>
          <w:tcPr>
            <w:tcW w:w="1080" w:type="dxa"/>
          </w:tcPr>
          <w:p w14:paraId="5165976B" w14:textId="77777777" w:rsidR="008536F6" w:rsidRPr="004C1E06" w:rsidRDefault="008536F6" w:rsidP="00E077FC">
            <w:pPr>
              <w:spacing w:line="360" w:lineRule="auto"/>
              <w:rPr>
                <w:b/>
                <w:bCs/>
                <w:sz w:val="16"/>
                <w:szCs w:val="16"/>
              </w:rPr>
            </w:pPr>
            <w:r w:rsidRPr="004C1E06">
              <w:rPr>
                <w:b/>
                <w:bCs/>
                <w:sz w:val="16"/>
                <w:szCs w:val="16"/>
              </w:rPr>
              <w:t>val_mse</w:t>
            </w:r>
          </w:p>
        </w:tc>
        <w:tc>
          <w:tcPr>
            <w:tcW w:w="900" w:type="dxa"/>
          </w:tcPr>
          <w:p w14:paraId="416EB206" w14:textId="77777777" w:rsidR="008536F6" w:rsidRPr="004C1E06" w:rsidRDefault="008536F6" w:rsidP="00E077FC">
            <w:pPr>
              <w:spacing w:line="360" w:lineRule="auto"/>
              <w:rPr>
                <w:b/>
                <w:bCs/>
                <w:sz w:val="16"/>
                <w:szCs w:val="16"/>
              </w:rPr>
            </w:pPr>
            <w:r w:rsidRPr="004C1E06">
              <w:rPr>
                <w:b/>
                <w:bCs/>
                <w:sz w:val="16"/>
                <w:szCs w:val="16"/>
              </w:rPr>
              <w:t>val_mae</w:t>
            </w:r>
          </w:p>
        </w:tc>
      </w:tr>
      <w:tr w:rsidR="008536F6" w:rsidRPr="001216AF" w14:paraId="7D366C60" w14:textId="77777777" w:rsidTr="00183411">
        <w:tc>
          <w:tcPr>
            <w:tcW w:w="643" w:type="dxa"/>
          </w:tcPr>
          <w:p w14:paraId="5DB857D4" w14:textId="77777777" w:rsidR="008536F6" w:rsidRPr="004C1E06" w:rsidRDefault="008536F6" w:rsidP="00E077FC">
            <w:pPr>
              <w:spacing w:line="360" w:lineRule="auto"/>
              <w:rPr>
                <w:b/>
                <w:bCs/>
                <w:sz w:val="16"/>
                <w:szCs w:val="16"/>
              </w:rPr>
            </w:pPr>
            <w:r w:rsidRPr="004C1E06">
              <w:rPr>
                <w:b/>
                <w:bCs/>
                <w:sz w:val="16"/>
                <w:szCs w:val="16"/>
              </w:rPr>
              <w:t>values</w:t>
            </w:r>
          </w:p>
        </w:tc>
        <w:tc>
          <w:tcPr>
            <w:tcW w:w="820" w:type="dxa"/>
          </w:tcPr>
          <w:p w14:paraId="040E4087" w14:textId="77777777" w:rsidR="008536F6" w:rsidRPr="004C1E06" w:rsidRDefault="008536F6" w:rsidP="00E077F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w:t>
            </w:r>
            <w:r w:rsidRPr="004C1E06">
              <w:rPr>
                <w:color w:val="000000"/>
                <w:sz w:val="16"/>
                <w:szCs w:val="16"/>
                <w:lang w:val="en-US" w:eastAsia="ja-JP"/>
              </w:rPr>
              <w:t>0425</w:t>
            </w:r>
          </w:p>
        </w:tc>
        <w:tc>
          <w:tcPr>
            <w:tcW w:w="990" w:type="dxa"/>
          </w:tcPr>
          <w:p w14:paraId="31CE2CB9" w14:textId="77777777" w:rsidR="008536F6" w:rsidRPr="004C1E06"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C1E06">
              <w:rPr>
                <w:rFonts w:ascii="Times New Roman" w:hAnsi="Times New Roman" w:cs="Times New Roman"/>
                <w:color w:val="000000"/>
                <w:sz w:val="16"/>
                <w:szCs w:val="16"/>
              </w:rPr>
              <w:t>0.0038</w:t>
            </w:r>
          </w:p>
        </w:tc>
        <w:tc>
          <w:tcPr>
            <w:tcW w:w="877" w:type="dxa"/>
          </w:tcPr>
          <w:p w14:paraId="4D967917" w14:textId="77777777" w:rsidR="008536F6" w:rsidRPr="004C1E06"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1216AF">
              <w:rPr>
                <w:rFonts w:ascii="Times New Roman" w:hAnsi="Times New Roman" w:cs="Times New Roman"/>
                <w:color w:val="000000"/>
                <w:sz w:val="16"/>
                <w:szCs w:val="16"/>
              </w:rPr>
              <w:t>0.</w:t>
            </w:r>
            <w:r w:rsidRPr="004C1E06">
              <w:rPr>
                <w:rFonts w:ascii="Times New Roman" w:hAnsi="Times New Roman" w:cs="Times New Roman"/>
                <w:color w:val="000000"/>
                <w:sz w:val="16"/>
                <w:szCs w:val="16"/>
              </w:rPr>
              <w:t>0425</w:t>
            </w:r>
          </w:p>
        </w:tc>
        <w:tc>
          <w:tcPr>
            <w:tcW w:w="990" w:type="dxa"/>
          </w:tcPr>
          <w:p w14:paraId="20B056ED" w14:textId="77777777" w:rsidR="008536F6" w:rsidRPr="004C1E06"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C1E06">
              <w:rPr>
                <w:rFonts w:ascii="Times New Roman" w:hAnsi="Times New Roman" w:cs="Times New Roman"/>
                <w:color w:val="000000"/>
                <w:sz w:val="16"/>
                <w:szCs w:val="16"/>
              </w:rPr>
              <w:t>0.3086</w:t>
            </w:r>
          </w:p>
        </w:tc>
        <w:tc>
          <w:tcPr>
            <w:tcW w:w="1080" w:type="dxa"/>
          </w:tcPr>
          <w:p w14:paraId="28038755" w14:textId="77777777" w:rsidR="008536F6" w:rsidRPr="004C1E06"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C1E06">
              <w:rPr>
                <w:rFonts w:ascii="Times New Roman" w:hAnsi="Times New Roman" w:cs="Times New Roman"/>
                <w:color w:val="000000"/>
                <w:sz w:val="16"/>
                <w:szCs w:val="16"/>
              </w:rPr>
              <w:t>0.1610</w:t>
            </w:r>
          </w:p>
        </w:tc>
        <w:tc>
          <w:tcPr>
            <w:tcW w:w="900" w:type="dxa"/>
          </w:tcPr>
          <w:p w14:paraId="2A6B9B6D" w14:textId="77777777" w:rsidR="008536F6" w:rsidRPr="004C1E06" w:rsidRDefault="008536F6" w:rsidP="00E077FC">
            <w:pPr>
              <w:pStyle w:val="HTMLPreformatted"/>
              <w:shd w:val="clear" w:color="auto" w:fill="FFFFFF"/>
              <w:wordWrap w:val="0"/>
              <w:textAlignment w:val="baseline"/>
              <w:rPr>
                <w:rFonts w:ascii="Times New Roman" w:hAnsi="Times New Roman" w:cs="Times New Roman"/>
                <w:color w:val="000000"/>
                <w:sz w:val="16"/>
                <w:szCs w:val="16"/>
              </w:rPr>
            </w:pPr>
            <w:r w:rsidRPr="004C1E06">
              <w:rPr>
                <w:rFonts w:ascii="Times New Roman" w:hAnsi="Times New Roman" w:cs="Times New Roman"/>
                <w:color w:val="000000"/>
                <w:sz w:val="16"/>
                <w:szCs w:val="16"/>
              </w:rPr>
              <w:t>0.3086</w:t>
            </w:r>
          </w:p>
        </w:tc>
      </w:tr>
    </w:tbl>
    <w:p w14:paraId="54900943" w14:textId="0DF6EEB8" w:rsidR="005B323A" w:rsidRDefault="00DC25BD" w:rsidP="00DC25BD">
      <w:pPr>
        <w:spacing w:line="360" w:lineRule="auto"/>
        <w:jc w:val="center"/>
        <w:rPr>
          <w:b/>
          <w:bCs/>
          <w:sz w:val="16"/>
          <w:szCs w:val="16"/>
        </w:rPr>
      </w:pPr>
      <w:r>
        <w:rPr>
          <w:b/>
          <w:bCs/>
          <w:sz w:val="16"/>
          <w:szCs w:val="16"/>
        </w:rPr>
        <w:t>Table 5.3</w:t>
      </w:r>
      <w:r w:rsidRPr="00AE5B5E">
        <w:rPr>
          <w:b/>
          <w:bCs/>
          <w:sz w:val="16"/>
          <w:szCs w:val="16"/>
        </w:rPr>
        <w:t>.</w:t>
      </w:r>
      <w:r>
        <w:rPr>
          <w:b/>
          <w:bCs/>
          <w:sz w:val="16"/>
          <w:szCs w:val="16"/>
        </w:rPr>
        <w:t>4</w:t>
      </w:r>
      <w:r w:rsidRPr="00AE5B5E">
        <w:rPr>
          <w:b/>
          <w:bCs/>
          <w:sz w:val="16"/>
          <w:szCs w:val="16"/>
        </w:rPr>
        <w:t xml:space="preserve"> – Model Evaluation Metrics </w:t>
      </w:r>
      <w:r>
        <w:rPr>
          <w:b/>
          <w:bCs/>
          <w:sz w:val="16"/>
          <w:szCs w:val="16"/>
        </w:rPr>
        <w:t>ESABINDIA</w:t>
      </w:r>
      <w:r w:rsidRPr="00AE5B5E">
        <w:rPr>
          <w:b/>
          <w:bCs/>
          <w:sz w:val="16"/>
          <w:szCs w:val="16"/>
        </w:rPr>
        <w:t xml:space="preserve"> (</w:t>
      </w:r>
      <w:r>
        <w:rPr>
          <w:b/>
          <w:bCs/>
          <w:sz w:val="16"/>
          <w:szCs w:val="16"/>
        </w:rPr>
        <w:t>CNN-</w:t>
      </w:r>
      <w:r w:rsidRPr="00AE5B5E">
        <w:rPr>
          <w:b/>
          <w:bCs/>
          <w:sz w:val="16"/>
          <w:szCs w:val="16"/>
        </w:rPr>
        <w:t>LSTM)</w:t>
      </w:r>
    </w:p>
    <w:p w14:paraId="5406A8CB" w14:textId="77777777" w:rsidR="00896350" w:rsidRPr="00DC25BD" w:rsidRDefault="00896350" w:rsidP="00DC25BD">
      <w:pPr>
        <w:spacing w:line="360" w:lineRule="auto"/>
        <w:jc w:val="center"/>
        <w:rPr>
          <w:b/>
          <w:bCs/>
          <w:sz w:val="16"/>
          <w:szCs w:val="16"/>
        </w:rPr>
      </w:pPr>
    </w:p>
    <w:p w14:paraId="04971451" w14:textId="37589C20" w:rsidR="008536F6" w:rsidRPr="00DC25BD" w:rsidRDefault="0016233D" w:rsidP="00483B3B">
      <w:pPr>
        <w:pStyle w:val="ListParagraph"/>
        <w:numPr>
          <w:ilvl w:val="2"/>
          <w:numId w:val="29"/>
        </w:numPr>
        <w:spacing w:line="360" w:lineRule="auto"/>
        <w:rPr>
          <w:b/>
          <w:bCs/>
          <w:sz w:val="16"/>
          <w:szCs w:val="16"/>
        </w:rPr>
      </w:pPr>
      <w:r w:rsidRPr="00DC25BD">
        <w:rPr>
          <w:b/>
          <w:bCs/>
          <w:sz w:val="16"/>
          <w:szCs w:val="16"/>
        </w:rPr>
        <w:lastRenderedPageBreak/>
        <w:t>SMLISUZU</w:t>
      </w:r>
      <w:r w:rsidR="008536F6" w:rsidRPr="00DC25BD">
        <w:rPr>
          <w:b/>
          <w:bCs/>
          <w:sz w:val="16"/>
          <w:szCs w:val="16"/>
        </w:rPr>
        <w:t xml:space="preserve"> (</w:t>
      </w:r>
      <w:r w:rsidR="00DE21EE" w:rsidRPr="00DC25BD">
        <w:rPr>
          <w:b/>
          <w:bCs/>
          <w:sz w:val="16"/>
          <w:szCs w:val="16"/>
        </w:rPr>
        <w:t>CNN-LSTM</w:t>
      </w:r>
      <w:r w:rsidR="008536F6" w:rsidRPr="00DC25BD">
        <w:rPr>
          <w:b/>
          <w:bCs/>
          <w:sz w:val="16"/>
          <w:szCs w:val="16"/>
        </w:rPr>
        <w:t>)</w:t>
      </w:r>
    </w:p>
    <w:p w14:paraId="3DD86048" w14:textId="7103BFC0" w:rsidR="00DE21EE" w:rsidRDefault="00B52B5B" w:rsidP="00535FCF">
      <w:pPr>
        <w:spacing w:line="360" w:lineRule="auto"/>
        <w:jc w:val="center"/>
        <w:rPr>
          <w:bCs/>
        </w:rPr>
      </w:pPr>
      <w:r>
        <w:rPr>
          <w:bCs/>
          <w:noProof/>
        </w:rPr>
        <w:pict w14:anchorId="4DCF89B4">
          <v:shape id="_x0000_i1045" type="#_x0000_t75" alt="" style="width:372pt;height:159pt;mso-width-percent:0;mso-height-percent:0;mso-width-percent:0;mso-height-percent:0">
            <v:imagedata r:id="rId69" o:title="prediction_CNN_SMLISUZU"/>
          </v:shape>
        </w:pict>
      </w:r>
    </w:p>
    <w:p w14:paraId="5C7EFABD" w14:textId="738D3CD5" w:rsidR="00FC3481" w:rsidRPr="00DE21EE" w:rsidRDefault="00FC3481" w:rsidP="00FC3481">
      <w:pPr>
        <w:spacing w:line="360" w:lineRule="auto"/>
        <w:jc w:val="center"/>
        <w:rPr>
          <w:bCs/>
        </w:rPr>
      </w:pPr>
      <w:r>
        <w:rPr>
          <w:b/>
          <w:bCs/>
          <w:sz w:val="16"/>
          <w:szCs w:val="16"/>
        </w:rPr>
        <w:t>Fig 5.3.5</w:t>
      </w:r>
      <w:r w:rsidRPr="00006592">
        <w:rPr>
          <w:b/>
          <w:bCs/>
          <w:sz w:val="16"/>
          <w:szCs w:val="16"/>
        </w:rPr>
        <w:t xml:space="preserve"> </w:t>
      </w:r>
      <w:r>
        <w:rPr>
          <w:b/>
          <w:bCs/>
          <w:sz w:val="16"/>
          <w:szCs w:val="16"/>
        </w:rPr>
        <w:t>Original, Trained and Predicted Closing Prices</w:t>
      </w:r>
      <w:r w:rsidRPr="00006592">
        <w:rPr>
          <w:b/>
          <w:bCs/>
          <w:sz w:val="16"/>
          <w:szCs w:val="16"/>
        </w:rPr>
        <w:t xml:space="preserve"> for </w:t>
      </w:r>
      <w:r>
        <w:rPr>
          <w:b/>
          <w:bCs/>
          <w:sz w:val="16"/>
          <w:szCs w:val="16"/>
        </w:rPr>
        <w:t>SMLISUZU (CNN-LSTM)</w:t>
      </w:r>
    </w:p>
    <w:tbl>
      <w:tblPr>
        <w:tblStyle w:val="TableGrid"/>
        <w:tblW w:w="0" w:type="auto"/>
        <w:tblInd w:w="1435" w:type="dxa"/>
        <w:tblLook w:val="04A0" w:firstRow="1" w:lastRow="0" w:firstColumn="1" w:lastColumn="0" w:noHBand="0" w:noVBand="1"/>
      </w:tblPr>
      <w:tblGrid>
        <w:gridCol w:w="643"/>
        <w:gridCol w:w="797"/>
        <w:gridCol w:w="1080"/>
        <w:gridCol w:w="810"/>
        <w:gridCol w:w="990"/>
        <w:gridCol w:w="990"/>
        <w:gridCol w:w="990"/>
      </w:tblGrid>
      <w:tr w:rsidR="008536F6" w14:paraId="5A946981" w14:textId="77777777" w:rsidTr="00183411">
        <w:tc>
          <w:tcPr>
            <w:tcW w:w="643" w:type="dxa"/>
          </w:tcPr>
          <w:p w14:paraId="32F315E2" w14:textId="77777777" w:rsidR="008536F6" w:rsidRPr="004C1E06" w:rsidRDefault="008536F6" w:rsidP="00E077FC">
            <w:pPr>
              <w:spacing w:line="360" w:lineRule="auto"/>
              <w:rPr>
                <w:b/>
                <w:bCs/>
                <w:sz w:val="16"/>
                <w:szCs w:val="16"/>
              </w:rPr>
            </w:pPr>
          </w:p>
        </w:tc>
        <w:tc>
          <w:tcPr>
            <w:tcW w:w="797" w:type="dxa"/>
          </w:tcPr>
          <w:p w14:paraId="329B4A41" w14:textId="77777777" w:rsidR="008536F6" w:rsidRPr="004C1E06" w:rsidRDefault="008536F6" w:rsidP="00E077FC">
            <w:pPr>
              <w:spacing w:line="360" w:lineRule="auto"/>
              <w:rPr>
                <w:b/>
                <w:bCs/>
                <w:sz w:val="16"/>
                <w:szCs w:val="16"/>
              </w:rPr>
            </w:pPr>
            <w:r w:rsidRPr="004C1E06">
              <w:rPr>
                <w:b/>
                <w:bCs/>
                <w:sz w:val="16"/>
                <w:szCs w:val="16"/>
              </w:rPr>
              <w:t>loss</w:t>
            </w:r>
          </w:p>
        </w:tc>
        <w:tc>
          <w:tcPr>
            <w:tcW w:w="1080" w:type="dxa"/>
          </w:tcPr>
          <w:p w14:paraId="0A7C8093" w14:textId="77777777" w:rsidR="008536F6" w:rsidRPr="004C1E06" w:rsidRDefault="008536F6" w:rsidP="00E077FC">
            <w:pPr>
              <w:spacing w:line="360" w:lineRule="auto"/>
              <w:rPr>
                <w:b/>
                <w:bCs/>
                <w:sz w:val="16"/>
                <w:szCs w:val="16"/>
              </w:rPr>
            </w:pPr>
            <w:r w:rsidRPr="004C1E06">
              <w:rPr>
                <w:b/>
                <w:bCs/>
                <w:sz w:val="16"/>
                <w:szCs w:val="16"/>
              </w:rPr>
              <w:t>mse</w:t>
            </w:r>
          </w:p>
        </w:tc>
        <w:tc>
          <w:tcPr>
            <w:tcW w:w="810" w:type="dxa"/>
          </w:tcPr>
          <w:p w14:paraId="655D3C86" w14:textId="77777777" w:rsidR="008536F6" w:rsidRPr="004C1E06" w:rsidRDefault="008536F6" w:rsidP="00E077FC">
            <w:pPr>
              <w:spacing w:line="360" w:lineRule="auto"/>
              <w:rPr>
                <w:b/>
                <w:bCs/>
                <w:sz w:val="16"/>
                <w:szCs w:val="16"/>
              </w:rPr>
            </w:pPr>
            <w:r w:rsidRPr="004C1E06">
              <w:rPr>
                <w:b/>
                <w:bCs/>
                <w:sz w:val="16"/>
                <w:szCs w:val="16"/>
              </w:rPr>
              <w:t>mae</w:t>
            </w:r>
          </w:p>
        </w:tc>
        <w:tc>
          <w:tcPr>
            <w:tcW w:w="990" w:type="dxa"/>
          </w:tcPr>
          <w:p w14:paraId="44E7D891" w14:textId="77777777" w:rsidR="008536F6" w:rsidRPr="004C1E06" w:rsidRDefault="008536F6" w:rsidP="00E077FC">
            <w:pPr>
              <w:spacing w:line="360" w:lineRule="auto"/>
              <w:rPr>
                <w:b/>
                <w:bCs/>
                <w:sz w:val="16"/>
                <w:szCs w:val="16"/>
              </w:rPr>
            </w:pPr>
            <w:r w:rsidRPr="004C1E06">
              <w:rPr>
                <w:b/>
                <w:bCs/>
                <w:sz w:val="16"/>
                <w:szCs w:val="16"/>
              </w:rPr>
              <w:t>val_loss</w:t>
            </w:r>
          </w:p>
        </w:tc>
        <w:tc>
          <w:tcPr>
            <w:tcW w:w="990" w:type="dxa"/>
          </w:tcPr>
          <w:p w14:paraId="0D6BFE22" w14:textId="77777777" w:rsidR="008536F6" w:rsidRPr="004C1E06" w:rsidRDefault="008536F6" w:rsidP="00E077FC">
            <w:pPr>
              <w:spacing w:line="360" w:lineRule="auto"/>
              <w:rPr>
                <w:b/>
                <w:bCs/>
                <w:sz w:val="16"/>
                <w:szCs w:val="16"/>
              </w:rPr>
            </w:pPr>
            <w:r w:rsidRPr="004C1E06">
              <w:rPr>
                <w:b/>
                <w:bCs/>
                <w:sz w:val="16"/>
                <w:szCs w:val="16"/>
              </w:rPr>
              <w:t>val_mse</w:t>
            </w:r>
          </w:p>
        </w:tc>
        <w:tc>
          <w:tcPr>
            <w:tcW w:w="990" w:type="dxa"/>
          </w:tcPr>
          <w:p w14:paraId="03010E76" w14:textId="77777777" w:rsidR="008536F6" w:rsidRPr="004C1E06" w:rsidRDefault="008536F6" w:rsidP="00E077FC">
            <w:pPr>
              <w:spacing w:line="360" w:lineRule="auto"/>
              <w:rPr>
                <w:b/>
                <w:bCs/>
                <w:sz w:val="16"/>
                <w:szCs w:val="16"/>
              </w:rPr>
            </w:pPr>
            <w:r w:rsidRPr="004C1E06">
              <w:rPr>
                <w:b/>
                <w:bCs/>
                <w:sz w:val="16"/>
                <w:szCs w:val="16"/>
              </w:rPr>
              <w:t>val_mae</w:t>
            </w:r>
          </w:p>
        </w:tc>
      </w:tr>
      <w:tr w:rsidR="008536F6" w:rsidRPr="001216AF" w14:paraId="6B956737" w14:textId="77777777" w:rsidTr="00183411">
        <w:tc>
          <w:tcPr>
            <w:tcW w:w="643" w:type="dxa"/>
          </w:tcPr>
          <w:p w14:paraId="0AA07341" w14:textId="77777777" w:rsidR="008536F6" w:rsidRPr="004C1E06" w:rsidRDefault="008536F6" w:rsidP="00E077FC">
            <w:pPr>
              <w:spacing w:line="360" w:lineRule="auto"/>
              <w:rPr>
                <w:b/>
                <w:bCs/>
                <w:sz w:val="16"/>
                <w:szCs w:val="16"/>
              </w:rPr>
            </w:pPr>
            <w:r w:rsidRPr="004C1E06">
              <w:rPr>
                <w:b/>
                <w:bCs/>
                <w:sz w:val="16"/>
                <w:szCs w:val="16"/>
              </w:rPr>
              <w:t>values</w:t>
            </w:r>
          </w:p>
        </w:tc>
        <w:tc>
          <w:tcPr>
            <w:tcW w:w="797" w:type="dxa"/>
          </w:tcPr>
          <w:p w14:paraId="4872329E" w14:textId="262CE62C" w:rsidR="008536F6" w:rsidRPr="004C1E06" w:rsidRDefault="008536F6" w:rsidP="002E071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sz w:val="16"/>
                <w:szCs w:val="16"/>
                <w:lang w:val="en-US" w:eastAsia="ja-JP"/>
              </w:rPr>
            </w:pPr>
            <w:r w:rsidRPr="001216AF">
              <w:rPr>
                <w:color w:val="000000"/>
                <w:sz w:val="16"/>
                <w:szCs w:val="16"/>
                <w:lang w:val="en-US" w:eastAsia="ja-JP"/>
              </w:rPr>
              <w:t>0.</w:t>
            </w:r>
            <w:r w:rsidRPr="004C1E06">
              <w:rPr>
                <w:color w:val="000000"/>
                <w:sz w:val="16"/>
                <w:szCs w:val="16"/>
                <w:lang w:val="en-US" w:eastAsia="ja-JP"/>
              </w:rPr>
              <w:t>09</w:t>
            </w:r>
            <w:r w:rsidR="002E071A">
              <w:rPr>
                <w:color w:val="000000"/>
                <w:sz w:val="16"/>
                <w:szCs w:val="16"/>
                <w:lang w:val="en-US" w:eastAsia="ja-JP"/>
              </w:rPr>
              <w:t>43</w:t>
            </w:r>
          </w:p>
        </w:tc>
        <w:tc>
          <w:tcPr>
            <w:tcW w:w="1080" w:type="dxa"/>
          </w:tcPr>
          <w:p w14:paraId="600CC577" w14:textId="0856E9C6" w:rsidR="008536F6" w:rsidRPr="004C1E06" w:rsidRDefault="008536F6" w:rsidP="002E071A">
            <w:pPr>
              <w:pStyle w:val="HTMLPreformatted"/>
              <w:shd w:val="clear" w:color="auto" w:fill="FFFFFF"/>
              <w:wordWrap w:val="0"/>
              <w:textAlignment w:val="baseline"/>
              <w:rPr>
                <w:rFonts w:ascii="Times New Roman" w:hAnsi="Times New Roman" w:cs="Times New Roman"/>
                <w:color w:val="000000"/>
                <w:sz w:val="16"/>
                <w:szCs w:val="16"/>
              </w:rPr>
            </w:pPr>
            <w:r w:rsidRPr="004C1E06">
              <w:rPr>
                <w:rFonts w:ascii="Times New Roman" w:hAnsi="Times New Roman" w:cs="Times New Roman"/>
                <w:color w:val="000000"/>
                <w:sz w:val="16"/>
                <w:szCs w:val="16"/>
              </w:rPr>
              <w:t>0.018</w:t>
            </w:r>
            <w:r w:rsidR="002E071A">
              <w:rPr>
                <w:rFonts w:ascii="Times New Roman" w:hAnsi="Times New Roman" w:cs="Times New Roman"/>
                <w:color w:val="000000"/>
                <w:sz w:val="16"/>
                <w:szCs w:val="16"/>
              </w:rPr>
              <w:t>0</w:t>
            </w:r>
          </w:p>
        </w:tc>
        <w:tc>
          <w:tcPr>
            <w:tcW w:w="810" w:type="dxa"/>
          </w:tcPr>
          <w:p w14:paraId="65005FE9" w14:textId="52162D5B" w:rsidR="008536F6" w:rsidRPr="004C1E06" w:rsidRDefault="008536F6" w:rsidP="002E071A">
            <w:pPr>
              <w:pStyle w:val="HTMLPreformatted"/>
              <w:shd w:val="clear" w:color="auto" w:fill="FFFFFF"/>
              <w:wordWrap w:val="0"/>
              <w:textAlignment w:val="baseline"/>
              <w:rPr>
                <w:rFonts w:ascii="Times New Roman" w:hAnsi="Times New Roman" w:cs="Times New Roman"/>
                <w:color w:val="000000"/>
                <w:sz w:val="16"/>
                <w:szCs w:val="16"/>
              </w:rPr>
            </w:pPr>
            <w:r w:rsidRPr="001216AF">
              <w:rPr>
                <w:rFonts w:ascii="Times New Roman" w:hAnsi="Times New Roman" w:cs="Times New Roman"/>
                <w:color w:val="000000"/>
                <w:sz w:val="16"/>
                <w:szCs w:val="16"/>
              </w:rPr>
              <w:t>0.</w:t>
            </w:r>
            <w:r w:rsidRPr="004C1E06">
              <w:rPr>
                <w:rFonts w:ascii="Times New Roman" w:hAnsi="Times New Roman" w:cs="Times New Roman"/>
                <w:color w:val="000000"/>
                <w:sz w:val="16"/>
                <w:szCs w:val="16"/>
              </w:rPr>
              <w:t>09</w:t>
            </w:r>
            <w:r w:rsidR="002E071A">
              <w:rPr>
                <w:rFonts w:ascii="Times New Roman" w:hAnsi="Times New Roman" w:cs="Times New Roman"/>
                <w:color w:val="000000"/>
                <w:sz w:val="16"/>
                <w:szCs w:val="16"/>
              </w:rPr>
              <w:t>43</w:t>
            </w:r>
          </w:p>
        </w:tc>
        <w:tc>
          <w:tcPr>
            <w:tcW w:w="990" w:type="dxa"/>
          </w:tcPr>
          <w:p w14:paraId="5A6C6D3F" w14:textId="4973B7BC" w:rsidR="008536F6" w:rsidRPr="004C1E06" w:rsidRDefault="008536F6" w:rsidP="002E071A">
            <w:pPr>
              <w:pStyle w:val="HTMLPreformatted"/>
              <w:shd w:val="clear" w:color="auto" w:fill="FFFFFF"/>
              <w:wordWrap w:val="0"/>
              <w:textAlignment w:val="baseline"/>
              <w:rPr>
                <w:rFonts w:ascii="Times New Roman" w:hAnsi="Times New Roman" w:cs="Times New Roman"/>
                <w:color w:val="000000"/>
                <w:sz w:val="16"/>
                <w:szCs w:val="16"/>
              </w:rPr>
            </w:pPr>
            <w:r w:rsidRPr="004C1E06">
              <w:rPr>
                <w:rFonts w:ascii="Times New Roman" w:hAnsi="Times New Roman" w:cs="Times New Roman"/>
                <w:color w:val="000000"/>
                <w:sz w:val="16"/>
                <w:szCs w:val="16"/>
              </w:rPr>
              <w:t>0.0</w:t>
            </w:r>
            <w:r w:rsidR="002E071A">
              <w:rPr>
                <w:rFonts w:ascii="Times New Roman" w:hAnsi="Times New Roman" w:cs="Times New Roman"/>
                <w:color w:val="000000"/>
                <w:sz w:val="16"/>
                <w:szCs w:val="16"/>
              </w:rPr>
              <w:t>194</w:t>
            </w:r>
          </w:p>
        </w:tc>
        <w:tc>
          <w:tcPr>
            <w:tcW w:w="990" w:type="dxa"/>
          </w:tcPr>
          <w:p w14:paraId="0CA7F08B" w14:textId="1FD5E888" w:rsidR="008536F6" w:rsidRPr="004C1E06" w:rsidRDefault="008536F6" w:rsidP="002E071A">
            <w:pPr>
              <w:pStyle w:val="HTMLPreformatted"/>
              <w:shd w:val="clear" w:color="auto" w:fill="FFFFFF"/>
              <w:wordWrap w:val="0"/>
              <w:textAlignment w:val="baseline"/>
              <w:rPr>
                <w:rFonts w:ascii="Times New Roman" w:hAnsi="Times New Roman" w:cs="Times New Roman"/>
                <w:color w:val="000000"/>
                <w:sz w:val="16"/>
                <w:szCs w:val="16"/>
              </w:rPr>
            </w:pPr>
            <w:r w:rsidRPr="004C1E06">
              <w:rPr>
                <w:rFonts w:ascii="Times New Roman" w:hAnsi="Times New Roman" w:cs="Times New Roman"/>
                <w:color w:val="000000"/>
                <w:sz w:val="16"/>
                <w:szCs w:val="16"/>
              </w:rPr>
              <w:t>0.00</w:t>
            </w:r>
            <w:r w:rsidR="002E071A">
              <w:rPr>
                <w:rFonts w:ascii="Times New Roman" w:hAnsi="Times New Roman" w:cs="Times New Roman"/>
                <w:color w:val="000000"/>
                <w:sz w:val="16"/>
                <w:szCs w:val="16"/>
              </w:rPr>
              <w:t>068</w:t>
            </w:r>
          </w:p>
        </w:tc>
        <w:tc>
          <w:tcPr>
            <w:tcW w:w="990" w:type="dxa"/>
          </w:tcPr>
          <w:p w14:paraId="21C3B221" w14:textId="30ADE617" w:rsidR="008536F6" w:rsidRPr="004C1E06" w:rsidRDefault="008536F6" w:rsidP="002E071A">
            <w:pPr>
              <w:pStyle w:val="HTMLPreformatted"/>
              <w:shd w:val="clear" w:color="auto" w:fill="FFFFFF"/>
              <w:wordWrap w:val="0"/>
              <w:textAlignment w:val="baseline"/>
              <w:rPr>
                <w:rFonts w:ascii="Times New Roman" w:hAnsi="Times New Roman" w:cs="Times New Roman"/>
                <w:color w:val="000000"/>
                <w:sz w:val="16"/>
                <w:szCs w:val="16"/>
              </w:rPr>
            </w:pPr>
            <w:r w:rsidRPr="004C1E06">
              <w:rPr>
                <w:rFonts w:ascii="Times New Roman" w:hAnsi="Times New Roman" w:cs="Times New Roman"/>
                <w:color w:val="000000"/>
                <w:sz w:val="16"/>
                <w:szCs w:val="16"/>
              </w:rPr>
              <w:t>0.0</w:t>
            </w:r>
            <w:r w:rsidR="002E071A">
              <w:rPr>
                <w:rFonts w:ascii="Times New Roman" w:hAnsi="Times New Roman" w:cs="Times New Roman"/>
                <w:color w:val="000000"/>
                <w:sz w:val="16"/>
                <w:szCs w:val="16"/>
              </w:rPr>
              <w:t>194</w:t>
            </w:r>
          </w:p>
        </w:tc>
      </w:tr>
    </w:tbl>
    <w:p w14:paraId="21DA25D6" w14:textId="4D08412E" w:rsidR="00CD5B7F" w:rsidRDefault="00DC25BD" w:rsidP="00DC25BD">
      <w:pPr>
        <w:spacing w:line="360" w:lineRule="auto"/>
        <w:jc w:val="center"/>
        <w:rPr>
          <w:b/>
          <w:bCs/>
          <w:sz w:val="16"/>
          <w:szCs w:val="16"/>
        </w:rPr>
      </w:pPr>
      <w:r>
        <w:rPr>
          <w:b/>
          <w:bCs/>
          <w:sz w:val="16"/>
          <w:szCs w:val="16"/>
        </w:rPr>
        <w:t>Table 5.3</w:t>
      </w:r>
      <w:r w:rsidRPr="00AE5B5E">
        <w:rPr>
          <w:b/>
          <w:bCs/>
          <w:sz w:val="16"/>
          <w:szCs w:val="16"/>
        </w:rPr>
        <w:t>.</w:t>
      </w:r>
      <w:r>
        <w:rPr>
          <w:b/>
          <w:bCs/>
          <w:sz w:val="16"/>
          <w:szCs w:val="16"/>
        </w:rPr>
        <w:t>5</w:t>
      </w:r>
      <w:r w:rsidRPr="00AE5B5E">
        <w:rPr>
          <w:b/>
          <w:bCs/>
          <w:sz w:val="16"/>
          <w:szCs w:val="16"/>
        </w:rPr>
        <w:t xml:space="preserve"> – Model Evaluation Metrics </w:t>
      </w:r>
      <w:r>
        <w:rPr>
          <w:b/>
          <w:bCs/>
          <w:sz w:val="16"/>
          <w:szCs w:val="16"/>
        </w:rPr>
        <w:t>SMLISUZU</w:t>
      </w:r>
      <w:r w:rsidRPr="00AE5B5E">
        <w:rPr>
          <w:b/>
          <w:bCs/>
          <w:sz w:val="16"/>
          <w:szCs w:val="16"/>
        </w:rPr>
        <w:t xml:space="preserve"> (</w:t>
      </w:r>
      <w:r>
        <w:rPr>
          <w:b/>
          <w:bCs/>
          <w:sz w:val="16"/>
          <w:szCs w:val="16"/>
        </w:rPr>
        <w:t>CNN-</w:t>
      </w:r>
      <w:r w:rsidRPr="00AE5B5E">
        <w:rPr>
          <w:b/>
          <w:bCs/>
          <w:sz w:val="16"/>
          <w:szCs w:val="16"/>
        </w:rPr>
        <w:t>LSTM)</w:t>
      </w:r>
    </w:p>
    <w:p w14:paraId="07A2A46A" w14:textId="77777777" w:rsidR="00C42E8E" w:rsidRDefault="00C42E8E" w:rsidP="00AC0EBA">
      <w:pPr>
        <w:spacing w:line="360" w:lineRule="auto"/>
        <w:rPr>
          <w:b/>
          <w:bCs/>
          <w:sz w:val="21"/>
          <w:szCs w:val="21"/>
        </w:rPr>
      </w:pPr>
    </w:p>
    <w:p w14:paraId="0E54F0F6" w14:textId="3887EB95" w:rsidR="00AA1A33" w:rsidRPr="00AC0EBA" w:rsidRDefault="00AA1A33" w:rsidP="00483B3B">
      <w:pPr>
        <w:pStyle w:val="ListParagraph"/>
        <w:numPr>
          <w:ilvl w:val="1"/>
          <w:numId w:val="29"/>
        </w:numPr>
        <w:spacing w:line="360" w:lineRule="auto"/>
        <w:rPr>
          <w:b/>
          <w:bCs/>
        </w:rPr>
      </w:pPr>
      <w:r>
        <w:rPr>
          <w:b/>
          <w:bCs/>
        </w:rPr>
        <w:t xml:space="preserve">  Returns Analysis using Backtesting </w:t>
      </w:r>
    </w:p>
    <w:p w14:paraId="7FB0D113" w14:textId="77777777" w:rsidR="00AA1A33" w:rsidRDefault="00AA1A33" w:rsidP="00AC0EBA">
      <w:pPr>
        <w:spacing w:line="360" w:lineRule="auto"/>
        <w:rPr>
          <w:bCs/>
          <w:sz w:val="21"/>
          <w:szCs w:val="21"/>
        </w:rPr>
      </w:pPr>
      <w:r>
        <w:rPr>
          <w:bCs/>
          <w:sz w:val="21"/>
          <w:szCs w:val="21"/>
        </w:rPr>
        <w:t>The main objectives of this study was to confirm whether we can increase our return of investment (ROI).</w:t>
      </w:r>
    </w:p>
    <w:p w14:paraId="51F9E867" w14:textId="77777777" w:rsidR="00B8253A" w:rsidRDefault="00AA1A33" w:rsidP="00AC0EBA">
      <w:pPr>
        <w:spacing w:line="360" w:lineRule="auto"/>
        <w:rPr>
          <w:bCs/>
          <w:sz w:val="21"/>
          <w:szCs w:val="21"/>
        </w:rPr>
      </w:pPr>
      <w:r>
        <w:rPr>
          <w:bCs/>
          <w:sz w:val="21"/>
          <w:szCs w:val="21"/>
        </w:rPr>
        <w:t xml:space="preserve">The first </w:t>
      </w:r>
      <w:r w:rsidR="00B8253A">
        <w:rPr>
          <w:bCs/>
          <w:sz w:val="21"/>
          <w:szCs w:val="21"/>
        </w:rPr>
        <w:t>step was to filter out quality stocks with momentum u</w:t>
      </w:r>
      <w:r>
        <w:rPr>
          <w:bCs/>
          <w:sz w:val="21"/>
          <w:szCs w:val="21"/>
        </w:rPr>
        <w:t>sing our specific stock selection criteria</w:t>
      </w:r>
      <w:r w:rsidR="00B8253A">
        <w:rPr>
          <w:bCs/>
          <w:sz w:val="21"/>
          <w:szCs w:val="21"/>
        </w:rPr>
        <w:t>. Next step was to use the developed</w:t>
      </w:r>
      <w:r>
        <w:rPr>
          <w:bCs/>
          <w:sz w:val="21"/>
          <w:szCs w:val="21"/>
        </w:rPr>
        <w:t xml:space="preserve"> DL models to predict future closing price </w:t>
      </w:r>
      <w:r w:rsidR="00B8253A">
        <w:rPr>
          <w:bCs/>
          <w:sz w:val="21"/>
          <w:szCs w:val="21"/>
        </w:rPr>
        <w:t>which can be further processed to</w:t>
      </w:r>
      <w:r>
        <w:rPr>
          <w:bCs/>
          <w:sz w:val="21"/>
          <w:szCs w:val="21"/>
        </w:rPr>
        <w:t xml:space="preserve"> generate</w:t>
      </w:r>
      <w:r w:rsidR="00B8253A">
        <w:rPr>
          <w:bCs/>
          <w:sz w:val="21"/>
          <w:szCs w:val="21"/>
        </w:rPr>
        <w:t xml:space="preserve"> trading signals to test whether we can achieve a respectable ROI in the period of 2020-21 which should exceed/comparable to the returns provided by the indices like NIFTY50 and BSE SENSEX.  </w:t>
      </w:r>
    </w:p>
    <w:p w14:paraId="1F3C056C" w14:textId="77777777" w:rsidR="00B8253A" w:rsidRDefault="00B8253A" w:rsidP="00AC0EBA">
      <w:pPr>
        <w:spacing w:line="360" w:lineRule="auto"/>
        <w:rPr>
          <w:bCs/>
          <w:sz w:val="21"/>
          <w:szCs w:val="21"/>
        </w:rPr>
      </w:pPr>
    </w:p>
    <w:p w14:paraId="29FDD1D9" w14:textId="11EF236B" w:rsidR="009B0846" w:rsidRDefault="00B8253A" w:rsidP="00AC0EBA">
      <w:pPr>
        <w:spacing w:line="360" w:lineRule="auto"/>
        <w:rPr>
          <w:bCs/>
          <w:sz w:val="21"/>
          <w:szCs w:val="21"/>
        </w:rPr>
      </w:pPr>
      <w:r>
        <w:rPr>
          <w:bCs/>
          <w:sz w:val="21"/>
          <w:szCs w:val="21"/>
        </w:rPr>
        <w:t xml:space="preserve">For our analysis, we have used an existing backtesting environment to generate trading signals for the time period 2020-21 by using the predicted closing prices along with data from INDIAVIX which </w:t>
      </w:r>
      <w:r w:rsidRPr="00B8253A">
        <w:rPr>
          <w:bCs/>
          <w:sz w:val="21"/>
          <w:szCs w:val="21"/>
        </w:rPr>
        <w:t>is a volatility index based on the NIFTY Index Option prices</w:t>
      </w:r>
      <w:r w:rsidR="009B0846">
        <w:rPr>
          <w:bCs/>
          <w:sz w:val="21"/>
          <w:szCs w:val="21"/>
        </w:rPr>
        <w:t>.</w:t>
      </w:r>
      <w:r w:rsidR="00944D4F">
        <w:rPr>
          <w:bCs/>
          <w:sz w:val="21"/>
          <w:szCs w:val="21"/>
        </w:rPr>
        <w:t xml:space="preserve"> </w:t>
      </w:r>
      <w:r w:rsidRPr="00B8253A">
        <w:rPr>
          <w:bCs/>
          <w:sz w:val="21"/>
          <w:szCs w:val="21"/>
        </w:rPr>
        <w:t>The backtesting</w:t>
      </w:r>
      <w:r>
        <w:rPr>
          <w:bCs/>
          <w:sz w:val="21"/>
          <w:szCs w:val="21"/>
        </w:rPr>
        <w:t xml:space="preserve"> has been performed using an initial fund of ₹100000</w:t>
      </w:r>
      <w:r w:rsidR="009B0846">
        <w:rPr>
          <w:bCs/>
          <w:sz w:val="21"/>
          <w:szCs w:val="21"/>
        </w:rPr>
        <w:t xml:space="preserve"> and allocation ratio i.e. investment amount for each trade is set as 30% of the current portfolio value. The environment also takes into consideration the commission and slippage price for each trade. </w:t>
      </w:r>
    </w:p>
    <w:p w14:paraId="160DF9F3" w14:textId="77777777" w:rsidR="009B0846" w:rsidRDefault="009B0846" w:rsidP="00AC0EBA">
      <w:pPr>
        <w:spacing w:line="360" w:lineRule="auto"/>
        <w:rPr>
          <w:bCs/>
          <w:sz w:val="21"/>
          <w:szCs w:val="21"/>
        </w:rPr>
      </w:pPr>
    </w:p>
    <w:p w14:paraId="0C37DD2C" w14:textId="3F2EC13F" w:rsidR="007F6213" w:rsidRDefault="009B0846" w:rsidP="00AC0EBA">
      <w:pPr>
        <w:spacing w:line="360" w:lineRule="auto"/>
        <w:rPr>
          <w:bCs/>
          <w:sz w:val="21"/>
          <w:szCs w:val="21"/>
        </w:rPr>
      </w:pPr>
      <w:r>
        <w:rPr>
          <w:bCs/>
          <w:sz w:val="21"/>
          <w:szCs w:val="21"/>
        </w:rPr>
        <w:t xml:space="preserve"> Two trading approaches have been used to analyse the returns yielded by each of our models. First approach is the Buy and Hold strategy and the second is the intraday trading strategy based on the trading signals.</w:t>
      </w:r>
      <w:r w:rsidR="007F6213">
        <w:rPr>
          <w:bCs/>
          <w:sz w:val="21"/>
          <w:szCs w:val="21"/>
        </w:rPr>
        <w:t xml:space="preserve"> </w:t>
      </w:r>
      <w:r>
        <w:rPr>
          <w:bCs/>
          <w:sz w:val="21"/>
          <w:szCs w:val="21"/>
        </w:rPr>
        <w:t>The results of the backtesting are as follows:</w:t>
      </w:r>
    </w:p>
    <w:p w14:paraId="1E866617" w14:textId="77777777" w:rsidR="00896350" w:rsidRDefault="00896350" w:rsidP="00AC0EBA">
      <w:pPr>
        <w:spacing w:line="360" w:lineRule="auto"/>
        <w:rPr>
          <w:bCs/>
          <w:sz w:val="21"/>
          <w:szCs w:val="21"/>
        </w:rPr>
      </w:pPr>
    </w:p>
    <w:p w14:paraId="25073AE0" w14:textId="77777777" w:rsidR="00896350" w:rsidRDefault="00896350" w:rsidP="00AC0EBA">
      <w:pPr>
        <w:spacing w:line="360" w:lineRule="auto"/>
        <w:rPr>
          <w:bCs/>
          <w:sz w:val="21"/>
          <w:szCs w:val="21"/>
        </w:rPr>
      </w:pPr>
    </w:p>
    <w:p w14:paraId="216A77E5" w14:textId="77777777" w:rsidR="00896350" w:rsidRDefault="00896350" w:rsidP="00AC0EBA">
      <w:pPr>
        <w:spacing w:line="360" w:lineRule="auto"/>
        <w:rPr>
          <w:bCs/>
          <w:sz w:val="21"/>
          <w:szCs w:val="21"/>
        </w:rPr>
      </w:pPr>
    </w:p>
    <w:p w14:paraId="0C8661D7" w14:textId="77777777" w:rsidR="00896350" w:rsidRDefault="00896350" w:rsidP="00AC0EBA">
      <w:pPr>
        <w:spacing w:line="360" w:lineRule="auto"/>
        <w:rPr>
          <w:bCs/>
          <w:sz w:val="21"/>
          <w:szCs w:val="21"/>
        </w:rPr>
      </w:pPr>
    </w:p>
    <w:p w14:paraId="1A6419D3" w14:textId="77777777" w:rsidR="00896350" w:rsidRDefault="00896350" w:rsidP="00AC0EBA">
      <w:pPr>
        <w:spacing w:line="360" w:lineRule="auto"/>
        <w:rPr>
          <w:bCs/>
          <w:sz w:val="21"/>
          <w:szCs w:val="21"/>
        </w:rPr>
      </w:pPr>
    </w:p>
    <w:p w14:paraId="0D3F6748" w14:textId="77777777" w:rsidR="00896350" w:rsidRDefault="00896350" w:rsidP="00AC0EBA">
      <w:pPr>
        <w:spacing w:line="360" w:lineRule="auto"/>
        <w:rPr>
          <w:bCs/>
          <w:sz w:val="21"/>
          <w:szCs w:val="21"/>
        </w:rPr>
      </w:pPr>
    </w:p>
    <w:p w14:paraId="5469EE67" w14:textId="77777777" w:rsidR="00896350" w:rsidRPr="00B8253A" w:rsidRDefault="00896350" w:rsidP="00AC0EBA">
      <w:pPr>
        <w:spacing w:line="360" w:lineRule="auto"/>
        <w:rPr>
          <w:bCs/>
          <w:sz w:val="21"/>
          <w:szCs w:val="21"/>
        </w:rPr>
      </w:pPr>
    </w:p>
    <w:p w14:paraId="59C0F9CF" w14:textId="64E7F0ED" w:rsidR="005401C1" w:rsidRPr="009E7AA2" w:rsidRDefault="005401C1" w:rsidP="00483B3B">
      <w:pPr>
        <w:pStyle w:val="ListParagraph"/>
        <w:numPr>
          <w:ilvl w:val="2"/>
          <w:numId w:val="29"/>
        </w:numPr>
        <w:spacing w:line="360" w:lineRule="auto"/>
        <w:rPr>
          <w:b/>
          <w:bCs/>
          <w:sz w:val="16"/>
          <w:szCs w:val="16"/>
        </w:rPr>
      </w:pPr>
      <w:r w:rsidRPr="009E7AA2">
        <w:rPr>
          <w:b/>
          <w:bCs/>
          <w:sz w:val="16"/>
          <w:szCs w:val="16"/>
        </w:rPr>
        <w:lastRenderedPageBreak/>
        <w:t>KSCL (LSTM)</w:t>
      </w:r>
    </w:p>
    <w:p w14:paraId="0210B64B" w14:textId="1833560B" w:rsidR="005401C1" w:rsidRDefault="005401C1" w:rsidP="005401C1">
      <w:pPr>
        <w:pStyle w:val="ListParagraph"/>
        <w:spacing w:line="360" w:lineRule="auto"/>
        <w:jc w:val="center"/>
        <w:rPr>
          <w:b/>
          <w:bCs/>
        </w:rPr>
      </w:pPr>
      <w:r>
        <w:rPr>
          <w:noProof/>
          <w:lang w:val="en-US" w:eastAsia="ja-JP"/>
        </w:rPr>
        <w:drawing>
          <wp:inline distT="0" distB="0" distL="0" distR="0" wp14:anchorId="5D6E916F" wp14:editId="3349306A">
            <wp:extent cx="3075133" cy="3164774"/>
            <wp:effectExtent l="0" t="0" r="0" b="0"/>
            <wp:docPr id="1" name="Picture 1" descr="KSCL_LSTM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KSCL_LSTM_RETURN"/>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175141" cy="3267698"/>
                    </a:xfrm>
                    <a:prstGeom prst="rect">
                      <a:avLst/>
                    </a:prstGeom>
                    <a:noFill/>
                    <a:ln>
                      <a:noFill/>
                    </a:ln>
                  </pic:spPr>
                </pic:pic>
              </a:graphicData>
            </a:graphic>
          </wp:inline>
        </w:drawing>
      </w:r>
    </w:p>
    <w:p w14:paraId="739C1FFC" w14:textId="1E9B1E0B" w:rsidR="00246C1D" w:rsidRPr="00246C1D" w:rsidRDefault="00246C1D" w:rsidP="00246C1D">
      <w:pPr>
        <w:spacing w:line="360" w:lineRule="auto"/>
        <w:jc w:val="center"/>
        <w:rPr>
          <w:b/>
          <w:bCs/>
          <w:sz w:val="16"/>
          <w:szCs w:val="16"/>
        </w:rPr>
      </w:pPr>
      <w:r>
        <w:rPr>
          <w:b/>
          <w:bCs/>
          <w:sz w:val="16"/>
          <w:szCs w:val="16"/>
        </w:rPr>
        <w:t>Fig 5.4.1</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KSCL</w:t>
      </w:r>
      <w:r w:rsidRPr="00AE5B5E">
        <w:rPr>
          <w:b/>
          <w:bCs/>
          <w:sz w:val="16"/>
          <w:szCs w:val="16"/>
        </w:rPr>
        <w:t xml:space="preserve"> (LSTM)</w:t>
      </w:r>
    </w:p>
    <w:tbl>
      <w:tblPr>
        <w:tblStyle w:val="TableGrid"/>
        <w:tblW w:w="5310" w:type="dxa"/>
        <w:jc w:val="center"/>
        <w:tblLayout w:type="fixed"/>
        <w:tblLook w:val="04A0" w:firstRow="1" w:lastRow="0" w:firstColumn="1" w:lastColumn="0" w:noHBand="0" w:noVBand="1"/>
      </w:tblPr>
      <w:tblGrid>
        <w:gridCol w:w="2245"/>
        <w:gridCol w:w="1175"/>
        <w:gridCol w:w="1890"/>
      </w:tblGrid>
      <w:tr w:rsidR="005401C1" w:rsidRPr="00604DA5" w14:paraId="6F64E6C3" w14:textId="77777777" w:rsidTr="00844ED4">
        <w:trPr>
          <w:jc w:val="center"/>
        </w:trPr>
        <w:tc>
          <w:tcPr>
            <w:tcW w:w="2245" w:type="dxa"/>
          </w:tcPr>
          <w:p w14:paraId="562E1B02" w14:textId="77777777" w:rsidR="005401C1" w:rsidRPr="00604DA5" w:rsidRDefault="005401C1" w:rsidP="005401C1">
            <w:pPr>
              <w:spacing w:line="360" w:lineRule="auto"/>
              <w:jc w:val="center"/>
              <w:rPr>
                <w:b/>
                <w:bCs/>
                <w:sz w:val="16"/>
                <w:szCs w:val="16"/>
              </w:rPr>
            </w:pPr>
          </w:p>
        </w:tc>
        <w:tc>
          <w:tcPr>
            <w:tcW w:w="1175" w:type="dxa"/>
          </w:tcPr>
          <w:p w14:paraId="41CF0BAC" w14:textId="77777777" w:rsidR="005401C1" w:rsidRPr="00604DA5" w:rsidRDefault="005401C1" w:rsidP="005401C1">
            <w:pPr>
              <w:spacing w:line="360" w:lineRule="auto"/>
              <w:jc w:val="center"/>
              <w:rPr>
                <w:b/>
                <w:bCs/>
                <w:sz w:val="16"/>
                <w:szCs w:val="16"/>
              </w:rPr>
            </w:pPr>
            <w:r w:rsidRPr="00604DA5">
              <w:rPr>
                <w:b/>
                <w:bCs/>
                <w:sz w:val="16"/>
                <w:szCs w:val="16"/>
              </w:rPr>
              <w:t>LSTM(End)</w:t>
            </w:r>
          </w:p>
        </w:tc>
        <w:tc>
          <w:tcPr>
            <w:tcW w:w="1890" w:type="dxa"/>
          </w:tcPr>
          <w:p w14:paraId="3EFF9E33" w14:textId="77777777" w:rsidR="005401C1" w:rsidRPr="00604DA5" w:rsidRDefault="005401C1" w:rsidP="005401C1">
            <w:pPr>
              <w:spacing w:line="360" w:lineRule="auto"/>
              <w:jc w:val="center"/>
              <w:rPr>
                <w:b/>
                <w:bCs/>
                <w:sz w:val="16"/>
                <w:szCs w:val="16"/>
              </w:rPr>
            </w:pPr>
            <w:r w:rsidRPr="00604DA5">
              <w:rPr>
                <w:b/>
                <w:bCs/>
                <w:sz w:val="16"/>
                <w:szCs w:val="16"/>
              </w:rPr>
              <w:t>LSTM(Highest)</w:t>
            </w:r>
          </w:p>
        </w:tc>
      </w:tr>
      <w:tr w:rsidR="005401C1" w:rsidRPr="00604DA5" w14:paraId="64FC5107" w14:textId="77777777" w:rsidTr="00844ED4">
        <w:trPr>
          <w:jc w:val="center"/>
        </w:trPr>
        <w:tc>
          <w:tcPr>
            <w:tcW w:w="2245" w:type="dxa"/>
          </w:tcPr>
          <w:p w14:paraId="0CF5B7AF" w14:textId="77777777" w:rsidR="005401C1" w:rsidRPr="00604DA5" w:rsidRDefault="005401C1" w:rsidP="005401C1">
            <w:pPr>
              <w:spacing w:line="360" w:lineRule="auto"/>
              <w:jc w:val="center"/>
              <w:rPr>
                <w:b/>
                <w:bCs/>
                <w:sz w:val="16"/>
                <w:szCs w:val="16"/>
              </w:rPr>
            </w:pPr>
            <w:r w:rsidRPr="00604DA5">
              <w:rPr>
                <w:b/>
                <w:bCs/>
                <w:sz w:val="16"/>
                <w:szCs w:val="16"/>
              </w:rPr>
              <w:t>% Returns Buy and Hold</w:t>
            </w:r>
          </w:p>
        </w:tc>
        <w:tc>
          <w:tcPr>
            <w:tcW w:w="1175" w:type="dxa"/>
          </w:tcPr>
          <w:p w14:paraId="49947D54" w14:textId="77777777" w:rsidR="005401C1" w:rsidRPr="00604DA5" w:rsidRDefault="005401C1" w:rsidP="005401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604DA5">
              <w:rPr>
                <w:color w:val="000000"/>
                <w:sz w:val="16"/>
                <w:szCs w:val="16"/>
              </w:rPr>
              <w:t>9.7</w:t>
            </w:r>
            <w:r>
              <w:rPr>
                <w:color w:val="000000"/>
                <w:sz w:val="16"/>
                <w:szCs w:val="16"/>
              </w:rPr>
              <w:t>5</w:t>
            </w:r>
          </w:p>
        </w:tc>
        <w:tc>
          <w:tcPr>
            <w:tcW w:w="1890" w:type="dxa"/>
          </w:tcPr>
          <w:p w14:paraId="6098E7AA" w14:textId="77777777" w:rsidR="005401C1" w:rsidRPr="00604DA5" w:rsidRDefault="005401C1" w:rsidP="005401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20.14</w:t>
            </w:r>
          </w:p>
        </w:tc>
      </w:tr>
      <w:tr w:rsidR="005401C1" w:rsidRPr="00604DA5" w14:paraId="65A1ED62" w14:textId="77777777" w:rsidTr="00844ED4">
        <w:trPr>
          <w:jc w:val="center"/>
        </w:trPr>
        <w:tc>
          <w:tcPr>
            <w:tcW w:w="2245" w:type="dxa"/>
          </w:tcPr>
          <w:p w14:paraId="3EBD6571" w14:textId="77777777" w:rsidR="005401C1" w:rsidRPr="00604DA5" w:rsidRDefault="005401C1" w:rsidP="005401C1">
            <w:pPr>
              <w:spacing w:line="360" w:lineRule="auto"/>
              <w:jc w:val="center"/>
              <w:rPr>
                <w:b/>
                <w:bCs/>
                <w:sz w:val="16"/>
                <w:szCs w:val="16"/>
              </w:rPr>
            </w:pPr>
            <w:r w:rsidRPr="00604DA5">
              <w:rPr>
                <w:b/>
                <w:bCs/>
                <w:sz w:val="16"/>
                <w:szCs w:val="16"/>
              </w:rPr>
              <w:t>% Returns Intraday Trading</w:t>
            </w:r>
          </w:p>
        </w:tc>
        <w:tc>
          <w:tcPr>
            <w:tcW w:w="1175" w:type="dxa"/>
          </w:tcPr>
          <w:p w14:paraId="02E9691C" w14:textId="77777777" w:rsidR="005401C1" w:rsidRPr="00604DA5" w:rsidRDefault="005401C1" w:rsidP="005401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604DA5">
              <w:rPr>
                <w:color w:val="000000"/>
                <w:sz w:val="16"/>
                <w:szCs w:val="16"/>
              </w:rPr>
              <w:t>14.6</w:t>
            </w:r>
            <w:r>
              <w:rPr>
                <w:color w:val="000000"/>
                <w:sz w:val="16"/>
                <w:szCs w:val="16"/>
              </w:rPr>
              <w:t>7</w:t>
            </w:r>
          </w:p>
        </w:tc>
        <w:tc>
          <w:tcPr>
            <w:tcW w:w="1890" w:type="dxa"/>
          </w:tcPr>
          <w:p w14:paraId="4F720E78" w14:textId="77777777" w:rsidR="005401C1" w:rsidRPr="00604DA5" w:rsidRDefault="005401C1" w:rsidP="005401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5.14</w:t>
            </w:r>
          </w:p>
        </w:tc>
      </w:tr>
    </w:tbl>
    <w:p w14:paraId="5DAEB972" w14:textId="7EEBB690" w:rsidR="000F635F" w:rsidRPr="000F635F" w:rsidRDefault="000F635F" w:rsidP="00896350">
      <w:pPr>
        <w:spacing w:line="360" w:lineRule="auto"/>
        <w:jc w:val="center"/>
        <w:rPr>
          <w:b/>
          <w:bCs/>
          <w:sz w:val="16"/>
          <w:szCs w:val="16"/>
        </w:rPr>
      </w:pPr>
      <w:r>
        <w:rPr>
          <w:b/>
          <w:bCs/>
          <w:sz w:val="16"/>
          <w:szCs w:val="16"/>
        </w:rPr>
        <w:t>Table 5.4.1</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KSCL</w:t>
      </w:r>
      <w:r w:rsidRPr="00AE5B5E">
        <w:rPr>
          <w:b/>
          <w:bCs/>
          <w:sz w:val="16"/>
          <w:szCs w:val="16"/>
        </w:rPr>
        <w:t xml:space="preserve"> (LSTM)</w:t>
      </w:r>
    </w:p>
    <w:p w14:paraId="083C9FE7" w14:textId="2A4CE7AE" w:rsidR="005401C1" w:rsidRPr="009E7AA2" w:rsidRDefault="005401C1" w:rsidP="00483B3B">
      <w:pPr>
        <w:pStyle w:val="ListParagraph"/>
        <w:numPr>
          <w:ilvl w:val="2"/>
          <w:numId w:val="29"/>
        </w:numPr>
        <w:spacing w:line="360" w:lineRule="auto"/>
        <w:rPr>
          <w:b/>
          <w:bCs/>
          <w:sz w:val="16"/>
          <w:szCs w:val="16"/>
        </w:rPr>
      </w:pPr>
      <w:r w:rsidRPr="009E7AA2">
        <w:rPr>
          <w:b/>
          <w:bCs/>
          <w:sz w:val="16"/>
          <w:szCs w:val="16"/>
        </w:rPr>
        <w:t>SOMANYCERA (LSTM)</w:t>
      </w:r>
    </w:p>
    <w:p w14:paraId="77D821F3" w14:textId="08ECB220" w:rsidR="005401C1" w:rsidRDefault="005401C1" w:rsidP="005401C1">
      <w:pPr>
        <w:pStyle w:val="ListParagraph"/>
        <w:spacing w:line="360" w:lineRule="auto"/>
        <w:jc w:val="center"/>
        <w:rPr>
          <w:b/>
          <w:bCs/>
        </w:rPr>
      </w:pPr>
      <w:r>
        <w:rPr>
          <w:noProof/>
          <w:lang w:val="en-US" w:eastAsia="ja-JP"/>
        </w:rPr>
        <w:drawing>
          <wp:inline distT="0" distB="0" distL="0" distR="0" wp14:anchorId="76E98675" wp14:editId="132241AE">
            <wp:extent cx="3260531" cy="3385680"/>
            <wp:effectExtent l="0" t="0" r="0" b="5715"/>
            <wp:docPr id="2" name="Picture 2" descr="SOMANYCERA_LSTM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OMANYCERA_LSTM_RETURN"/>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298192" cy="3424787"/>
                    </a:xfrm>
                    <a:prstGeom prst="rect">
                      <a:avLst/>
                    </a:prstGeom>
                    <a:noFill/>
                    <a:ln>
                      <a:noFill/>
                    </a:ln>
                  </pic:spPr>
                </pic:pic>
              </a:graphicData>
            </a:graphic>
          </wp:inline>
        </w:drawing>
      </w:r>
    </w:p>
    <w:p w14:paraId="76E00DF0" w14:textId="43F500BF" w:rsidR="00246C1D" w:rsidRPr="00246C1D" w:rsidRDefault="00246C1D" w:rsidP="00246C1D">
      <w:pPr>
        <w:spacing w:line="360" w:lineRule="auto"/>
        <w:jc w:val="center"/>
        <w:rPr>
          <w:b/>
          <w:bCs/>
          <w:sz w:val="16"/>
          <w:szCs w:val="16"/>
        </w:rPr>
      </w:pPr>
      <w:r>
        <w:rPr>
          <w:b/>
          <w:bCs/>
          <w:sz w:val="16"/>
          <w:szCs w:val="16"/>
        </w:rPr>
        <w:t>Fig 5.4.2</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SOMANYCERA</w:t>
      </w:r>
      <w:r w:rsidRPr="00AE5B5E">
        <w:rPr>
          <w:b/>
          <w:bCs/>
          <w:sz w:val="16"/>
          <w:szCs w:val="16"/>
        </w:rPr>
        <w:t xml:space="preserve"> (LSTM)</w:t>
      </w:r>
    </w:p>
    <w:tbl>
      <w:tblPr>
        <w:tblStyle w:val="TableGrid"/>
        <w:tblW w:w="5215" w:type="dxa"/>
        <w:jc w:val="center"/>
        <w:tblLayout w:type="fixed"/>
        <w:tblLook w:val="04A0" w:firstRow="1" w:lastRow="0" w:firstColumn="1" w:lastColumn="0" w:noHBand="0" w:noVBand="1"/>
      </w:tblPr>
      <w:tblGrid>
        <w:gridCol w:w="2785"/>
        <w:gridCol w:w="1080"/>
        <w:gridCol w:w="1350"/>
      </w:tblGrid>
      <w:tr w:rsidR="005401C1" w:rsidRPr="00604DA5" w14:paraId="67D1CC8D" w14:textId="77777777" w:rsidTr="0012235C">
        <w:trPr>
          <w:jc w:val="center"/>
        </w:trPr>
        <w:tc>
          <w:tcPr>
            <w:tcW w:w="2785" w:type="dxa"/>
          </w:tcPr>
          <w:p w14:paraId="399B5366" w14:textId="77777777" w:rsidR="005401C1" w:rsidRPr="00604DA5" w:rsidRDefault="005401C1" w:rsidP="0012235C">
            <w:pPr>
              <w:spacing w:line="360" w:lineRule="auto"/>
              <w:jc w:val="center"/>
              <w:rPr>
                <w:b/>
                <w:bCs/>
                <w:sz w:val="16"/>
                <w:szCs w:val="16"/>
              </w:rPr>
            </w:pPr>
          </w:p>
        </w:tc>
        <w:tc>
          <w:tcPr>
            <w:tcW w:w="1080" w:type="dxa"/>
          </w:tcPr>
          <w:p w14:paraId="16DB4E18" w14:textId="77777777" w:rsidR="005401C1" w:rsidRPr="00604DA5" w:rsidRDefault="005401C1" w:rsidP="0012235C">
            <w:pPr>
              <w:spacing w:line="360" w:lineRule="auto"/>
              <w:jc w:val="center"/>
              <w:rPr>
                <w:b/>
                <w:bCs/>
                <w:sz w:val="16"/>
                <w:szCs w:val="16"/>
              </w:rPr>
            </w:pPr>
            <w:r w:rsidRPr="00604DA5">
              <w:rPr>
                <w:b/>
                <w:bCs/>
                <w:sz w:val="16"/>
                <w:szCs w:val="16"/>
              </w:rPr>
              <w:t>LSTM(End)</w:t>
            </w:r>
          </w:p>
        </w:tc>
        <w:tc>
          <w:tcPr>
            <w:tcW w:w="1350" w:type="dxa"/>
          </w:tcPr>
          <w:p w14:paraId="764FA09E" w14:textId="77777777" w:rsidR="005401C1" w:rsidRPr="00604DA5" w:rsidRDefault="005401C1" w:rsidP="0012235C">
            <w:pPr>
              <w:spacing w:line="360" w:lineRule="auto"/>
              <w:jc w:val="center"/>
              <w:rPr>
                <w:b/>
                <w:bCs/>
                <w:sz w:val="16"/>
                <w:szCs w:val="16"/>
              </w:rPr>
            </w:pPr>
            <w:r w:rsidRPr="00604DA5">
              <w:rPr>
                <w:b/>
                <w:bCs/>
                <w:sz w:val="16"/>
                <w:szCs w:val="16"/>
              </w:rPr>
              <w:t>LSTM(Highest)</w:t>
            </w:r>
          </w:p>
        </w:tc>
      </w:tr>
      <w:tr w:rsidR="005401C1" w:rsidRPr="00604DA5" w14:paraId="6316A876" w14:textId="77777777" w:rsidTr="0012235C">
        <w:trPr>
          <w:jc w:val="center"/>
        </w:trPr>
        <w:tc>
          <w:tcPr>
            <w:tcW w:w="2785" w:type="dxa"/>
          </w:tcPr>
          <w:p w14:paraId="76A12080" w14:textId="77777777" w:rsidR="005401C1" w:rsidRPr="00604DA5" w:rsidRDefault="005401C1" w:rsidP="0012235C">
            <w:pPr>
              <w:spacing w:line="360" w:lineRule="auto"/>
              <w:jc w:val="center"/>
              <w:rPr>
                <w:b/>
                <w:bCs/>
                <w:sz w:val="16"/>
                <w:szCs w:val="16"/>
              </w:rPr>
            </w:pPr>
            <w:r w:rsidRPr="00604DA5">
              <w:rPr>
                <w:b/>
                <w:bCs/>
                <w:sz w:val="16"/>
                <w:szCs w:val="16"/>
              </w:rPr>
              <w:t>% Returns Buy and Hold</w:t>
            </w:r>
          </w:p>
        </w:tc>
        <w:tc>
          <w:tcPr>
            <w:tcW w:w="1080" w:type="dxa"/>
          </w:tcPr>
          <w:p w14:paraId="1E68C231"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44.30</w:t>
            </w:r>
          </w:p>
        </w:tc>
        <w:tc>
          <w:tcPr>
            <w:tcW w:w="1350" w:type="dxa"/>
          </w:tcPr>
          <w:p w14:paraId="33EE96A9"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45.82</w:t>
            </w:r>
          </w:p>
        </w:tc>
      </w:tr>
      <w:tr w:rsidR="005401C1" w:rsidRPr="00604DA5" w14:paraId="54FC1E07" w14:textId="77777777" w:rsidTr="0012235C">
        <w:trPr>
          <w:jc w:val="center"/>
        </w:trPr>
        <w:tc>
          <w:tcPr>
            <w:tcW w:w="2785" w:type="dxa"/>
          </w:tcPr>
          <w:p w14:paraId="77499340" w14:textId="77777777" w:rsidR="005401C1" w:rsidRPr="00604DA5" w:rsidRDefault="005401C1" w:rsidP="0012235C">
            <w:pPr>
              <w:spacing w:line="360" w:lineRule="auto"/>
              <w:jc w:val="center"/>
              <w:rPr>
                <w:b/>
                <w:bCs/>
                <w:sz w:val="16"/>
                <w:szCs w:val="16"/>
              </w:rPr>
            </w:pPr>
            <w:r w:rsidRPr="00604DA5">
              <w:rPr>
                <w:b/>
                <w:bCs/>
                <w:sz w:val="16"/>
                <w:szCs w:val="16"/>
              </w:rPr>
              <w:t>% Returns Intraday Trading</w:t>
            </w:r>
          </w:p>
        </w:tc>
        <w:tc>
          <w:tcPr>
            <w:tcW w:w="1080" w:type="dxa"/>
          </w:tcPr>
          <w:p w14:paraId="5CA2FD07"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35.10</w:t>
            </w:r>
          </w:p>
        </w:tc>
        <w:tc>
          <w:tcPr>
            <w:tcW w:w="1350" w:type="dxa"/>
          </w:tcPr>
          <w:p w14:paraId="73D1DC44"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35.30</w:t>
            </w:r>
          </w:p>
        </w:tc>
      </w:tr>
    </w:tbl>
    <w:p w14:paraId="562C9595" w14:textId="4518D1F9" w:rsidR="007F6213" w:rsidRPr="007F6213" w:rsidRDefault="000F635F" w:rsidP="000F635F">
      <w:pPr>
        <w:spacing w:line="360" w:lineRule="auto"/>
        <w:jc w:val="center"/>
        <w:rPr>
          <w:b/>
          <w:bCs/>
          <w:sz w:val="16"/>
          <w:szCs w:val="16"/>
        </w:rPr>
      </w:pPr>
      <w:r>
        <w:rPr>
          <w:b/>
          <w:bCs/>
          <w:sz w:val="16"/>
          <w:szCs w:val="16"/>
        </w:rPr>
        <w:t>Table 5.4.2</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SOMANYCERA</w:t>
      </w:r>
      <w:r w:rsidRPr="00AE5B5E">
        <w:rPr>
          <w:b/>
          <w:bCs/>
          <w:sz w:val="16"/>
          <w:szCs w:val="16"/>
        </w:rPr>
        <w:t xml:space="preserve"> (LSTM)</w:t>
      </w:r>
    </w:p>
    <w:p w14:paraId="5E46984E" w14:textId="1AA515CE" w:rsidR="005401C1" w:rsidRPr="009E7AA2" w:rsidRDefault="00246C1D" w:rsidP="00483B3B">
      <w:pPr>
        <w:pStyle w:val="ListParagraph"/>
        <w:numPr>
          <w:ilvl w:val="2"/>
          <w:numId w:val="29"/>
        </w:numPr>
        <w:spacing w:line="360" w:lineRule="auto"/>
        <w:rPr>
          <w:b/>
          <w:bCs/>
          <w:sz w:val="16"/>
          <w:szCs w:val="16"/>
        </w:rPr>
      </w:pPr>
      <w:r>
        <w:rPr>
          <w:b/>
          <w:bCs/>
          <w:sz w:val="16"/>
          <w:szCs w:val="16"/>
        </w:rPr>
        <w:lastRenderedPageBreak/>
        <w:t xml:space="preserve">ORIENTBELL (LSTM) </w:t>
      </w:r>
    </w:p>
    <w:p w14:paraId="638DD9EB" w14:textId="799EE7EE" w:rsidR="005401C1" w:rsidRDefault="005401C1" w:rsidP="00896350">
      <w:pPr>
        <w:pStyle w:val="ListParagraph"/>
        <w:spacing w:line="360" w:lineRule="auto"/>
        <w:jc w:val="center"/>
        <w:rPr>
          <w:b/>
          <w:bCs/>
        </w:rPr>
      </w:pPr>
      <w:r>
        <w:rPr>
          <w:noProof/>
          <w:lang w:val="en-US" w:eastAsia="ja-JP"/>
        </w:rPr>
        <w:drawing>
          <wp:inline distT="0" distB="0" distL="0" distR="0" wp14:anchorId="766A355B" wp14:editId="745AA61B">
            <wp:extent cx="3103755" cy="3188525"/>
            <wp:effectExtent l="0" t="0" r="1905" b="0"/>
            <wp:docPr id="18" name="Picture 18" descr="ORIENTBELL_LSTM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ORIENTBELL_LSTM_RETUR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166787" cy="3253279"/>
                    </a:xfrm>
                    <a:prstGeom prst="rect">
                      <a:avLst/>
                    </a:prstGeom>
                    <a:noFill/>
                    <a:ln>
                      <a:noFill/>
                    </a:ln>
                  </pic:spPr>
                </pic:pic>
              </a:graphicData>
            </a:graphic>
          </wp:inline>
        </w:drawing>
      </w:r>
    </w:p>
    <w:p w14:paraId="5458E5E0" w14:textId="6C0D6800" w:rsidR="00246C1D" w:rsidRPr="00246C1D" w:rsidRDefault="00246C1D" w:rsidP="00246C1D">
      <w:pPr>
        <w:spacing w:line="360" w:lineRule="auto"/>
        <w:jc w:val="center"/>
        <w:rPr>
          <w:b/>
          <w:bCs/>
          <w:sz w:val="16"/>
          <w:szCs w:val="16"/>
        </w:rPr>
      </w:pPr>
      <w:r>
        <w:rPr>
          <w:b/>
          <w:bCs/>
          <w:sz w:val="16"/>
          <w:szCs w:val="16"/>
        </w:rPr>
        <w:t>Fig 5.4.3</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ORIENTBELL</w:t>
      </w:r>
      <w:r w:rsidRPr="00AE5B5E">
        <w:rPr>
          <w:b/>
          <w:bCs/>
          <w:sz w:val="16"/>
          <w:szCs w:val="16"/>
        </w:rPr>
        <w:t xml:space="preserve"> (LSTM)</w:t>
      </w:r>
    </w:p>
    <w:tbl>
      <w:tblPr>
        <w:tblStyle w:val="TableGrid"/>
        <w:tblW w:w="5215" w:type="dxa"/>
        <w:jc w:val="center"/>
        <w:tblLayout w:type="fixed"/>
        <w:tblLook w:val="04A0" w:firstRow="1" w:lastRow="0" w:firstColumn="1" w:lastColumn="0" w:noHBand="0" w:noVBand="1"/>
      </w:tblPr>
      <w:tblGrid>
        <w:gridCol w:w="2785"/>
        <w:gridCol w:w="1080"/>
        <w:gridCol w:w="1350"/>
      </w:tblGrid>
      <w:tr w:rsidR="005401C1" w:rsidRPr="00604DA5" w14:paraId="607AD5C0" w14:textId="77777777" w:rsidTr="00896350">
        <w:trPr>
          <w:jc w:val="center"/>
        </w:trPr>
        <w:tc>
          <w:tcPr>
            <w:tcW w:w="2785" w:type="dxa"/>
          </w:tcPr>
          <w:p w14:paraId="53EE01EF" w14:textId="77777777" w:rsidR="005401C1" w:rsidRPr="00604DA5" w:rsidRDefault="005401C1" w:rsidP="00896350">
            <w:pPr>
              <w:spacing w:line="360" w:lineRule="auto"/>
              <w:jc w:val="center"/>
              <w:rPr>
                <w:b/>
                <w:bCs/>
                <w:sz w:val="16"/>
                <w:szCs w:val="16"/>
              </w:rPr>
            </w:pPr>
          </w:p>
        </w:tc>
        <w:tc>
          <w:tcPr>
            <w:tcW w:w="1080" w:type="dxa"/>
          </w:tcPr>
          <w:p w14:paraId="6CCD0770" w14:textId="77777777" w:rsidR="005401C1" w:rsidRPr="00604DA5" w:rsidRDefault="005401C1" w:rsidP="0012235C">
            <w:pPr>
              <w:spacing w:line="360" w:lineRule="auto"/>
              <w:jc w:val="center"/>
              <w:rPr>
                <w:b/>
                <w:bCs/>
                <w:sz w:val="16"/>
                <w:szCs w:val="16"/>
              </w:rPr>
            </w:pPr>
            <w:r w:rsidRPr="00604DA5">
              <w:rPr>
                <w:b/>
                <w:bCs/>
                <w:sz w:val="16"/>
                <w:szCs w:val="16"/>
              </w:rPr>
              <w:t>LSTM(End)</w:t>
            </w:r>
          </w:p>
        </w:tc>
        <w:tc>
          <w:tcPr>
            <w:tcW w:w="1350" w:type="dxa"/>
          </w:tcPr>
          <w:p w14:paraId="10A336D2" w14:textId="77777777" w:rsidR="005401C1" w:rsidRPr="00604DA5" w:rsidRDefault="005401C1" w:rsidP="0012235C">
            <w:pPr>
              <w:spacing w:line="360" w:lineRule="auto"/>
              <w:jc w:val="center"/>
              <w:rPr>
                <w:b/>
                <w:bCs/>
                <w:sz w:val="16"/>
                <w:szCs w:val="16"/>
              </w:rPr>
            </w:pPr>
            <w:r w:rsidRPr="00604DA5">
              <w:rPr>
                <w:b/>
                <w:bCs/>
                <w:sz w:val="16"/>
                <w:szCs w:val="16"/>
              </w:rPr>
              <w:t>LSTM(Highest)</w:t>
            </w:r>
          </w:p>
        </w:tc>
      </w:tr>
      <w:tr w:rsidR="005401C1" w:rsidRPr="00604DA5" w14:paraId="6AC77EC0" w14:textId="77777777" w:rsidTr="00896350">
        <w:trPr>
          <w:jc w:val="center"/>
        </w:trPr>
        <w:tc>
          <w:tcPr>
            <w:tcW w:w="2785" w:type="dxa"/>
          </w:tcPr>
          <w:p w14:paraId="6367212E" w14:textId="77777777" w:rsidR="005401C1" w:rsidRPr="00604DA5" w:rsidRDefault="005401C1" w:rsidP="00896350">
            <w:pPr>
              <w:spacing w:line="360" w:lineRule="auto"/>
              <w:jc w:val="center"/>
              <w:rPr>
                <w:b/>
                <w:bCs/>
                <w:sz w:val="16"/>
                <w:szCs w:val="16"/>
              </w:rPr>
            </w:pPr>
            <w:r w:rsidRPr="00604DA5">
              <w:rPr>
                <w:b/>
                <w:bCs/>
                <w:sz w:val="16"/>
                <w:szCs w:val="16"/>
              </w:rPr>
              <w:t>% Returns Buy and Hold</w:t>
            </w:r>
          </w:p>
        </w:tc>
        <w:tc>
          <w:tcPr>
            <w:tcW w:w="1080" w:type="dxa"/>
          </w:tcPr>
          <w:p w14:paraId="0670DA46"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39.40</w:t>
            </w:r>
          </w:p>
        </w:tc>
        <w:tc>
          <w:tcPr>
            <w:tcW w:w="1350" w:type="dxa"/>
          </w:tcPr>
          <w:p w14:paraId="32726CDF"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42.53</w:t>
            </w:r>
          </w:p>
        </w:tc>
      </w:tr>
      <w:tr w:rsidR="005401C1" w:rsidRPr="00604DA5" w14:paraId="2D419321" w14:textId="77777777" w:rsidTr="00896350">
        <w:trPr>
          <w:jc w:val="center"/>
        </w:trPr>
        <w:tc>
          <w:tcPr>
            <w:tcW w:w="2785" w:type="dxa"/>
          </w:tcPr>
          <w:p w14:paraId="0256807E" w14:textId="77777777" w:rsidR="005401C1" w:rsidRPr="00604DA5" w:rsidRDefault="005401C1" w:rsidP="00896350">
            <w:pPr>
              <w:spacing w:line="360" w:lineRule="auto"/>
              <w:jc w:val="center"/>
              <w:rPr>
                <w:b/>
                <w:bCs/>
                <w:sz w:val="16"/>
                <w:szCs w:val="16"/>
              </w:rPr>
            </w:pPr>
            <w:r w:rsidRPr="00604DA5">
              <w:rPr>
                <w:b/>
                <w:bCs/>
                <w:sz w:val="16"/>
                <w:szCs w:val="16"/>
              </w:rPr>
              <w:t>% Returns Intraday Trading</w:t>
            </w:r>
          </w:p>
        </w:tc>
        <w:tc>
          <w:tcPr>
            <w:tcW w:w="1080" w:type="dxa"/>
          </w:tcPr>
          <w:p w14:paraId="4B8C1540"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38.51</w:t>
            </w:r>
          </w:p>
        </w:tc>
        <w:tc>
          <w:tcPr>
            <w:tcW w:w="1350" w:type="dxa"/>
          </w:tcPr>
          <w:p w14:paraId="581809EC"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40.09</w:t>
            </w:r>
          </w:p>
        </w:tc>
      </w:tr>
    </w:tbl>
    <w:p w14:paraId="4BF4C046" w14:textId="52704963" w:rsidR="007F6213" w:rsidRDefault="005401C1" w:rsidP="000F635F">
      <w:pPr>
        <w:spacing w:line="360" w:lineRule="auto"/>
        <w:jc w:val="center"/>
        <w:rPr>
          <w:b/>
          <w:bCs/>
          <w:sz w:val="16"/>
          <w:szCs w:val="16"/>
        </w:rPr>
      </w:pPr>
      <w:r>
        <w:rPr>
          <w:b/>
          <w:bCs/>
          <w:sz w:val="16"/>
          <w:szCs w:val="16"/>
        </w:rPr>
        <w:t xml:space="preserve">  </w:t>
      </w:r>
      <w:r w:rsidR="000F635F">
        <w:rPr>
          <w:b/>
          <w:bCs/>
          <w:sz w:val="16"/>
          <w:szCs w:val="16"/>
        </w:rPr>
        <w:t xml:space="preserve">Table 5.4.3 </w:t>
      </w:r>
      <w:r w:rsidR="000F635F" w:rsidRPr="00AE5B5E">
        <w:rPr>
          <w:b/>
          <w:bCs/>
          <w:sz w:val="16"/>
          <w:szCs w:val="16"/>
        </w:rPr>
        <w:t xml:space="preserve">– </w:t>
      </w:r>
      <w:r w:rsidR="000F635F">
        <w:rPr>
          <w:b/>
          <w:bCs/>
          <w:sz w:val="16"/>
          <w:szCs w:val="16"/>
        </w:rPr>
        <w:t>Returns% for</w:t>
      </w:r>
      <w:r w:rsidR="000F635F" w:rsidRPr="00AE5B5E">
        <w:rPr>
          <w:b/>
          <w:bCs/>
          <w:sz w:val="16"/>
          <w:szCs w:val="16"/>
        </w:rPr>
        <w:t xml:space="preserve"> </w:t>
      </w:r>
      <w:r w:rsidR="000F635F">
        <w:rPr>
          <w:b/>
          <w:bCs/>
          <w:sz w:val="16"/>
          <w:szCs w:val="16"/>
        </w:rPr>
        <w:t>ORIENTBELL</w:t>
      </w:r>
      <w:r w:rsidR="000F635F" w:rsidRPr="00AE5B5E">
        <w:rPr>
          <w:b/>
          <w:bCs/>
          <w:sz w:val="16"/>
          <w:szCs w:val="16"/>
        </w:rPr>
        <w:t xml:space="preserve"> (LSTM)</w:t>
      </w:r>
    </w:p>
    <w:p w14:paraId="337AEC85" w14:textId="4643F6B1" w:rsidR="005401C1" w:rsidRPr="005401C1" w:rsidRDefault="009E7AA2" w:rsidP="005401C1">
      <w:pPr>
        <w:spacing w:line="360" w:lineRule="auto"/>
        <w:ind w:left="360"/>
        <w:rPr>
          <w:b/>
          <w:bCs/>
          <w:sz w:val="16"/>
          <w:szCs w:val="16"/>
        </w:rPr>
      </w:pPr>
      <w:r>
        <w:rPr>
          <w:b/>
          <w:bCs/>
          <w:sz w:val="16"/>
          <w:szCs w:val="16"/>
        </w:rPr>
        <w:t>5.4.4</w:t>
      </w:r>
      <w:r w:rsidR="005401C1">
        <w:rPr>
          <w:b/>
          <w:bCs/>
          <w:sz w:val="16"/>
          <w:szCs w:val="16"/>
        </w:rPr>
        <w:t xml:space="preserve"> </w:t>
      </w:r>
      <w:r w:rsidR="005401C1" w:rsidRPr="005401C1">
        <w:rPr>
          <w:b/>
          <w:bCs/>
          <w:sz w:val="16"/>
          <w:szCs w:val="16"/>
        </w:rPr>
        <w:t>ESABINDIA (LSTM)</w:t>
      </w:r>
    </w:p>
    <w:p w14:paraId="50B306FB" w14:textId="1A1F9ABD" w:rsidR="005401C1" w:rsidRDefault="005401C1" w:rsidP="005401C1">
      <w:pPr>
        <w:spacing w:line="360" w:lineRule="auto"/>
        <w:jc w:val="center"/>
        <w:rPr>
          <w:b/>
          <w:bCs/>
        </w:rPr>
      </w:pPr>
      <w:r>
        <w:rPr>
          <w:b/>
          <w:bCs/>
          <w:noProof/>
          <w:lang w:val="en-US" w:eastAsia="ja-JP"/>
        </w:rPr>
        <w:drawing>
          <wp:inline distT="0" distB="0" distL="0" distR="0" wp14:anchorId="5AB44474" wp14:editId="36D1C986">
            <wp:extent cx="3250528" cy="3307278"/>
            <wp:effectExtent l="0" t="0" r="7620" b="7620"/>
            <wp:docPr id="19" name="Picture 19" descr="ESABINDIA_LSTM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SABINDIA_LSTM_RETUR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94012" cy="3351521"/>
                    </a:xfrm>
                    <a:prstGeom prst="rect">
                      <a:avLst/>
                    </a:prstGeom>
                    <a:noFill/>
                    <a:ln>
                      <a:noFill/>
                    </a:ln>
                  </pic:spPr>
                </pic:pic>
              </a:graphicData>
            </a:graphic>
          </wp:inline>
        </w:drawing>
      </w:r>
    </w:p>
    <w:p w14:paraId="4A424B70" w14:textId="4626604C" w:rsidR="00246C1D" w:rsidRPr="00246C1D" w:rsidRDefault="00C16259" w:rsidP="00246C1D">
      <w:pPr>
        <w:spacing w:line="360" w:lineRule="auto"/>
        <w:jc w:val="center"/>
        <w:rPr>
          <w:b/>
          <w:bCs/>
          <w:sz w:val="16"/>
          <w:szCs w:val="16"/>
        </w:rPr>
      </w:pPr>
      <w:r>
        <w:rPr>
          <w:b/>
          <w:bCs/>
          <w:sz w:val="16"/>
          <w:szCs w:val="16"/>
        </w:rPr>
        <w:t>Fig 5.4.4</w:t>
      </w:r>
      <w:r w:rsidR="00246C1D" w:rsidRPr="00AE5B5E">
        <w:rPr>
          <w:b/>
          <w:bCs/>
          <w:sz w:val="16"/>
          <w:szCs w:val="16"/>
        </w:rPr>
        <w:t xml:space="preserve"> – </w:t>
      </w:r>
      <w:r w:rsidR="00246C1D">
        <w:rPr>
          <w:b/>
          <w:bCs/>
          <w:sz w:val="16"/>
          <w:szCs w:val="16"/>
        </w:rPr>
        <w:t>Returns% for</w:t>
      </w:r>
      <w:r w:rsidR="00246C1D" w:rsidRPr="00AE5B5E">
        <w:rPr>
          <w:b/>
          <w:bCs/>
          <w:sz w:val="16"/>
          <w:szCs w:val="16"/>
        </w:rPr>
        <w:t xml:space="preserve"> </w:t>
      </w:r>
      <w:r w:rsidR="00246C1D">
        <w:rPr>
          <w:b/>
          <w:bCs/>
          <w:sz w:val="16"/>
          <w:szCs w:val="16"/>
        </w:rPr>
        <w:t>ESABINDIA</w:t>
      </w:r>
      <w:r w:rsidR="00246C1D" w:rsidRPr="00AE5B5E">
        <w:rPr>
          <w:b/>
          <w:bCs/>
          <w:sz w:val="16"/>
          <w:szCs w:val="16"/>
        </w:rPr>
        <w:t>(LSTM)</w:t>
      </w:r>
    </w:p>
    <w:tbl>
      <w:tblPr>
        <w:tblStyle w:val="TableGrid"/>
        <w:tblW w:w="5215" w:type="dxa"/>
        <w:jc w:val="center"/>
        <w:tblLayout w:type="fixed"/>
        <w:tblLook w:val="04A0" w:firstRow="1" w:lastRow="0" w:firstColumn="1" w:lastColumn="0" w:noHBand="0" w:noVBand="1"/>
      </w:tblPr>
      <w:tblGrid>
        <w:gridCol w:w="2785"/>
        <w:gridCol w:w="1080"/>
        <w:gridCol w:w="1350"/>
      </w:tblGrid>
      <w:tr w:rsidR="005401C1" w:rsidRPr="00604DA5" w14:paraId="78BA7DF8" w14:textId="77777777" w:rsidTr="0012235C">
        <w:trPr>
          <w:jc w:val="center"/>
        </w:trPr>
        <w:tc>
          <w:tcPr>
            <w:tcW w:w="2785" w:type="dxa"/>
          </w:tcPr>
          <w:p w14:paraId="7F1FBA26" w14:textId="77777777" w:rsidR="005401C1" w:rsidRPr="00604DA5" w:rsidRDefault="005401C1" w:rsidP="0012235C">
            <w:pPr>
              <w:spacing w:line="360" w:lineRule="auto"/>
              <w:jc w:val="center"/>
              <w:rPr>
                <w:b/>
                <w:bCs/>
                <w:sz w:val="16"/>
                <w:szCs w:val="16"/>
              </w:rPr>
            </w:pPr>
          </w:p>
        </w:tc>
        <w:tc>
          <w:tcPr>
            <w:tcW w:w="1080" w:type="dxa"/>
          </w:tcPr>
          <w:p w14:paraId="7F354461" w14:textId="77777777" w:rsidR="005401C1" w:rsidRPr="00604DA5" w:rsidRDefault="005401C1" w:rsidP="0012235C">
            <w:pPr>
              <w:spacing w:line="360" w:lineRule="auto"/>
              <w:jc w:val="center"/>
              <w:rPr>
                <w:b/>
                <w:bCs/>
                <w:sz w:val="16"/>
                <w:szCs w:val="16"/>
              </w:rPr>
            </w:pPr>
            <w:r w:rsidRPr="00604DA5">
              <w:rPr>
                <w:b/>
                <w:bCs/>
                <w:sz w:val="16"/>
                <w:szCs w:val="16"/>
              </w:rPr>
              <w:t>LSTM(End)</w:t>
            </w:r>
          </w:p>
        </w:tc>
        <w:tc>
          <w:tcPr>
            <w:tcW w:w="1350" w:type="dxa"/>
          </w:tcPr>
          <w:p w14:paraId="398D31C1" w14:textId="77777777" w:rsidR="005401C1" w:rsidRPr="00604DA5" w:rsidRDefault="005401C1" w:rsidP="0012235C">
            <w:pPr>
              <w:spacing w:line="360" w:lineRule="auto"/>
              <w:jc w:val="center"/>
              <w:rPr>
                <w:b/>
                <w:bCs/>
                <w:sz w:val="16"/>
                <w:szCs w:val="16"/>
              </w:rPr>
            </w:pPr>
            <w:r w:rsidRPr="00604DA5">
              <w:rPr>
                <w:b/>
                <w:bCs/>
                <w:sz w:val="16"/>
                <w:szCs w:val="16"/>
              </w:rPr>
              <w:t>LSTM(Highest)</w:t>
            </w:r>
          </w:p>
        </w:tc>
      </w:tr>
      <w:tr w:rsidR="005401C1" w:rsidRPr="00604DA5" w14:paraId="16E7B85E" w14:textId="77777777" w:rsidTr="0012235C">
        <w:trPr>
          <w:jc w:val="center"/>
        </w:trPr>
        <w:tc>
          <w:tcPr>
            <w:tcW w:w="2785" w:type="dxa"/>
          </w:tcPr>
          <w:p w14:paraId="257F9087" w14:textId="77777777" w:rsidR="005401C1" w:rsidRPr="00604DA5" w:rsidRDefault="005401C1" w:rsidP="0012235C">
            <w:pPr>
              <w:spacing w:line="360" w:lineRule="auto"/>
              <w:jc w:val="center"/>
              <w:rPr>
                <w:b/>
                <w:bCs/>
                <w:sz w:val="16"/>
                <w:szCs w:val="16"/>
              </w:rPr>
            </w:pPr>
            <w:r w:rsidRPr="00604DA5">
              <w:rPr>
                <w:b/>
                <w:bCs/>
                <w:sz w:val="16"/>
                <w:szCs w:val="16"/>
              </w:rPr>
              <w:t>% Returns Buy and Hold</w:t>
            </w:r>
          </w:p>
        </w:tc>
        <w:tc>
          <w:tcPr>
            <w:tcW w:w="1080" w:type="dxa"/>
          </w:tcPr>
          <w:p w14:paraId="29D84138"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3.28</w:t>
            </w:r>
          </w:p>
        </w:tc>
        <w:tc>
          <w:tcPr>
            <w:tcW w:w="1350" w:type="dxa"/>
          </w:tcPr>
          <w:p w14:paraId="684AC155"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14.10</w:t>
            </w:r>
          </w:p>
        </w:tc>
      </w:tr>
      <w:tr w:rsidR="005401C1" w:rsidRPr="00604DA5" w14:paraId="3AC138CC" w14:textId="77777777" w:rsidTr="0012235C">
        <w:trPr>
          <w:jc w:val="center"/>
        </w:trPr>
        <w:tc>
          <w:tcPr>
            <w:tcW w:w="2785" w:type="dxa"/>
          </w:tcPr>
          <w:p w14:paraId="5298A37F" w14:textId="77777777" w:rsidR="005401C1" w:rsidRPr="00604DA5" w:rsidRDefault="005401C1" w:rsidP="0012235C">
            <w:pPr>
              <w:spacing w:line="360" w:lineRule="auto"/>
              <w:jc w:val="center"/>
              <w:rPr>
                <w:b/>
                <w:bCs/>
                <w:sz w:val="16"/>
                <w:szCs w:val="16"/>
              </w:rPr>
            </w:pPr>
            <w:r w:rsidRPr="00604DA5">
              <w:rPr>
                <w:b/>
                <w:bCs/>
                <w:sz w:val="16"/>
                <w:szCs w:val="16"/>
              </w:rPr>
              <w:t>% Returns Intraday Trading</w:t>
            </w:r>
          </w:p>
        </w:tc>
        <w:tc>
          <w:tcPr>
            <w:tcW w:w="1080" w:type="dxa"/>
          </w:tcPr>
          <w:p w14:paraId="44C52590"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8.72</w:t>
            </w:r>
          </w:p>
        </w:tc>
        <w:tc>
          <w:tcPr>
            <w:tcW w:w="1350" w:type="dxa"/>
          </w:tcPr>
          <w:p w14:paraId="5A3EEAC4"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9.81</w:t>
            </w:r>
          </w:p>
        </w:tc>
      </w:tr>
    </w:tbl>
    <w:p w14:paraId="2CE40788" w14:textId="347224ED" w:rsidR="005401C1" w:rsidRDefault="00725232" w:rsidP="00725232">
      <w:pPr>
        <w:spacing w:line="360" w:lineRule="auto"/>
        <w:jc w:val="center"/>
        <w:rPr>
          <w:b/>
          <w:bCs/>
          <w:sz w:val="21"/>
          <w:szCs w:val="21"/>
        </w:rPr>
      </w:pPr>
      <w:r>
        <w:rPr>
          <w:b/>
          <w:bCs/>
          <w:sz w:val="16"/>
          <w:szCs w:val="16"/>
        </w:rPr>
        <w:t xml:space="preserve">Table 5.4.4 </w:t>
      </w:r>
      <w:r w:rsidRPr="00AE5B5E">
        <w:rPr>
          <w:b/>
          <w:bCs/>
          <w:sz w:val="16"/>
          <w:szCs w:val="16"/>
        </w:rPr>
        <w:t xml:space="preserve">– </w:t>
      </w:r>
      <w:r>
        <w:rPr>
          <w:b/>
          <w:bCs/>
          <w:sz w:val="16"/>
          <w:szCs w:val="16"/>
        </w:rPr>
        <w:t>Returns% for</w:t>
      </w:r>
      <w:r w:rsidRPr="00AE5B5E">
        <w:rPr>
          <w:b/>
          <w:bCs/>
          <w:sz w:val="16"/>
          <w:szCs w:val="16"/>
        </w:rPr>
        <w:t xml:space="preserve"> </w:t>
      </w:r>
      <w:r>
        <w:rPr>
          <w:b/>
          <w:bCs/>
          <w:sz w:val="16"/>
          <w:szCs w:val="16"/>
        </w:rPr>
        <w:t>ESABINDIA</w:t>
      </w:r>
      <w:r w:rsidRPr="00AE5B5E">
        <w:rPr>
          <w:b/>
          <w:bCs/>
          <w:sz w:val="16"/>
          <w:szCs w:val="16"/>
        </w:rPr>
        <w:t xml:space="preserve"> (LSTM)</w:t>
      </w:r>
    </w:p>
    <w:p w14:paraId="504A86C3" w14:textId="385BB30D" w:rsidR="005401C1" w:rsidRPr="005401C1" w:rsidRDefault="005401C1" w:rsidP="005401C1">
      <w:pPr>
        <w:spacing w:line="360" w:lineRule="auto"/>
        <w:ind w:left="360"/>
        <w:rPr>
          <w:b/>
          <w:bCs/>
          <w:sz w:val="16"/>
          <w:szCs w:val="16"/>
        </w:rPr>
      </w:pPr>
      <w:r>
        <w:rPr>
          <w:b/>
          <w:bCs/>
          <w:sz w:val="16"/>
          <w:szCs w:val="16"/>
        </w:rPr>
        <w:lastRenderedPageBreak/>
        <w:t>5.</w:t>
      </w:r>
      <w:r w:rsidR="009E7AA2">
        <w:rPr>
          <w:b/>
          <w:bCs/>
          <w:sz w:val="16"/>
          <w:szCs w:val="16"/>
        </w:rPr>
        <w:t>4.5</w:t>
      </w:r>
      <w:r>
        <w:rPr>
          <w:b/>
          <w:bCs/>
          <w:sz w:val="16"/>
          <w:szCs w:val="16"/>
        </w:rPr>
        <w:tab/>
      </w:r>
      <w:r w:rsidRPr="005401C1">
        <w:rPr>
          <w:b/>
          <w:bCs/>
          <w:sz w:val="16"/>
          <w:szCs w:val="16"/>
        </w:rPr>
        <w:t>SMLISUZU (LSTM)</w:t>
      </w:r>
    </w:p>
    <w:p w14:paraId="01DC86DC" w14:textId="5D86BCDA" w:rsidR="005401C1" w:rsidRDefault="005401C1" w:rsidP="005401C1">
      <w:pPr>
        <w:spacing w:line="360" w:lineRule="auto"/>
        <w:jc w:val="center"/>
        <w:rPr>
          <w:b/>
          <w:bCs/>
        </w:rPr>
      </w:pPr>
      <w:r>
        <w:rPr>
          <w:b/>
          <w:bCs/>
          <w:noProof/>
          <w:lang w:val="en-US" w:eastAsia="ja-JP"/>
        </w:rPr>
        <w:drawing>
          <wp:inline distT="0" distB="0" distL="0" distR="0" wp14:anchorId="1BCC260D" wp14:editId="6B07EEC2">
            <wp:extent cx="3096450" cy="3241964"/>
            <wp:effectExtent l="0" t="0" r="8890" b="0"/>
            <wp:docPr id="20" name="Picture 20" descr="SMLISUZU_LSTM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MLISUZU_LSTM_RETURN"/>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284" cy="3269012"/>
                    </a:xfrm>
                    <a:prstGeom prst="rect">
                      <a:avLst/>
                    </a:prstGeom>
                    <a:noFill/>
                    <a:ln>
                      <a:noFill/>
                    </a:ln>
                  </pic:spPr>
                </pic:pic>
              </a:graphicData>
            </a:graphic>
          </wp:inline>
        </w:drawing>
      </w:r>
    </w:p>
    <w:p w14:paraId="71F10CFE" w14:textId="1EC5EA37" w:rsidR="00246C1D" w:rsidRPr="00246C1D" w:rsidRDefault="00C16259" w:rsidP="00246C1D">
      <w:pPr>
        <w:spacing w:line="360" w:lineRule="auto"/>
        <w:jc w:val="center"/>
        <w:rPr>
          <w:b/>
          <w:bCs/>
          <w:sz w:val="16"/>
          <w:szCs w:val="16"/>
        </w:rPr>
      </w:pPr>
      <w:r>
        <w:rPr>
          <w:b/>
          <w:bCs/>
          <w:sz w:val="16"/>
          <w:szCs w:val="16"/>
        </w:rPr>
        <w:t>Fig 5.4.5</w:t>
      </w:r>
      <w:r w:rsidR="00246C1D" w:rsidRPr="00AE5B5E">
        <w:rPr>
          <w:b/>
          <w:bCs/>
          <w:sz w:val="16"/>
          <w:szCs w:val="16"/>
        </w:rPr>
        <w:t xml:space="preserve"> – </w:t>
      </w:r>
      <w:r w:rsidR="00246C1D">
        <w:rPr>
          <w:b/>
          <w:bCs/>
          <w:sz w:val="16"/>
          <w:szCs w:val="16"/>
        </w:rPr>
        <w:t>Returns% for</w:t>
      </w:r>
      <w:r w:rsidR="00246C1D" w:rsidRPr="00AE5B5E">
        <w:rPr>
          <w:b/>
          <w:bCs/>
          <w:sz w:val="16"/>
          <w:szCs w:val="16"/>
        </w:rPr>
        <w:t xml:space="preserve"> </w:t>
      </w:r>
      <w:r w:rsidR="00246C1D">
        <w:rPr>
          <w:b/>
          <w:bCs/>
          <w:sz w:val="16"/>
          <w:szCs w:val="16"/>
        </w:rPr>
        <w:t>SMLISUZU</w:t>
      </w:r>
      <w:r w:rsidR="00246C1D" w:rsidRPr="00AE5B5E">
        <w:rPr>
          <w:b/>
          <w:bCs/>
          <w:sz w:val="16"/>
          <w:szCs w:val="16"/>
        </w:rPr>
        <w:t xml:space="preserve"> (LSTM)</w:t>
      </w:r>
    </w:p>
    <w:tbl>
      <w:tblPr>
        <w:tblStyle w:val="TableGrid"/>
        <w:tblW w:w="5215" w:type="dxa"/>
        <w:jc w:val="center"/>
        <w:tblLayout w:type="fixed"/>
        <w:tblLook w:val="04A0" w:firstRow="1" w:lastRow="0" w:firstColumn="1" w:lastColumn="0" w:noHBand="0" w:noVBand="1"/>
      </w:tblPr>
      <w:tblGrid>
        <w:gridCol w:w="2785"/>
        <w:gridCol w:w="1080"/>
        <w:gridCol w:w="1350"/>
      </w:tblGrid>
      <w:tr w:rsidR="005401C1" w:rsidRPr="00604DA5" w14:paraId="35D34888" w14:textId="77777777" w:rsidTr="0012235C">
        <w:trPr>
          <w:jc w:val="center"/>
        </w:trPr>
        <w:tc>
          <w:tcPr>
            <w:tcW w:w="2785" w:type="dxa"/>
          </w:tcPr>
          <w:p w14:paraId="042E5A00" w14:textId="77777777" w:rsidR="005401C1" w:rsidRPr="00604DA5" w:rsidRDefault="005401C1" w:rsidP="0012235C">
            <w:pPr>
              <w:spacing w:line="360" w:lineRule="auto"/>
              <w:jc w:val="center"/>
              <w:rPr>
                <w:b/>
                <w:bCs/>
                <w:sz w:val="16"/>
                <w:szCs w:val="16"/>
              </w:rPr>
            </w:pPr>
          </w:p>
        </w:tc>
        <w:tc>
          <w:tcPr>
            <w:tcW w:w="1080" w:type="dxa"/>
          </w:tcPr>
          <w:p w14:paraId="013F6EB3" w14:textId="77777777" w:rsidR="005401C1" w:rsidRPr="00604DA5" w:rsidRDefault="005401C1" w:rsidP="0012235C">
            <w:pPr>
              <w:spacing w:line="360" w:lineRule="auto"/>
              <w:jc w:val="center"/>
              <w:rPr>
                <w:b/>
                <w:bCs/>
                <w:sz w:val="16"/>
                <w:szCs w:val="16"/>
              </w:rPr>
            </w:pPr>
            <w:r w:rsidRPr="00604DA5">
              <w:rPr>
                <w:b/>
                <w:bCs/>
                <w:sz w:val="16"/>
                <w:szCs w:val="16"/>
              </w:rPr>
              <w:t>LSTM(End)</w:t>
            </w:r>
          </w:p>
        </w:tc>
        <w:tc>
          <w:tcPr>
            <w:tcW w:w="1350" w:type="dxa"/>
          </w:tcPr>
          <w:p w14:paraId="79867213" w14:textId="77777777" w:rsidR="005401C1" w:rsidRPr="00604DA5" w:rsidRDefault="005401C1" w:rsidP="0012235C">
            <w:pPr>
              <w:spacing w:line="360" w:lineRule="auto"/>
              <w:jc w:val="center"/>
              <w:rPr>
                <w:b/>
                <w:bCs/>
                <w:sz w:val="16"/>
                <w:szCs w:val="16"/>
              </w:rPr>
            </w:pPr>
            <w:r w:rsidRPr="00604DA5">
              <w:rPr>
                <w:b/>
                <w:bCs/>
                <w:sz w:val="16"/>
                <w:szCs w:val="16"/>
              </w:rPr>
              <w:t>LSTM(Highest)</w:t>
            </w:r>
          </w:p>
        </w:tc>
      </w:tr>
      <w:tr w:rsidR="005401C1" w:rsidRPr="00604DA5" w14:paraId="56B8A152" w14:textId="77777777" w:rsidTr="0012235C">
        <w:trPr>
          <w:jc w:val="center"/>
        </w:trPr>
        <w:tc>
          <w:tcPr>
            <w:tcW w:w="2785" w:type="dxa"/>
          </w:tcPr>
          <w:p w14:paraId="05924AAC" w14:textId="77777777" w:rsidR="005401C1" w:rsidRPr="00604DA5" w:rsidRDefault="005401C1" w:rsidP="0012235C">
            <w:pPr>
              <w:spacing w:line="360" w:lineRule="auto"/>
              <w:jc w:val="center"/>
              <w:rPr>
                <w:b/>
                <w:bCs/>
                <w:sz w:val="16"/>
                <w:szCs w:val="16"/>
              </w:rPr>
            </w:pPr>
            <w:r w:rsidRPr="00604DA5">
              <w:rPr>
                <w:b/>
                <w:bCs/>
                <w:sz w:val="16"/>
                <w:szCs w:val="16"/>
              </w:rPr>
              <w:t>% Returns Buy and Hold</w:t>
            </w:r>
          </w:p>
        </w:tc>
        <w:tc>
          <w:tcPr>
            <w:tcW w:w="1080" w:type="dxa"/>
          </w:tcPr>
          <w:p w14:paraId="584763FA"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0.28</w:t>
            </w:r>
          </w:p>
        </w:tc>
        <w:tc>
          <w:tcPr>
            <w:tcW w:w="1350" w:type="dxa"/>
          </w:tcPr>
          <w:p w14:paraId="45D35033"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14.13</w:t>
            </w:r>
          </w:p>
        </w:tc>
      </w:tr>
      <w:tr w:rsidR="005401C1" w:rsidRPr="00604DA5" w14:paraId="05FD33CD" w14:textId="77777777" w:rsidTr="0012235C">
        <w:trPr>
          <w:jc w:val="center"/>
        </w:trPr>
        <w:tc>
          <w:tcPr>
            <w:tcW w:w="2785" w:type="dxa"/>
          </w:tcPr>
          <w:p w14:paraId="0411BD1B" w14:textId="77777777" w:rsidR="005401C1" w:rsidRPr="00604DA5" w:rsidRDefault="005401C1" w:rsidP="0012235C">
            <w:pPr>
              <w:spacing w:line="360" w:lineRule="auto"/>
              <w:jc w:val="center"/>
              <w:rPr>
                <w:b/>
                <w:bCs/>
                <w:sz w:val="16"/>
                <w:szCs w:val="16"/>
              </w:rPr>
            </w:pPr>
            <w:r w:rsidRPr="00604DA5">
              <w:rPr>
                <w:b/>
                <w:bCs/>
                <w:sz w:val="16"/>
                <w:szCs w:val="16"/>
              </w:rPr>
              <w:t>% Returns Intraday Trading</w:t>
            </w:r>
          </w:p>
        </w:tc>
        <w:tc>
          <w:tcPr>
            <w:tcW w:w="1080" w:type="dxa"/>
          </w:tcPr>
          <w:p w14:paraId="37906104"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7.71</w:t>
            </w:r>
          </w:p>
        </w:tc>
        <w:tc>
          <w:tcPr>
            <w:tcW w:w="1350" w:type="dxa"/>
          </w:tcPr>
          <w:p w14:paraId="38E6B6BD" w14:textId="77777777" w:rsidR="005401C1" w:rsidRPr="00604DA5" w:rsidRDefault="005401C1"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9.15</w:t>
            </w:r>
          </w:p>
        </w:tc>
      </w:tr>
    </w:tbl>
    <w:p w14:paraId="54F4E164" w14:textId="54A35EF5" w:rsidR="009E7AA2" w:rsidRDefault="00725232" w:rsidP="00896350">
      <w:pPr>
        <w:spacing w:line="360" w:lineRule="auto"/>
        <w:jc w:val="center"/>
        <w:rPr>
          <w:b/>
          <w:bCs/>
          <w:sz w:val="21"/>
          <w:szCs w:val="21"/>
        </w:rPr>
      </w:pPr>
      <w:r>
        <w:rPr>
          <w:b/>
          <w:bCs/>
          <w:sz w:val="16"/>
          <w:szCs w:val="16"/>
        </w:rPr>
        <w:t xml:space="preserve">Table 5.4.5 </w:t>
      </w:r>
      <w:r w:rsidRPr="00AE5B5E">
        <w:rPr>
          <w:b/>
          <w:bCs/>
          <w:sz w:val="16"/>
          <w:szCs w:val="16"/>
        </w:rPr>
        <w:t xml:space="preserve">– </w:t>
      </w:r>
      <w:r>
        <w:rPr>
          <w:b/>
          <w:bCs/>
          <w:sz w:val="16"/>
          <w:szCs w:val="16"/>
        </w:rPr>
        <w:t>Returns% for</w:t>
      </w:r>
      <w:r w:rsidRPr="00AE5B5E">
        <w:rPr>
          <w:b/>
          <w:bCs/>
          <w:sz w:val="16"/>
          <w:szCs w:val="16"/>
        </w:rPr>
        <w:t xml:space="preserve"> </w:t>
      </w:r>
      <w:r>
        <w:rPr>
          <w:b/>
          <w:bCs/>
          <w:sz w:val="16"/>
          <w:szCs w:val="16"/>
        </w:rPr>
        <w:t>SMLISUZU</w:t>
      </w:r>
      <w:r w:rsidRPr="00AE5B5E">
        <w:rPr>
          <w:b/>
          <w:bCs/>
          <w:sz w:val="16"/>
          <w:szCs w:val="16"/>
        </w:rPr>
        <w:t xml:space="preserve"> (LSTM)</w:t>
      </w:r>
    </w:p>
    <w:p w14:paraId="35C054D4" w14:textId="3A19A98E" w:rsidR="005401C1" w:rsidRPr="009E7AA2" w:rsidRDefault="003B7C2F" w:rsidP="00483B3B">
      <w:pPr>
        <w:pStyle w:val="ListParagraph"/>
        <w:numPr>
          <w:ilvl w:val="2"/>
          <w:numId w:val="30"/>
        </w:numPr>
        <w:spacing w:line="360" w:lineRule="auto"/>
        <w:rPr>
          <w:b/>
          <w:bCs/>
          <w:sz w:val="16"/>
          <w:szCs w:val="16"/>
        </w:rPr>
      </w:pPr>
      <w:r w:rsidRPr="009E7AA2">
        <w:rPr>
          <w:b/>
          <w:bCs/>
          <w:sz w:val="16"/>
          <w:szCs w:val="16"/>
        </w:rPr>
        <w:t>KSCL (CNN-LSTM)</w:t>
      </w:r>
    </w:p>
    <w:p w14:paraId="3AB0840E" w14:textId="10705AA3" w:rsidR="007F6213" w:rsidRDefault="007F6213" w:rsidP="007F6213">
      <w:pPr>
        <w:pStyle w:val="ListParagraph"/>
        <w:spacing w:line="360" w:lineRule="auto"/>
        <w:jc w:val="center"/>
        <w:rPr>
          <w:bCs/>
        </w:rPr>
      </w:pPr>
      <w:r>
        <w:rPr>
          <w:bCs/>
          <w:noProof/>
          <w:lang w:val="en-US" w:eastAsia="ja-JP"/>
        </w:rPr>
        <w:drawing>
          <wp:inline distT="0" distB="0" distL="0" distR="0" wp14:anchorId="2557F721" wp14:editId="38A51FE3">
            <wp:extent cx="3185342" cy="3307278"/>
            <wp:effectExtent l="0" t="0" r="0" b="7620"/>
            <wp:docPr id="21" name="Picture 21" descr="KSCL_CNN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KSCL_CNN_RETURN"/>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220566" cy="3343850"/>
                    </a:xfrm>
                    <a:prstGeom prst="rect">
                      <a:avLst/>
                    </a:prstGeom>
                    <a:noFill/>
                    <a:ln>
                      <a:noFill/>
                    </a:ln>
                  </pic:spPr>
                </pic:pic>
              </a:graphicData>
            </a:graphic>
          </wp:inline>
        </w:drawing>
      </w:r>
    </w:p>
    <w:p w14:paraId="79A5EBD0" w14:textId="3560123A" w:rsidR="00246C1D" w:rsidRPr="00246C1D" w:rsidRDefault="00C16259" w:rsidP="00246C1D">
      <w:pPr>
        <w:spacing w:line="360" w:lineRule="auto"/>
        <w:jc w:val="center"/>
        <w:rPr>
          <w:b/>
          <w:bCs/>
          <w:sz w:val="16"/>
          <w:szCs w:val="16"/>
        </w:rPr>
      </w:pPr>
      <w:r>
        <w:rPr>
          <w:b/>
          <w:bCs/>
          <w:sz w:val="16"/>
          <w:szCs w:val="16"/>
        </w:rPr>
        <w:t>Fig 5.4.6</w:t>
      </w:r>
      <w:r w:rsidR="00246C1D" w:rsidRPr="00AE5B5E">
        <w:rPr>
          <w:b/>
          <w:bCs/>
          <w:sz w:val="16"/>
          <w:szCs w:val="16"/>
        </w:rPr>
        <w:t xml:space="preserve"> – </w:t>
      </w:r>
      <w:r w:rsidR="00246C1D">
        <w:rPr>
          <w:b/>
          <w:bCs/>
          <w:sz w:val="16"/>
          <w:szCs w:val="16"/>
        </w:rPr>
        <w:t>Returns% for</w:t>
      </w:r>
      <w:r w:rsidR="00246C1D" w:rsidRPr="00AE5B5E">
        <w:rPr>
          <w:b/>
          <w:bCs/>
          <w:sz w:val="16"/>
          <w:szCs w:val="16"/>
        </w:rPr>
        <w:t xml:space="preserve"> </w:t>
      </w:r>
      <w:r w:rsidR="00246C1D">
        <w:rPr>
          <w:b/>
          <w:bCs/>
          <w:sz w:val="16"/>
          <w:szCs w:val="16"/>
        </w:rPr>
        <w:t>KSCL</w:t>
      </w:r>
      <w:r w:rsidR="00246C1D" w:rsidRPr="00AE5B5E">
        <w:rPr>
          <w:b/>
          <w:bCs/>
          <w:sz w:val="16"/>
          <w:szCs w:val="16"/>
        </w:rPr>
        <w:t xml:space="preserve"> (</w:t>
      </w:r>
      <w:r w:rsidR="00246C1D">
        <w:rPr>
          <w:b/>
          <w:bCs/>
          <w:sz w:val="16"/>
          <w:szCs w:val="16"/>
        </w:rPr>
        <w:t>CNN-</w:t>
      </w:r>
      <w:r w:rsidR="00246C1D" w:rsidRPr="00AE5B5E">
        <w:rPr>
          <w:b/>
          <w:bCs/>
          <w:sz w:val="16"/>
          <w:szCs w:val="16"/>
        </w:rPr>
        <w:t>LSTM)</w:t>
      </w:r>
    </w:p>
    <w:tbl>
      <w:tblPr>
        <w:tblStyle w:val="TableGrid"/>
        <w:tblW w:w="6295" w:type="dxa"/>
        <w:jc w:val="center"/>
        <w:tblLayout w:type="fixed"/>
        <w:tblLook w:val="04A0" w:firstRow="1" w:lastRow="0" w:firstColumn="1" w:lastColumn="0" w:noHBand="0" w:noVBand="1"/>
      </w:tblPr>
      <w:tblGrid>
        <w:gridCol w:w="2785"/>
        <w:gridCol w:w="1620"/>
        <w:gridCol w:w="1890"/>
      </w:tblGrid>
      <w:tr w:rsidR="007F6213" w:rsidRPr="00604DA5" w14:paraId="3FF28D20" w14:textId="77777777" w:rsidTr="0012235C">
        <w:trPr>
          <w:jc w:val="center"/>
        </w:trPr>
        <w:tc>
          <w:tcPr>
            <w:tcW w:w="2785" w:type="dxa"/>
          </w:tcPr>
          <w:p w14:paraId="20C6E97A" w14:textId="77777777" w:rsidR="007F6213" w:rsidRPr="00604DA5" w:rsidRDefault="007F6213" w:rsidP="0012235C">
            <w:pPr>
              <w:spacing w:line="360" w:lineRule="auto"/>
              <w:jc w:val="center"/>
              <w:rPr>
                <w:b/>
                <w:bCs/>
                <w:sz w:val="16"/>
                <w:szCs w:val="16"/>
              </w:rPr>
            </w:pPr>
          </w:p>
        </w:tc>
        <w:tc>
          <w:tcPr>
            <w:tcW w:w="1620" w:type="dxa"/>
          </w:tcPr>
          <w:p w14:paraId="09F79F60"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End)</w:t>
            </w:r>
          </w:p>
        </w:tc>
        <w:tc>
          <w:tcPr>
            <w:tcW w:w="1890" w:type="dxa"/>
          </w:tcPr>
          <w:p w14:paraId="7BA9E63C"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Highest)</w:t>
            </w:r>
          </w:p>
        </w:tc>
      </w:tr>
      <w:tr w:rsidR="007F6213" w:rsidRPr="00604DA5" w14:paraId="55B1D9A3" w14:textId="77777777" w:rsidTr="0012235C">
        <w:trPr>
          <w:jc w:val="center"/>
        </w:trPr>
        <w:tc>
          <w:tcPr>
            <w:tcW w:w="2785" w:type="dxa"/>
          </w:tcPr>
          <w:p w14:paraId="571CCBE1" w14:textId="77777777" w:rsidR="007F6213" w:rsidRPr="00604DA5" w:rsidRDefault="007F6213" w:rsidP="0012235C">
            <w:pPr>
              <w:spacing w:line="360" w:lineRule="auto"/>
              <w:jc w:val="center"/>
              <w:rPr>
                <w:b/>
                <w:bCs/>
                <w:sz w:val="16"/>
                <w:szCs w:val="16"/>
              </w:rPr>
            </w:pPr>
            <w:r w:rsidRPr="00604DA5">
              <w:rPr>
                <w:b/>
                <w:bCs/>
                <w:sz w:val="16"/>
                <w:szCs w:val="16"/>
              </w:rPr>
              <w:t>% Returns Buy and Hold</w:t>
            </w:r>
          </w:p>
        </w:tc>
        <w:tc>
          <w:tcPr>
            <w:tcW w:w="1620" w:type="dxa"/>
          </w:tcPr>
          <w:p w14:paraId="06C66CFB"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9.75</w:t>
            </w:r>
          </w:p>
        </w:tc>
        <w:tc>
          <w:tcPr>
            <w:tcW w:w="1890" w:type="dxa"/>
          </w:tcPr>
          <w:p w14:paraId="054F7E6D"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20.14</w:t>
            </w:r>
          </w:p>
        </w:tc>
      </w:tr>
      <w:tr w:rsidR="007F6213" w:rsidRPr="00604DA5" w14:paraId="7B45A14F" w14:textId="77777777" w:rsidTr="0012235C">
        <w:trPr>
          <w:jc w:val="center"/>
        </w:trPr>
        <w:tc>
          <w:tcPr>
            <w:tcW w:w="2785" w:type="dxa"/>
          </w:tcPr>
          <w:p w14:paraId="22F72B57" w14:textId="77777777" w:rsidR="007F6213" w:rsidRPr="00604DA5" w:rsidRDefault="007F6213" w:rsidP="0012235C">
            <w:pPr>
              <w:spacing w:line="360" w:lineRule="auto"/>
              <w:jc w:val="center"/>
              <w:rPr>
                <w:b/>
                <w:bCs/>
                <w:sz w:val="16"/>
                <w:szCs w:val="16"/>
              </w:rPr>
            </w:pPr>
            <w:r w:rsidRPr="00604DA5">
              <w:rPr>
                <w:b/>
                <w:bCs/>
                <w:sz w:val="16"/>
                <w:szCs w:val="16"/>
              </w:rPr>
              <w:t>% Returns Intraday Trading</w:t>
            </w:r>
          </w:p>
        </w:tc>
        <w:tc>
          <w:tcPr>
            <w:tcW w:w="1620" w:type="dxa"/>
          </w:tcPr>
          <w:p w14:paraId="7F467C5F"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3.20</w:t>
            </w:r>
          </w:p>
        </w:tc>
        <w:tc>
          <w:tcPr>
            <w:tcW w:w="1890" w:type="dxa"/>
          </w:tcPr>
          <w:p w14:paraId="4E1E4B90"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3.67</w:t>
            </w:r>
          </w:p>
        </w:tc>
      </w:tr>
    </w:tbl>
    <w:p w14:paraId="43C01F37" w14:textId="678AA364" w:rsidR="007F6213" w:rsidRDefault="00725232" w:rsidP="00725232">
      <w:pPr>
        <w:pStyle w:val="ListParagraph"/>
        <w:spacing w:line="360" w:lineRule="auto"/>
        <w:jc w:val="center"/>
        <w:rPr>
          <w:b/>
          <w:bCs/>
          <w:sz w:val="16"/>
          <w:szCs w:val="16"/>
        </w:rPr>
      </w:pPr>
      <w:r>
        <w:rPr>
          <w:b/>
          <w:bCs/>
          <w:sz w:val="16"/>
          <w:szCs w:val="16"/>
        </w:rPr>
        <w:t xml:space="preserve">Table 5.4.6 </w:t>
      </w:r>
      <w:r w:rsidRPr="00AE5B5E">
        <w:rPr>
          <w:b/>
          <w:bCs/>
          <w:sz w:val="16"/>
          <w:szCs w:val="16"/>
        </w:rPr>
        <w:t xml:space="preserve">– </w:t>
      </w:r>
      <w:r>
        <w:rPr>
          <w:b/>
          <w:bCs/>
          <w:sz w:val="16"/>
          <w:szCs w:val="16"/>
        </w:rPr>
        <w:t>Returns% for</w:t>
      </w:r>
      <w:r w:rsidRPr="00AE5B5E">
        <w:rPr>
          <w:b/>
          <w:bCs/>
          <w:sz w:val="16"/>
          <w:szCs w:val="16"/>
        </w:rPr>
        <w:t xml:space="preserve"> </w:t>
      </w:r>
      <w:r>
        <w:rPr>
          <w:b/>
          <w:bCs/>
          <w:sz w:val="16"/>
          <w:szCs w:val="16"/>
        </w:rPr>
        <w:t>KSCL</w:t>
      </w:r>
      <w:r w:rsidRPr="00AE5B5E">
        <w:rPr>
          <w:b/>
          <w:bCs/>
          <w:sz w:val="16"/>
          <w:szCs w:val="16"/>
        </w:rPr>
        <w:t xml:space="preserve"> (</w:t>
      </w:r>
      <w:r>
        <w:rPr>
          <w:b/>
          <w:bCs/>
          <w:sz w:val="16"/>
          <w:szCs w:val="16"/>
        </w:rPr>
        <w:t>CNN-</w:t>
      </w:r>
      <w:r w:rsidRPr="00AE5B5E">
        <w:rPr>
          <w:b/>
          <w:bCs/>
          <w:sz w:val="16"/>
          <w:szCs w:val="16"/>
        </w:rPr>
        <w:t>LSTM)</w:t>
      </w:r>
    </w:p>
    <w:p w14:paraId="2E8310F3" w14:textId="342CB272" w:rsidR="005401C1" w:rsidRPr="009E7AA2" w:rsidRDefault="007F6213" w:rsidP="00483B3B">
      <w:pPr>
        <w:pStyle w:val="ListParagraph"/>
        <w:numPr>
          <w:ilvl w:val="2"/>
          <w:numId w:val="30"/>
        </w:numPr>
        <w:spacing w:line="360" w:lineRule="auto"/>
        <w:rPr>
          <w:b/>
          <w:bCs/>
          <w:sz w:val="16"/>
          <w:szCs w:val="16"/>
        </w:rPr>
      </w:pPr>
      <w:r w:rsidRPr="009E7AA2">
        <w:rPr>
          <w:b/>
          <w:bCs/>
          <w:sz w:val="16"/>
          <w:szCs w:val="16"/>
        </w:rPr>
        <w:lastRenderedPageBreak/>
        <w:t>SOMANYCERA (CNN-LSTM)</w:t>
      </w:r>
    </w:p>
    <w:p w14:paraId="13BC2A65" w14:textId="17557041" w:rsidR="007F6213" w:rsidRDefault="007F6213" w:rsidP="007F6213">
      <w:pPr>
        <w:spacing w:line="360" w:lineRule="auto"/>
        <w:jc w:val="center"/>
        <w:rPr>
          <w:bCs/>
        </w:rPr>
      </w:pPr>
      <w:r>
        <w:rPr>
          <w:bCs/>
          <w:noProof/>
          <w:lang w:val="en-US" w:eastAsia="ja-JP"/>
        </w:rPr>
        <w:drawing>
          <wp:inline distT="0" distB="0" distL="0" distR="0" wp14:anchorId="03EC1A5E" wp14:editId="5F8B27A9">
            <wp:extent cx="3075709" cy="3225935"/>
            <wp:effectExtent l="0" t="0" r="0" b="0"/>
            <wp:docPr id="22" name="Picture 22" descr="SOMANYCERA_CNN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OMANYCERA_CNN_RETURN"/>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098868" cy="3250225"/>
                    </a:xfrm>
                    <a:prstGeom prst="rect">
                      <a:avLst/>
                    </a:prstGeom>
                    <a:noFill/>
                    <a:ln>
                      <a:noFill/>
                    </a:ln>
                  </pic:spPr>
                </pic:pic>
              </a:graphicData>
            </a:graphic>
          </wp:inline>
        </w:drawing>
      </w:r>
    </w:p>
    <w:p w14:paraId="494914C2" w14:textId="4718CBD3" w:rsidR="00C16259" w:rsidRPr="00C16259" w:rsidRDefault="00C16259" w:rsidP="00C16259">
      <w:pPr>
        <w:spacing w:line="360" w:lineRule="auto"/>
        <w:jc w:val="center"/>
        <w:rPr>
          <w:b/>
          <w:bCs/>
          <w:sz w:val="16"/>
          <w:szCs w:val="16"/>
        </w:rPr>
      </w:pPr>
      <w:r>
        <w:rPr>
          <w:b/>
          <w:bCs/>
          <w:sz w:val="16"/>
          <w:szCs w:val="16"/>
        </w:rPr>
        <w:t>Fig 5.4.7</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SOMANYCERA</w:t>
      </w:r>
      <w:r w:rsidRPr="00AE5B5E">
        <w:rPr>
          <w:b/>
          <w:bCs/>
          <w:sz w:val="16"/>
          <w:szCs w:val="16"/>
        </w:rPr>
        <w:t xml:space="preserve"> (</w:t>
      </w:r>
      <w:r>
        <w:rPr>
          <w:b/>
          <w:bCs/>
          <w:sz w:val="16"/>
          <w:szCs w:val="16"/>
        </w:rPr>
        <w:t>CNN-</w:t>
      </w:r>
      <w:r w:rsidRPr="00AE5B5E">
        <w:rPr>
          <w:b/>
          <w:bCs/>
          <w:sz w:val="16"/>
          <w:szCs w:val="16"/>
        </w:rPr>
        <w:t>LSTM)</w:t>
      </w:r>
    </w:p>
    <w:tbl>
      <w:tblPr>
        <w:tblStyle w:val="TableGrid"/>
        <w:tblW w:w="6295" w:type="dxa"/>
        <w:jc w:val="center"/>
        <w:tblLayout w:type="fixed"/>
        <w:tblLook w:val="04A0" w:firstRow="1" w:lastRow="0" w:firstColumn="1" w:lastColumn="0" w:noHBand="0" w:noVBand="1"/>
      </w:tblPr>
      <w:tblGrid>
        <w:gridCol w:w="2785"/>
        <w:gridCol w:w="1620"/>
        <w:gridCol w:w="1890"/>
      </w:tblGrid>
      <w:tr w:rsidR="007F6213" w:rsidRPr="00604DA5" w14:paraId="487CDD74" w14:textId="77777777" w:rsidTr="0012235C">
        <w:trPr>
          <w:jc w:val="center"/>
        </w:trPr>
        <w:tc>
          <w:tcPr>
            <w:tcW w:w="2785" w:type="dxa"/>
          </w:tcPr>
          <w:p w14:paraId="34B3188B" w14:textId="77777777" w:rsidR="007F6213" w:rsidRPr="00604DA5" w:rsidRDefault="007F6213" w:rsidP="0012235C">
            <w:pPr>
              <w:spacing w:line="360" w:lineRule="auto"/>
              <w:jc w:val="center"/>
              <w:rPr>
                <w:b/>
                <w:bCs/>
                <w:sz w:val="16"/>
                <w:szCs w:val="16"/>
              </w:rPr>
            </w:pPr>
          </w:p>
        </w:tc>
        <w:tc>
          <w:tcPr>
            <w:tcW w:w="1620" w:type="dxa"/>
          </w:tcPr>
          <w:p w14:paraId="55C15AA5"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End)</w:t>
            </w:r>
          </w:p>
        </w:tc>
        <w:tc>
          <w:tcPr>
            <w:tcW w:w="1890" w:type="dxa"/>
          </w:tcPr>
          <w:p w14:paraId="75BF5716"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Highest)</w:t>
            </w:r>
          </w:p>
        </w:tc>
      </w:tr>
      <w:tr w:rsidR="007F6213" w:rsidRPr="00604DA5" w14:paraId="64311ED3" w14:textId="77777777" w:rsidTr="0012235C">
        <w:trPr>
          <w:jc w:val="center"/>
        </w:trPr>
        <w:tc>
          <w:tcPr>
            <w:tcW w:w="2785" w:type="dxa"/>
          </w:tcPr>
          <w:p w14:paraId="79488BB8" w14:textId="77777777" w:rsidR="007F6213" w:rsidRPr="00604DA5" w:rsidRDefault="007F6213" w:rsidP="0012235C">
            <w:pPr>
              <w:spacing w:line="360" w:lineRule="auto"/>
              <w:jc w:val="center"/>
              <w:rPr>
                <w:b/>
                <w:bCs/>
                <w:sz w:val="16"/>
                <w:szCs w:val="16"/>
              </w:rPr>
            </w:pPr>
            <w:r w:rsidRPr="00604DA5">
              <w:rPr>
                <w:b/>
                <w:bCs/>
                <w:sz w:val="16"/>
                <w:szCs w:val="16"/>
              </w:rPr>
              <w:t>% Returns Buy and Hold</w:t>
            </w:r>
          </w:p>
        </w:tc>
        <w:tc>
          <w:tcPr>
            <w:tcW w:w="1620" w:type="dxa"/>
          </w:tcPr>
          <w:p w14:paraId="6F251737"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44.30</w:t>
            </w:r>
          </w:p>
        </w:tc>
        <w:tc>
          <w:tcPr>
            <w:tcW w:w="1890" w:type="dxa"/>
          </w:tcPr>
          <w:p w14:paraId="7CF87F1B"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45.82</w:t>
            </w:r>
          </w:p>
        </w:tc>
      </w:tr>
      <w:tr w:rsidR="007F6213" w:rsidRPr="00604DA5" w14:paraId="4BDC7DA5" w14:textId="77777777" w:rsidTr="0012235C">
        <w:trPr>
          <w:jc w:val="center"/>
        </w:trPr>
        <w:tc>
          <w:tcPr>
            <w:tcW w:w="2785" w:type="dxa"/>
          </w:tcPr>
          <w:p w14:paraId="4B7873C5" w14:textId="77777777" w:rsidR="007F6213" w:rsidRPr="00604DA5" w:rsidRDefault="007F6213" w:rsidP="0012235C">
            <w:pPr>
              <w:spacing w:line="360" w:lineRule="auto"/>
              <w:jc w:val="center"/>
              <w:rPr>
                <w:b/>
                <w:bCs/>
                <w:sz w:val="16"/>
                <w:szCs w:val="16"/>
              </w:rPr>
            </w:pPr>
            <w:r w:rsidRPr="00604DA5">
              <w:rPr>
                <w:b/>
                <w:bCs/>
                <w:sz w:val="16"/>
                <w:szCs w:val="16"/>
              </w:rPr>
              <w:t>% Returns Intraday Trading</w:t>
            </w:r>
          </w:p>
        </w:tc>
        <w:tc>
          <w:tcPr>
            <w:tcW w:w="1620" w:type="dxa"/>
          </w:tcPr>
          <w:p w14:paraId="66FE34B7"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35.15</w:t>
            </w:r>
          </w:p>
        </w:tc>
        <w:tc>
          <w:tcPr>
            <w:tcW w:w="1890" w:type="dxa"/>
          </w:tcPr>
          <w:p w14:paraId="41393CC1"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35.37</w:t>
            </w:r>
          </w:p>
        </w:tc>
      </w:tr>
    </w:tbl>
    <w:p w14:paraId="752DFC23" w14:textId="2A5F6E88" w:rsidR="005401C1" w:rsidRPr="00896350" w:rsidRDefault="00725232" w:rsidP="00896350">
      <w:pPr>
        <w:pStyle w:val="ListParagraph"/>
        <w:spacing w:line="360" w:lineRule="auto"/>
        <w:jc w:val="center"/>
        <w:rPr>
          <w:b/>
          <w:bCs/>
          <w:sz w:val="16"/>
          <w:szCs w:val="16"/>
        </w:rPr>
      </w:pPr>
      <w:r>
        <w:rPr>
          <w:b/>
          <w:bCs/>
          <w:sz w:val="16"/>
          <w:szCs w:val="16"/>
        </w:rPr>
        <w:t xml:space="preserve">Table 5.4.7 </w:t>
      </w:r>
      <w:r w:rsidRPr="00AE5B5E">
        <w:rPr>
          <w:b/>
          <w:bCs/>
          <w:sz w:val="16"/>
          <w:szCs w:val="16"/>
        </w:rPr>
        <w:t xml:space="preserve">– </w:t>
      </w:r>
      <w:r>
        <w:rPr>
          <w:b/>
          <w:bCs/>
          <w:sz w:val="16"/>
          <w:szCs w:val="16"/>
        </w:rPr>
        <w:t>Returns% for</w:t>
      </w:r>
      <w:r w:rsidRPr="00AE5B5E">
        <w:rPr>
          <w:b/>
          <w:bCs/>
          <w:sz w:val="16"/>
          <w:szCs w:val="16"/>
        </w:rPr>
        <w:t xml:space="preserve"> </w:t>
      </w:r>
      <w:r>
        <w:rPr>
          <w:b/>
          <w:bCs/>
          <w:sz w:val="16"/>
          <w:szCs w:val="16"/>
        </w:rPr>
        <w:t>SOMANYCERA</w:t>
      </w:r>
      <w:r w:rsidRPr="00AE5B5E">
        <w:rPr>
          <w:b/>
          <w:bCs/>
          <w:sz w:val="16"/>
          <w:szCs w:val="16"/>
        </w:rPr>
        <w:t xml:space="preserve"> (</w:t>
      </w:r>
      <w:r>
        <w:rPr>
          <w:b/>
          <w:bCs/>
          <w:sz w:val="16"/>
          <w:szCs w:val="16"/>
        </w:rPr>
        <w:t>CNN-</w:t>
      </w:r>
      <w:r w:rsidRPr="00AE5B5E">
        <w:rPr>
          <w:b/>
          <w:bCs/>
          <w:sz w:val="16"/>
          <w:szCs w:val="16"/>
        </w:rPr>
        <w:t>LSTM)</w:t>
      </w:r>
    </w:p>
    <w:p w14:paraId="5FF885B1" w14:textId="1A818BC1" w:rsidR="007F6213" w:rsidRPr="009E7AA2" w:rsidRDefault="007F6213" w:rsidP="00483B3B">
      <w:pPr>
        <w:pStyle w:val="ListParagraph"/>
        <w:numPr>
          <w:ilvl w:val="2"/>
          <w:numId w:val="30"/>
        </w:numPr>
        <w:spacing w:line="360" w:lineRule="auto"/>
        <w:rPr>
          <w:b/>
          <w:bCs/>
          <w:sz w:val="16"/>
          <w:szCs w:val="16"/>
        </w:rPr>
      </w:pPr>
      <w:r w:rsidRPr="009E7AA2">
        <w:rPr>
          <w:b/>
          <w:bCs/>
          <w:sz w:val="16"/>
          <w:szCs w:val="16"/>
        </w:rPr>
        <w:t>ORIENTBELL (CNN-LSTM)</w:t>
      </w:r>
    </w:p>
    <w:p w14:paraId="275A3720" w14:textId="26191439" w:rsidR="007F6213" w:rsidRDefault="007F6213" w:rsidP="007F6213">
      <w:pPr>
        <w:pStyle w:val="ListParagraph"/>
        <w:spacing w:line="360" w:lineRule="auto"/>
        <w:jc w:val="center"/>
        <w:rPr>
          <w:b/>
          <w:bCs/>
        </w:rPr>
      </w:pPr>
      <w:r>
        <w:rPr>
          <w:noProof/>
          <w:lang w:val="en-US" w:eastAsia="ja-JP"/>
        </w:rPr>
        <w:drawing>
          <wp:inline distT="0" distB="0" distL="0" distR="0" wp14:anchorId="38CB5762" wp14:editId="03DE7516">
            <wp:extent cx="3230088" cy="3322140"/>
            <wp:effectExtent l="0" t="0" r="8890" b="0"/>
            <wp:docPr id="40" name="Picture 40" descr="ORIENTBELL_CNN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ORIENTBELL_CNN_RETUR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252507" cy="3345198"/>
                    </a:xfrm>
                    <a:prstGeom prst="rect">
                      <a:avLst/>
                    </a:prstGeom>
                    <a:noFill/>
                    <a:ln>
                      <a:noFill/>
                    </a:ln>
                  </pic:spPr>
                </pic:pic>
              </a:graphicData>
            </a:graphic>
          </wp:inline>
        </w:drawing>
      </w:r>
    </w:p>
    <w:p w14:paraId="50805B52" w14:textId="66376FE7" w:rsidR="00C16259" w:rsidRPr="00C16259" w:rsidRDefault="00C16259" w:rsidP="00C16259">
      <w:pPr>
        <w:spacing w:line="360" w:lineRule="auto"/>
        <w:jc w:val="center"/>
        <w:rPr>
          <w:b/>
          <w:bCs/>
          <w:sz w:val="16"/>
          <w:szCs w:val="16"/>
        </w:rPr>
      </w:pPr>
      <w:r>
        <w:rPr>
          <w:b/>
          <w:bCs/>
          <w:sz w:val="16"/>
          <w:szCs w:val="16"/>
        </w:rPr>
        <w:t>Fig 5.4.8</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ORIENTBELL</w:t>
      </w:r>
      <w:r w:rsidRPr="00AE5B5E">
        <w:rPr>
          <w:b/>
          <w:bCs/>
          <w:sz w:val="16"/>
          <w:szCs w:val="16"/>
        </w:rPr>
        <w:t xml:space="preserve"> (</w:t>
      </w:r>
      <w:r>
        <w:rPr>
          <w:b/>
          <w:bCs/>
          <w:sz w:val="16"/>
          <w:szCs w:val="16"/>
        </w:rPr>
        <w:t>CNN-</w:t>
      </w:r>
      <w:r w:rsidRPr="00AE5B5E">
        <w:rPr>
          <w:b/>
          <w:bCs/>
          <w:sz w:val="16"/>
          <w:szCs w:val="16"/>
        </w:rPr>
        <w:t>LSTM)</w:t>
      </w:r>
    </w:p>
    <w:tbl>
      <w:tblPr>
        <w:tblStyle w:val="TableGrid"/>
        <w:tblW w:w="6295" w:type="dxa"/>
        <w:jc w:val="center"/>
        <w:tblLayout w:type="fixed"/>
        <w:tblLook w:val="04A0" w:firstRow="1" w:lastRow="0" w:firstColumn="1" w:lastColumn="0" w:noHBand="0" w:noVBand="1"/>
      </w:tblPr>
      <w:tblGrid>
        <w:gridCol w:w="2785"/>
        <w:gridCol w:w="1620"/>
        <w:gridCol w:w="1890"/>
      </w:tblGrid>
      <w:tr w:rsidR="007F6213" w:rsidRPr="00604DA5" w14:paraId="05E12882" w14:textId="77777777" w:rsidTr="0012235C">
        <w:trPr>
          <w:jc w:val="center"/>
        </w:trPr>
        <w:tc>
          <w:tcPr>
            <w:tcW w:w="2785" w:type="dxa"/>
          </w:tcPr>
          <w:p w14:paraId="4B018FAE" w14:textId="77777777" w:rsidR="007F6213" w:rsidRPr="00604DA5" w:rsidRDefault="007F6213" w:rsidP="0012235C">
            <w:pPr>
              <w:spacing w:line="360" w:lineRule="auto"/>
              <w:jc w:val="center"/>
              <w:rPr>
                <w:b/>
                <w:bCs/>
                <w:sz w:val="16"/>
                <w:szCs w:val="16"/>
              </w:rPr>
            </w:pPr>
          </w:p>
        </w:tc>
        <w:tc>
          <w:tcPr>
            <w:tcW w:w="1620" w:type="dxa"/>
          </w:tcPr>
          <w:p w14:paraId="15F1E3E0"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End)</w:t>
            </w:r>
          </w:p>
        </w:tc>
        <w:tc>
          <w:tcPr>
            <w:tcW w:w="1890" w:type="dxa"/>
          </w:tcPr>
          <w:p w14:paraId="7BBFBDCC"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Highest)</w:t>
            </w:r>
          </w:p>
        </w:tc>
      </w:tr>
      <w:tr w:rsidR="007F6213" w:rsidRPr="00604DA5" w14:paraId="1E5FC178" w14:textId="77777777" w:rsidTr="0012235C">
        <w:trPr>
          <w:jc w:val="center"/>
        </w:trPr>
        <w:tc>
          <w:tcPr>
            <w:tcW w:w="2785" w:type="dxa"/>
          </w:tcPr>
          <w:p w14:paraId="29DBBE32" w14:textId="77777777" w:rsidR="007F6213" w:rsidRPr="00604DA5" w:rsidRDefault="007F6213" w:rsidP="0012235C">
            <w:pPr>
              <w:spacing w:line="360" w:lineRule="auto"/>
              <w:jc w:val="center"/>
              <w:rPr>
                <w:b/>
                <w:bCs/>
                <w:sz w:val="16"/>
                <w:szCs w:val="16"/>
              </w:rPr>
            </w:pPr>
            <w:r w:rsidRPr="00604DA5">
              <w:rPr>
                <w:b/>
                <w:bCs/>
                <w:sz w:val="16"/>
                <w:szCs w:val="16"/>
              </w:rPr>
              <w:t>% Returns Buy and Hold</w:t>
            </w:r>
          </w:p>
        </w:tc>
        <w:tc>
          <w:tcPr>
            <w:tcW w:w="1620" w:type="dxa"/>
          </w:tcPr>
          <w:p w14:paraId="6E1C5C21"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39.40</w:t>
            </w:r>
          </w:p>
        </w:tc>
        <w:tc>
          <w:tcPr>
            <w:tcW w:w="1890" w:type="dxa"/>
          </w:tcPr>
          <w:p w14:paraId="51074144"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42.53</w:t>
            </w:r>
          </w:p>
        </w:tc>
      </w:tr>
      <w:tr w:rsidR="007F6213" w:rsidRPr="00604DA5" w14:paraId="1D1819DA" w14:textId="77777777" w:rsidTr="0012235C">
        <w:trPr>
          <w:jc w:val="center"/>
        </w:trPr>
        <w:tc>
          <w:tcPr>
            <w:tcW w:w="2785" w:type="dxa"/>
          </w:tcPr>
          <w:p w14:paraId="5A8DE46B" w14:textId="77777777" w:rsidR="007F6213" w:rsidRPr="00604DA5" w:rsidRDefault="007F6213" w:rsidP="0012235C">
            <w:pPr>
              <w:spacing w:line="360" w:lineRule="auto"/>
              <w:jc w:val="center"/>
              <w:rPr>
                <w:b/>
                <w:bCs/>
                <w:sz w:val="16"/>
                <w:szCs w:val="16"/>
              </w:rPr>
            </w:pPr>
            <w:r w:rsidRPr="00604DA5">
              <w:rPr>
                <w:b/>
                <w:bCs/>
                <w:sz w:val="16"/>
                <w:szCs w:val="16"/>
              </w:rPr>
              <w:t>% Returns Intraday Trading</w:t>
            </w:r>
          </w:p>
        </w:tc>
        <w:tc>
          <w:tcPr>
            <w:tcW w:w="1620" w:type="dxa"/>
          </w:tcPr>
          <w:p w14:paraId="1080D62F"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38.51</w:t>
            </w:r>
          </w:p>
        </w:tc>
        <w:tc>
          <w:tcPr>
            <w:tcW w:w="1890" w:type="dxa"/>
          </w:tcPr>
          <w:p w14:paraId="39A57F79"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40.09</w:t>
            </w:r>
          </w:p>
        </w:tc>
      </w:tr>
    </w:tbl>
    <w:p w14:paraId="002EBDF5" w14:textId="3FA47DFF" w:rsidR="005401C1" w:rsidRPr="00725232" w:rsidRDefault="00725232" w:rsidP="00725232">
      <w:pPr>
        <w:pStyle w:val="ListParagraph"/>
        <w:spacing w:line="360" w:lineRule="auto"/>
        <w:jc w:val="center"/>
        <w:rPr>
          <w:b/>
          <w:bCs/>
          <w:sz w:val="16"/>
          <w:szCs w:val="16"/>
        </w:rPr>
      </w:pPr>
      <w:r>
        <w:rPr>
          <w:b/>
          <w:bCs/>
          <w:sz w:val="16"/>
          <w:szCs w:val="16"/>
        </w:rPr>
        <w:t xml:space="preserve">Table 5.4.8 </w:t>
      </w:r>
      <w:r w:rsidRPr="00AE5B5E">
        <w:rPr>
          <w:b/>
          <w:bCs/>
          <w:sz w:val="16"/>
          <w:szCs w:val="16"/>
        </w:rPr>
        <w:t xml:space="preserve">– </w:t>
      </w:r>
      <w:r>
        <w:rPr>
          <w:b/>
          <w:bCs/>
          <w:sz w:val="16"/>
          <w:szCs w:val="16"/>
        </w:rPr>
        <w:t>Returns% for</w:t>
      </w:r>
      <w:r w:rsidRPr="00AE5B5E">
        <w:rPr>
          <w:b/>
          <w:bCs/>
          <w:sz w:val="16"/>
          <w:szCs w:val="16"/>
        </w:rPr>
        <w:t xml:space="preserve"> </w:t>
      </w:r>
      <w:r>
        <w:rPr>
          <w:b/>
          <w:bCs/>
          <w:sz w:val="16"/>
          <w:szCs w:val="16"/>
        </w:rPr>
        <w:t>ORIENTBELL</w:t>
      </w:r>
      <w:r w:rsidRPr="00AE5B5E">
        <w:rPr>
          <w:b/>
          <w:bCs/>
          <w:sz w:val="16"/>
          <w:szCs w:val="16"/>
        </w:rPr>
        <w:t xml:space="preserve"> (</w:t>
      </w:r>
      <w:r>
        <w:rPr>
          <w:b/>
          <w:bCs/>
          <w:sz w:val="16"/>
          <w:szCs w:val="16"/>
        </w:rPr>
        <w:t>CNN-</w:t>
      </w:r>
      <w:r w:rsidRPr="00AE5B5E">
        <w:rPr>
          <w:b/>
          <w:bCs/>
          <w:sz w:val="16"/>
          <w:szCs w:val="16"/>
        </w:rPr>
        <w:t>LSTM)</w:t>
      </w:r>
    </w:p>
    <w:p w14:paraId="74E0FACF" w14:textId="542C0686" w:rsidR="007F6213" w:rsidRPr="009E7AA2" w:rsidRDefault="007F6213" w:rsidP="00483B3B">
      <w:pPr>
        <w:pStyle w:val="ListParagraph"/>
        <w:numPr>
          <w:ilvl w:val="2"/>
          <w:numId w:val="30"/>
        </w:numPr>
        <w:spacing w:line="360" w:lineRule="auto"/>
        <w:rPr>
          <w:b/>
          <w:bCs/>
          <w:sz w:val="16"/>
          <w:szCs w:val="16"/>
        </w:rPr>
      </w:pPr>
      <w:r w:rsidRPr="009E7AA2">
        <w:rPr>
          <w:b/>
          <w:bCs/>
          <w:sz w:val="16"/>
          <w:szCs w:val="16"/>
        </w:rPr>
        <w:lastRenderedPageBreak/>
        <w:t>ESABINDIA (CNN-LSTM)</w:t>
      </w:r>
    </w:p>
    <w:p w14:paraId="73429A80" w14:textId="557382AA" w:rsidR="007F6213" w:rsidRDefault="007F6213" w:rsidP="007F6213">
      <w:pPr>
        <w:pStyle w:val="ListParagraph"/>
        <w:spacing w:line="360" w:lineRule="auto"/>
        <w:jc w:val="center"/>
        <w:rPr>
          <w:b/>
          <w:bCs/>
        </w:rPr>
      </w:pPr>
      <w:r>
        <w:rPr>
          <w:noProof/>
          <w:lang w:val="en-US" w:eastAsia="ja-JP"/>
        </w:rPr>
        <w:drawing>
          <wp:inline distT="0" distB="0" distL="0" distR="0" wp14:anchorId="5A11ADBA" wp14:editId="79D73B5B">
            <wp:extent cx="3159637" cy="3218213"/>
            <wp:effectExtent l="0" t="0" r="3175" b="1270"/>
            <wp:docPr id="44" name="Picture 44" descr="ESABINDIA_CNN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ESABINDIA_CNN_RETURN"/>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91536" cy="3250704"/>
                    </a:xfrm>
                    <a:prstGeom prst="rect">
                      <a:avLst/>
                    </a:prstGeom>
                    <a:noFill/>
                    <a:ln>
                      <a:noFill/>
                    </a:ln>
                  </pic:spPr>
                </pic:pic>
              </a:graphicData>
            </a:graphic>
          </wp:inline>
        </w:drawing>
      </w:r>
    </w:p>
    <w:p w14:paraId="1D504428" w14:textId="6CC35E65" w:rsidR="00C16259" w:rsidRPr="00C16259" w:rsidRDefault="00C16259" w:rsidP="00C16259">
      <w:pPr>
        <w:spacing w:line="360" w:lineRule="auto"/>
        <w:jc w:val="center"/>
        <w:rPr>
          <w:b/>
          <w:bCs/>
          <w:sz w:val="16"/>
          <w:szCs w:val="16"/>
        </w:rPr>
      </w:pPr>
      <w:r>
        <w:rPr>
          <w:b/>
          <w:bCs/>
          <w:sz w:val="16"/>
          <w:szCs w:val="16"/>
        </w:rPr>
        <w:t>Fig 5.4.9</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ESABINDIA</w:t>
      </w:r>
      <w:r w:rsidRPr="00AE5B5E">
        <w:rPr>
          <w:b/>
          <w:bCs/>
          <w:sz w:val="16"/>
          <w:szCs w:val="16"/>
        </w:rPr>
        <w:t xml:space="preserve"> (</w:t>
      </w:r>
      <w:r>
        <w:rPr>
          <w:b/>
          <w:bCs/>
          <w:sz w:val="16"/>
          <w:szCs w:val="16"/>
        </w:rPr>
        <w:t>CNN-</w:t>
      </w:r>
      <w:r w:rsidRPr="00AE5B5E">
        <w:rPr>
          <w:b/>
          <w:bCs/>
          <w:sz w:val="16"/>
          <w:szCs w:val="16"/>
        </w:rPr>
        <w:t>LSTM)</w:t>
      </w:r>
    </w:p>
    <w:tbl>
      <w:tblPr>
        <w:tblStyle w:val="TableGrid"/>
        <w:tblW w:w="6295" w:type="dxa"/>
        <w:jc w:val="center"/>
        <w:tblLayout w:type="fixed"/>
        <w:tblLook w:val="04A0" w:firstRow="1" w:lastRow="0" w:firstColumn="1" w:lastColumn="0" w:noHBand="0" w:noVBand="1"/>
      </w:tblPr>
      <w:tblGrid>
        <w:gridCol w:w="2785"/>
        <w:gridCol w:w="1620"/>
        <w:gridCol w:w="1890"/>
      </w:tblGrid>
      <w:tr w:rsidR="007F6213" w:rsidRPr="00604DA5" w14:paraId="049DC50F" w14:textId="77777777" w:rsidTr="0012235C">
        <w:trPr>
          <w:jc w:val="center"/>
        </w:trPr>
        <w:tc>
          <w:tcPr>
            <w:tcW w:w="2785" w:type="dxa"/>
          </w:tcPr>
          <w:p w14:paraId="5D2E09D9" w14:textId="77777777" w:rsidR="007F6213" w:rsidRPr="00604DA5" w:rsidRDefault="007F6213" w:rsidP="0012235C">
            <w:pPr>
              <w:spacing w:line="360" w:lineRule="auto"/>
              <w:jc w:val="center"/>
              <w:rPr>
                <w:b/>
                <w:bCs/>
                <w:sz w:val="16"/>
                <w:szCs w:val="16"/>
              </w:rPr>
            </w:pPr>
          </w:p>
        </w:tc>
        <w:tc>
          <w:tcPr>
            <w:tcW w:w="1620" w:type="dxa"/>
          </w:tcPr>
          <w:p w14:paraId="4A3CB2A8"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End)</w:t>
            </w:r>
          </w:p>
        </w:tc>
        <w:tc>
          <w:tcPr>
            <w:tcW w:w="1890" w:type="dxa"/>
          </w:tcPr>
          <w:p w14:paraId="159EB54B"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Highest)</w:t>
            </w:r>
          </w:p>
        </w:tc>
      </w:tr>
      <w:tr w:rsidR="007F6213" w:rsidRPr="00604DA5" w14:paraId="714CE2EE" w14:textId="77777777" w:rsidTr="0012235C">
        <w:trPr>
          <w:jc w:val="center"/>
        </w:trPr>
        <w:tc>
          <w:tcPr>
            <w:tcW w:w="2785" w:type="dxa"/>
          </w:tcPr>
          <w:p w14:paraId="339D7684" w14:textId="77777777" w:rsidR="007F6213" w:rsidRPr="00604DA5" w:rsidRDefault="007F6213" w:rsidP="0012235C">
            <w:pPr>
              <w:spacing w:line="360" w:lineRule="auto"/>
              <w:jc w:val="center"/>
              <w:rPr>
                <w:b/>
                <w:bCs/>
                <w:sz w:val="16"/>
                <w:szCs w:val="16"/>
              </w:rPr>
            </w:pPr>
            <w:r w:rsidRPr="00604DA5">
              <w:rPr>
                <w:b/>
                <w:bCs/>
                <w:sz w:val="16"/>
                <w:szCs w:val="16"/>
              </w:rPr>
              <w:t>% Returns Buy and Hold</w:t>
            </w:r>
          </w:p>
        </w:tc>
        <w:tc>
          <w:tcPr>
            <w:tcW w:w="1620" w:type="dxa"/>
          </w:tcPr>
          <w:p w14:paraId="3AD863EB"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3.28</w:t>
            </w:r>
          </w:p>
        </w:tc>
        <w:tc>
          <w:tcPr>
            <w:tcW w:w="1890" w:type="dxa"/>
          </w:tcPr>
          <w:p w14:paraId="1A7E1088"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14.10</w:t>
            </w:r>
          </w:p>
        </w:tc>
      </w:tr>
      <w:tr w:rsidR="007F6213" w:rsidRPr="00604DA5" w14:paraId="211C399D" w14:textId="77777777" w:rsidTr="0012235C">
        <w:trPr>
          <w:jc w:val="center"/>
        </w:trPr>
        <w:tc>
          <w:tcPr>
            <w:tcW w:w="2785" w:type="dxa"/>
          </w:tcPr>
          <w:p w14:paraId="2DAAC723" w14:textId="77777777" w:rsidR="007F6213" w:rsidRPr="00604DA5" w:rsidRDefault="007F6213" w:rsidP="0012235C">
            <w:pPr>
              <w:spacing w:line="360" w:lineRule="auto"/>
              <w:jc w:val="center"/>
              <w:rPr>
                <w:b/>
                <w:bCs/>
                <w:sz w:val="16"/>
                <w:szCs w:val="16"/>
              </w:rPr>
            </w:pPr>
            <w:r w:rsidRPr="00604DA5">
              <w:rPr>
                <w:b/>
                <w:bCs/>
                <w:sz w:val="16"/>
                <w:szCs w:val="16"/>
              </w:rPr>
              <w:t>% Returns Intraday Trading</w:t>
            </w:r>
          </w:p>
        </w:tc>
        <w:tc>
          <w:tcPr>
            <w:tcW w:w="1620" w:type="dxa"/>
          </w:tcPr>
          <w:p w14:paraId="0BA65B2A"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8.72</w:t>
            </w:r>
          </w:p>
        </w:tc>
        <w:tc>
          <w:tcPr>
            <w:tcW w:w="1890" w:type="dxa"/>
          </w:tcPr>
          <w:p w14:paraId="08041EBF"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9.81</w:t>
            </w:r>
          </w:p>
        </w:tc>
      </w:tr>
    </w:tbl>
    <w:p w14:paraId="364BCC30" w14:textId="584E4113" w:rsidR="00725232" w:rsidRPr="00896350" w:rsidRDefault="00725232" w:rsidP="00896350">
      <w:pPr>
        <w:pStyle w:val="ListParagraph"/>
        <w:spacing w:line="360" w:lineRule="auto"/>
        <w:jc w:val="center"/>
        <w:rPr>
          <w:b/>
          <w:bCs/>
          <w:sz w:val="16"/>
          <w:szCs w:val="16"/>
        </w:rPr>
      </w:pPr>
      <w:r>
        <w:rPr>
          <w:b/>
          <w:bCs/>
          <w:sz w:val="16"/>
          <w:szCs w:val="16"/>
        </w:rPr>
        <w:t xml:space="preserve">Table 5.4.9 </w:t>
      </w:r>
      <w:r w:rsidRPr="00AE5B5E">
        <w:rPr>
          <w:b/>
          <w:bCs/>
          <w:sz w:val="16"/>
          <w:szCs w:val="16"/>
        </w:rPr>
        <w:t xml:space="preserve">– </w:t>
      </w:r>
      <w:r>
        <w:rPr>
          <w:b/>
          <w:bCs/>
          <w:sz w:val="16"/>
          <w:szCs w:val="16"/>
        </w:rPr>
        <w:t>Returns% for</w:t>
      </w:r>
      <w:r w:rsidRPr="00AE5B5E">
        <w:rPr>
          <w:b/>
          <w:bCs/>
          <w:sz w:val="16"/>
          <w:szCs w:val="16"/>
        </w:rPr>
        <w:t xml:space="preserve"> </w:t>
      </w:r>
      <w:r>
        <w:rPr>
          <w:b/>
          <w:bCs/>
          <w:sz w:val="16"/>
          <w:szCs w:val="16"/>
        </w:rPr>
        <w:t>ESABINDIA</w:t>
      </w:r>
      <w:r w:rsidRPr="00AE5B5E">
        <w:rPr>
          <w:b/>
          <w:bCs/>
          <w:sz w:val="16"/>
          <w:szCs w:val="16"/>
        </w:rPr>
        <w:t xml:space="preserve"> (</w:t>
      </w:r>
      <w:r>
        <w:rPr>
          <w:b/>
          <w:bCs/>
          <w:sz w:val="16"/>
          <w:szCs w:val="16"/>
        </w:rPr>
        <w:t>CNN-</w:t>
      </w:r>
      <w:r w:rsidRPr="00AE5B5E">
        <w:rPr>
          <w:b/>
          <w:bCs/>
          <w:sz w:val="16"/>
          <w:szCs w:val="16"/>
        </w:rPr>
        <w:t>LSTM)</w:t>
      </w:r>
    </w:p>
    <w:p w14:paraId="12028051" w14:textId="117C8BDD" w:rsidR="007F6213" w:rsidRPr="009E7AA2" w:rsidRDefault="009E7AA2" w:rsidP="009E7AA2">
      <w:pPr>
        <w:spacing w:line="360" w:lineRule="auto"/>
        <w:rPr>
          <w:b/>
          <w:bCs/>
          <w:sz w:val="16"/>
          <w:szCs w:val="16"/>
        </w:rPr>
      </w:pPr>
      <w:r>
        <w:rPr>
          <w:b/>
          <w:bCs/>
          <w:sz w:val="16"/>
          <w:szCs w:val="16"/>
        </w:rPr>
        <w:t xml:space="preserve">5.4.10 </w:t>
      </w:r>
      <w:r w:rsidR="007F6213" w:rsidRPr="009E7AA2">
        <w:rPr>
          <w:b/>
          <w:bCs/>
          <w:sz w:val="16"/>
          <w:szCs w:val="16"/>
        </w:rPr>
        <w:t>SMLISUZU (CNN-LSTM)</w:t>
      </w:r>
    </w:p>
    <w:p w14:paraId="2E75EEB3" w14:textId="320A6399" w:rsidR="007F6213" w:rsidRDefault="007F6213" w:rsidP="007F6213">
      <w:pPr>
        <w:spacing w:line="360" w:lineRule="auto"/>
        <w:ind w:left="360"/>
        <w:jc w:val="center"/>
        <w:rPr>
          <w:b/>
          <w:bCs/>
        </w:rPr>
      </w:pPr>
      <w:r>
        <w:rPr>
          <w:noProof/>
          <w:lang w:val="en-US" w:eastAsia="ja-JP"/>
        </w:rPr>
        <w:drawing>
          <wp:inline distT="0" distB="0" distL="0" distR="0" wp14:anchorId="6A5A8A3B" wp14:editId="63791A73">
            <wp:extent cx="3182587" cy="3327558"/>
            <wp:effectExtent l="0" t="0" r="0" b="6350"/>
            <wp:docPr id="45" name="Picture 45" descr="SMLISUZU_CNN_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SMLISUZU_CNN_RETURN"/>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188248" cy="3333477"/>
                    </a:xfrm>
                    <a:prstGeom prst="rect">
                      <a:avLst/>
                    </a:prstGeom>
                    <a:noFill/>
                    <a:ln>
                      <a:noFill/>
                    </a:ln>
                  </pic:spPr>
                </pic:pic>
              </a:graphicData>
            </a:graphic>
          </wp:inline>
        </w:drawing>
      </w:r>
    </w:p>
    <w:p w14:paraId="03F56293" w14:textId="5F040EFD" w:rsidR="00C16259" w:rsidRPr="00C16259" w:rsidRDefault="00C16259" w:rsidP="00C16259">
      <w:pPr>
        <w:spacing w:line="360" w:lineRule="auto"/>
        <w:jc w:val="center"/>
        <w:rPr>
          <w:b/>
          <w:bCs/>
          <w:sz w:val="16"/>
          <w:szCs w:val="16"/>
        </w:rPr>
      </w:pPr>
      <w:r>
        <w:rPr>
          <w:b/>
          <w:bCs/>
          <w:sz w:val="16"/>
          <w:szCs w:val="16"/>
        </w:rPr>
        <w:t>Fig 5.4.10</w:t>
      </w:r>
      <w:r w:rsidRPr="00AE5B5E">
        <w:rPr>
          <w:b/>
          <w:bCs/>
          <w:sz w:val="16"/>
          <w:szCs w:val="16"/>
        </w:rPr>
        <w:t xml:space="preserve"> – </w:t>
      </w:r>
      <w:r>
        <w:rPr>
          <w:b/>
          <w:bCs/>
          <w:sz w:val="16"/>
          <w:szCs w:val="16"/>
        </w:rPr>
        <w:t>Returns% for</w:t>
      </w:r>
      <w:r w:rsidRPr="00AE5B5E">
        <w:rPr>
          <w:b/>
          <w:bCs/>
          <w:sz w:val="16"/>
          <w:szCs w:val="16"/>
        </w:rPr>
        <w:t xml:space="preserve"> </w:t>
      </w:r>
      <w:r>
        <w:rPr>
          <w:b/>
          <w:bCs/>
          <w:sz w:val="16"/>
          <w:szCs w:val="16"/>
        </w:rPr>
        <w:t>SMLISUZU</w:t>
      </w:r>
      <w:r w:rsidRPr="00AE5B5E">
        <w:rPr>
          <w:b/>
          <w:bCs/>
          <w:sz w:val="16"/>
          <w:szCs w:val="16"/>
        </w:rPr>
        <w:t xml:space="preserve"> (</w:t>
      </w:r>
      <w:r>
        <w:rPr>
          <w:b/>
          <w:bCs/>
          <w:sz w:val="16"/>
          <w:szCs w:val="16"/>
        </w:rPr>
        <w:t>CNN-</w:t>
      </w:r>
      <w:r w:rsidRPr="00AE5B5E">
        <w:rPr>
          <w:b/>
          <w:bCs/>
          <w:sz w:val="16"/>
          <w:szCs w:val="16"/>
        </w:rPr>
        <w:t>LSTM)</w:t>
      </w:r>
    </w:p>
    <w:tbl>
      <w:tblPr>
        <w:tblStyle w:val="TableGrid"/>
        <w:tblW w:w="6295" w:type="dxa"/>
        <w:jc w:val="center"/>
        <w:tblLayout w:type="fixed"/>
        <w:tblLook w:val="04A0" w:firstRow="1" w:lastRow="0" w:firstColumn="1" w:lastColumn="0" w:noHBand="0" w:noVBand="1"/>
      </w:tblPr>
      <w:tblGrid>
        <w:gridCol w:w="2785"/>
        <w:gridCol w:w="1620"/>
        <w:gridCol w:w="1890"/>
      </w:tblGrid>
      <w:tr w:rsidR="007F6213" w:rsidRPr="00604DA5" w14:paraId="0C3DBDD9" w14:textId="77777777" w:rsidTr="0012235C">
        <w:trPr>
          <w:jc w:val="center"/>
        </w:trPr>
        <w:tc>
          <w:tcPr>
            <w:tcW w:w="2785" w:type="dxa"/>
          </w:tcPr>
          <w:p w14:paraId="7D5306C4" w14:textId="77777777" w:rsidR="007F6213" w:rsidRPr="00604DA5" w:rsidRDefault="007F6213" w:rsidP="0012235C">
            <w:pPr>
              <w:spacing w:line="360" w:lineRule="auto"/>
              <w:jc w:val="center"/>
              <w:rPr>
                <w:b/>
                <w:bCs/>
                <w:sz w:val="16"/>
                <w:szCs w:val="16"/>
              </w:rPr>
            </w:pPr>
          </w:p>
        </w:tc>
        <w:tc>
          <w:tcPr>
            <w:tcW w:w="1620" w:type="dxa"/>
          </w:tcPr>
          <w:p w14:paraId="753780D1"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End)</w:t>
            </w:r>
          </w:p>
        </w:tc>
        <w:tc>
          <w:tcPr>
            <w:tcW w:w="1890" w:type="dxa"/>
          </w:tcPr>
          <w:p w14:paraId="6D55B641" w14:textId="77777777" w:rsidR="007F6213" w:rsidRPr="00604DA5" w:rsidRDefault="007F6213" w:rsidP="0012235C">
            <w:pPr>
              <w:spacing w:line="360" w:lineRule="auto"/>
              <w:jc w:val="center"/>
              <w:rPr>
                <w:b/>
                <w:bCs/>
                <w:sz w:val="16"/>
                <w:szCs w:val="16"/>
              </w:rPr>
            </w:pPr>
            <w:r>
              <w:rPr>
                <w:b/>
                <w:bCs/>
                <w:sz w:val="16"/>
                <w:szCs w:val="16"/>
              </w:rPr>
              <w:t>CNN+</w:t>
            </w:r>
            <w:r w:rsidRPr="00604DA5">
              <w:rPr>
                <w:b/>
                <w:bCs/>
                <w:sz w:val="16"/>
                <w:szCs w:val="16"/>
              </w:rPr>
              <w:t>LSTM</w:t>
            </w:r>
            <w:r>
              <w:rPr>
                <w:b/>
                <w:bCs/>
                <w:sz w:val="16"/>
                <w:szCs w:val="16"/>
              </w:rPr>
              <w:t xml:space="preserve"> </w:t>
            </w:r>
            <w:r w:rsidRPr="00604DA5">
              <w:rPr>
                <w:b/>
                <w:bCs/>
                <w:sz w:val="16"/>
                <w:szCs w:val="16"/>
              </w:rPr>
              <w:t>(Highest)</w:t>
            </w:r>
          </w:p>
        </w:tc>
      </w:tr>
      <w:tr w:rsidR="007F6213" w:rsidRPr="00604DA5" w14:paraId="24E1A7EF" w14:textId="77777777" w:rsidTr="0012235C">
        <w:trPr>
          <w:jc w:val="center"/>
        </w:trPr>
        <w:tc>
          <w:tcPr>
            <w:tcW w:w="2785" w:type="dxa"/>
          </w:tcPr>
          <w:p w14:paraId="37A8E667" w14:textId="77777777" w:rsidR="007F6213" w:rsidRPr="00604DA5" w:rsidRDefault="007F6213" w:rsidP="0012235C">
            <w:pPr>
              <w:spacing w:line="360" w:lineRule="auto"/>
              <w:jc w:val="center"/>
              <w:rPr>
                <w:b/>
                <w:bCs/>
                <w:sz w:val="16"/>
                <w:szCs w:val="16"/>
              </w:rPr>
            </w:pPr>
            <w:r w:rsidRPr="00604DA5">
              <w:rPr>
                <w:b/>
                <w:bCs/>
                <w:sz w:val="16"/>
                <w:szCs w:val="16"/>
              </w:rPr>
              <w:t>% Returns Buy and Hold</w:t>
            </w:r>
          </w:p>
        </w:tc>
        <w:tc>
          <w:tcPr>
            <w:tcW w:w="1620" w:type="dxa"/>
          </w:tcPr>
          <w:p w14:paraId="659BDC93"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0.28</w:t>
            </w:r>
          </w:p>
        </w:tc>
        <w:tc>
          <w:tcPr>
            <w:tcW w:w="1890" w:type="dxa"/>
          </w:tcPr>
          <w:p w14:paraId="2769E778"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lang w:val="en-US" w:eastAsia="ja-JP"/>
              </w:rPr>
              <w:t>14.13</w:t>
            </w:r>
          </w:p>
        </w:tc>
      </w:tr>
      <w:tr w:rsidR="007F6213" w:rsidRPr="00604DA5" w14:paraId="4701B866" w14:textId="77777777" w:rsidTr="0012235C">
        <w:trPr>
          <w:jc w:val="center"/>
        </w:trPr>
        <w:tc>
          <w:tcPr>
            <w:tcW w:w="2785" w:type="dxa"/>
          </w:tcPr>
          <w:p w14:paraId="7FF43E48" w14:textId="77777777" w:rsidR="007F6213" w:rsidRPr="00604DA5" w:rsidRDefault="007F6213" w:rsidP="0012235C">
            <w:pPr>
              <w:spacing w:line="360" w:lineRule="auto"/>
              <w:jc w:val="center"/>
              <w:rPr>
                <w:b/>
                <w:bCs/>
                <w:sz w:val="16"/>
                <w:szCs w:val="16"/>
              </w:rPr>
            </w:pPr>
            <w:r w:rsidRPr="00604DA5">
              <w:rPr>
                <w:b/>
                <w:bCs/>
                <w:sz w:val="16"/>
                <w:szCs w:val="16"/>
              </w:rPr>
              <w:t>% Returns Intraday Trading</w:t>
            </w:r>
          </w:p>
        </w:tc>
        <w:tc>
          <w:tcPr>
            <w:tcW w:w="1620" w:type="dxa"/>
          </w:tcPr>
          <w:p w14:paraId="580654C7"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0.94</w:t>
            </w:r>
          </w:p>
        </w:tc>
        <w:tc>
          <w:tcPr>
            <w:tcW w:w="1890" w:type="dxa"/>
          </w:tcPr>
          <w:p w14:paraId="05EF439E" w14:textId="77777777" w:rsidR="007F6213" w:rsidRPr="00604DA5" w:rsidRDefault="007F6213" w:rsidP="00122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Pr>
                <w:color w:val="000000"/>
                <w:sz w:val="16"/>
                <w:szCs w:val="16"/>
              </w:rPr>
              <w:t>13.76</w:t>
            </w:r>
          </w:p>
        </w:tc>
      </w:tr>
    </w:tbl>
    <w:p w14:paraId="5BE07F4C" w14:textId="37F89A93" w:rsidR="00AE5B5E" w:rsidRPr="00896350" w:rsidRDefault="00725232" w:rsidP="00896350">
      <w:pPr>
        <w:pStyle w:val="ListParagraph"/>
        <w:spacing w:line="360" w:lineRule="auto"/>
        <w:jc w:val="center"/>
        <w:rPr>
          <w:b/>
          <w:bCs/>
          <w:sz w:val="16"/>
          <w:szCs w:val="16"/>
        </w:rPr>
      </w:pPr>
      <w:r>
        <w:rPr>
          <w:b/>
          <w:bCs/>
          <w:sz w:val="16"/>
          <w:szCs w:val="16"/>
        </w:rPr>
        <w:t xml:space="preserve">Table 5.4.10 </w:t>
      </w:r>
      <w:r w:rsidRPr="00AE5B5E">
        <w:rPr>
          <w:b/>
          <w:bCs/>
          <w:sz w:val="16"/>
          <w:szCs w:val="16"/>
        </w:rPr>
        <w:t xml:space="preserve">– </w:t>
      </w:r>
      <w:r>
        <w:rPr>
          <w:b/>
          <w:bCs/>
          <w:sz w:val="16"/>
          <w:szCs w:val="16"/>
        </w:rPr>
        <w:t>Returns% for</w:t>
      </w:r>
      <w:r w:rsidRPr="00AE5B5E">
        <w:rPr>
          <w:b/>
          <w:bCs/>
          <w:sz w:val="16"/>
          <w:szCs w:val="16"/>
        </w:rPr>
        <w:t xml:space="preserve"> </w:t>
      </w:r>
      <w:r>
        <w:rPr>
          <w:b/>
          <w:bCs/>
          <w:sz w:val="16"/>
          <w:szCs w:val="16"/>
        </w:rPr>
        <w:t>SMLISUZU</w:t>
      </w:r>
      <w:r w:rsidRPr="00AE5B5E">
        <w:rPr>
          <w:b/>
          <w:bCs/>
          <w:sz w:val="16"/>
          <w:szCs w:val="16"/>
        </w:rPr>
        <w:t xml:space="preserve"> (</w:t>
      </w:r>
      <w:r>
        <w:rPr>
          <w:b/>
          <w:bCs/>
          <w:sz w:val="16"/>
          <w:szCs w:val="16"/>
        </w:rPr>
        <w:t>CNN-</w:t>
      </w:r>
      <w:r w:rsidRPr="00AE5B5E">
        <w:rPr>
          <w:b/>
          <w:bCs/>
          <w:sz w:val="16"/>
          <w:szCs w:val="16"/>
        </w:rPr>
        <w:t>LSTM)</w:t>
      </w:r>
    </w:p>
    <w:p w14:paraId="1F604C29" w14:textId="58202586" w:rsidR="0093490E" w:rsidRDefault="0012235C" w:rsidP="00AC0EBA">
      <w:pPr>
        <w:spacing w:line="360" w:lineRule="auto"/>
        <w:rPr>
          <w:bCs/>
          <w:sz w:val="21"/>
          <w:szCs w:val="21"/>
        </w:rPr>
      </w:pPr>
      <w:r w:rsidRPr="0012235C">
        <w:rPr>
          <w:bCs/>
          <w:sz w:val="21"/>
          <w:szCs w:val="21"/>
        </w:rPr>
        <w:lastRenderedPageBreak/>
        <w:t xml:space="preserve">Based </w:t>
      </w:r>
      <w:r>
        <w:rPr>
          <w:bCs/>
          <w:sz w:val="21"/>
          <w:szCs w:val="21"/>
        </w:rPr>
        <w:t xml:space="preserve">on the results of backtesting each of our models we can observe </w:t>
      </w:r>
      <w:r w:rsidR="0056742A">
        <w:rPr>
          <w:bCs/>
          <w:sz w:val="21"/>
          <w:szCs w:val="21"/>
        </w:rPr>
        <w:t>that:</w:t>
      </w:r>
    </w:p>
    <w:p w14:paraId="65934625" w14:textId="752CF8EF" w:rsidR="0012235C" w:rsidRPr="0012235C" w:rsidRDefault="0012235C" w:rsidP="0012235C">
      <w:pPr>
        <w:pStyle w:val="ListParagraph"/>
        <w:numPr>
          <w:ilvl w:val="0"/>
          <w:numId w:val="31"/>
        </w:numPr>
        <w:spacing w:line="360" w:lineRule="auto"/>
        <w:rPr>
          <w:bCs/>
          <w:sz w:val="21"/>
          <w:szCs w:val="21"/>
        </w:rPr>
      </w:pPr>
      <w:r w:rsidRPr="0012235C">
        <w:rPr>
          <w:bCs/>
          <w:sz w:val="21"/>
          <w:szCs w:val="21"/>
        </w:rPr>
        <w:t>The returns yielded from KSCL (LSTM)</w:t>
      </w:r>
      <w:r>
        <w:rPr>
          <w:bCs/>
          <w:sz w:val="21"/>
          <w:szCs w:val="21"/>
        </w:rPr>
        <w:t xml:space="preserve">, </w:t>
      </w:r>
      <w:r w:rsidRPr="0012235C">
        <w:rPr>
          <w:bCs/>
          <w:sz w:val="21"/>
          <w:szCs w:val="21"/>
        </w:rPr>
        <w:t>KSCL (</w:t>
      </w:r>
      <w:r>
        <w:rPr>
          <w:bCs/>
          <w:sz w:val="21"/>
          <w:szCs w:val="21"/>
        </w:rPr>
        <w:t>CNN+</w:t>
      </w:r>
      <w:r w:rsidRPr="0012235C">
        <w:rPr>
          <w:bCs/>
          <w:sz w:val="21"/>
          <w:szCs w:val="21"/>
        </w:rPr>
        <w:t>LSTM)  and SMLISUZU (LSTM) are higher for Intraday Trading using generated signals compared to Buy and Hold approach.</w:t>
      </w:r>
    </w:p>
    <w:p w14:paraId="3C88B337" w14:textId="55D040EF" w:rsidR="0012235C" w:rsidRPr="0012235C" w:rsidRDefault="0012235C" w:rsidP="0012235C">
      <w:pPr>
        <w:pStyle w:val="ListParagraph"/>
        <w:numPr>
          <w:ilvl w:val="0"/>
          <w:numId w:val="31"/>
        </w:numPr>
        <w:spacing w:line="360" w:lineRule="auto"/>
        <w:rPr>
          <w:bCs/>
          <w:sz w:val="21"/>
          <w:szCs w:val="21"/>
        </w:rPr>
      </w:pPr>
      <w:r w:rsidRPr="0012235C">
        <w:rPr>
          <w:bCs/>
          <w:sz w:val="21"/>
          <w:szCs w:val="21"/>
        </w:rPr>
        <w:t>The returns yielded from SOMANYCERA (LSTM)</w:t>
      </w:r>
      <w:r w:rsidR="0056742A">
        <w:rPr>
          <w:bCs/>
          <w:sz w:val="21"/>
          <w:szCs w:val="21"/>
        </w:rPr>
        <w:t xml:space="preserve">, </w:t>
      </w:r>
      <w:r w:rsidR="0056742A" w:rsidRPr="0012235C">
        <w:rPr>
          <w:bCs/>
          <w:sz w:val="21"/>
          <w:szCs w:val="21"/>
        </w:rPr>
        <w:t>SOMANYCERA (</w:t>
      </w:r>
      <w:r w:rsidR="0056742A">
        <w:rPr>
          <w:bCs/>
          <w:sz w:val="21"/>
          <w:szCs w:val="21"/>
        </w:rPr>
        <w:t>CNN+</w:t>
      </w:r>
      <w:r w:rsidR="0056742A" w:rsidRPr="0012235C">
        <w:rPr>
          <w:bCs/>
          <w:sz w:val="21"/>
          <w:szCs w:val="21"/>
        </w:rPr>
        <w:t>LSTM)</w:t>
      </w:r>
      <w:r w:rsidR="0056742A">
        <w:rPr>
          <w:bCs/>
          <w:sz w:val="21"/>
          <w:szCs w:val="21"/>
        </w:rPr>
        <w:t xml:space="preserve">, </w:t>
      </w:r>
      <w:r w:rsidR="0056742A" w:rsidRPr="0012235C">
        <w:rPr>
          <w:bCs/>
          <w:sz w:val="21"/>
          <w:szCs w:val="21"/>
        </w:rPr>
        <w:t>E</w:t>
      </w:r>
      <w:r w:rsidR="0056742A">
        <w:rPr>
          <w:bCs/>
          <w:sz w:val="21"/>
          <w:szCs w:val="21"/>
        </w:rPr>
        <w:t>SABINDIA (LSTM)</w:t>
      </w:r>
      <w:r w:rsidR="0056742A" w:rsidRPr="0012235C">
        <w:rPr>
          <w:bCs/>
          <w:sz w:val="21"/>
          <w:szCs w:val="21"/>
        </w:rPr>
        <w:t xml:space="preserve"> and</w:t>
      </w:r>
      <w:r w:rsidRPr="0012235C">
        <w:rPr>
          <w:bCs/>
          <w:sz w:val="21"/>
          <w:szCs w:val="21"/>
        </w:rPr>
        <w:t xml:space="preserve"> ESABINDIA (</w:t>
      </w:r>
      <w:r w:rsidR="0056742A">
        <w:rPr>
          <w:bCs/>
          <w:sz w:val="21"/>
          <w:szCs w:val="21"/>
        </w:rPr>
        <w:t>CNN+</w:t>
      </w:r>
      <w:r w:rsidRPr="0012235C">
        <w:rPr>
          <w:bCs/>
          <w:sz w:val="21"/>
          <w:szCs w:val="21"/>
        </w:rPr>
        <w:t>LSTM) are higher for Buy and Hold strategy compared to Intraday Trading using generated signals.</w:t>
      </w:r>
    </w:p>
    <w:p w14:paraId="6587B648" w14:textId="292DBB28" w:rsidR="0012235C" w:rsidRPr="0012235C" w:rsidRDefault="0056742A" w:rsidP="0012235C">
      <w:pPr>
        <w:pStyle w:val="ListParagraph"/>
        <w:numPr>
          <w:ilvl w:val="0"/>
          <w:numId w:val="31"/>
        </w:numPr>
        <w:spacing w:line="360" w:lineRule="auto"/>
        <w:rPr>
          <w:bCs/>
          <w:sz w:val="21"/>
          <w:szCs w:val="21"/>
        </w:rPr>
      </w:pPr>
      <w:r>
        <w:rPr>
          <w:bCs/>
          <w:sz w:val="21"/>
          <w:szCs w:val="21"/>
        </w:rPr>
        <w:t xml:space="preserve">ORIENTBELL (LSTM), </w:t>
      </w:r>
      <w:r w:rsidRPr="0012235C">
        <w:rPr>
          <w:bCs/>
          <w:sz w:val="21"/>
          <w:szCs w:val="21"/>
        </w:rPr>
        <w:t>ORIENTBELL (</w:t>
      </w:r>
      <w:r>
        <w:rPr>
          <w:bCs/>
          <w:sz w:val="21"/>
          <w:szCs w:val="21"/>
        </w:rPr>
        <w:t>CNN+</w:t>
      </w:r>
      <w:r w:rsidRPr="0012235C">
        <w:rPr>
          <w:bCs/>
          <w:sz w:val="21"/>
          <w:szCs w:val="21"/>
        </w:rPr>
        <w:t xml:space="preserve">LSTM) </w:t>
      </w:r>
      <w:r>
        <w:rPr>
          <w:bCs/>
          <w:sz w:val="21"/>
          <w:szCs w:val="21"/>
        </w:rPr>
        <w:t xml:space="preserve">and </w:t>
      </w:r>
      <w:r w:rsidRPr="0012235C">
        <w:rPr>
          <w:bCs/>
          <w:sz w:val="21"/>
          <w:szCs w:val="21"/>
        </w:rPr>
        <w:t>SMLISUZU (</w:t>
      </w:r>
      <w:r>
        <w:rPr>
          <w:bCs/>
          <w:sz w:val="21"/>
          <w:szCs w:val="21"/>
        </w:rPr>
        <w:t>CNN+</w:t>
      </w:r>
      <w:r w:rsidRPr="0012235C">
        <w:rPr>
          <w:bCs/>
          <w:sz w:val="21"/>
          <w:szCs w:val="21"/>
        </w:rPr>
        <w:t xml:space="preserve">LSTM) </w:t>
      </w:r>
      <w:r w:rsidR="0012235C" w:rsidRPr="0012235C">
        <w:rPr>
          <w:bCs/>
          <w:sz w:val="21"/>
          <w:szCs w:val="21"/>
        </w:rPr>
        <w:t>shows comparable results in both trading approaches.</w:t>
      </w:r>
    </w:p>
    <w:p w14:paraId="25DD1DC2" w14:textId="77777777" w:rsidR="0056742A" w:rsidRPr="007F6213" w:rsidRDefault="0056742A" w:rsidP="0012235C">
      <w:pPr>
        <w:spacing w:line="360" w:lineRule="auto"/>
        <w:rPr>
          <w:b/>
          <w:bCs/>
          <w:sz w:val="16"/>
          <w:szCs w:val="16"/>
        </w:rPr>
      </w:pPr>
    </w:p>
    <w:tbl>
      <w:tblPr>
        <w:tblStyle w:val="TableGrid"/>
        <w:tblW w:w="0" w:type="auto"/>
        <w:tblInd w:w="1435" w:type="dxa"/>
        <w:tblLook w:val="04A0" w:firstRow="1" w:lastRow="0" w:firstColumn="1" w:lastColumn="0" w:noHBand="0" w:noVBand="1"/>
      </w:tblPr>
      <w:tblGrid>
        <w:gridCol w:w="3073"/>
        <w:gridCol w:w="3227"/>
      </w:tblGrid>
      <w:tr w:rsidR="0056742A" w14:paraId="2E94950C" w14:textId="77777777" w:rsidTr="00B47C31">
        <w:tc>
          <w:tcPr>
            <w:tcW w:w="3073" w:type="dxa"/>
          </w:tcPr>
          <w:p w14:paraId="797D799D" w14:textId="77777777" w:rsidR="0056742A" w:rsidRPr="00E077FC" w:rsidRDefault="0056742A" w:rsidP="00B47C31">
            <w:pPr>
              <w:spacing w:line="360" w:lineRule="auto"/>
              <w:jc w:val="center"/>
              <w:rPr>
                <w:b/>
                <w:bCs/>
                <w:sz w:val="16"/>
                <w:szCs w:val="16"/>
              </w:rPr>
            </w:pPr>
            <w:r w:rsidRPr="00E077FC">
              <w:rPr>
                <w:b/>
                <w:bCs/>
                <w:sz w:val="16"/>
                <w:szCs w:val="16"/>
              </w:rPr>
              <w:t>Index</w:t>
            </w:r>
          </w:p>
        </w:tc>
        <w:tc>
          <w:tcPr>
            <w:tcW w:w="3227" w:type="dxa"/>
          </w:tcPr>
          <w:p w14:paraId="5DAF7126" w14:textId="77777777" w:rsidR="0056742A" w:rsidRPr="00E077FC" w:rsidRDefault="0056742A" w:rsidP="00B47C31">
            <w:pPr>
              <w:spacing w:line="360" w:lineRule="auto"/>
              <w:jc w:val="center"/>
              <w:rPr>
                <w:b/>
                <w:bCs/>
                <w:sz w:val="16"/>
                <w:szCs w:val="16"/>
              </w:rPr>
            </w:pPr>
            <w:r w:rsidRPr="00E077FC">
              <w:rPr>
                <w:b/>
                <w:bCs/>
                <w:sz w:val="16"/>
                <w:szCs w:val="16"/>
              </w:rPr>
              <w:t>Returns %</w:t>
            </w:r>
          </w:p>
        </w:tc>
      </w:tr>
      <w:tr w:rsidR="0056742A" w14:paraId="44051517" w14:textId="77777777" w:rsidTr="00B47C31">
        <w:tc>
          <w:tcPr>
            <w:tcW w:w="3073" w:type="dxa"/>
          </w:tcPr>
          <w:p w14:paraId="1526C9D3" w14:textId="77777777" w:rsidR="0056742A" w:rsidRPr="007F5F83" w:rsidRDefault="0056742A" w:rsidP="00B47C31">
            <w:pPr>
              <w:spacing w:line="360" w:lineRule="auto"/>
              <w:jc w:val="center"/>
              <w:rPr>
                <w:bCs/>
                <w:sz w:val="16"/>
                <w:szCs w:val="16"/>
              </w:rPr>
            </w:pPr>
            <w:r w:rsidRPr="007F5F83">
              <w:rPr>
                <w:bCs/>
                <w:sz w:val="16"/>
                <w:szCs w:val="16"/>
              </w:rPr>
              <w:t>NIFTY50</w:t>
            </w:r>
          </w:p>
        </w:tc>
        <w:tc>
          <w:tcPr>
            <w:tcW w:w="3227" w:type="dxa"/>
          </w:tcPr>
          <w:p w14:paraId="0C195CAD" w14:textId="77777777" w:rsidR="0056742A" w:rsidRPr="007F5F83" w:rsidRDefault="0056742A" w:rsidP="00B47C31">
            <w:pPr>
              <w:spacing w:line="360" w:lineRule="auto"/>
              <w:jc w:val="center"/>
              <w:rPr>
                <w:b/>
                <w:bCs/>
                <w:sz w:val="16"/>
                <w:szCs w:val="16"/>
              </w:rPr>
            </w:pPr>
            <w:r w:rsidRPr="007F5F83">
              <w:rPr>
                <w:b/>
                <w:bCs/>
                <w:sz w:val="16"/>
                <w:szCs w:val="16"/>
              </w:rPr>
              <w:t>16.00</w:t>
            </w:r>
          </w:p>
        </w:tc>
      </w:tr>
      <w:tr w:rsidR="0056742A" w14:paraId="2A30F8F2" w14:textId="77777777" w:rsidTr="00B47C31">
        <w:tc>
          <w:tcPr>
            <w:tcW w:w="3073" w:type="dxa"/>
          </w:tcPr>
          <w:p w14:paraId="1206EEB2" w14:textId="77777777" w:rsidR="0056742A" w:rsidRPr="007F5F83" w:rsidRDefault="0056742A" w:rsidP="00B47C31">
            <w:pPr>
              <w:spacing w:line="360" w:lineRule="auto"/>
              <w:jc w:val="center"/>
              <w:rPr>
                <w:bCs/>
                <w:sz w:val="16"/>
                <w:szCs w:val="16"/>
              </w:rPr>
            </w:pPr>
            <w:r w:rsidRPr="007F5F83">
              <w:rPr>
                <w:bCs/>
                <w:sz w:val="16"/>
                <w:szCs w:val="16"/>
              </w:rPr>
              <w:t>BSE SENSEX</w:t>
            </w:r>
          </w:p>
        </w:tc>
        <w:tc>
          <w:tcPr>
            <w:tcW w:w="3227" w:type="dxa"/>
          </w:tcPr>
          <w:p w14:paraId="2EFFE640" w14:textId="77777777" w:rsidR="0056742A" w:rsidRPr="007F5F83" w:rsidRDefault="0056742A" w:rsidP="00B47C31">
            <w:pPr>
              <w:spacing w:line="360" w:lineRule="auto"/>
              <w:jc w:val="center"/>
              <w:rPr>
                <w:b/>
                <w:bCs/>
                <w:sz w:val="16"/>
                <w:szCs w:val="16"/>
              </w:rPr>
            </w:pPr>
            <w:r w:rsidRPr="007F5F83">
              <w:rPr>
                <w:b/>
                <w:bCs/>
                <w:sz w:val="16"/>
                <w:szCs w:val="16"/>
              </w:rPr>
              <w:t>15.48</w:t>
            </w:r>
          </w:p>
        </w:tc>
      </w:tr>
    </w:tbl>
    <w:p w14:paraId="33CB31A2" w14:textId="77777777" w:rsidR="0056742A" w:rsidRDefault="0056742A" w:rsidP="0056742A">
      <w:pPr>
        <w:spacing w:line="360" w:lineRule="auto"/>
        <w:jc w:val="center"/>
        <w:rPr>
          <w:b/>
          <w:bCs/>
          <w:sz w:val="16"/>
          <w:szCs w:val="16"/>
        </w:rPr>
      </w:pPr>
      <w:r>
        <w:rPr>
          <w:b/>
          <w:bCs/>
          <w:sz w:val="16"/>
          <w:szCs w:val="16"/>
        </w:rPr>
        <w:t xml:space="preserve">Table 5.4.11 - </w:t>
      </w:r>
      <w:r w:rsidRPr="00E85A78">
        <w:rPr>
          <w:b/>
          <w:bCs/>
          <w:sz w:val="16"/>
          <w:szCs w:val="16"/>
        </w:rPr>
        <w:t>Annual Returns of Indices for the period 2020-2021</w:t>
      </w:r>
    </w:p>
    <w:p w14:paraId="153BE5E7" w14:textId="77777777" w:rsidR="0056742A" w:rsidRPr="00E85A78" w:rsidRDefault="0056742A" w:rsidP="0056742A">
      <w:pPr>
        <w:spacing w:line="360" w:lineRule="auto"/>
        <w:jc w:val="center"/>
        <w:rPr>
          <w:b/>
          <w:bCs/>
          <w:sz w:val="16"/>
          <w:szCs w:val="16"/>
        </w:rPr>
      </w:pPr>
    </w:p>
    <w:tbl>
      <w:tblPr>
        <w:tblStyle w:val="TableGrid"/>
        <w:tblW w:w="0" w:type="auto"/>
        <w:tblLayout w:type="fixed"/>
        <w:tblLook w:val="04A0" w:firstRow="1" w:lastRow="0" w:firstColumn="1" w:lastColumn="0" w:noHBand="0" w:noVBand="1"/>
      </w:tblPr>
      <w:tblGrid>
        <w:gridCol w:w="2965"/>
        <w:gridCol w:w="1530"/>
        <w:gridCol w:w="1260"/>
        <w:gridCol w:w="1620"/>
        <w:gridCol w:w="1641"/>
      </w:tblGrid>
      <w:tr w:rsidR="0056742A" w14:paraId="7856DE56" w14:textId="77777777" w:rsidTr="00B47C31">
        <w:tc>
          <w:tcPr>
            <w:tcW w:w="2965" w:type="dxa"/>
          </w:tcPr>
          <w:p w14:paraId="35EF7E6C" w14:textId="77777777" w:rsidR="0056742A" w:rsidRPr="00044E53" w:rsidRDefault="0056742A" w:rsidP="00B47C31">
            <w:pPr>
              <w:spacing w:line="360" w:lineRule="auto"/>
              <w:jc w:val="center"/>
              <w:rPr>
                <w:b/>
                <w:bCs/>
                <w:sz w:val="16"/>
                <w:szCs w:val="16"/>
              </w:rPr>
            </w:pPr>
          </w:p>
        </w:tc>
        <w:tc>
          <w:tcPr>
            <w:tcW w:w="1530" w:type="dxa"/>
          </w:tcPr>
          <w:p w14:paraId="3FD1D538" w14:textId="77777777" w:rsidR="0056742A" w:rsidRPr="00044E53" w:rsidRDefault="0056742A" w:rsidP="00B47C31">
            <w:pPr>
              <w:spacing w:line="360" w:lineRule="auto"/>
              <w:jc w:val="center"/>
              <w:rPr>
                <w:b/>
                <w:bCs/>
                <w:sz w:val="16"/>
                <w:szCs w:val="16"/>
              </w:rPr>
            </w:pPr>
            <w:r w:rsidRPr="00044E53">
              <w:rPr>
                <w:b/>
                <w:bCs/>
                <w:sz w:val="16"/>
                <w:szCs w:val="16"/>
              </w:rPr>
              <w:t>LSTM</w:t>
            </w:r>
            <w:r>
              <w:rPr>
                <w:b/>
                <w:bCs/>
                <w:sz w:val="16"/>
                <w:szCs w:val="16"/>
              </w:rPr>
              <w:t>(B&amp;H)</w:t>
            </w:r>
          </w:p>
        </w:tc>
        <w:tc>
          <w:tcPr>
            <w:tcW w:w="1260" w:type="dxa"/>
          </w:tcPr>
          <w:p w14:paraId="6FED92F8" w14:textId="77777777" w:rsidR="0056742A" w:rsidRPr="00044E53" w:rsidRDefault="0056742A" w:rsidP="00B47C31">
            <w:pPr>
              <w:spacing w:line="360" w:lineRule="auto"/>
              <w:jc w:val="center"/>
              <w:rPr>
                <w:b/>
                <w:bCs/>
                <w:sz w:val="16"/>
                <w:szCs w:val="16"/>
              </w:rPr>
            </w:pPr>
            <w:r w:rsidRPr="00044E53">
              <w:rPr>
                <w:b/>
                <w:bCs/>
                <w:sz w:val="16"/>
                <w:szCs w:val="16"/>
              </w:rPr>
              <w:t>LSTM</w:t>
            </w:r>
            <w:r>
              <w:rPr>
                <w:b/>
                <w:bCs/>
                <w:sz w:val="16"/>
                <w:szCs w:val="16"/>
              </w:rPr>
              <w:t>(Signal)</w:t>
            </w:r>
          </w:p>
        </w:tc>
        <w:tc>
          <w:tcPr>
            <w:tcW w:w="1620" w:type="dxa"/>
          </w:tcPr>
          <w:p w14:paraId="082C14D4" w14:textId="77777777" w:rsidR="0056742A" w:rsidRPr="00044E53" w:rsidRDefault="0056742A" w:rsidP="00B47C31">
            <w:pPr>
              <w:spacing w:line="360" w:lineRule="auto"/>
              <w:jc w:val="center"/>
              <w:rPr>
                <w:b/>
                <w:bCs/>
                <w:sz w:val="16"/>
                <w:szCs w:val="16"/>
              </w:rPr>
            </w:pPr>
            <w:r w:rsidRPr="00044E53">
              <w:rPr>
                <w:b/>
                <w:bCs/>
                <w:sz w:val="16"/>
                <w:szCs w:val="16"/>
              </w:rPr>
              <w:t>CNN+LSTM</w:t>
            </w:r>
            <w:r>
              <w:rPr>
                <w:b/>
                <w:bCs/>
                <w:sz w:val="16"/>
                <w:szCs w:val="16"/>
              </w:rPr>
              <w:t>(B&amp;H)</w:t>
            </w:r>
          </w:p>
        </w:tc>
        <w:tc>
          <w:tcPr>
            <w:tcW w:w="1641" w:type="dxa"/>
          </w:tcPr>
          <w:p w14:paraId="1E27CFAD" w14:textId="77777777" w:rsidR="0056742A" w:rsidRPr="00044E53" w:rsidRDefault="0056742A" w:rsidP="00B47C31">
            <w:pPr>
              <w:spacing w:line="360" w:lineRule="auto"/>
              <w:jc w:val="center"/>
              <w:rPr>
                <w:b/>
                <w:bCs/>
                <w:sz w:val="16"/>
                <w:szCs w:val="16"/>
              </w:rPr>
            </w:pPr>
            <w:r w:rsidRPr="00044E53">
              <w:rPr>
                <w:b/>
                <w:bCs/>
                <w:sz w:val="16"/>
                <w:szCs w:val="16"/>
              </w:rPr>
              <w:t>CNN+LSTM</w:t>
            </w:r>
            <w:r>
              <w:rPr>
                <w:b/>
                <w:bCs/>
                <w:sz w:val="16"/>
                <w:szCs w:val="16"/>
              </w:rPr>
              <w:t>(Signal)</w:t>
            </w:r>
          </w:p>
        </w:tc>
      </w:tr>
      <w:tr w:rsidR="0056742A" w14:paraId="19AE294C" w14:textId="77777777" w:rsidTr="00B47C31">
        <w:tc>
          <w:tcPr>
            <w:tcW w:w="2965" w:type="dxa"/>
          </w:tcPr>
          <w:p w14:paraId="379C75D0" w14:textId="77777777" w:rsidR="0056742A" w:rsidRPr="00044E53" w:rsidRDefault="0056742A" w:rsidP="00B47C31">
            <w:pPr>
              <w:spacing w:line="360" w:lineRule="auto"/>
              <w:jc w:val="center"/>
              <w:rPr>
                <w:b/>
                <w:bCs/>
                <w:sz w:val="16"/>
                <w:szCs w:val="16"/>
              </w:rPr>
            </w:pPr>
            <w:r w:rsidRPr="00044E53">
              <w:rPr>
                <w:b/>
                <w:bCs/>
                <w:sz w:val="16"/>
                <w:szCs w:val="16"/>
              </w:rPr>
              <w:t>KSCL</w:t>
            </w:r>
          </w:p>
        </w:tc>
        <w:tc>
          <w:tcPr>
            <w:tcW w:w="1530" w:type="dxa"/>
          </w:tcPr>
          <w:p w14:paraId="08608E0C" w14:textId="77777777" w:rsidR="0056742A" w:rsidRPr="00044E53" w:rsidRDefault="0056742A" w:rsidP="00B47C31">
            <w:pPr>
              <w:spacing w:line="360" w:lineRule="auto"/>
              <w:jc w:val="center"/>
              <w:rPr>
                <w:b/>
                <w:bCs/>
                <w:sz w:val="16"/>
                <w:szCs w:val="16"/>
              </w:rPr>
            </w:pPr>
            <w:r w:rsidRPr="00604DA5">
              <w:rPr>
                <w:color w:val="000000"/>
                <w:sz w:val="16"/>
                <w:szCs w:val="16"/>
              </w:rPr>
              <w:t>9.7</w:t>
            </w:r>
            <w:r>
              <w:rPr>
                <w:color w:val="000000"/>
                <w:sz w:val="16"/>
                <w:szCs w:val="16"/>
              </w:rPr>
              <w:t>5</w:t>
            </w:r>
          </w:p>
        </w:tc>
        <w:tc>
          <w:tcPr>
            <w:tcW w:w="1260" w:type="dxa"/>
          </w:tcPr>
          <w:p w14:paraId="7B3621E5" w14:textId="77777777" w:rsidR="0056742A" w:rsidRPr="00044E53" w:rsidRDefault="0056742A" w:rsidP="00B47C31">
            <w:pPr>
              <w:spacing w:line="360" w:lineRule="auto"/>
              <w:jc w:val="center"/>
              <w:rPr>
                <w:color w:val="000000"/>
                <w:sz w:val="16"/>
                <w:szCs w:val="16"/>
              </w:rPr>
            </w:pPr>
            <w:r w:rsidRPr="00604DA5">
              <w:rPr>
                <w:color w:val="000000"/>
                <w:sz w:val="16"/>
                <w:szCs w:val="16"/>
              </w:rPr>
              <w:t>14.6</w:t>
            </w:r>
            <w:r>
              <w:rPr>
                <w:color w:val="000000"/>
                <w:sz w:val="16"/>
                <w:szCs w:val="16"/>
              </w:rPr>
              <w:t>7</w:t>
            </w:r>
          </w:p>
        </w:tc>
        <w:tc>
          <w:tcPr>
            <w:tcW w:w="1620" w:type="dxa"/>
          </w:tcPr>
          <w:p w14:paraId="66BF4F97" w14:textId="77777777" w:rsidR="0056742A" w:rsidRPr="00044E53" w:rsidRDefault="0056742A" w:rsidP="00B47C31">
            <w:pPr>
              <w:spacing w:line="360" w:lineRule="auto"/>
              <w:jc w:val="center"/>
              <w:rPr>
                <w:b/>
                <w:bCs/>
                <w:sz w:val="16"/>
                <w:szCs w:val="16"/>
              </w:rPr>
            </w:pPr>
            <w:r>
              <w:rPr>
                <w:color w:val="000000"/>
                <w:sz w:val="16"/>
                <w:szCs w:val="16"/>
              </w:rPr>
              <w:t>9.75</w:t>
            </w:r>
          </w:p>
        </w:tc>
        <w:tc>
          <w:tcPr>
            <w:tcW w:w="1641" w:type="dxa"/>
          </w:tcPr>
          <w:p w14:paraId="545D485E" w14:textId="77777777" w:rsidR="0056742A" w:rsidRPr="00044E53" w:rsidRDefault="0056742A" w:rsidP="00B47C31">
            <w:pPr>
              <w:spacing w:line="360" w:lineRule="auto"/>
              <w:jc w:val="center"/>
              <w:rPr>
                <w:color w:val="000000"/>
                <w:sz w:val="16"/>
                <w:szCs w:val="16"/>
              </w:rPr>
            </w:pPr>
            <w:r>
              <w:rPr>
                <w:color w:val="000000"/>
                <w:sz w:val="16"/>
                <w:szCs w:val="16"/>
              </w:rPr>
              <w:t>13.20</w:t>
            </w:r>
          </w:p>
        </w:tc>
      </w:tr>
      <w:tr w:rsidR="0056742A" w14:paraId="43811360" w14:textId="77777777" w:rsidTr="00B47C31">
        <w:tc>
          <w:tcPr>
            <w:tcW w:w="2965" w:type="dxa"/>
          </w:tcPr>
          <w:p w14:paraId="497318B5" w14:textId="77777777" w:rsidR="0056742A" w:rsidRPr="00044E53" w:rsidRDefault="0056742A" w:rsidP="00B47C31">
            <w:pPr>
              <w:spacing w:line="360" w:lineRule="auto"/>
              <w:jc w:val="center"/>
              <w:rPr>
                <w:b/>
                <w:bCs/>
                <w:sz w:val="16"/>
                <w:szCs w:val="16"/>
              </w:rPr>
            </w:pPr>
            <w:r>
              <w:rPr>
                <w:b/>
                <w:bCs/>
                <w:sz w:val="16"/>
                <w:szCs w:val="16"/>
              </w:rPr>
              <w:t>SOMANYCERA</w:t>
            </w:r>
          </w:p>
        </w:tc>
        <w:tc>
          <w:tcPr>
            <w:tcW w:w="1530" w:type="dxa"/>
          </w:tcPr>
          <w:p w14:paraId="5F87B843" w14:textId="77777777" w:rsidR="0056742A" w:rsidRPr="00044E53" w:rsidRDefault="0056742A" w:rsidP="00B47C31">
            <w:pPr>
              <w:spacing w:line="360" w:lineRule="auto"/>
              <w:jc w:val="center"/>
              <w:rPr>
                <w:b/>
                <w:bCs/>
                <w:sz w:val="16"/>
                <w:szCs w:val="16"/>
              </w:rPr>
            </w:pPr>
            <w:r>
              <w:rPr>
                <w:color w:val="000000"/>
                <w:sz w:val="16"/>
                <w:szCs w:val="16"/>
              </w:rPr>
              <w:t>44.30</w:t>
            </w:r>
          </w:p>
        </w:tc>
        <w:tc>
          <w:tcPr>
            <w:tcW w:w="1260" w:type="dxa"/>
          </w:tcPr>
          <w:p w14:paraId="74B4BA61" w14:textId="77777777" w:rsidR="0056742A" w:rsidRDefault="0056742A" w:rsidP="00B47C31">
            <w:pPr>
              <w:spacing w:line="360" w:lineRule="auto"/>
              <w:jc w:val="center"/>
              <w:rPr>
                <w:color w:val="000000"/>
                <w:sz w:val="16"/>
                <w:szCs w:val="16"/>
              </w:rPr>
            </w:pPr>
            <w:r>
              <w:rPr>
                <w:color w:val="000000"/>
                <w:sz w:val="16"/>
                <w:szCs w:val="16"/>
              </w:rPr>
              <w:t>35.10</w:t>
            </w:r>
          </w:p>
        </w:tc>
        <w:tc>
          <w:tcPr>
            <w:tcW w:w="1620" w:type="dxa"/>
          </w:tcPr>
          <w:p w14:paraId="545F057C" w14:textId="77777777" w:rsidR="0056742A" w:rsidRPr="00044E53" w:rsidRDefault="0056742A" w:rsidP="00B47C31">
            <w:pPr>
              <w:spacing w:line="360" w:lineRule="auto"/>
              <w:jc w:val="center"/>
              <w:rPr>
                <w:b/>
                <w:bCs/>
                <w:sz w:val="16"/>
                <w:szCs w:val="16"/>
              </w:rPr>
            </w:pPr>
            <w:r>
              <w:rPr>
                <w:color w:val="000000"/>
                <w:sz w:val="16"/>
                <w:szCs w:val="16"/>
              </w:rPr>
              <w:t>44.30</w:t>
            </w:r>
          </w:p>
        </w:tc>
        <w:tc>
          <w:tcPr>
            <w:tcW w:w="1641" w:type="dxa"/>
          </w:tcPr>
          <w:p w14:paraId="5C6255C3" w14:textId="77777777" w:rsidR="0056742A" w:rsidRDefault="0056742A" w:rsidP="00B47C31">
            <w:pPr>
              <w:spacing w:line="360" w:lineRule="auto"/>
              <w:jc w:val="center"/>
              <w:rPr>
                <w:color w:val="000000"/>
                <w:sz w:val="16"/>
                <w:szCs w:val="16"/>
              </w:rPr>
            </w:pPr>
            <w:r>
              <w:rPr>
                <w:color w:val="000000"/>
                <w:sz w:val="16"/>
                <w:szCs w:val="16"/>
              </w:rPr>
              <w:t>35.15</w:t>
            </w:r>
          </w:p>
        </w:tc>
      </w:tr>
      <w:tr w:rsidR="0056742A" w14:paraId="185E1F77" w14:textId="77777777" w:rsidTr="00B47C31">
        <w:tc>
          <w:tcPr>
            <w:tcW w:w="2965" w:type="dxa"/>
          </w:tcPr>
          <w:p w14:paraId="49D1152D" w14:textId="77777777" w:rsidR="0056742A" w:rsidRPr="00044E53" w:rsidRDefault="0056742A" w:rsidP="00B47C31">
            <w:pPr>
              <w:spacing w:line="360" w:lineRule="auto"/>
              <w:jc w:val="center"/>
              <w:rPr>
                <w:b/>
                <w:bCs/>
                <w:sz w:val="16"/>
                <w:szCs w:val="16"/>
              </w:rPr>
            </w:pPr>
            <w:r>
              <w:rPr>
                <w:b/>
                <w:bCs/>
                <w:sz w:val="16"/>
                <w:szCs w:val="16"/>
              </w:rPr>
              <w:t>ORIENTBELL</w:t>
            </w:r>
          </w:p>
        </w:tc>
        <w:tc>
          <w:tcPr>
            <w:tcW w:w="1530" w:type="dxa"/>
          </w:tcPr>
          <w:p w14:paraId="75264E3D" w14:textId="77777777" w:rsidR="0056742A" w:rsidRPr="00044E53" w:rsidRDefault="0056742A" w:rsidP="00B47C31">
            <w:pPr>
              <w:spacing w:line="360" w:lineRule="auto"/>
              <w:jc w:val="center"/>
              <w:rPr>
                <w:b/>
                <w:bCs/>
                <w:sz w:val="16"/>
                <w:szCs w:val="16"/>
              </w:rPr>
            </w:pPr>
            <w:r>
              <w:rPr>
                <w:color w:val="000000"/>
                <w:sz w:val="16"/>
                <w:szCs w:val="16"/>
              </w:rPr>
              <w:t>39.40</w:t>
            </w:r>
          </w:p>
        </w:tc>
        <w:tc>
          <w:tcPr>
            <w:tcW w:w="1260" w:type="dxa"/>
          </w:tcPr>
          <w:p w14:paraId="599473C4" w14:textId="77777777" w:rsidR="0056742A" w:rsidRPr="00044E53" w:rsidRDefault="0056742A" w:rsidP="00B47C31">
            <w:pPr>
              <w:spacing w:line="360" w:lineRule="auto"/>
              <w:jc w:val="center"/>
              <w:rPr>
                <w:b/>
                <w:bCs/>
                <w:sz w:val="16"/>
                <w:szCs w:val="16"/>
              </w:rPr>
            </w:pPr>
            <w:r>
              <w:rPr>
                <w:color w:val="000000"/>
                <w:sz w:val="16"/>
                <w:szCs w:val="16"/>
              </w:rPr>
              <w:t>38.51</w:t>
            </w:r>
          </w:p>
        </w:tc>
        <w:tc>
          <w:tcPr>
            <w:tcW w:w="1620" w:type="dxa"/>
          </w:tcPr>
          <w:p w14:paraId="2F2A1EEA" w14:textId="77777777" w:rsidR="0056742A" w:rsidRPr="00044E53" w:rsidRDefault="0056742A" w:rsidP="00B47C31">
            <w:pPr>
              <w:spacing w:line="360" w:lineRule="auto"/>
              <w:jc w:val="center"/>
              <w:rPr>
                <w:b/>
                <w:bCs/>
                <w:sz w:val="16"/>
                <w:szCs w:val="16"/>
              </w:rPr>
            </w:pPr>
            <w:r>
              <w:rPr>
                <w:color w:val="000000"/>
                <w:sz w:val="16"/>
                <w:szCs w:val="16"/>
              </w:rPr>
              <w:t>39.40</w:t>
            </w:r>
          </w:p>
        </w:tc>
        <w:tc>
          <w:tcPr>
            <w:tcW w:w="1641" w:type="dxa"/>
          </w:tcPr>
          <w:p w14:paraId="7DF0C262" w14:textId="77777777" w:rsidR="0056742A" w:rsidRPr="00044E53" w:rsidRDefault="0056742A" w:rsidP="00B47C31">
            <w:pPr>
              <w:spacing w:line="360" w:lineRule="auto"/>
              <w:jc w:val="center"/>
              <w:rPr>
                <w:b/>
                <w:bCs/>
                <w:sz w:val="16"/>
                <w:szCs w:val="16"/>
              </w:rPr>
            </w:pPr>
            <w:r>
              <w:rPr>
                <w:color w:val="000000"/>
                <w:sz w:val="16"/>
                <w:szCs w:val="16"/>
              </w:rPr>
              <w:t>38.51</w:t>
            </w:r>
          </w:p>
        </w:tc>
      </w:tr>
      <w:tr w:rsidR="0056742A" w14:paraId="5E392AF4" w14:textId="77777777" w:rsidTr="00B47C31">
        <w:tc>
          <w:tcPr>
            <w:tcW w:w="2965" w:type="dxa"/>
          </w:tcPr>
          <w:p w14:paraId="6DE9E76D" w14:textId="77777777" w:rsidR="0056742A" w:rsidRPr="00044E53" w:rsidRDefault="0056742A" w:rsidP="00B47C31">
            <w:pPr>
              <w:spacing w:line="360" w:lineRule="auto"/>
              <w:jc w:val="center"/>
              <w:rPr>
                <w:b/>
                <w:bCs/>
                <w:sz w:val="16"/>
                <w:szCs w:val="16"/>
              </w:rPr>
            </w:pPr>
            <w:r>
              <w:rPr>
                <w:b/>
                <w:bCs/>
                <w:sz w:val="16"/>
                <w:szCs w:val="16"/>
              </w:rPr>
              <w:t>ESABINDIA</w:t>
            </w:r>
          </w:p>
        </w:tc>
        <w:tc>
          <w:tcPr>
            <w:tcW w:w="1530" w:type="dxa"/>
          </w:tcPr>
          <w:p w14:paraId="41604093" w14:textId="77777777" w:rsidR="0056742A" w:rsidRPr="00044E53" w:rsidRDefault="0056742A" w:rsidP="00B47C31">
            <w:pPr>
              <w:spacing w:line="360" w:lineRule="auto"/>
              <w:jc w:val="center"/>
              <w:rPr>
                <w:b/>
                <w:bCs/>
                <w:sz w:val="16"/>
                <w:szCs w:val="16"/>
              </w:rPr>
            </w:pPr>
            <w:r>
              <w:rPr>
                <w:color w:val="000000"/>
                <w:sz w:val="16"/>
                <w:szCs w:val="16"/>
              </w:rPr>
              <w:t>13.28</w:t>
            </w:r>
          </w:p>
        </w:tc>
        <w:tc>
          <w:tcPr>
            <w:tcW w:w="1260" w:type="dxa"/>
          </w:tcPr>
          <w:p w14:paraId="249A2A89" w14:textId="77777777" w:rsidR="0056742A" w:rsidRPr="00044E53" w:rsidRDefault="0056742A" w:rsidP="00B47C31">
            <w:pPr>
              <w:spacing w:line="360" w:lineRule="auto"/>
              <w:jc w:val="center"/>
              <w:rPr>
                <w:b/>
                <w:bCs/>
                <w:sz w:val="16"/>
                <w:szCs w:val="16"/>
              </w:rPr>
            </w:pPr>
            <w:r>
              <w:rPr>
                <w:color w:val="000000"/>
                <w:sz w:val="16"/>
                <w:szCs w:val="16"/>
              </w:rPr>
              <w:t>8.72</w:t>
            </w:r>
          </w:p>
        </w:tc>
        <w:tc>
          <w:tcPr>
            <w:tcW w:w="1620" w:type="dxa"/>
          </w:tcPr>
          <w:p w14:paraId="495E8929" w14:textId="77777777" w:rsidR="0056742A" w:rsidRPr="00044E53" w:rsidRDefault="0056742A" w:rsidP="00B47C31">
            <w:pPr>
              <w:spacing w:line="360" w:lineRule="auto"/>
              <w:jc w:val="center"/>
              <w:rPr>
                <w:b/>
                <w:bCs/>
                <w:sz w:val="16"/>
                <w:szCs w:val="16"/>
              </w:rPr>
            </w:pPr>
            <w:r>
              <w:rPr>
                <w:color w:val="000000"/>
                <w:sz w:val="16"/>
                <w:szCs w:val="16"/>
              </w:rPr>
              <w:t>13.28</w:t>
            </w:r>
          </w:p>
        </w:tc>
        <w:tc>
          <w:tcPr>
            <w:tcW w:w="1641" w:type="dxa"/>
          </w:tcPr>
          <w:p w14:paraId="4AC0B6FF" w14:textId="77777777" w:rsidR="0056742A" w:rsidRPr="00044E53" w:rsidRDefault="0056742A" w:rsidP="00B47C31">
            <w:pPr>
              <w:spacing w:line="360" w:lineRule="auto"/>
              <w:jc w:val="center"/>
              <w:rPr>
                <w:b/>
                <w:bCs/>
                <w:sz w:val="16"/>
                <w:szCs w:val="16"/>
              </w:rPr>
            </w:pPr>
            <w:r>
              <w:rPr>
                <w:color w:val="000000"/>
                <w:sz w:val="16"/>
                <w:szCs w:val="16"/>
              </w:rPr>
              <w:t>8.72</w:t>
            </w:r>
          </w:p>
        </w:tc>
      </w:tr>
      <w:tr w:rsidR="0056742A" w14:paraId="19BE6AE7" w14:textId="77777777" w:rsidTr="00B47C31">
        <w:tc>
          <w:tcPr>
            <w:tcW w:w="2965" w:type="dxa"/>
          </w:tcPr>
          <w:p w14:paraId="5231B612" w14:textId="77777777" w:rsidR="0056742A" w:rsidRPr="00044E53" w:rsidRDefault="0056742A" w:rsidP="00B47C31">
            <w:pPr>
              <w:spacing w:line="360" w:lineRule="auto"/>
              <w:jc w:val="center"/>
              <w:rPr>
                <w:b/>
                <w:bCs/>
                <w:sz w:val="16"/>
                <w:szCs w:val="16"/>
              </w:rPr>
            </w:pPr>
            <w:r>
              <w:rPr>
                <w:b/>
                <w:bCs/>
                <w:sz w:val="16"/>
                <w:szCs w:val="16"/>
              </w:rPr>
              <w:t>SMLISUZU</w:t>
            </w:r>
          </w:p>
        </w:tc>
        <w:tc>
          <w:tcPr>
            <w:tcW w:w="1530" w:type="dxa"/>
          </w:tcPr>
          <w:p w14:paraId="5822ABCD" w14:textId="77777777" w:rsidR="0056742A" w:rsidRPr="00044E53" w:rsidRDefault="0056742A" w:rsidP="00B47C31">
            <w:pPr>
              <w:spacing w:line="360" w:lineRule="auto"/>
              <w:jc w:val="center"/>
              <w:rPr>
                <w:b/>
                <w:bCs/>
                <w:sz w:val="16"/>
                <w:szCs w:val="16"/>
              </w:rPr>
            </w:pPr>
            <w:r>
              <w:rPr>
                <w:color w:val="000000"/>
                <w:sz w:val="16"/>
                <w:szCs w:val="16"/>
              </w:rPr>
              <w:t>10.28</w:t>
            </w:r>
          </w:p>
        </w:tc>
        <w:tc>
          <w:tcPr>
            <w:tcW w:w="1260" w:type="dxa"/>
          </w:tcPr>
          <w:p w14:paraId="4525BA74" w14:textId="77777777" w:rsidR="0056742A" w:rsidRPr="00044E53" w:rsidRDefault="0056742A" w:rsidP="00B47C31">
            <w:pPr>
              <w:spacing w:line="360" w:lineRule="auto"/>
              <w:jc w:val="center"/>
              <w:rPr>
                <w:b/>
                <w:bCs/>
                <w:sz w:val="16"/>
                <w:szCs w:val="16"/>
              </w:rPr>
            </w:pPr>
            <w:r>
              <w:rPr>
                <w:color w:val="000000"/>
                <w:sz w:val="16"/>
                <w:szCs w:val="16"/>
              </w:rPr>
              <w:t>17.71</w:t>
            </w:r>
          </w:p>
        </w:tc>
        <w:tc>
          <w:tcPr>
            <w:tcW w:w="1620" w:type="dxa"/>
          </w:tcPr>
          <w:p w14:paraId="536ECBF5" w14:textId="77777777" w:rsidR="0056742A" w:rsidRPr="00044E53" w:rsidRDefault="0056742A" w:rsidP="00B47C31">
            <w:pPr>
              <w:spacing w:line="360" w:lineRule="auto"/>
              <w:jc w:val="center"/>
              <w:rPr>
                <w:b/>
                <w:bCs/>
                <w:sz w:val="16"/>
                <w:szCs w:val="16"/>
              </w:rPr>
            </w:pPr>
            <w:r>
              <w:rPr>
                <w:color w:val="000000"/>
                <w:sz w:val="16"/>
                <w:szCs w:val="16"/>
              </w:rPr>
              <w:t>10.28</w:t>
            </w:r>
          </w:p>
        </w:tc>
        <w:tc>
          <w:tcPr>
            <w:tcW w:w="1641" w:type="dxa"/>
          </w:tcPr>
          <w:p w14:paraId="5C934B59" w14:textId="77777777" w:rsidR="0056742A" w:rsidRPr="00044E53" w:rsidRDefault="0056742A" w:rsidP="00B47C31">
            <w:pPr>
              <w:spacing w:line="360" w:lineRule="auto"/>
              <w:jc w:val="center"/>
              <w:rPr>
                <w:b/>
                <w:bCs/>
                <w:sz w:val="16"/>
                <w:szCs w:val="16"/>
              </w:rPr>
            </w:pPr>
            <w:r>
              <w:rPr>
                <w:color w:val="000000"/>
                <w:sz w:val="16"/>
                <w:szCs w:val="16"/>
              </w:rPr>
              <w:t>10.94</w:t>
            </w:r>
          </w:p>
        </w:tc>
      </w:tr>
      <w:tr w:rsidR="0056742A" w14:paraId="53FCDABD" w14:textId="77777777" w:rsidTr="00B47C31">
        <w:tc>
          <w:tcPr>
            <w:tcW w:w="2965" w:type="dxa"/>
          </w:tcPr>
          <w:p w14:paraId="3917E407" w14:textId="77777777" w:rsidR="0056742A" w:rsidRDefault="0056742A" w:rsidP="00B47C31">
            <w:pPr>
              <w:spacing w:line="360" w:lineRule="auto"/>
              <w:jc w:val="center"/>
              <w:rPr>
                <w:b/>
                <w:bCs/>
                <w:sz w:val="16"/>
                <w:szCs w:val="16"/>
              </w:rPr>
            </w:pPr>
            <w:r>
              <w:rPr>
                <w:b/>
                <w:bCs/>
                <w:sz w:val="16"/>
                <w:szCs w:val="16"/>
              </w:rPr>
              <w:t>Average Returns %</w:t>
            </w:r>
          </w:p>
        </w:tc>
        <w:tc>
          <w:tcPr>
            <w:tcW w:w="1530" w:type="dxa"/>
          </w:tcPr>
          <w:p w14:paraId="6493BEA7" w14:textId="77777777" w:rsidR="0056742A" w:rsidRPr="00044E53" w:rsidRDefault="0056742A" w:rsidP="00B47C31">
            <w:pPr>
              <w:spacing w:line="360" w:lineRule="auto"/>
              <w:jc w:val="center"/>
              <w:rPr>
                <w:b/>
                <w:color w:val="000000"/>
                <w:sz w:val="16"/>
                <w:szCs w:val="16"/>
              </w:rPr>
            </w:pPr>
            <w:r w:rsidRPr="00044E53">
              <w:rPr>
                <w:b/>
                <w:color w:val="000000"/>
                <w:sz w:val="16"/>
                <w:szCs w:val="16"/>
              </w:rPr>
              <w:t>23.40</w:t>
            </w:r>
          </w:p>
        </w:tc>
        <w:tc>
          <w:tcPr>
            <w:tcW w:w="1260" w:type="dxa"/>
          </w:tcPr>
          <w:p w14:paraId="1305EBE8" w14:textId="77777777" w:rsidR="0056742A" w:rsidRPr="00044E53" w:rsidRDefault="0056742A" w:rsidP="00B47C31">
            <w:pPr>
              <w:spacing w:line="360" w:lineRule="auto"/>
              <w:jc w:val="center"/>
              <w:rPr>
                <w:b/>
                <w:color w:val="000000"/>
                <w:sz w:val="16"/>
                <w:szCs w:val="16"/>
              </w:rPr>
            </w:pPr>
            <w:r w:rsidRPr="00044E53">
              <w:rPr>
                <w:b/>
                <w:color w:val="000000"/>
                <w:sz w:val="16"/>
                <w:szCs w:val="16"/>
              </w:rPr>
              <w:t>22.94</w:t>
            </w:r>
          </w:p>
        </w:tc>
        <w:tc>
          <w:tcPr>
            <w:tcW w:w="1620" w:type="dxa"/>
          </w:tcPr>
          <w:p w14:paraId="6537D196" w14:textId="77777777" w:rsidR="0056742A" w:rsidRPr="00044E53" w:rsidRDefault="0056742A" w:rsidP="00B47C31">
            <w:pPr>
              <w:spacing w:line="360" w:lineRule="auto"/>
              <w:jc w:val="center"/>
              <w:rPr>
                <w:b/>
                <w:color w:val="000000"/>
                <w:sz w:val="16"/>
                <w:szCs w:val="16"/>
              </w:rPr>
            </w:pPr>
            <w:r w:rsidRPr="00044E53">
              <w:rPr>
                <w:b/>
                <w:color w:val="000000"/>
                <w:sz w:val="16"/>
                <w:szCs w:val="16"/>
              </w:rPr>
              <w:t>23.40</w:t>
            </w:r>
          </w:p>
        </w:tc>
        <w:tc>
          <w:tcPr>
            <w:tcW w:w="1641" w:type="dxa"/>
          </w:tcPr>
          <w:p w14:paraId="29704B13" w14:textId="77777777" w:rsidR="0056742A" w:rsidRPr="00044E53" w:rsidRDefault="0056742A" w:rsidP="00B47C31">
            <w:pPr>
              <w:spacing w:line="360" w:lineRule="auto"/>
              <w:jc w:val="center"/>
              <w:rPr>
                <w:b/>
                <w:color w:val="000000"/>
                <w:sz w:val="16"/>
                <w:szCs w:val="16"/>
              </w:rPr>
            </w:pPr>
            <w:r w:rsidRPr="00044E53">
              <w:rPr>
                <w:b/>
                <w:color w:val="000000"/>
                <w:sz w:val="16"/>
                <w:szCs w:val="16"/>
              </w:rPr>
              <w:t>21.30</w:t>
            </w:r>
          </w:p>
        </w:tc>
      </w:tr>
      <w:tr w:rsidR="0056742A" w14:paraId="49C49475" w14:textId="77777777" w:rsidTr="00B47C31">
        <w:tc>
          <w:tcPr>
            <w:tcW w:w="2965" w:type="dxa"/>
          </w:tcPr>
          <w:p w14:paraId="26605F66" w14:textId="77777777" w:rsidR="0056742A" w:rsidRDefault="0056742A" w:rsidP="00B47C31">
            <w:pPr>
              <w:spacing w:line="360" w:lineRule="auto"/>
              <w:jc w:val="center"/>
              <w:rPr>
                <w:b/>
                <w:bCs/>
                <w:sz w:val="16"/>
                <w:szCs w:val="16"/>
              </w:rPr>
            </w:pPr>
            <w:r>
              <w:rPr>
                <w:b/>
                <w:bCs/>
                <w:sz w:val="16"/>
                <w:szCs w:val="16"/>
              </w:rPr>
              <w:t>Av. Returns compared to NIFTY50</w:t>
            </w:r>
          </w:p>
        </w:tc>
        <w:tc>
          <w:tcPr>
            <w:tcW w:w="1530" w:type="dxa"/>
          </w:tcPr>
          <w:p w14:paraId="5A38A49E" w14:textId="77777777" w:rsidR="0056742A" w:rsidRPr="00044E53" w:rsidRDefault="0056742A" w:rsidP="00B47C31">
            <w:pPr>
              <w:spacing w:line="360" w:lineRule="auto"/>
              <w:jc w:val="center"/>
              <w:rPr>
                <w:b/>
                <w:color w:val="000000"/>
                <w:sz w:val="16"/>
                <w:szCs w:val="16"/>
              </w:rPr>
            </w:pPr>
            <w:r>
              <w:rPr>
                <w:b/>
                <w:color w:val="000000"/>
                <w:sz w:val="16"/>
                <w:szCs w:val="16"/>
              </w:rPr>
              <w:t>+46.25</w:t>
            </w:r>
          </w:p>
        </w:tc>
        <w:tc>
          <w:tcPr>
            <w:tcW w:w="1260" w:type="dxa"/>
          </w:tcPr>
          <w:p w14:paraId="4A103610" w14:textId="77777777" w:rsidR="0056742A" w:rsidRPr="00044E53" w:rsidRDefault="0056742A" w:rsidP="00B47C31">
            <w:pPr>
              <w:spacing w:line="360" w:lineRule="auto"/>
              <w:jc w:val="center"/>
              <w:rPr>
                <w:b/>
                <w:color w:val="000000"/>
                <w:sz w:val="16"/>
                <w:szCs w:val="16"/>
              </w:rPr>
            </w:pPr>
            <w:r>
              <w:rPr>
                <w:b/>
                <w:color w:val="000000"/>
                <w:sz w:val="16"/>
                <w:szCs w:val="16"/>
              </w:rPr>
              <w:t>+43.37</w:t>
            </w:r>
          </w:p>
        </w:tc>
        <w:tc>
          <w:tcPr>
            <w:tcW w:w="1620" w:type="dxa"/>
          </w:tcPr>
          <w:p w14:paraId="6AF6D688" w14:textId="77777777" w:rsidR="0056742A" w:rsidRPr="00044E53" w:rsidRDefault="0056742A" w:rsidP="00B47C31">
            <w:pPr>
              <w:spacing w:line="360" w:lineRule="auto"/>
              <w:jc w:val="center"/>
              <w:rPr>
                <w:b/>
                <w:color w:val="000000"/>
                <w:sz w:val="16"/>
                <w:szCs w:val="16"/>
              </w:rPr>
            </w:pPr>
            <w:r>
              <w:rPr>
                <w:b/>
                <w:color w:val="000000"/>
                <w:sz w:val="16"/>
                <w:szCs w:val="16"/>
              </w:rPr>
              <w:t>+46.25</w:t>
            </w:r>
          </w:p>
        </w:tc>
        <w:tc>
          <w:tcPr>
            <w:tcW w:w="1641" w:type="dxa"/>
          </w:tcPr>
          <w:p w14:paraId="1A910DA1" w14:textId="77777777" w:rsidR="0056742A" w:rsidRPr="00044E53" w:rsidRDefault="0056742A" w:rsidP="00B47C31">
            <w:pPr>
              <w:spacing w:line="360" w:lineRule="auto"/>
              <w:jc w:val="center"/>
              <w:rPr>
                <w:b/>
                <w:color w:val="000000"/>
                <w:sz w:val="16"/>
                <w:szCs w:val="16"/>
              </w:rPr>
            </w:pPr>
            <w:r>
              <w:rPr>
                <w:b/>
                <w:color w:val="000000"/>
                <w:sz w:val="16"/>
                <w:szCs w:val="16"/>
              </w:rPr>
              <w:t>+33.12</w:t>
            </w:r>
          </w:p>
        </w:tc>
      </w:tr>
      <w:tr w:rsidR="0056742A" w14:paraId="36FB8BD0" w14:textId="77777777" w:rsidTr="00B47C31">
        <w:tc>
          <w:tcPr>
            <w:tcW w:w="2965" w:type="dxa"/>
          </w:tcPr>
          <w:p w14:paraId="15802479" w14:textId="77777777" w:rsidR="0056742A" w:rsidRDefault="0056742A" w:rsidP="00B47C31">
            <w:pPr>
              <w:spacing w:line="360" w:lineRule="auto"/>
              <w:jc w:val="center"/>
              <w:rPr>
                <w:b/>
                <w:bCs/>
                <w:sz w:val="16"/>
                <w:szCs w:val="16"/>
              </w:rPr>
            </w:pPr>
            <w:r>
              <w:rPr>
                <w:b/>
                <w:bCs/>
                <w:sz w:val="16"/>
                <w:szCs w:val="16"/>
              </w:rPr>
              <w:t>Av. Returns compared to BSE SENSEX</w:t>
            </w:r>
          </w:p>
        </w:tc>
        <w:tc>
          <w:tcPr>
            <w:tcW w:w="1530" w:type="dxa"/>
          </w:tcPr>
          <w:p w14:paraId="7003F2DF" w14:textId="77777777" w:rsidR="0056742A" w:rsidRPr="00044E53" w:rsidRDefault="0056742A" w:rsidP="00B47C31">
            <w:pPr>
              <w:spacing w:line="360" w:lineRule="auto"/>
              <w:jc w:val="center"/>
              <w:rPr>
                <w:b/>
                <w:color w:val="000000"/>
                <w:sz w:val="16"/>
                <w:szCs w:val="16"/>
              </w:rPr>
            </w:pPr>
            <w:r>
              <w:rPr>
                <w:b/>
                <w:color w:val="000000"/>
                <w:sz w:val="16"/>
                <w:szCs w:val="16"/>
              </w:rPr>
              <w:t>+51.16</w:t>
            </w:r>
          </w:p>
        </w:tc>
        <w:tc>
          <w:tcPr>
            <w:tcW w:w="1260" w:type="dxa"/>
          </w:tcPr>
          <w:p w14:paraId="628948B3" w14:textId="77777777" w:rsidR="0056742A" w:rsidRPr="00044E53" w:rsidRDefault="0056742A" w:rsidP="00B47C31">
            <w:pPr>
              <w:spacing w:line="360" w:lineRule="auto"/>
              <w:jc w:val="center"/>
              <w:rPr>
                <w:b/>
                <w:color w:val="000000"/>
                <w:sz w:val="16"/>
                <w:szCs w:val="16"/>
              </w:rPr>
            </w:pPr>
            <w:r>
              <w:rPr>
                <w:b/>
                <w:color w:val="000000"/>
                <w:sz w:val="16"/>
                <w:szCs w:val="16"/>
              </w:rPr>
              <w:t>+48.19</w:t>
            </w:r>
          </w:p>
        </w:tc>
        <w:tc>
          <w:tcPr>
            <w:tcW w:w="1620" w:type="dxa"/>
          </w:tcPr>
          <w:p w14:paraId="47B6E640" w14:textId="77777777" w:rsidR="0056742A" w:rsidRPr="00044E53" w:rsidRDefault="0056742A" w:rsidP="00B47C31">
            <w:pPr>
              <w:spacing w:line="360" w:lineRule="auto"/>
              <w:jc w:val="center"/>
              <w:rPr>
                <w:b/>
                <w:color w:val="000000"/>
                <w:sz w:val="16"/>
                <w:szCs w:val="16"/>
              </w:rPr>
            </w:pPr>
            <w:r>
              <w:rPr>
                <w:b/>
                <w:color w:val="000000"/>
                <w:sz w:val="16"/>
                <w:szCs w:val="16"/>
              </w:rPr>
              <w:t>+51.16</w:t>
            </w:r>
          </w:p>
        </w:tc>
        <w:tc>
          <w:tcPr>
            <w:tcW w:w="1641" w:type="dxa"/>
          </w:tcPr>
          <w:p w14:paraId="4EABFC51" w14:textId="77777777" w:rsidR="0056742A" w:rsidRPr="00044E53" w:rsidRDefault="0056742A" w:rsidP="00B47C31">
            <w:pPr>
              <w:spacing w:line="360" w:lineRule="auto"/>
              <w:jc w:val="center"/>
              <w:rPr>
                <w:b/>
                <w:color w:val="000000"/>
                <w:sz w:val="16"/>
                <w:szCs w:val="16"/>
              </w:rPr>
            </w:pPr>
            <w:r>
              <w:rPr>
                <w:b/>
                <w:color w:val="000000"/>
                <w:sz w:val="16"/>
                <w:szCs w:val="16"/>
              </w:rPr>
              <w:t>+37.59</w:t>
            </w:r>
          </w:p>
        </w:tc>
      </w:tr>
    </w:tbl>
    <w:p w14:paraId="6B2F82FA" w14:textId="77777777" w:rsidR="0056742A" w:rsidRDefault="0056742A" w:rsidP="0056742A">
      <w:pPr>
        <w:spacing w:line="360" w:lineRule="auto"/>
        <w:jc w:val="center"/>
        <w:rPr>
          <w:b/>
          <w:bCs/>
          <w:sz w:val="16"/>
          <w:szCs w:val="16"/>
        </w:rPr>
      </w:pPr>
      <w:r>
        <w:rPr>
          <w:b/>
          <w:bCs/>
          <w:sz w:val="16"/>
          <w:szCs w:val="16"/>
        </w:rPr>
        <w:t xml:space="preserve">Table 5.4.12 - </w:t>
      </w:r>
      <w:r w:rsidRPr="00E85A78">
        <w:rPr>
          <w:b/>
          <w:bCs/>
          <w:sz w:val="16"/>
          <w:szCs w:val="16"/>
        </w:rPr>
        <w:t>Average Returns across Trading Period for 2020-2021</w:t>
      </w:r>
    </w:p>
    <w:p w14:paraId="4C5686CD" w14:textId="77777777" w:rsidR="0093490E" w:rsidRDefault="0093490E" w:rsidP="00AC0EBA">
      <w:pPr>
        <w:spacing w:line="360" w:lineRule="auto"/>
        <w:rPr>
          <w:b/>
          <w:bCs/>
          <w:sz w:val="21"/>
          <w:szCs w:val="21"/>
        </w:rPr>
      </w:pPr>
    </w:p>
    <w:p w14:paraId="3F2ACF91" w14:textId="57D8BC3A" w:rsidR="0093490E" w:rsidRPr="0056742A" w:rsidRDefault="0056742A" w:rsidP="00AC0EBA">
      <w:pPr>
        <w:spacing w:line="360" w:lineRule="auto"/>
        <w:rPr>
          <w:bCs/>
          <w:sz w:val="21"/>
          <w:szCs w:val="21"/>
        </w:rPr>
      </w:pPr>
      <w:r w:rsidRPr="0056742A">
        <w:rPr>
          <w:bCs/>
          <w:sz w:val="21"/>
          <w:szCs w:val="21"/>
        </w:rPr>
        <w:t xml:space="preserve">The annual returns </w:t>
      </w:r>
      <w:r>
        <w:rPr>
          <w:bCs/>
          <w:sz w:val="21"/>
          <w:szCs w:val="21"/>
        </w:rPr>
        <w:t>for the indices NIFTY50 and BSE SENSEX has been noted in Table 5.4.11. The data has been taken from their official website (</w:t>
      </w:r>
      <w:r w:rsidRPr="0056742A">
        <w:rPr>
          <w:bCs/>
          <w:sz w:val="21"/>
          <w:szCs w:val="21"/>
        </w:rPr>
        <w:t>www1.nseindia.com</w:t>
      </w:r>
      <w:r>
        <w:rPr>
          <w:bCs/>
          <w:sz w:val="21"/>
          <w:szCs w:val="21"/>
        </w:rPr>
        <w:t xml:space="preserve">, </w:t>
      </w:r>
      <w:r w:rsidRPr="0056742A">
        <w:rPr>
          <w:bCs/>
          <w:sz w:val="21"/>
          <w:szCs w:val="21"/>
        </w:rPr>
        <w:t>www.bseindia.com</w:t>
      </w:r>
      <w:r>
        <w:rPr>
          <w:bCs/>
          <w:sz w:val="21"/>
          <w:szCs w:val="21"/>
        </w:rPr>
        <w:t xml:space="preserve">). Also, we can observe from table 5.4.12 that the returns yielded from our chosen models using the stocks filtered using our stock selection criteria </w:t>
      </w:r>
      <w:r w:rsidR="008E7134">
        <w:rPr>
          <w:bCs/>
          <w:sz w:val="21"/>
          <w:szCs w:val="21"/>
        </w:rPr>
        <w:t>exceed that of the annual returns provided by NIFTY50 by at least 33.12% and BSE SENSEX by at least 37.59%</w:t>
      </w:r>
      <w:r>
        <w:rPr>
          <w:bCs/>
          <w:sz w:val="21"/>
          <w:szCs w:val="21"/>
        </w:rPr>
        <w:t xml:space="preserve"> </w:t>
      </w:r>
    </w:p>
    <w:p w14:paraId="2ECB53D3" w14:textId="77777777" w:rsidR="0056742A" w:rsidRPr="008E7134" w:rsidRDefault="0056742A" w:rsidP="00AC0EBA">
      <w:pPr>
        <w:spacing w:line="360" w:lineRule="auto"/>
        <w:rPr>
          <w:bCs/>
          <w:sz w:val="21"/>
          <w:szCs w:val="21"/>
        </w:rPr>
      </w:pPr>
    </w:p>
    <w:p w14:paraId="495B8FE8" w14:textId="30B9E167" w:rsidR="0056742A" w:rsidRDefault="008E7134" w:rsidP="00AC0EBA">
      <w:pPr>
        <w:spacing w:line="360" w:lineRule="auto"/>
        <w:rPr>
          <w:bCs/>
          <w:sz w:val="21"/>
          <w:szCs w:val="21"/>
        </w:rPr>
      </w:pPr>
      <w:r w:rsidRPr="008E7134">
        <w:rPr>
          <w:bCs/>
          <w:sz w:val="21"/>
          <w:szCs w:val="21"/>
        </w:rPr>
        <w:t>Some interesting observations to note here are:</w:t>
      </w:r>
    </w:p>
    <w:p w14:paraId="2EF39B6E" w14:textId="77777777" w:rsidR="008E7134" w:rsidRPr="005408EC" w:rsidRDefault="008E7134" w:rsidP="005408EC">
      <w:pPr>
        <w:pStyle w:val="ListParagraph"/>
        <w:numPr>
          <w:ilvl w:val="0"/>
          <w:numId w:val="32"/>
        </w:numPr>
        <w:spacing w:line="360" w:lineRule="auto"/>
        <w:rPr>
          <w:bCs/>
          <w:sz w:val="21"/>
          <w:szCs w:val="21"/>
        </w:rPr>
      </w:pPr>
      <w:r w:rsidRPr="005408EC">
        <w:rPr>
          <w:bCs/>
          <w:sz w:val="21"/>
          <w:szCs w:val="21"/>
        </w:rPr>
        <w:t xml:space="preserve">Buy &amp; Hold Trading Strategy using both LSTM and CNN+LSTM approach has yielded the highest returns over the trading period 2020-21. Its ROI of 23.4 % exceed that of NIFTY50 by 46.25% and BSE SENSEX by 51.16%. </w:t>
      </w:r>
    </w:p>
    <w:p w14:paraId="49237CC5" w14:textId="77777777" w:rsidR="005408EC" w:rsidRPr="005408EC" w:rsidRDefault="008E7134" w:rsidP="005408EC">
      <w:pPr>
        <w:pStyle w:val="ListParagraph"/>
        <w:numPr>
          <w:ilvl w:val="0"/>
          <w:numId w:val="32"/>
        </w:numPr>
        <w:spacing w:line="360" w:lineRule="auto"/>
        <w:rPr>
          <w:bCs/>
          <w:sz w:val="21"/>
          <w:szCs w:val="21"/>
        </w:rPr>
      </w:pPr>
      <w:r w:rsidRPr="005408EC">
        <w:rPr>
          <w:bCs/>
          <w:sz w:val="21"/>
          <w:szCs w:val="21"/>
        </w:rPr>
        <w:t xml:space="preserve">Intraday Trading approach using generated signals </w:t>
      </w:r>
      <w:r w:rsidR="005408EC" w:rsidRPr="005408EC">
        <w:rPr>
          <w:bCs/>
          <w:sz w:val="21"/>
          <w:szCs w:val="21"/>
        </w:rPr>
        <w:t xml:space="preserve">for LSTM </w:t>
      </w:r>
      <w:r w:rsidRPr="005408EC">
        <w:rPr>
          <w:bCs/>
          <w:sz w:val="21"/>
          <w:szCs w:val="21"/>
        </w:rPr>
        <w:t xml:space="preserve">has </w:t>
      </w:r>
      <w:r w:rsidR="005408EC" w:rsidRPr="005408EC">
        <w:rPr>
          <w:bCs/>
          <w:sz w:val="21"/>
          <w:szCs w:val="21"/>
        </w:rPr>
        <w:t>yielded ROI of 22.94% which exceed that of NIFTY50 by 43.37% and BSE SENSEX by 48.19%.</w:t>
      </w:r>
    </w:p>
    <w:p w14:paraId="01CBC59F" w14:textId="77B02101" w:rsidR="005408EC" w:rsidRPr="005408EC" w:rsidRDefault="005408EC" w:rsidP="005408EC">
      <w:pPr>
        <w:pStyle w:val="ListParagraph"/>
        <w:numPr>
          <w:ilvl w:val="0"/>
          <w:numId w:val="32"/>
        </w:numPr>
        <w:spacing w:line="360" w:lineRule="auto"/>
        <w:rPr>
          <w:bCs/>
          <w:sz w:val="21"/>
          <w:szCs w:val="21"/>
        </w:rPr>
      </w:pPr>
      <w:r w:rsidRPr="005408EC">
        <w:rPr>
          <w:bCs/>
          <w:sz w:val="21"/>
          <w:szCs w:val="21"/>
        </w:rPr>
        <w:t>Intraday Trading approach using generated signals for CNN+LSTM has yielded ROI of 21.3% which exceed that of NIFTY50 by 33.12% and BSE SENSEX by 37.59%.</w:t>
      </w:r>
    </w:p>
    <w:p w14:paraId="505B9E38" w14:textId="717668B5" w:rsidR="005408EC" w:rsidRDefault="005408EC" w:rsidP="005408EC">
      <w:pPr>
        <w:spacing w:line="360" w:lineRule="auto"/>
        <w:rPr>
          <w:bCs/>
          <w:sz w:val="21"/>
          <w:szCs w:val="21"/>
        </w:rPr>
      </w:pPr>
    </w:p>
    <w:p w14:paraId="6869CB56" w14:textId="32C387C4" w:rsidR="0093490E" w:rsidRPr="005408EC" w:rsidRDefault="008E7134" w:rsidP="00AC0EBA">
      <w:pPr>
        <w:spacing w:line="360" w:lineRule="auto"/>
        <w:rPr>
          <w:bCs/>
          <w:sz w:val="21"/>
          <w:szCs w:val="21"/>
        </w:rPr>
      </w:pPr>
      <w:r>
        <w:rPr>
          <w:bCs/>
          <w:sz w:val="21"/>
          <w:szCs w:val="21"/>
        </w:rPr>
        <w:t xml:space="preserve"> </w:t>
      </w:r>
    </w:p>
    <w:p w14:paraId="2D04C8B5" w14:textId="2D48E7B6" w:rsidR="00AC0EBA" w:rsidRPr="007F5B30" w:rsidRDefault="007F5B30" w:rsidP="007F5B30">
      <w:pPr>
        <w:spacing w:line="360" w:lineRule="auto"/>
        <w:ind w:left="432"/>
        <w:rPr>
          <w:b/>
          <w:bCs/>
        </w:rPr>
      </w:pPr>
      <w:bookmarkStart w:id="3" w:name="_Toc86597868"/>
      <w:r>
        <w:rPr>
          <w:b/>
          <w:bCs/>
        </w:rPr>
        <w:lastRenderedPageBreak/>
        <w:t>5.5</w:t>
      </w:r>
      <w:r w:rsidRPr="007F5B30">
        <w:rPr>
          <w:b/>
          <w:bCs/>
        </w:rPr>
        <w:t xml:space="preserve"> Resources</w:t>
      </w:r>
    </w:p>
    <w:p w14:paraId="3899F657" w14:textId="339BA274" w:rsidR="00AC0EBA" w:rsidRPr="007F5B30" w:rsidRDefault="007F5B30" w:rsidP="007F5B30">
      <w:pPr>
        <w:spacing w:line="360" w:lineRule="auto"/>
        <w:ind w:left="504"/>
        <w:rPr>
          <w:b/>
          <w:bCs/>
        </w:rPr>
      </w:pPr>
      <w:r>
        <w:rPr>
          <w:b/>
          <w:bCs/>
        </w:rPr>
        <w:t>5.5.1 Hardware</w:t>
      </w:r>
      <w:r w:rsidR="00AC0EBA" w:rsidRPr="007F5B30">
        <w:rPr>
          <w:b/>
          <w:bCs/>
        </w:rPr>
        <w:t xml:space="preserve"> Resources</w:t>
      </w:r>
      <w:bookmarkEnd w:id="3"/>
    </w:p>
    <w:p w14:paraId="058C2CC5" w14:textId="58E742C3" w:rsidR="00AC0EBA" w:rsidRDefault="00AC0EBA" w:rsidP="007F5B30">
      <w:pPr>
        <w:spacing w:line="360" w:lineRule="auto"/>
      </w:pPr>
      <w:r w:rsidRPr="00361623">
        <w:t xml:space="preserve">The </w:t>
      </w:r>
      <w:r>
        <w:t xml:space="preserve">models </w:t>
      </w:r>
      <w:r w:rsidRPr="00361623">
        <w:t>w</w:t>
      </w:r>
      <w:r>
        <w:t>ere</w:t>
      </w:r>
      <w:r w:rsidRPr="00361623">
        <w:t xml:space="preserve"> implemented on a PC with the following specifications:</w:t>
      </w:r>
      <w:r>
        <w:br/>
      </w:r>
      <w:r w:rsidRPr="001746F2">
        <w:t xml:space="preserve">Processor: </w:t>
      </w:r>
      <w:r w:rsidRPr="001746F2">
        <w:tab/>
      </w:r>
      <w:r w:rsidRPr="001746F2">
        <w:tab/>
        <w:t>Intel(R) Core</w:t>
      </w:r>
      <w:r>
        <w:t xml:space="preserve"> </w:t>
      </w:r>
      <w:r w:rsidRPr="001746F2">
        <w:t>(TM) i</w:t>
      </w:r>
      <w:r>
        <w:t>9</w:t>
      </w:r>
      <w:r w:rsidRPr="001746F2">
        <w:t>-</w:t>
      </w:r>
      <w:r>
        <w:t>9900K</w:t>
      </w:r>
      <w:r w:rsidRPr="001746F2">
        <w:t xml:space="preserve"> CPU</w:t>
      </w:r>
    </w:p>
    <w:p w14:paraId="6D9E27C7" w14:textId="4F441536" w:rsidR="00AC0EBA" w:rsidRDefault="00AC0EBA" w:rsidP="007F5B30">
      <w:pPr>
        <w:spacing w:line="360" w:lineRule="auto"/>
      </w:pPr>
      <w:r w:rsidRPr="00361623">
        <w:t>Memory:</w:t>
      </w:r>
      <w:r>
        <w:tab/>
      </w:r>
      <w:r>
        <w:tab/>
        <w:t>32</w:t>
      </w:r>
      <w:r w:rsidRPr="00361623">
        <w:t>.0 GB</w:t>
      </w:r>
    </w:p>
    <w:p w14:paraId="6768EF8E" w14:textId="77777777" w:rsidR="00AC0EBA" w:rsidRDefault="00AC0EBA" w:rsidP="007F5B30">
      <w:pPr>
        <w:spacing w:line="360" w:lineRule="auto"/>
      </w:pPr>
      <w:r w:rsidRPr="00361623">
        <w:t>System type:</w:t>
      </w:r>
      <w:r w:rsidRPr="00361623">
        <w:tab/>
      </w:r>
      <w:r w:rsidRPr="00361623">
        <w:tab/>
        <w:t>64-bit operating system, x64-based processor</w:t>
      </w:r>
    </w:p>
    <w:p w14:paraId="3FBB1AF0" w14:textId="39BFF54E" w:rsidR="00AC0EBA" w:rsidRDefault="00AC0EBA" w:rsidP="007F5B30">
      <w:pPr>
        <w:spacing w:line="360" w:lineRule="auto"/>
      </w:pPr>
      <w:r w:rsidRPr="00361623">
        <w:t>GPU:</w:t>
      </w:r>
      <w:r w:rsidRPr="00361623">
        <w:tab/>
      </w:r>
      <w:r w:rsidRPr="00361623">
        <w:tab/>
      </w:r>
      <w:r w:rsidRPr="00361623">
        <w:tab/>
      </w:r>
      <w:r>
        <w:t>NVIDIA RTX 2080</w:t>
      </w:r>
    </w:p>
    <w:p w14:paraId="6E4A21EF" w14:textId="77777777" w:rsidR="00AC0EBA" w:rsidRPr="00667FBD" w:rsidRDefault="00AC0EBA" w:rsidP="007F5B30">
      <w:pPr>
        <w:spacing w:line="360" w:lineRule="auto"/>
      </w:pPr>
    </w:p>
    <w:p w14:paraId="62FB576E" w14:textId="3AB1F7DD" w:rsidR="00AC0EBA" w:rsidRPr="007F5B30" w:rsidRDefault="00AC0EBA" w:rsidP="00483B3B">
      <w:pPr>
        <w:pStyle w:val="ListParagraph"/>
        <w:numPr>
          <w:ilvl w:val="2"/>
          <w:numId w:val="27"/>
        </w:numPr>
        <w:spacing w:line="360" w:lineRule="auto"/>
        <w:rPr>
          <w:b/>
          <w:bCs/>
        </w:rPr>
      </w:pPr>
      <w:r w:rsidRPr="007F5B30">
        <w:rPr>
          <w:b/>
          <w:bCs/>
        </w:rPr>
        <w:t>Software  Resources</w:t>
      </w:r>
    </w:p>
    <w:p w14:paraId="700BF8D5" w14:textId="448219B0" w:rsidR="00AC0EBA" w:rsidRDefault="00AC0EBA" w:rsidP="00483B3B">
      <w:pPr>
        <w:pStyle w:val="ListParagraph"/>
        <w:numPr>
          <w:ilvl w:val="0"/>
          <w:numId w:val="25"/>
        </w:numPr>
        <w:spacing w:line="360" w:lineRule="auto"/>
      </w:pPr>
      <w:r>
        <w:t xml:space="preserve">Python 3.7 has been used to develop the Prediction Models and backtesting environment. </w:t>
      </w:r>
    </w:p>
    <w:p w14:paraId="4DC68B42" w14:textId="47E8608F" w:rsidR="00AC0EBA" w:rsidRDefault="00AC0EBA" w:rsidP="00483B3B">
      <w:pPr>
        <w:pStyle w:val="ListParagraph"/>
        <w:numPr>
          <w:ilvl w:val="0"/>
          <w:numId w:val="25"/>
        </w:numPr>
        <w:spacing w:line="360" w:lineRule="auto"/>
      </w:pPr>
      <w:r>
        <w:t xml:space="preserve">nsepy python package has been used to download NSE stock dataset. </w:t>
      </w:r>
    </w:p>
    <w:p w14:paraId="38CD39B2" w14:textId="093D21E1" w:rsidR="00AC0EBA" w:rsidRPr="00C35D28" w:rsidRDefault="00AC0EBA" w:rsidP="00483B3B">
      <w:pPr>
        <w:pStyle w:val="ListParagraph"/>
        <w:numPr>
          <w:ilvl w:val="0"/>
          <w:numId w:val="25"/>
        </w:numPr>
        <w:spacing w:line="360" w:lineRule="auto"/>
      </w:pPr>
      <w:r>
        <w:t>Tensorflow-gpu 2.5.0 and its associated dependencies.</w:t>
      </w:r>
    </w:p>
    <w:p w14:paraId="75F8BD29" w14:textId="77777777" w:rsidR="007F5B30" w:rsidRDefault="007F5B30" w:rsidP="00AC0EBA">
      <w:pPr>
        <w:spacing w:line="360" w:lineRule="auto"/>
        <w:rPr>
          <w:b/>
          <w:bCs/>
          <w:sz w:val="21"/>
          <w:szCs w:val="21"/>
        </w:rPr>
      </w:pPr>
      <w:bookmarkStart w:id="4" w:name="_Toc86597872"/>
    </w:p>
    <w:p w14:paraId="0CE90908" w14:textId="2C7E2297" w:rsidR="00AC0EBA" w:rsidRPr="007F5B30" w:rsidRDefault="00AC0EBA" w:rsidP="00483B3B">
      <w:pPr>
        <w:pStyle w:val="ListParagraph"/>
        <w:numPr>
          <w:ilvl w:val="1"/>
          <w:numId w:val="27"/>
        </w:numPr>
        <w:spacing w:line="360" w:lineRule="auto"/>
        <w:rPr>
          <w:b/>
          <w:bCs/>
        </w:rPr>
      </w:pPr>
      <w:r w:rsidRPr="007F5B30">
        <w:rPr>
          <w:b/>
          <w:bCs/>
        </w:rPr>
        <w:t>Summary</w:t>
      </w:r>
    </w:p>
    <w:p w14:paraId="2D75E8F1" w14:textId="29579E5A" w:rsidR="00CD64B6" w:rsidRPr="00CD64B6" w:rsidRDefault="00CD64B6" w:rsidP="007F5B30">
      <w:pPr>
        <w:spacing w:line="360" w:lineRule="auto"/>
        <w:rPr>
          <w:lang w:val="en-GB"/>
        </w:rPr>
      </w:pPr>
      <w:r w:rsidRPr="00CD64B6">
        <w:rPr>
          <w:lang w:val="en-GB"/>
        </w:rPr>
        <w:t xml:space="preserve">In this section, the </w:t>
      </w:r>
      <w:r w:rsidR="004C61BA">
        <w:rPr>
          <w:lang w:val="en-GB"/>
        </w:rPr>
        <w:t xml:space="preserve">selected </w:t>
      </w:r>
      <w:r w:rsidRPr="00CD64B6">
        <w:rPr>
          <w:lang w:val="en-GB"/>
        </w:rPr>
        <w:t xml:space="preserve">financial assets were </w:t>
      </w:r>
      <w:r w:rsidR="00BF687E">
        <w:rPr>
          <w:lang w:val="en-GB"/>
        </w:rPr>
        <w:t xml:space="preserve">used to build Deep Learning Models for </w:t>
      </w:r>
      <w:r w:rsidR="00C61E2B">
        <w:rPr>
          <w:lang w:val="en-GB"/>
        </w:rPr>
        <w:t xml:space="preserve">future stock closing price </w:t>
      </w:r>
      <w:r w:rsidR="00BF687E">
        <w:rPr>
          <w:lang w:val="en-GB"/>
        </w:rPr>
        <w:t xml:space="preserve">prediction. </w:t>
      </w:r>
      <w:r w:rsidR="00C61E2B">
        <w:rPr>
          <w:lang w:val="en-GB"/>
        </w:rPr>
        <w:t xml:space="preserve">Two types of Deep Learning models were built for each of the five selected financial assets and hyper parameters were optimized to achieve as much prediction accuracy as possible within the specified hardware constraints. </w:t>
      </w:r>
      <w:r w:rsidR="00F0726F">
        <w:rPr>
          <w:lang w:val="en-GB"/>
        </w:rPr>
        <w:t>The evaluation metrics for each of the model are summarised in Table 5.5.1 – Evaluation Results Summary.</w:t>
      </w:r>
      <w:r w:rsidR="00C61E2B">
        <w:rPr>
          <w:lang w:val="en-GB"/>
        </w:rPr>
        <w:t xml:space="preserve">  </w:t>
      </w:r>
      <w:r w:rsidR="00BF687E">
        <w:rPr>
          <w:lang w:val="en-GB"/>
        </w:rPr>
        <w:t xml:space="preserve"> </w:t>
      </w:r>
      <w:r w:rsidRPr="00CD64B6">
        <w:rPr>
          <w:lang w:val="en-GB"/>
        </w:rPr>
        <w:t xml:space="preserve"> </w:t>
      </w:r>
    </w:p>
    <w:p w14:paraId="31D4D8A5" w14:textId="77777777" w:rsidR="00CD5B7F" w:rsidRDefault="00CD5B7F" w:rsidP="00AC0EBA">
      <w:pPr>
        <w:spacing w:line="360" w:lineRule="auto"/>
        <w:rPr>
          <w:b/>
          <w:bCs/>
          <w:lang w:val="en-GB"/>
        </w:rPr>
      </w:pPr>
    </w:p>
    <w:tbl>
      <w:tblPr>
        <w:tblStyle w:val="TableGrid"/>
        <w:tblW w:w="0" w:type="auto"/>
        <w:tblLook w:val="04A0" w:firstRow="1" w:lastRow="0" w:firstColumn="1" w:lastColumn="0" w:noHBand="0" w:noVBand="1"/>
      </w:tblPr>
      <w:tblGrid>
        <w:gridCol w:w="1382"/>
        <w:gridCol w:w="1273"/>
        <w:gridCol w:w="1273"/>
        <w:gridCol w:w="1271"/>
        <w:gridCol w:w="1273"/>
        <w:gridCol w:w="1273"/>
        <w:gridCol w:w="1271"/>
      </w:tblGrid>
      <w:tr w:rsidR="00FA2D6F" w14:paraId="2C8C06B5" w14:textId="77777777" w:rsidTr="0012235C">
        <w:tc>
          <w:tcPr>
            <w:tcW w:w="1382" w:type="dxa"/>
          </w:tcPr>
          <w:p w14:paraId="5230F38E" w14:textId="77777777" w:rsidR="00FA2D6F" w:rsidRPr="00C61E2B" w:rsidRDefault="00FA2D6F" w:rsidP="00FA2D6F">
            <w:pPr>
              <w:spacing w:line="360" w:lineRule="auto"/>
              <w:jc w:val="center"/>
              <w:rPr>
                <w:b/>
                <w:bCs/>
                <w:sz w:val="16"/>
                <w:szCs w:val="16"/>
                <w:lang w:val="en-GB"/>
              </w:rPr>
            </w:pPr>
          </w:p>
        </w:tc>
        <w:tc>
          <w:tcPr>
            <w:tcW w:w="3817" w:type="dxa"/>
            <w:gridSpan w:val="3"/>
          </w:tcPr>
          <w:p w14:paraId="2D1F69E4" w14:textId="42C31096" w:rsidR="00FA2D6F" w:rsidRDefault="00FA2D6F" w:rsidP="00FA2D6F">
            <w:pPr>
              <w:spacing w:line="360" w:lineRule="auto"/>
              <w:jc w:val="center"/>
              <w:rPr>
                <w:b/>
                <w:bCs/>
                <w:sz w:val="16"/>
                <w:szCs w:val="16"/>
                <w:lang w:val="en-GB"/>
              </w:rPr>
            </w:pPr>
            <w:r>
              <w:rPr>
                <w:b/>
                <w:bCs/>
                <w:sz w:val="16"/>
                <w:szCs w:val="16"/>
                <w:lang w:val="en-GB"/>
              </w:rPr>
              <w:t>LSTM</w:t>
            </w:r>
          </w:p>
        </w:tc>
        <w:tc>
          <w:tcPr>
            <w:tcW w:w="3817" w:type="dxa"/>
            <w:gridSpan w:val="3"/>
          </w:tcPr>
          <w:p w14:paraId="165A9828" w14:textId="50603005" w:rsidR="00FA2D6F" w:rsidRDefault="00FA2D6F" w:rsidP="00FA2D6F">
            <w:pPr>
              <w:spacing w:line="360" w:lineRule="auto"/>
              <w:jc w:val="center"/>
              <w:rPr>
                <w:b/>
                <w:bCs/>
                <w:sz w:val="16"/>
                <w:szCs w:val="16"/>
                <w:lang w:val="en-GB"/>
              </w:rPr>
            </w:pPr>
            <w:r>
              <w:rPr>
                <w:b/>
                <w:bCs/>
                <w:sz w:val="16"/>
                <w:szCs w:val="16"/>
                <w:lang w:val="en-GB"/>
              </w:rPr>
              <w:t>CNN+LSTM</w:t>
            </w:r>
          </w:p>
        </w:tc>
      </w:tr>
      <w:tr w:rsidR="00FA2D6F" w14:paraId="786E82B6" w14:textId="77777777" w:rsidTr="00FA2D6F">
        <w:tc>
          <w:tcPr>
            <w:tcW w:w="1382" w:type="dxa"/>
          </w:tcPr>
          <w:p w14:paraId="6C26EA1C" w14:textId="77777777" w:rsidR="00C61E2B" w:rsidRPr="00C61E2B" w:rsidRDefault="00C61E2B" w:rsidP="00FA2D6F">
            <w:pPr>
              <w:spacing w:line="360" w:lineRule="auto"/>
              <w:jc w:val="center"/>
              <w:rPr>
                <w:b/>
                <w:bCs/>
                <w:sz w:val="16"/>
                <w:szCs w:val="16"/>
                <w:lang w:val="en-GB"/>
              </w:rPr>
            </w:pPr>
          </w:p>
        </w:tc>
        <w:tc>
          <w:tcPr>
            <w:tcW w:w="1273" w:type="dxa"/>
          </w:tcPr>
          <w:p w14:paraId="2BF01D4C" w14:textId="2A3E5234" w:rsidR="00C61E2B" w:rsidRPr="00C61E2B" w:rsidRDefault="00FA2D6F" w:rsidP="00FA2D6F">
            <w:pPr>
              <w:spacing w:line="360" w:lineRule="auto"/>
              <w:jc w:val="center"/>
              <w:rPr>
                <w:b/>
                <w:bCs/>
                <w:sz w:val="16"/>
                <w:szCs w:val="16"/>
                <w:lang w:val="en-GB"/>
              </w:rPr>
            </w:pPr>
            <w:r>
              <w:rPr>
                <w:b/>
                <w:bCs/>
                <w:sz w:val="16"/>
                <w:szCs w:val="16"/>
                <w:lang w:val="en-GB"/>
              </w:rPr>
              <w:t>RMSE</w:t>
            </w:r>
          </w:p>
        </w:tc>
        <w:tc>
          <w:tcPr>
            <w:tcW w:w="1273" w:type="dxa"/>
          </w:tcPr>
          <w:p w14:paraId="35A0C075" w14:textId="33E4637E" w:rsidR="00C61E2B" w:rsidRPr="00C61E2B" w:rsidRDefault="00FA2D6F" w:rsidP="00FA2D6F">
            <w:pPr>
              <w:spacing w:line="360" w:lineRule="auto"/>
              <w:jc w:val="center"/>
              <w:rPr>
                <w:b/>
                <w:bCs/>
                <w:sz w:val="16"/>
                <w:szCs w:val="16"/>
                <w:lang w:val="en-GB"/>
              </w:rPr>
            </w:pPr>
            <w:r>
              <w:rPr>
                <w:b/>
                <w:bCs/>
                <w:sz w:val="16"/>
                <w:szCs w:val="16"/>
                <w:lang w:val="en-GB"/>
              </w:rPr>
              <w:t>MAPE</w:t>
            </w:r>
          </w:p>
        </w:tc>
        <w:tc>
          <w:tcPr>
            <w:tcW w:w="1271" w:type="dxa"/>
          </w:tcPr>
          <w:p w14:paraId="730405CB" w14:textId="5BC9A101" w:rsidR="00C61E2B" w:rsidRPr="00C61E2B" w:rsidRDefault="00FA2D6F" w:rsidP="00FA2D6F">
            <w:pPr>
              <w:spacing w:line="360" w:lineRule="auto"/>
              <w:jc w:val="center"/>
              <w:rPr>
                <w:b/>
                <w:bCs/>
                <w:sz w:val="16"/>
                <w:szCs w:val="16"/>
                <w:lang w:val="en-GB"/>
              </w:rPr>
            </w:pPr>
            <w:r>
              <w:rPr>
                <w:b/>
                <w:bCs/>
                <w:sz w:val="16"/>
                <w:szCs w:val="16"/>
                <w:lang w:val="en-GB"/>
              </w:rPr>
              <w:t>MAE</w:t>
            </w:r>
          </w:p>
        </w:tc>
        <w:tc>
          <w:tcPr>
            <w:tcW w:w="1273" w:type="dxa"/>
          </w:tcPr>
          <w:p w14:paraId="7C5F2CE9" w14:textId="61328119" w:rsidR="00C61E2B" w:rsidRPr="00C61E2B" w:rsidRDefault="00FA2D6F" w:rsidP="00FA2D6F">
            <w:pPr>
              <w:spacing w:line="360" w:lineRule="auto"/>
              <w:jc w:val="center"/>
              <w:rPr>
                <w:b/>
                <w:bCs/>
                <w:sz w:val="16"/>
                <w:szCs w:val="16"/>
                <w:lang w:val="en-GB"/>
              </w:rPr>
            </w:pPr>
            <w:r>
              <w:rPr>
                <w:b/>
                <w:bCs/>
                <w:sz w:val="16"/>
                <w:szCs w:val="16"/>
                <w:lang w:val="en-GB"/>
              </w:rPr>
              <w:t>RMSE</w:t>
            </w:r>
          </w:p>
        </w:tc>
        <w:tc>
          <w:tcPr>
            <w:tcW w:w="1273" w:type="dxa"/>
          </w:tcPr>
          <w:p w14:paraId="6A4AE3B3" w14:textId="698F7ED6" w:rsidR="00C61E2B" w:rsidRPr="00C61E2B" w:rsidRDefault="00FA2D6F" w:rsidP="00FA2D6F">
            <w:pPr>
              <w:spacing w:line="360" w:lineRule="auto"/>
              <w:jc w:val="center"/>
              <w:rPr>
                <w:b/>
                <w:bCs/>
                <w:sz w:val="16"/>
                <w:szCs w:val="16"/>
                <w:lang w:val="en-GB"/>
              </w:rPr>
            </w:pPr>
            <w:r>
              <w:rPr>
                <w:b/>
                <w:bCs/>
                <w:sz w:val="16"/>
                <w:szCs w:val="16"/>
                <w:lang w:val="en-GB"/>
              </w:rPr>
              <w:t>MAPE</w:t>
            </w:r>
          </w:p>
        </w:tc>
        <w:tc>
          <w:tcPr>
            <w:tcW w:w="1271" w:type="dxa"/>
          </w:tcPr>
          <w:p w14:paraId="560E2A02" w14:textId="7B569828" w:rsidR="00C61E2B" w:rsidRPr="00C61E2B" w:rsidRDefault="00FA2D6F" w:rsidP="00FA2D6F">
            <w:pPr>
              <w:spacing w:line="360" w:lineRule="auto"/>
              <w:jc w:val="center"/>
              <w:rPr>
                <w:b/>
                <w:bCs/>
                <w:sz w:val="16"/>
                <w:szCs w:val="16"/>
                <w:lang w:val="en-GB"/>
              </w:rPr>
            </w:pPr>
            <w:r>
              <w:rPr>
                <w:b/>
                <w:bCs/>
                <w:sz w:val="16"/>
                <w:szCs w:val="16"/>
                <w:lang w:val="en-GB"/>
              </w:rPr>
              <w:t>MAE</w:t>
            </w:r>
          </w:p>
        </w:tc>
      </w:tr>
      <w:tr w:rsidR="00FA2D6F" w14:paraId="7224376A" w14:textId="77777777" w:rsidTr="00FA2D6F">
        <w:tc>
          <w:tcPr>
            <w:tcW w:w="1382" w:type="dxa"/>
          </w:tcPr>
          <w:p w14:paraId="42998737" w14:textId="7A06FB84" w:rsidR="00C61E2B" w:rsidRPr="00C61E2B" w:rsidRDefault="000E419F" w:rsidP="00A00D6B">
            <w:pPr>
              <w:spacing w:line="360" w:lineRule="auto"/>
              <w:jc w:val="center"/>
              <w:rPr>
                <w:b/>
                <w:bCs/>
                <w:sz w:val="16"/>
                <w:szCs w:val="16"/>
                <w:lang w:val="en-GB"/>
              </w:rPr>
            </w:pPr>
            <w:r>
              <w:rPr>
                <w:b/>
                <w:bCs/>
                <w:sz w:val="16"/>
                <w:szCs w:val="16"/>
                <w:lang w:val="en-GB"/>
              </w:rPr>
              <w:t>K</w:t>
            </w:r>
            <w:r w:rsidR="00C61E2B" w:rsidRPr="00C61E2B">
              <w:rPr>
                <w:b/>
                <w:bCs/>
                <w:sz w:val="16"/>
                <w:szCs w:val="16"/>
                <w:lang w:val="en-GB"/>
              </w:rPr>
              <w:t>S</w:t>
            </w:r>
            <w:r>
              <w:rPr>
                <w:b/>
                <w:bCs/>
                <w:sz w:val="16"/>
                <w:szCs w:val="16"/>
                <w:lang w:val="en-GB"/>
              </w:rPr>
              <w:t>C</w:t>
            </w:r>
            <w:r w:rsidR="00C61E2B" w:rsidRPr="00C61E2B">
              <w:rPr>
                <w:b/>
                <w:bCs/>
                <w:sz w:val="16"/>
                <w:szCs w:val="16"/>
                <w:lang w:val="en-GB"/>
              </w:rPr>
              <w:t>L</w:t>
            </w:r>
          </w:p>
        </w:tc>
        <w:tc>
          <w:tcPr>
            <w:tcW w:w="1273" w:type="dxa"/>
          </w:tcPr>
          <w:p w14:paraId="16E50FA4" w14:textId="2C97483F"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0.0374</w:t>
            </w:r>
          </w:p>
        </w:tc>
        <w:tc>
          <w:tcPr>
            <w:tcW w:w="1273" w:type="dxa"/>
          </w:tcPr>
          <w:p w14:paraId="6C95C511" w14:textId="747F090C"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9.90</w:t>
            </w:r>
          </w:p>
        </w:tc>
        <w:tc>
          <w:tcPr>
            <w:tcW w:w="1271" w:type="dxa"/>
          </w:tcPr>
          <w:p w14:paraId="48B609BF" w14:textId="42BB74AD" w:rsidR="00C61E2B" w:rsidRPr="000E419F" w:rsidRDefault="00A00D6B" w:rsidP="000E419F">
            <w:pPr>
              <w:spacing w:line="360" w:lineRule="auto"/>
              <w:jc w:val="center"/>
              <w:rPr>
                <w:bCs/>
                <w:sz w:val="16"/>
                <w:szCs w:val="16"/>
                <w:lang w:val="en-GB"/>
              </w:rPr>
            </w:pPr>
            <w:r w:rsidRPr="000E419F">
              <w:rPr>
                <w:bCs/>
                <w:sz w:val="16"/>
                <w:szCs w:val="16"/>
                <w:lang w:val="en-GB"/>
              </w:rPr>
              <w:t>0.0292</w:t>
            </w:r>
          </w:p>
        </w:tc>
        <w:tc>
          <w:tcPr>
            <w:tcW w:w="1273" w:type="dxa"/>
          </w:tcPr>
          <w:p w14:paraId="0AA0C5DF" w14:textId="3ED4CB21" w:rsidR="00C61E2B" w:rsidRPr="000E419F" w:rsidRDefault="000E419F"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0E419F">
              <w:rPr>
                <w:color w:val="000000"/>
                <w:sz w:val="16"/>
                <w:szCs w:val="16"/>
                <w:lang w:val="en-US" w:eastAsia="ja-JP"/>
              </w:rPr>
              <w:t>0.0400</w:t>
            </w:r>
          </w:p>
        </w:tc>
        <w:tc>
          <w:tcPr>
            <w:tcW w:w="1273" w:type="dxa"/>
          </w:tcPr>
          <w:p w14:paraId="54D3BB8D" w14:textId="4966B2D6"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9.50</w:t>
            </w:r>
          </w:p>
        </w:tc>
        <w:tc>
          <w:tcPr>
            <w:tcW w:w="1271" w:type="dxa"/>
          </w:tcPr>
          <w:p w14:paraId="59CEEB42" w14:textId="4AC4A459" w:rsidR="00C61E2B" w:rsidRPr="000E419F" w:rsidRDefault="000E419F" w:rsidP="000E419F">
            <w:pPr>
              <w:spacing w:line="360" w:lineRule="auto"/>
              <w:jc w:val="center"/>
              <w:rPr>
                <w:bCs/>
                <w:sz w:val="16"/>
                <w:szCs w:val="16"/>
                <w:lang w:val="en-GB"/>
              </w:rPr>
            </w:pPr>
            <w:r w:rsidRPr="000E419F">
              <w:rPr>
                <w:color w:val="000000"/>
                <w:sz w:val="16"/>
                <w:szCs w:val="16"/>
              </w:rPr>
              <w:t>0.0308</w:t>
            </w:r>
          </w:p>
        </w:tc>
      </w:tr>
      <w:tr w:rsidR="00FA2D6F" w14:paraId="0F07E929" w14:textId="77777777" w:rsidTr="00FA2D6F">
        <w:tc>
          <w:tcPr>
            <w:tcW w:w="1382" w:type="dxa"/>
          </w:tcPr>
          <w:p w14:paraId="726EC1AF" w14:textId="1A19B98A" w:rsidR="00C61E2B" w:rsidRPr="00C61E2B" w:rsidRDefault="00C61E2B" w:rsidP="00A00D6B">
            <w:pPr>
              <w:spacing w:line="360" w:lineRule="auto"/>
              <w:jc w:val="center"/>
              <w:rPr>
                <w:b/>
                <w:bCs/>
                <w:sz w:val="16"/>
                <w:szCs w:val="16"/>
                <w:lang w:val="en-GB"/>
              </w:rPr>
            </w:pPr>
            <w:r w:rsidRPr="00C61E2B">
              <w:rPr>
                <w:b/>
                <w:bCs/>
                <w:sz w:val="16"/>
                <w:szCs w:val="16"/>
                <w:lang w:val="en-GB"/>
              </w:rPr>
              <w:t>SOMANYCERA</w:t>
            </w:r>
          </w:p>
        </w:tc>
        <w:tc>
          <w:tcPr>
            <w:tcW w:w="1273" w:type="dxa"/>
          </w:tcPr>
          <w:p w14:paraId="1E09513C" w14:textId="7419165E"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0.0346</w:t>
            </w:r>
          </w:p>
        </w:tc>
        <w:tc>
          <w:tcPr>
            <w:tcW w:w="1273" w:type="dxa"/>
          </w:tcPr>
          <w:p w14:paraId="667E2B9C" w14:textId="0C4D44CA"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0.52</w:t>
            </w:r>
          </w:p>
        </w:tc>
        <w:tc>
          <w:tcPr>
            <w:tcW w:w="1271" w:type="dxa"/>
          </w:tcPr>
          <w:p w14:paraId="115BDE16" w14:textId="3EF0BB22" w:rsidR="00C61E2B" w:rsidRPr="000E419F" w:rsidRDefault="00A00D6B" w:rsidP="000E419F">
            <w:pPr>
              <w:spacing w:line="360" w:lineRule="auto"/>
              <w:jc w:val="center"/>
              <w:rPr>
                <w:bCs/>
                <w:sz w:val="16"/>
                <w:szCs w:val="16"/>
                <w:lang w:val="en-GB"/>
              </w:rPr>
            </w:pPr>
            <w:r w:rsidRPr="000E419F">
              <w:rPr>
                <w:color w:val="000000"/>
                <w:sz w:val="16"/>
                <w:szCs w:val="16"/>
              </w:rPr>
              <w:t>0.0271</w:t>
            </w:r>
          </w:p>
        </w:tc>
        <w:tc>
          <w:tcPr>
            <w:tcW w:w="1273" w:type="dxa"/>
          </w:tcPr>
          <w:p w14:paraId="0C63A060" w14:textId="04819027" w:rsidR="00C61E2B" w:rsidRPr="000E419F" w:rsidRDefault="000E419F"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0E419F">
              <w:rPr>
                <w:color w:val="000000"/>
                <w:sz w:val="16"/>
                <w:szCs w:val="16"/>
                <w:lang w:val="en-US" w:eastAsia="ja-JP"/>
              </w:rPr>
              <w:t>0.0538</w:t>
            </w:r>
          </w:p>
        </w:tc>
        <w:tc>
          <w:tcPr>
            <w:tcW w:w="1273" w:type="dxa"/>
          </w:tcPr>
          <w:p w14:paraId="650C470F" w14:textId="0657C6FA"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0.49</w:t>
            </w:r>
          </w:p>
        </w:tc>
        <w:tc>
          <w:tcPr>
            <w:tcW w:w="1271" w:type="dxa"/>
          </w:tcPr>
          <w:p w14:paraId="230EEF88" w14:textId="372B0C0A" w:rsidR="00C61E2B" w:rsidRPr="000E419F" w:rsidRDefault="000E419F" w:rsidP="000E419F">
            <w:pPr>
              <w:spacing w:line="360" w:lineRule="auto"/>
              <w:jc w:val="center"/>
              <w:rPr>
                <w:bCs/>
                <w:sz w:val="16"/>
                <w:szCs w:val="16"/>
                <w:lang w:val="en-GB"/>
              </w:rPr>
            </w:pPr>
            <w:r w:rsidRPr="000E419F">
              <w:rPr>
                <w:color w:val="000000"/>
                <w:sz w:val="16"/>
                <w:szCs w:val="16"/>
              </w:rPr>
              <w:t>0.0429</w:t>
            </w:r>
          </w:p>
        </w:tc>
      </w:tr>
      <w:tr w:rsidR="00FA2D6F" w14:paraId="27678C1F" w14:textId="77777777" w:rsidTr="00FA2D6F">
        <w:tc>
          <w:tcPr>
            <w:tcW w:w="1382" w:type="dxa"/>
          </w:tcPr>
          <w:p w14:paraId="3D887893" w14:textId="67EF9F86" w:rsidR="00C61E2B" w:rsidRPr="00C61E2B" w:rsidRDefault="00C61E2B" w:rsidP="00A00D6B">
            <w:pPr>
              <w:spacing w:line="360" w:lineRule="auto"/>
              <w:jc w:val="center"/>
              <w:rPr>
                <w:b/>
                <w:bCs/>
                <w:sz w:val="16"/>
                <w:szCs w:val="16"/>
                <w:lang w:val="en-GB"/>
              </w:rPr>
            </w:pPr>
            <w:r w:rsidRPr="00C61E2B">
              <w:rPr>
                <w:b/>
                <w:bCs/>
                <w:sz w:val="16"/>
                <w:szCs w:val="16"/>
                <w:lang w:val="en-GB"/>
              </w:rPr>
              <w:t>ORIENTBELL</w:t>
            </w:r>
          </w:p>
        </w:tc>
        <w:tc>
          <w:tcPr>
            <w:tcW w:w="1273" w:type="dxa"/>
          </w:tcPr>
          <w:p w14:paraId="37867F76" w14:textId="15C2FAB8"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0.0281</w:t>
            </w:r>
          </w:p>
        </w:tc>
        <w:tc>
          <w:tcPr>
            <w:tcW w:w="1273" w:type="dxa"/>
          </w:tcPr>
          <w:p w14:paraId="3DD4A676" w14:textId="3D92C348"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1.91</w:t>
            </w:r>
          </w:p>
        </w:tc>
        <w:tc>
          <w:tcPr>
            <w:tcW w:w="1271" w:type="dxa"/>
          </w:tcPr>
          <w:p w14:paraId="2202D97B" w14:textId="428234A5" w:rsidR="00C61E2B" w:rsidRPr="000E419F" w:rsidRDefault="00A00D6B" w:rsidP="000E419F">
            <w:pPr>
              <w:spacing w:line="360" w:lineRule="auto"/>
              <w:jc w:val="center"/>
              <w:rPr>
                <w:bCs/>
                <w:sz w:val="16"/>
                <w:szCs w:val="16"/>
                <w:lang w:val="en-GB"/>
              </w:rPr>
            </w:pPr>
            <w:r w:rsidRPr="000E419F">
              <w:rPr>
                <w:color w:val="000000"/>
                <w:sz w:val="16"/>
                <w:szCs w:val="16"/>
              </w:rPr>
              <w:t>0.0203</w:t>
            </w:r>
          </w:p>
        </w:tc>
        <w:tc>
          <w:tcPr>
            <w:tcW w:w="1273" w:type="dxa"/>
          </w:tcPr>
          <w:p w14:paraId="625E0AA4" w14:textId="61C0F256" w:rsidR="00C61E2B" w:rsidRPr="000E419F" w:rsidRDefault="000E419F"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0E419F">
              <w:rPr>
                <w:color w:val="000000"/>
                <w:sz w:val="16"/>
                <w:szCs w:val="16"/>
                <w:lang w:val="en-US" w:eastAsia="ja-JP"/>
              </w:rPr>
              <w:t>0.0458</w:t>
            </w:r>
          </w:p>
        </w:tc>
        <w:tc>
          <w:tcPr>
            <w:tcW w:w="1273" w:type="dxa"/>
          </w:tcPr>
          <w:p w14:paraId="4CCB0FF1" w14:textId="6F5CF653" w:rsidR="00C61E2B" w:rsidRPr="000E419F" w:rsidRDefault="00A00D6B" w:rsidP="000E419F">
            <w:pPr>
              <w:spacing w:line="360" w:lineRule="auto"/>
              <w:jc w:val="center"/>
              <w:rPr>
                <w:bCs/>
                <w:sz w:val="16"/>
                <w:szCs w:val="16"/>
                <w:lang w:val="en-GB"/>
              </w:rPr>
            </w:pPr>
            <w:r w:rsidRPr="000E419F">
              <w:rPr>
                <w:bCs/>
                <w:sz w:val="16"/>
                <w:szCs w:val="16"/>
                <w:lang w:val="en-GB"/>
              </w:rPr>
              <w:t>1.98</w:t>
            </w:r>
          </w:p>
        </w:tc>
        <w:tc>
          <w:tcPr>
            <w:tcW w:w="1271" w:type="dxa"/>
          </w:tcPr>
          <w:p w14:paraId="252F6CA4" w14:textId="46826F63" w:rsidR="00C61E2B" w:rsidRPr="000E419F" w:rsidRDefault="000E419F" w:rsidP="000E419F">
            <w:pPr>
              <w:spacing w:line="360" w:lineRule="auto"/>
              <w:jc w:val="center"/>
              <w:rPr>
                <w:bCs/>
                <w:sz w:val="16"/>
                <w:szCs w:val="16"/>
                <w:lang w:val="en-GB"/>
              </w:rPr>
            </w:pPr>
            <w:r w:rsidRPr="000E419F">
              <w:rPr>
                <w:color w:val="000000"/>
                <w:sz w:val="16"/>
                <w:szCs w:val="16"/>
              </w:rPr>
              <w:t>0.0313</w:t>
            </w:r>
          </w:p>
        </w:tc>
      </w:tr>
      <w:tr w:rsidR="00FA2D6F" w14:paraId="527E9DC4" w14:textId="77777777" w:rsidTr="00FA2D6F">
        <w:tc>
          <w:tcPr>
            <w:tcW w:w="1382" w:type="dxa"/>
          </w:tcPr>
          <w:p w14:paraId="4A77521C" w14:textId="6EC7C0F4" w:rsidR="00C61E2B" w:rsidRPr="00C61E2B" w:rsidRDefault="00C61E2B" w:rsidP="00A00D6B">
            <w:pPr>
              <w:spacing w:line="360" w:lineRule="auto"/>
              <w:jc w:val="center"/>
              <w:rPr>
                <w:b/>
                <w:bCs/>
                <w:sz w:val="16"/>
                <w:szCs w:val="16"/>
                <w:lang w:val="en-GB"/>
              </w:rPr>
            </w:pPr>
            <w:r w:rsidRPr="00C61E2B">
              <w:rPr>
                <w:b/>
                <w:bCs/>
                <w:sz w:val="16"/>
                <w:szCs w:val="16"/>
                <w:lang w:val="en-GB"/>
              </w:rPr>
              <w:t>ESABINDIA</w:t>
            </w:r>
          </w:p>
        </w:tc>
        <w:tc>
          <w:tcPr>
            <w:tcW w:w="1273" w:type="dxa"/>
          </w:tcPr>
          <w:p w14:paraId="5E95D5A2" w14:textId="1627F3DC"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0.5425</w:t>
            </w:r>
          </w:p>
        </w:tc>
        <w:tc>
          <w:tcPr>
            <w:tcW w:w="1273" w:type="dxa"/>
          </w:tcPr>
          <w:p w14:paraId="3531A369" w14:textId="5C62B5C7" w:rsidR="00C61E2B" w:rsidRPr="000E419F" w:rsidRDefault="00A00D6B" w:rsidP="000E419F">
            <w:pPr>
              <w:spacing w:line="360" w:lineRule="auto"/>
              <w:jc w:val="center"/>
              <w:rPr>
                <w:bCs/>
                <w:sz w:val="16"/>
                <w:szCs w:val="16"/>
                <w:lang w:val="en-GB"/>
              </w:rPr>
            </w:pPr>
            <w:r w:rsidRPr="000E419F">
              <w:rPr>
                <w:bCs/>
                <w:sz w:val="16"/>
                <w:szCs w:val="16"/>
                <w:lang w:val="en-GB"/>
              </w:rPr>
              <w:t>0.83</w:t>
            </w:r>
          </w:p>
        </w:tc>
        <w:tc>
          <w:tcPr>
            <w:tcW w:w="1271" w:type="dxa"/>
          </w:tcPr>
          <w:p w14:paraId="4C56BAC7" w14:textId="47862189" w:rsidR="00C61E2B" w:rsidRPr="000E419F" w:rsidRDefault="00A00D6B" w:rsidP="000E419F">
            <w:pPr>
              <w:spacing w:line="360" w:lineRule="auto"/>
              <w:jc w:val="center"/>
              <w:rPr>
                <w:bCs/>
                <w:sz w:val="16"/>
                <w:szCs w:val="16"/>
                <w:lang w:val="en-GB"/>
              </w:rPr>
            </w:pPr>
            <w:r w:rsidRPr="000E419F">
              <w:rPr>
                <w:color w:val="000000"/>
                <w:sz w:val="16"/>
                <w:szCs w:val="16"/>
              </w:rPr>
              <w:t>0.3740</w:t>
            </w:r>
          </w:p>
        </w:tc>
        <w:tc>
          <w:tcPr>
            <w:tcW w:w="1273" w:type="dxa"/>
          </w:tcPr>
          <w:p w14:paraId="364830A5" w14:textId="3FD7D499" w:rsidR="00C61E2B" w:rsidRPr="000E419F" w:rsidRDefault="000E419F"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0E419F">
              <w:rPr>
                <w:color w:val="000000"/>
                <w:sz w:val="16"/>
                <w:szCs w:val="16"/>
                <w:lang w:val="en-US" w:eastAsia="ja-JP"/>
              </w:rPr>
              <w:t>0.4012</w:t>
            </w:r>
          </w:p>
        </w:tc>
        <w:tc>
          <w:tcPr>
            <w:tcW w:w="1273" w:type="dxa"/>
          </w:tcPr>
          <w:p w14:paraId="0A7F074E" w14:textId="51E47539" w:rsidR="00C61E2B" w:rsidRPr="000E419F" w:rsidRDefault="00A00D6B" w:rsidP="000E419F">
            <w:pPr>
              <w:spacing w:line="360" w:lineRule="auto"/>
              <w:jc w:val="center"/>
              <w:rPr>
                <w:bCs/>
                <w:sz w:val="16"/>
                <w:szCs w:val="16"/>
                <w:lang w:val="en-GB"/>
              </w:rPr>
            </w:pPr>
            <w:r w:rsidRPr="000E419F">
              <w:rPr>
                <w:bCs/>
                <w:sz w:val="16"/>
                <w:szCs w:val="16"/>
                <w:lang w:val="en-GB"/>
              </w:rPr>
              <w:t>0.50</w:t>
            </w:r>
          </w:p>
        </w:tc>
        <w:tc>
          <w:tcPr>
            <w:tcW w:w="1271" w:type="dxa"/>
          </w:tcPr>
          <w:p w14:paraId="4647FB40" w14:textId="47A9A124" w:rsidR="00C61E2B" w:rsidRPr="000E419F" w:rsidRDefault="000E419F" w:rsidP="000E419F">
            <w:pPr>
              <w:spacing w:line="360" w:lineRule="auto"/>
              <w:jc w:val="center"/>
              <w:rPr>
                <w:bCs/>
                <w:sz w:val="16"/>
                <w:szCs w:val="16"/>
                <w:lang w:val="en-GB"/>
              </w:rPr>
            </w:pPr>
            <w:r w:rsidRPr="000E419F">
              <w:rPr>
                <w:color w:val="000000"/>
                <w:sz w:val="16"/>
                <w:szCs w:val="16"/>
              </w:rPr>
              <w:t>0.3086</w:t>
            </w:r>
          </w:p>
        </w:tc>
      </w:tr>
      <w:tr w:rsidR="00FA2D6F" w14:paraId="0C95506E" w14:textId="77777777" w:rsidTr="00FA2D6F">
        <w:tc>
          <w:tcPr>
            <w:tcW w:w="1382" w:type="dxa"/>
          </w:tcPr>
          <w:p w14:paraId="5E774809" w14:textId="0042325A" w:rsidR="00C61E2B" w:rsidRPr="00C61E2B" w:rsidRDefault="00C61E2B" w:rsidP="00A00D6B">
            <w:pPr>
              <w:spacing w:line="360" w:lineRule="auto"/>
              <w:jc w:val="center"/>
              <w:rPr>
                <w:b/>
                <w:bCs/>
                <w:sz w:val="16"/>
                <w:szCs w:val="16"/>
                <w:lang w:val="en-GB"/>
              </w:rPr>
            </w:pPr>
            <w:r w:rsidRPr="00C61E2B">
              <w:rPr>
                <w:b/>
                <w:bCs/>
                <w:sz w:val="16"/>
                <w:szCs w:val="16"/>
                <w:lang w:val="en-GB"/>
              </w:rPr>
              <w:t>SMLISUZU</w:t>
            </w:r>
          </w:p>
        </w:tc>
        <w:tc>
          <w:tcPr>
            <w:tcW w:w="1273" w:type="dxa"/>
          </w:tcPr>
          <w:p w14:paraId="21136753" w14:textId="17F46734" w:rsidR="00C61E2B" w:rsidRPr="000E419F" w:rsidRDefault="00A00D6B"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A00D6B">
              <w:rPr>
                <w:color w:val="000000"/>
                <w:sz w:val="16"/>
                <w:szCs w:val="16"/>
                <w:lang w:val="en-US" w:eastAsia="ja-JP"/>
              </w:rPr>
              <w:t>0.2317</w:t>
            </w:r>
          </w:p>
        </w:tc>
        <w:tc>
          <w:tcPr>
            <w:tcW w:w="1273" w:type="dxa"/>
          </w:tcPr>
          <w:p w14:paraId="006F9DC5" w14:textId="4471F50E" w:rsidR="00C61E2B" w:rsidRPr="000E419F" w:rsidRDefault="00A00D6B" w:rsidP="000E419F">
            <w:pPr>
              <w:spacing w:line="360" w:lineRule="auto"/>
              <w:jc w:val="center"/>
              <w:rPr>
                <w:bCs/>
                <w:sz w:val="16"/>
                <w:szCs w:val="16"/>
                <w:lang w:val="en-GB"/>
              </w:rPr>
            </w:pPr>
            <w:r w:rsidRPr="000E419F">
              <w:rPr>
                <w:bCs/>
                <w:sz w:val="16"/>
                <w:szCs w:val="16"/>
                <w:lang w:val="en-GB"/>
              </w:rPr>
              <w:t>0.39</w:t>
            </w:r>
          </w:p>
        </w:tc>
        <w:tc>
          <w:tcPr>
            <w:tcW w:w="1271" w:type="dxa"/>
          </w:tcPr>
          <w:p w14:paraId="55042E09" w14:textId="10846E1A" w:rsidR="00C61E2B" w:rsidRPr="000E419F" w:rsidRDefault="00A00D6B" w:rsidP="000E419F">
            <w:pPr>
              <w:spacing w:line="360" w:lineRule="auto"/>
              <w:jc w:val="center"/>
              <w:rPr>
                <w:bCs/>
                <w:sz w:val="16"/>
                <w:szCs w:val="16"/>
                <w:lang w:val="en-GB"/>
              </w:rPr>
            </w:pPr>
            <w:r w:rsidRPr="000E419F">
              <w:rPr>
                <w:color w:val="000000"/>
                <w:sz w:val="16"/>
                <w:szCs w:val="16"/>
              </w:rPr>
              <w:t>0.1661</w:t>
            </w:r>
          </w:p>
        </w:tc>
        <w:tc>
          <w:tcPr>
            <w:tcW w:w="1273" w:type="dxa"/>
          </w:tcPr>
          <w:p w14:paraId="1C66F434" w14:textId="0C1237A8" w:rsidR="00C61E2B" w:rsidRPr="000E419F" w:rsidRDefault="000E419F" w:rsidP="000E4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color w:val="000000"/>
                <w:sz w:val="16"/>
                <w:szCs w:val="16"/>
                <w:lang w:val="en-US" w:eastAsia="ja-JP"/>
              </w:rPr>
            </w:pPr>
            <w:r w:rsidRPr="000E419F">
              <w:rPr>
                <w:color w:val="000000"/>
                <w:sz w:val="16"/>
                <w:szCs w:val="16"/>
                <w:lang w:val="en-US" w:eastAsia="ja-JP"/>
              </w:rPr>
              <w:t>0.0260</w:t>
            </w:r>
          </w:p>
        </w:tc>
        <w:tc>
          <w:tcPr>
            <w:tcW w:w="1273" w:type="dxa"/>
          </w:tcPr>
          <w:p w14:paraId="34B3212B" w14:textId="2276AB35" w:rsidR="00C61E2B" w:rsidRPr="000E419F" w:rsidRDefault="000E419F" w:rsidP="000E419F">
            <w:pPr>
              <w:spacing w:line="360" w:lineRule="auto"/>
              <w:jc w:val="center"/>
              <w:rPr>
                <w:bCs/>
                <w:sz w:val="16"/>
                <w:szCs w:val="16"/>
                <w:lang w:val="en-GB"/>
              </w:rPr>
            </w:pPr>
            <w:r w:rsidRPr="000E419F">
              <w:rPr>
                <w:bCs/>
                <w:sz w:val="16"/>
                <w:szCs w:val="16"/>
                <w:lang w:val="en-GB"/>
              </w:rPr>
              <w:t>0.30</w:t>
            </w:r>
          </w:p>
        </w:tc>
        <w:tc>
          <w:tcPr>
            <w:tcW w:w="1271" w:type="dxa"/>
          </w:tcPr>
          <w:p w14:paraId="570C43E3" w14:textId="5CBFFEFD" w:rsidR="00C61E2B" w:rsidRPr="000E419F" w:rsidRDefault="000E419F" w:rsidP="000E419F">
            <w:pPr>
              <w:spacing w:line="360" w:lineRule="auto"/>
              <w:jc w:val="center"/>
              <w:rPr>
                <w:bCs/>
                <w:sz w:val="16"/>
                <w:szCs w:val="16"/>
                <w:lang w:val="en-GB"/>
              </w:rPr>
            </w:pPr>
            <w:r w:rsidRPr="000E419F">
              <w:rPr>
                <w:color w:val="000000"/>
                <w:sz w:val="16"/>
                <w:szCs w:val="16"/>
              </w:rPr>
              <w:t>0.0194</w:t>
            </w:r>
          </w:p>
        </w:tc>
      </w:tr>
    </w:tbl>
    <w:p w14:paraId="054D16A7" w14:textId="7E0A710D" w:rsidR="00C81832" w:rsidRPr="00F0726F" w:rsidRDefault="0038732A" w:rsidP="00F0726F">
      <w:pPr>
        <w:spacing w:line="360" w:lineRule="auto"/>
        <w:jc w:val="center"/>
        <w:rPr>
          <w:b/>
          <w:bCs/>
          <w:sz w:val="16"/>
          <w:szCs w:val="16"/>
          <w:lang w:val="en-GB"/>
        </w:rPr>
      </w:pPr>
      <w:r w:rsidRPr="0038732A">
        <w:rPr>
          <w:b/>
          <w:bCs/>
          <w:sz w:val="16"/>
          <w:szCs w:val="16"/>
          <w:lang w:val="en-GB"/>
        </w:rPr>
        <w:t>Table 5.5.1</w:t>
      </w:r>
      <w:r>
        <w:rPr>
          <w:b/>
          <w:bCs/>
          <w:sz w:val="16"/>
          <w:szCs w:val="16"/>
          <w:lang w:val="en-GB"/>
        </w:rPr>
        <w:t xml:space="preserve"> – Evaluation Results Summary </w:t>
      </w:r>
    </w:p>
    <w:p w14:paraId="17E6D849" w14:textId="14A44553" w:rsidR="00F0726F" w:rsidRDefault="00F0726F" w:rsidP="00BD1CA9">
      <w:pPr>
        <w:pStyle w:val="Heading1"/>
        <w:spacing w:line="360" w:lineRule="auto"/>
        <w:rPr>
          <w:rFonts w:ascii="Times New Roman" w:eastAsia="Times New Roman" w:hAnsi="Times New Roman" w:cs="Times New Roman"/>
          <w:bCs/>
          <w:color w:val="auto"/>
          <w:sz w:val="24"/>
          <w:szCs w:val="24"/>
          <w:lang w:val="en-GB"/>
        </w:rPr>
      </w:pPr>
      <w:r w:rsidRPr="00F0726F">
        <w:rPr>
          <w:rFonts w:ascii="Times New Roman" w:eastAsia="Times New Roman" w:hAnsi="Times New Roman" w:cs="Times New Roman"/>
          <w:bCs/>
          <w:color w:val="auto"/>
          <w:sz w:val="24"/>
          <w:szCs w:val="24"/>
          <w:lang w:val="en-GB"/>
        </w:rPr>
        <w:t>Based on the table, we can see that the RNN-based LSTM model predicts values that are extremely near to the real or observed values, indicating that it is one of the top models for Time Series Prediction. Furthermore, the outcomes of the hybrid CNN + LSTM technique improved prediction accuracy marg</w:t>
      </w:r>
      <w:r>
        <w:rPr>
          <w:rFonts w:ascii="Times New Roman" w:eastAsia="Times New Roman" w:hAnsi="Times New Roman" w:cs="Times New Roman"/>
          <w:bCs/>
          <w:color w:val="auto"/>
          <w:sz w:val="24"/>
          <w:szCs w:val="24"/>
          <w:lang w:val="en-GB"/>
        </w:rPr>
        <w:t>inally, as shown in Table 5.5.1.</w:t>
      </w:r>
    </w:p>
    <w:p w14:paraId="703DF9C7" w14:textId="77777777" w:rsidR="00F0726F" w:rsidRDefault="00F0726F" w:rsidP="00F0726F">
      <w:pPr>
        <w:rPr>
          <w:lang w:val="en-GB"/>
        </w:rPr>
      </w:pPr>
    </w:p>
    <w:p w14:paraId="7D0448B5" w14:textId="77777777" w:rsidR="00F0726F" w:rsidRDefault="00F0726F" w:rsidP="00F0726F">
      <w:pPr>
        <w:rPr>
          <w:lang w:val="en-GB"/>
        </w:rPr>
      </w:pPr>
    </w:p>
    <w:p w14:paraId="72508768" w14:textId="77777777" w:rsidR="00785F22" w:rsidRDefault="00785F22" w:rsidP="00F0726F">
      <w:pPr>
        <w:rPr>
          <w:lang w:val="en-GB"/>
        </w:rPr>
      </w:pPr>
    </w:p>
    <w:p w14:paraId="21112753" w14:textId="77777777" w:rsidR="00882688" w:rsidRDefault="00882688" w:rsidP="00F0726F">
      <w:pPr>
        <w:rPr>
          <w:lang w:val="en-GB"/>
        </w:rPr>
      </w:pPr>
    </w:p>
    <w:p w14:paraId="2A1E4D0E" w14:textId="77777777" w:rsidR="00882688" w:rsidRDefault="00882688" w:rsidP="00F0726F">
      <w:pPr>
        <w:rPr>
          <w:lang w:val="en-GB"/>
        </w:rPr>
      </w:pPr>
    </w:p>
    <w:p w14:paraId="3CED67E5" w14:textId="2A9ED509" w:rsidR="00BD1CA9" w:rsidRDefault="00BD1CA9" w:rsidP="00483B3B">
      <w:pPr>
        <w:pStyle w:val="ListParagraph"/>
        <w:numPr>
          <w:ilvl w:val="1"/>
          <w:numId w:val="27"/>
        </w:numPr>
        <w:spacing w:line="360" w:lineRule="auto"/>
        <w:rPr>
          <w:b/>
          <w:bCs/>
        </w:rPr>
      </w:pPr>
      <w:r>
        <w:rPr>
          <w:b/>
          <w:bCs/>
        </w:rPr>
        <w:t xml:space="preserve"> Review of Hypothesis</w:t>
      </w:r>
    </w:p>
    <w:p w14:paraId="2A5F7B3C" w14:textId="5281EFE1" w:rsidR="00BD1CA9" w:rsidRDefault="00BD1CA9" w:rsidP="00BD1CA9">
      <w:pPr>
        <w:spacing w:line="360" w:lineRule="auto"/>
        <w:rPr>
          <w:bCs/>
        </w:rPr>
      </w:pPr>
      <w:r w:rsidRPr="00BD1CA9">
        <w:rPr>
          <w:bCs/>
        </w:rPr>
        <w:t>Based on the results of this section</w:t>
      </w:r>
      <w:r>
        <w:rPr>
          <w:bCs/>
        </w:rPr>
        <w:t>, we can confirm the following hypothesis:</w:t>
      </w:r>
    </w:p>
    <w:p w14:paraId="643C11A5" w14:textId="3C2224C0" w:rsidR="00BD1CA9" w:rsidRPr="00454B67" w:rsidRDefault="00BD1CA9" w:rsidP="00483B3B">
      <w:pPr>
        <w:pStyle w:val="ListParagraph"/>
        <w:numPr>
          <w:ilvl w:val="0"/>
          <w:numId w:val="26"/>
        </w:numPr>
        <w:spacing w:line="360" w:lineRule="auto"/>
        <w:rPr>
          <w:bCs/>
        </w:rPr>
      </w:pPr>
      <w:r w:rsidRPr="00454B67">
        <w:rPr>
          <w:bCs/>
        </w:rPr>
        <w:t>Deep Learning based RNN approaches perform extremely well in prediction of Time Series stock data</w:t>
      </w:r>
      <w:r w:rsidR="00454B67">
        <w:rPr>
          <w:bCs/>
        </w:rPr>
        <w:t>.</w:t>
      </w:r>
    </w:p>
    <w:p w14:paraId="5DDC7330" w14:textId="449ACDDE" w:rsidR="00BD1CA9" w:rsidRDefault="00BD1CA9" w:rsidP="00483B3B">
      <w:pPr>
        <w:pStyle w:val="ListParagraph"/>
        <w:numPr>
          <w:ilvl w:val="0"/>
          <w:numId w:val="26"/>
        </w:numPr>
        <w:spacing w:line="360" w:lineRule="auto"/>
        <w:rPr>
          <w:bCs/>
        </w:rPr>
      </w:pPr>
      <w:r w:rsidRPr="00454B67">
        <w:rPr>
          <w:bCs/>
        </w:rPr>
        <w:t>A hybrid approach like CNN + LSTM can enhance the performance of what we can achieve by using only</w:t>
      </w:r>
      <w:r w:rsidR="00454B67" w:rsidRPr="00454B67">
        <w:rPr>
          <w:bCs/>
        </w:rPr>
        <w:t xml:space="preserve"> RNN based</w:t>
      </w:r>
      <w:r w:rsidRPr="00454B67">
        <w:rPr>
          <w:bCs/>
        </w:rPr>
        <w:t xml:space="preserve"> stacked LSTM </w:t>
      </w:r>
      <w:r w:rsidR="00454B67" w:rsidRPr="00454B67">
        <w:rPr>
          <w:bCs/>
        </w:rPr>
        <w:t>approach.</w:t>
      </w:r>
    </w:p>
    <w:p w14:paraId="33F7B3DE" w14:textId="64D7C9AC" w:rsidR="00687ACF" w:rsidRPr="00454B67" w:rsidRDefault="00687ACF" w:rsidP="00687ACF">
      <w:pPr>
        <w:pStyle w:val="ListParagraph"/>
        <w:numPr>
          <w:ilvl w:val="0"/>
          <w:numId w:val="26"/>
        </w:numPr>
        <w:spacing w:line="360" w:lineRule="auto"/>
        <w:rPr>
          <w:bCs/>
        </w:rPr>
      </w:pPr>
      <w:r w:rsidRPr="00687ACF">
        <w:rPr>
          <w:bCs/>
        </w:rPr>
        <w:t>In order to maximise return on investment, quality asset selection is just as crucial as the prediction algorithm's performance, as well as the trading agent's and environment's efficacy, as evidenced by the returns produced by the basic Buy and Hold Trading Strategy.</w:t>
      </w:r>
    </w:p>
    <w:p w14:paraId="28663381" w14:textId="77777777" w:rsidR="00F0726F" w:rsidRDefault="00F0726F" w:rsidP="00F0726F">
      <w:pPr>
        <w:rPr>
          <w:lang w:val="en-GB"/>
        </w:rPr>
      </w:pPr>
    </w:p>
    <w:p w14:paraId="73D29721" w14:textId="77777777" w:rsidR="00F0726F" w:rsidRDefault="00F0726F" w:rsidP="00F0726F">
      <w:pPr>
        <w:rPr>
          <w:lang w:val="en-GB"/>
        </w:rPr>
      </w:pPr>
    </w:p>
    <w:p w14:paraId="158A3622" w14:textId="77777777" w:rsidR="00454B67" w:rsidRDefault="00454B67" w:rsidP="00F0726F">
      <w:pPr>
        <w:rPr>
          <w:lang w:val="en-GB"/>
        </w:rPr>
      </w:pPr>
    </w:p>
    <w:p w14:paraId="762DD361" w14:textId="77777777" w:rsidR="00454B67" w:rsidRDefault="00454B67" w:rsidP="00F0726F">
      <w:pPr>
        <w:rPr>
          <w:lang w:val="en-GB"/>
        </w:rPr>
      </w:pPr>
    </w:p>
    <w:p w14:paraId="16679C1E" w14:textId="77777777" w:rsidR="00785F22" w:rsidRDefault="00785F22" w:rsidP="00F0726F">
      <w:pPr>
        <w:rPr>
          <w:lang w:val="en-GB"/>
        </w:rPr>
      </w:pPr>
    </w:p>
    <w:p w14:paraId="1FDCDDC7" w14:textId="77777777" w:rsidR="00785F22" w:rsidRDefault="00785F22" w:rsidP="00F0726F">
      <w:pPr>
        <w:rPr>
          <w:lang w:val="en-GB"/>
        </w:rPr>
      </w:pPr>
    </w:p>
    <w:p w14:paraId="7734DB94" w14:textId="77777777" w:rsidR="00785F22" w:rsidRDefault="00785F22" w:rsidP="00F0726F">
      <w:pPr>
        <w:rPr>
          <w:lang w:val="en-GB"/>
        </w:rPr>
      </w:pPr>
    </w:p>
    <w:p w14:paraId="41D8B720" w14:textId="77777777" w:rsidR="00785F22" w:rsidRDefault="00785F22" w:rsidP="00F0726F">
      <w:pPr>
        <w:rPr>
          <w:lang w:val="en-GB"/>
        </w:rPr>
      </w:pPr>
    </w:p>
    <w:p w14:paraId="31F611EE" w14:textId="77777777" w:rsidR="00785F22" w:rsidRDefault="00785F22" w:rsidP="00F0726F">
      <w:pPr>
        <w:rPr>
          <w:lang w:val="en-GB"/>
        </w:rPr>
      </w:pPr>
    </w:p>
    <w:p w14:paraId="481A9FFE" w14:textId="77777777" w:rsidR="00785F22" w:rsidRDefault="00785F22" w:rsidP="00F0726F">
      <w:pPr>
        <w:rPr>
          <w:lang w:val="en-GB"/>
        </w:rPr>
      </w:pPr>
    </w:p>
    <w:p w14:paraId="4078A685" w14:textId="77777777" w:rsidR="00785F22" w:rsidRDefault="00785F22" w:rsidP="00F0726F">
      <w:pPr>
        <w:rPr>
          <w:lang w:val="en-GB"/>
        </w:rPr>
      </w:pPr>
    </w:p>
    <w:p w14:paraId="6F990E96" w14:textId="77777777" w:rsidR="00785F22" w:rsidRDefault="00785F22" w:rsidP="00F0726F">
      <w:pPr>
        <w:rPr>
          <w:lang w:val="en-GB"/>
        </w:rPr>
      </w:pPr>
    </w:p>
    <w:p w14:paraId="5DD17B43" w14:textId="77777777" w:rsidR="00785F22" w:rsidRDefault="00785F22" w:rsidP="00F0726F">
      <w:pPr>
        <w:rPr>
          <w:lang w:val="en-GB"/>
        </w:rPr>
      </w:pPr>
    </w:p>
    <w:p w14:paraId="4872B366" w14:textId="77777777" w:rsidR="00785F22" w:rsidRDefault="00785F22" w:rsidP="00F0726F">
      <w:pPr>
        <w:rPr>
          <w:lang w:val="en-GB"/>
        </w:rPr>
      </w:pPr>
    </w:p>
    <w:p w14:paraId="735925C5" w14:textId="77777777" w:rsidR="00785F22" w:rsidRDefault="00785F22" w:rsidP="00F0726F">
      <w:pPr>
        <w:rPr>
          <w:lang w:val="en-GB"/>
        </w:rPr>
      </w:pPr>
    </w:p>
    <w:p w14:paraId="3E0AEEFA" w14:textId="77777777" w:rsidR="00785F22" w:rsidRDefault="00785F22" w:rsidP="00F0726F">
      <w:pPr>
        <w:rPr>
          <w:lang w:val="en-GB"/>
        </w:rPr>
      </w:pPr>
    </w:p>
    <w:p w14:paraId="447EC2C3" w14:textId="77777777" w:rsidR="00785F22" w:rsidRDefault="00785F22" w:rsidP="00F0726F">
      <w:pPr>
        <w:rPr>
          <w:lang w:val="en-GB"/>
        </w:rPr>
      </w:pPr>
    </w:p>
    <w:p w14:paraId="4E0299CA" w14:textId="77777777" w:rsidR="00785F22" w:rsidRDefault="00785F22" w:rsidP="00F0726F">
      <w:pPr>
        <w:rPr>
          <w:lang w:val="en-GB"/>
        </w:rPr>
      </w:pPr>
    </w:p>
    <w:p w14:paraId="54D2CA40" w14:textId="77777777" w:rsidR="00785F22" w:rsidRDefault="00785F22" w:rsidP="00F0726F">
      <w:pPr>
        <w:rPr>
          <w:lang w:val="en-GB"/>
        </w:rPr>
      </w:pPr>
    </w:p>
    <w:p w14:paraId="35A5DA5C" w14:textId="77777777" w:rsidR="00785F22" w:rsidRDefault="00785F22" w:rsidP="00F0726F">
      <w:pPr>
        <w:rPr>
          <w:lang w:val="en-GB"/>
        </w:rPr>
      </w:pPr>
    </w:p>
    <w:p w14:paraId="36B6BE7C" w14:textId="77777777" w:rsidR="00785F22" w:rsidRDefault="00785F22" w:rsidP="00F0726F">
      <w:pPr>
        <w:rPr>
          <w:lang w:val="en-GB"/>
        </w:rPr>
      </w:pPr>
    </w:p>
    <w:p w14:paraId="1BB66454" w14:textId="77777777" w:rsidR="00785F22" w:rsidRDefault="00785F22" w:rsidP="00F0726F">
      <w:pPr>
        <w:rPr>
          <w:lang w:val="en-GB"/>
        </w:rPr>
      </w:pPr>
    </w:p>
    <w:p w14:paraId="3F33B6B8" w14:textId="77777777" w:rsidR="00785F22" w:rsidRDefault="00785F22" w:rsidP="00F0726F">
      <w:pPr>
        <w:rPr>
          <w:lang w:val="en-GB"/>
        </w:rPr>
      </w:pPr>
    </w:p>
    <w:p w14:paraId="3DF58045" w14:textId="77777777" w:rsidR="00785F22" w:rsidRDefault="00785F22" w:rsidP="00F0726F">
      <w:pPr>
        <w:rPr>
          <w:lang w:val="en-GB"/>
        </w:rPr>
      </w:pPr>
    </w:p>
    <w:p w14:paraId="0E469F3A" w14:textId="77777777" w:rsidR="00785F22" w:rsidRDefault="00785F22" w:rsidP="00F0726F">
      <w:pPr>
        <w:rPr>
          <w:lang w:val="en-GB"/>
        </w:rPr>
      </w:pPr>
    </w:p>
    <w:p w14:paraId="46572479" w14:textId="77777777" w:rsidR="00785F22" w:rsidRDefault="00785F22" w:rsidP="00F0726F">
      <w:pPr>
        <w:rPr>
          <w:lang w:val="en-GB"/>
        </w:rPr>
      </w:pPr>
    </w:p>
    <w:p w14:paraId="181F1CD6" w14:textId="77777777" w:rsidR="00785F22" w:rsidRDefault="00785F22" w:rsidP="00F0726F">
      <w:pPr>
        <w:rPr>
          <w:lang w:val="en-GB"/>
        </w:rPr>
      </w:pPr>
    </w:p>
    <w:p w14:paraId="7CA20046" w14:textId="77777777" w:rsidR="00785F22" w:rsidRDefault="00785F22" w:rsidP="00F0726F">
      <w:pPr>
        <w:rPr>
          <w:lang w:val="en-GB"/>
        </w:rPr>
      </w:pPr>
    </w:p>
    <w:p w14:paraId="6DF18905" w14:textId="77777777" w:rsidR="00785F22" w:rsidRDefault="00785F22" w:rsidP="00F0726F">
      <w:pPr>
        <w:rPr>
          <w:lang w:val="en-GB"/>
        </w:rPr>
      </w:pPr>
    </w:p>
    <w:p w14:paraId="66226DF0" w14:textId="77777777" w:rsidR="00785F22" w:rsidRDefault="00785F22" w:rsidP="00F0726F">
      <w:pPr>
        <w:rPr>
          <w:lang w:val="en-GB"/>
        </w:rPr>
      </w:pPr>
    </w:p>
    <w:p w14:paraId="51E08A65" w14:textId="77777777" w:rsidR="00785F22" w:rsidRDefault="00785F22" w:rsidP="00F0726F">
      <w:pPr>
        <w:rPr>
          <w:lang w:val="en-GB"/>
        </w:rPr>
      </w:pPr>
    </w:p>
    <w:p w14:paraId="2E2A2859" w14:textId="77777777" w:rsidR="00785F22" w:rsidRDefault="00785F22" w:rsidP="00F0726F">
      <w:pPr>
        <w:rPr>
          <w:lang w:val="en-GB"/>
        </w:rPr>
      </w:pPr>
    </w:p>
    <w:p w14:paraId="225AA823" w14:textId="77777777" w:rsidR="00785F22" w:rsidRPr="00F0726F" w:rsidRDefault="00785F22" w:rsidP="00F0726F">
      <w:pPr>
        <w:rPr>
          <w:lang w:val="en-GB"/>
        </w:rPr>
      </w:pPr>
    </w:p>
    <w:p w14:paraId="10667FAD" w14:textId="5CA4AC1D" w:rsidR="00BE7542" w:rsidRDefault="00BE7542" w:rsidP="00EE1798">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CHAPTER</w:t>
      </w:r>
      <w:r w:rsidRPr="00BE7542">
        <w:rPr>
          <w:rFonts w:ascii="Times New Roman" w:hAnsi="Times New Roman" w:cs="Times New Roman"/>
          <w:b/>
          <w:color w:val="auto"/>
          <w:sz w:val="24"/>
          <w:szCs w:val="24"/>
        </w:rPr>
        <w:t xml:space="preserve"> </w:t>
      </w:r>
      <w:r w:rsidR="007031A2">
        <w:rPr>
          <w:rFonts w:ascii="Times New Roman" w:hAnsi="Times New Roman" w:cs="Times New Roman"/>
          <w:b/>
          <w:color w:val="auto"/>
          <w:sz w:val="24"/>
          <w:szCs w:val="24"/>
        </w:rPr>
        <w:t>6</w:t>
      </w:r>
      <w:r w:rsidRPr="00BE7542">
        <w:rPr>
          <w:rFonts w:ascii="Times New Roman" w:hAnsi="Times New Roman" w:cs="Times New Roman"/>
          <w:b/>
          <w:color w:val="auto"/>
          <w:sz w:val="24"/>
          <w:szCs w:val="24"/>
        </w:rPr>
        <w:t xml:space="preserve"> </w:t>
      </w:r>
      <w:r>
        <w:rPr>
          <w:rFonts w:ascii="Times New Roman" w:hAnsi="Times New Roman" w:cs="Times New Roman"/>
          <w:b/>
          <w:color w:val="auto"/>
          <w:sz w:val="24"/>
          <w:szCs w:val="24"/>
        </w:rPr>
        <w:t>–</w:t>
      </w:r>
      <w:r w:rsidRPr="00BE7542">
        <w:rPr>
          <w:rFonts w:ascii="Times New Roman" w:hAnsi="Times New Roman" w:cs="Times New Roman"/>
          <w:b/>
          <w:color w:val="auto"/>
          <w:sz w:val="24"/>
          <w:szCs w:val="24"/>
        </w:rPr>
        <w:t xml:space="preserve"> C</w:t>
      </w:r>
      <w:bookmarkEnd w:id="4"/>
      <w:r>
        <w:rPr>
          <w:rFonts w:ascii="Times New Roman" w:hAnsi="Times New Roman" w:cs="Times New Roman"/>
          <w:b/>
          <w:color w:val="auto"/>
          <w:sz w:val="24"/>
          <w:szCs w:val="24"/>
        </w:rPr>
        <w:t>ONCLUSIONS AND RECOMMENDATIONS</w:t>
      </w:r>
    </w:p>
    <w:p w14:paraId="52D41861" w14:textId="77777777" w:rsidR="00EE1798" w:rsidRDefault="00EE1798" w:rsidP="00EE1798"/>
    <w:p w14:paraId="2930D79A" w14:textId="088A4179" w:rsidR="00C653F1" w:rsidRDefault="00C653F1" w:rsidP="00055036">
      <w:pPr>
        <w:spacing w:line="360" w:lineRule="auto"/>
        <w:ind w:left="252" w:firstLine="468"/>
        <w:rPr>
          <w:b/>
          <w:bCs/>
        </w:rPr>
      </w:pPr>
      <w:r>
        <w:rPr>
          <w:b/>
          <w:bCs/>
        </w:rPr>
        <w:t>6.1</w:t>
      </w:r>
      <w:r>
        <w:rPr>
          <w:b/>
          <w:bCs/>
        </w:rPr>
        <w:tab/>
        <w:t>Discussion and Summary</w:t>
      </w:r>
    </w:p>
    <w:p w14:paraId="7A3319DF" w14:textId="19AEE5A5" w:rsidR="00F71E12" w:rsidRDefault="00305D45" w:rsidP="00F109A7">
      <w:pPr>
        <w:spacing w:line="360" w:lineRule="auto"/>
        <w:rPr>
          <w:bCs/>
        </w:rPr>
      </w:pPr>
      <w:r w:rsidRPr="00305D45">
        <w:rPr>
          <w:bCs/>
        </w:rPr>
        <w:t xml:space="preserve">Portfolio Management </w:t>
      </w:r>
      <w:r>
        <w:rPr>
          <w:bCs/>
        </w:rPr>
        <w:t xml:space="preserve">using Time Series Forecasting has been a prevalent field of research for past many years and many studies has been performed to analyse the performance of various Machine Learning approaches in this field. Starting from various statistical prediction methods to identify factors like trend, moving average, seasonality, relative strength index and many such indicators </w:t>
      </w:r>
      <w:r w:rsidR="00971BAF">
        <w:rPr>
          <w:bCs/>
        </w:rPr>
        <w:t>to</w:t>
      </w:r>
      <w:r>
        <w:rPr>
          <w:bCs/>
        </w:rPr>
        <w:t xml:space="preserve"> traditional </w:t>
      </w:r>
      <w:r w:rsidR="00971BAF">
        <w:rPr>
          <w:bCs/>
        </w:rPr>
        <w:t xml:space="preserve">Machine Learning </w:t>
      </w:r>
      <w:r>
        <w:rPr>
          <w:bCs/>
        </w:rPr>
        <w:t xml:space="preserve">approaches like </w:t>
      </w:r>
      <w:r w:rsidR="00971BAF">
        <w:rPr>
          <w:bCs/>
        </w:rPr>
        <w:t>Simple Linear Regression, Tree based approaches like Decision Tree, Ensemble methods like Random Forests have been tried and tested by a great number of studies using different Financial assets belonging to different stock exchanges. The major improvements have been observed in this field since the inception of Deep Learning in the last decade. Based on our literature review, we observed that Deep Learning based approaches like Artificial Neural Networks, Multilayer Perceptron</w:t>
      </w:r>
      <w:r w:rsidR="00F71E12">
        <w:rPr>
          <w:bCs/>
        </w:rPr>
        <w:t xml:space="preserve"> increased the prediction performance significantly. Another major boon for this field of study happened when Recurrent Neural Networks came into picture which perform extremely well for Time Series data outperform the traditional counterparts significantly. Since then various Hybrid approaches have also been proposed as well. Although many studies has been done to increase the efficacy of the prediction algorithm, not much research has been done to see how much significance the choice of financial assets have if the final objective is to maximize the return of investment.  </w:t>
      </w:r>
    </w:p>
    <w:p w14:paraId="2F50E7C8" w14:textId="77777777" w:rsidR="00F71E12" w:rsidRDefault="00F71E12" w:rsidP="00F109A7">
      <w:pPr>
        <w:spacing w:line="360" w:lineRule="auto"/>
        <w:rPr>
          <w:bCs/>
        </w:rPr>
      </w:pPr>
    </w:p>
    <w:p w14:paraId="09432FEC" w14:textId="66BD4CA9" w:rsidR="00C17284" w:rsidRDefault="007E0569" w:rsidP="00F109A7">
      <w:pPr>
        <w:spacing w:line="360" w:lineRule="auto"/>
        <w:rPr>
          <w:bCs/>
        </w:rPr>
      </w:pPr>
      <w:r>
        <w:rPr>
          <w:bCs/>
        </w:rPr>
        <w:t xml:space="preserve">Therefore, three different hypothesis were proposed. First hypothesis is to establish that </w:t>
      </w:r>
      <w:r w:rsidR="00C17284">
        <w:rPr>
          <w:bCs/>
        </w:rPr>
        <w:t xml:space="preserve">the chosen RNN based stacked LSTM model should perform exceedingly well for prediction daily closing prices. Second hypothesis is that the hybrid approach of CNN + stacked LSTM should enhance the prediction accuracy of the standard LSTM. Lastly, </w:t>
      </w:r>
      <w:r w:rsidR="00B64E36">
        <w:rPr>
          <w:bCs/>
        </w:rPr>
        <w:t>the thi</w:t>
      </w:r>
      <w:r w:rsidR="000A7A22">
        <w:rPr>
          <w:bCs/>
        </w:rPr>
        <w:t>rd hypothesis is focused on the</w:t>
      </w:r>
      <w:r w:rsidR="00C17284">
        <w:rPr>
          <w:bCs/>
        </w:rPr>
        <w:t xml:space="preserve"> </w:t>
      </w:r>
      <w:r w:rsidR="000A7A22">
        <w:rPr>
          <w:bCs/>
        </w:rPr>
        <w:t>significance of the choice of financial assets on the returns yielded</w:t>
      </w:r>
      <w:r w:rsidR="008F2C9C">
        <w:rPr>
          <w:bCs/>
        </w:rPr>
        <w:t>.</w:t>
      </w:r>
    </w:p>
    <w:p w14:paraId="7621A8BB" w14:textId="77777777" w:rsidR="00E91A23" w:rsidRDefault="00E91A23" w:rsidP="00F109A7">
      <w:pPr>
        <w:spacing w:line="360" w:lineRule="auto"/>
        <w:rPr>
          <w:bCs/>
        </w:rPr>
      </w:pPr>
    </w:p>
    <w:p w14:paraId="04530E5D" w14:textId="17904EE4" w:rsidR="00E91A23" w:rsidRPr="00305D45" w:rsidRDefault="00AF057A" w:rsidP="00F109A7">
      <w:pPr>
        <w:spacing w:line="360" w:lineRule="auto"/>
        <w:rPr>
          <w:bCs/>
        </w:rPr>
      </w:pPr>
      <w:r>
        <w:rPr>
          <w:bCs/>
        </w:rPr>
        <w:t xml:space="preserve">In this study, major emphasis was given on the selection of stocks with momentum on the basis of returns, volatility and nearness to 52W high over look back period of 22 trading days. </w:t>
      </w:r>
      <w:r w:rsidR="00E91A23">
        <w:rPr>
          <w:bCs/>
        </w:rPr>
        <w:t xml:space="preserve">Data pertaining to the selected stocks were collected for the period of eight years 2013-20 </w:t>
      </w:r>
      <w:r>
        <w:rPr>
          <w:bCs/>
        </w:rPr>
        <w:t xml:space="preserve">and the proposed models were developed. The first two hypothesis were confirmed by evaluation of prediction models against metrics like MAE, MAPE and RMSE. The third hypothesis was confirmed by backtesting the developed model and comparing the returns yielded by the typical Buy &amp; Hold </w:t>
      </w:r>
      <w:r w:rsidR="00047807">
        <w:rPr>
          <w:bCs/>
        </w:rPr>
        <w:t>trading</w:t>
      </w:r>
      <w:r>
        <w:rPr>
          <w:bCs/>
        </w:rPr>
        <w:t xml:space="preserve"> approach </w:t>
      </w:r>
      <w:r w:rsidR="00047807">
        <w:rPr>
          <w:bCs/>
        </w:rPr>
        <w:t xml:space="preserve">where all of the chosen stocks yielded </w:t>
      </w:r>
      <w:r w:rsidR="00047807">
        <w:rPr>
          <w:bCs/>
        </w:rPr>
        <w:lastRenderedPageBreak/>
        <w:t>returns comparable to the signal based trading approach. Furthermore, the ROI for each model were compared with the returns of indices like NIFTY50 and BSE SENSEX  where we saw the models exceeded the returns of the indices by at least ~33% to a maximum of ~50%.</w:t>
      </w:r>
    </w:p>
    <w:p w14:paraId="089EECCC" w14:textId="77777777" w:rsidR="00F109A7" w:rsidRDefault="00F109A7" w:rsidP="00F109A7">
      <w:pPr>
        <w:spacing w:line="360" w:lineRule="auto"/>
        <w:rPr>
          <w:b/>
          <w:bCs/>
        </w:rPr>
      </w:pPr>
    </w:p>
    <w:p w14:paraId="162F39ED" w14:textId="02CF3957" w:rsidR="00047807" w:rsidRPr="00047807" w:rsidRDefault="00047807" w:rsidP="00F109A7">
      <w:pPr>
        <w:spacing w:line="360" w:lineRule="auto"/>
        <w:rPr>
          <w:bCs/>
        </w:rPr>
      </w:pPr>
      <w:r w:rsidRPr="00047807">
        <w:rPr>
          <w:bCs/>
        </w:rPr>
        <w:t>In conclusion, the study effectively examined each hypothesis that was first offered, and conclusions were drawn in response to each hypothesis. This section summarises the information that this research may provide to the science of stock market forecasting utilising various statistical approaches, as well as the models that enable superior forecasting. In addition, this part discusses the limits, results, and recommendations for future stock market prediction research.</w:t>
      </w:r>
    </w:p>
    <w:p w14:paraId="2CCDFC4F" w14:textId="77777777" w:rsidR="00047807" w:rsidRDefault="00047807" w:rsidP="00F109A7">
      <w:pPr>
        <w:spacing w:line="360" w:lineRule="auto"/>
        <w:rPr>
          <w:b/>
          <w:bCs/>
        </w:rPr>
      </w:pPr>
    </w:p>
    <w:p w14:paraId="5DFA6579" w14:textId="3B6CC394" w:rsidR="00055036" w:rsidRDefault="00055036" w:rsidP="00055036">
      <w:pPr>
        <w:spacing w:line="360" w:lineRule="auto"/>
        <w:ind w:left="252" w:firstLine="468"/>
        <w:rPr>
          <w:b/>
          <w:bCs/>
        </w:rPr>
      </w:pPr>
      <w:r>
        <w:rPr>
          <w:b/>
          <w:bCs/>
        </w:rPr>
        <w:t>6.2</w:t>
      </w:r>
      <w:r>
        <w:rPr>
          <w:b/>
          <w:bCs/>
        </w:rPr>
        <w:tab/>
        <w:t>Limitations</w:t>
      </w:r>
    </w:p>
    <w:p w14:paraId="3AE34221" w14:textId="6C2ABE3E" w:rsidR="00055036" w:rsidRDefault="00D051F1" w:rsidP="00D051F1">
      <w:pPr>
        <w:spacing w:line="360" w:lineRule="auto"/>
        <w:rPr>
          <w:bCs/>
        </w:rPr>
      </w:pPr>
      <w:r w:rsidRPr="00D051F1">
        <w:rPr>
          <w:bCs/>
        </w:rPr>
        <w:t>The following are some of the study's limitations:</w:t>
      </w:r>
    </w:p>
    <w:p w14:paraId="174FCF52" w14:textId="4D276818" w:rsidR="00D051F1" w:rsidRDefault="00D051F1" w:rsidP="00DF72FF">
      <w:pPr>
        <w:pStyle w:val="ListParagraph"/>
        <w:numPr>
          <w:ilvl w:val="0"/>
          <w:numId w:val="35"/>
        </w:numPr>
        <w:spacing w:line="360" w:lineRule="auto"/>
        <w:rPr>
          <w:bCs/>
        </w:rPr>
      </w:pPr>
      <w:r w:rsidRPr="00D051F1">
        <w:rPr>
          <w:bCs/>
        </w:rPr>
        <w:t>The research was confined to Indian stock market equities; however, there are a variety of other financial assets, such as derivatives, bitcoin, and commodities that may have a larger potential ROI and create different outcomes.</w:t>
      </w:r>
    </w:p>
    <w:p w14:paraId="69E502B7" w14:textId="2B46FA5B" w:rsidR="00133FD4" w:rsidRDefault="00133FD4" w:rsidP="00DF72FF">
      <w:pPr>
        <w:pStyle w:val="ListParagraph"/>
        <w:numPr>
          <w:ilvl w:val="0"/>
          <w:numId w:val="35"/>
        </w:numPr>
        <w:spacing w:line="360" w:lineRule="auto"/>
        <w:rPr>
          <w:bCs/>
        </w:rPr>
      </w:pPr>
      <w:r w:rsidRPr="00133FD4">
        <w:rPr>
          <w:bCs/>
        </w:rPr>
        <w:t>While there have been a number of novel deep learning techniques presented, such as Attention models and Transformers models, the focus of this research is on RNN-based stacked LSTM and a hybrid CNN + stacked LSTM approach.</w:t>
      </w:r>
    </w:p>
    <w:p w14:paraId="5CFF3B44" w14:textId="0C4560F9" w:rsidR="00133FD4" w:rsidRDefault="00133FD4" w:rsidP="00DF72FF">
      <w:pPr>
        <w:pStyle w:val="ListParagraph"/>
        <w:numPr>
          <w:ilvl w:val="0"/>
          <w:numId w:val="35"/>
        </w:numPr>
        <w:spacing w:line="360" w:lineRule="auto"/>
        <w:rPr>
          <w:bCs/>
        </w:rPr>
      </w:pPr>
      <w:r w:rsidRPr="00133FD4">
        <w:rPr>
          <w:bCs/>
        </w:rPr>
        <w:t>Rather than using a Reinforcement Learning trading agent, this study employs a static method to produce trade signals for ROI evaluation.</w:t>
      </w:r>
    </w:p>
    <w:p w14:paraId="3B2FA66C" w14:textId="2C296D45" w:rsidR="00133FD4" w:rsidRPr="00D051F1" w:rsidRDefault="00133FD4" w:rsidP="00DF72FF">
      <w:pPr>
        <w:pStyle w:val="ListParagraph"/>
        <w:numPr>
          <w:ilvl w:val="0"/>
          <w:numId w:val="35"/>
        </w:numPr>
        <w:spacing w:line="360" w:lineRule="auto"/>
        <w:rPr>
          <w:bCs/>
        </w:rPr>
      </w:pPr>
      <w:r w:rsidRPr="00133FD4">
        <w:rPr>
          <w:bCs/>
        </w:rPr>
        <w:t xml:space="preserve">This research was conducted using equities from the Indian stock market, which is considered a developing market. In comparison to exchanges like the NYSE, which is frequently regarded as the world's most affluent and established financial market, the volatility of Indian indexes and equities is very significant. As a result, if this study is conducted using </w:t>
      </w:r>
      <w:r w:rsidR="009B5383">
        <w:rPr>
          <w:bCs/>
        </w:rPr>
        <w:t>financial assets</w:t>
      </w:r>
      <w:r w:rsidRPr="00133FD4">
        <w:rPr>
          <w:bCs/>
        </w:rPr>
        <w:t xml:space="preserve"> from a well-established financial exchange, the findings may differ slightly.</w:t>
      </w:r>
    </w:p>
    <w:p w14:paraId="6BD13342" w14:textId="77777777" w:rsidR="00D051F1" w:rsidRPr="00D051F1" w:rsidRDefault="00D051F1" w:rsidP="00D051F1">
      <w:pPr>
        <w:spacing w:line="360" w:lineRule="auto"/>
        <w:rPr>
          <w:bCs/>
        </w:rPr>
      </w:pPr>
    </w:p>
    <w:p w14:paraId="14A552A9" w14:textId="5D12901A" w:rsidR="00055036" w:rsidRDefault="00055036" w:rsidP="00055036">
      <w:pPr>
        <w:spacing w:line="360" w:lineRule="auto"/>
        <w:ind w:left="252" w:firstLine="468"/>
        <w:rPr>
          <w:b/>
          <w:bCs/>
        </w:rPr>
      </w:pPr>
      <w:r>
        <w:rPr>
          <w:b/>
          <w:bCs/>
        </w:rPr>
        <w:t>6.3</w:t>
      </w:r>
      <w:r>
        <w:rPr>
          <w:b/>
          <w:bCs/>
        </w:rPr>
        <w:tab/>
        <w:t>Final Conclusions</w:t>
      </w:r>
    </w:p>
    <w:p w14:paraId="2C2F20D2" w14:textId="07A38C39" w:rsidR="00055036" w:rsidRPr="00C717DB" w:rsidRDefault="00C717DB" w:rsidP="00C717DB">
      <w:pPr>
        <w:spacing w:line="360" w:lineRule="auto"/>
        <w:rPr>
          <w:bCs/>
        </w:rPr>
      </w:pPr>
      <w:r w:rsidRPr="00C717DB">
        <w:rPr>
          <w:bCs/>
        </w:rPr>
        <w:t xml:space="preserve">This research looked at all of the stocks listed on the NSE, filtered out the ones that were gaining </w:t>
      </w:r>
      <w:r>
        <w:rPr>
          <w:bCs/>
        </w:rPr>
        <w:t>momentum</w:t>
      </w:r>
      <w:r w:rsidRPr="00C717DB">
        <w:rPr>
          <w:bCs/>
        </w:rPr>
        <w:t xml:space="preserve"> over a certain time period, and built Deep Learning models to forecast daily closing prices. In addition, the ROI of these models was assessed using a Trading agent </w:t>
      </w:r>
      <w:r w:rsidRPr="00C717DB">
        <w:rPr>
          <w:bCs/>
        </w:rPr>
        <w:lastRenderedPageBreak/>
        <w:t>and various Trading techniques. Various hypotheses were also investigated, with the following results:</w:t>
      </w:r>
    </w:p>
    <w:p w14:paraId="6432EF92" w14:textId="7150D33D" w:rsidR="00C717DB" w:rsidRDefault="00561E10" w:rsidP="00DF72FF">
      <w:pPr>
        <w:pStyle w:val="ListParagraph"/>
        <w:numPr>
          <w:ilvl w:val="0"/>
          <w:numId w:val="36"/>
        </w:numPr>
        <w:spacing w:line="360" w:lineRule="auto"/>
        <w:rPr>
          <w:bCs/>
        </w:rPr>
      </w:pPr>
      <w:r w:rsidRPr="00561E10">
        <w:rPr>
          <w:bCs/>
        </w:rPr>
        <w:t>In the prediction of Time Series stock data, Deep Learning-based RNN algorithms perform exceedingly well.</w:t>
      </w:r>
    </w:p>
    <w:p w14:paraId="33442AB3" w14:textId="431CE98C" w:rsidR="00561E10" w:rsidRDefault="00561E10" w:rsidP="00DF72FF">
      <w:pPr>
        <w:pStyle w:val="ListParagraph"/>
        <w:numPr>
          <w:ilvl w:val="0"/>
          <w:numId w:val="36"/>
        </w:numPr>
        <w:spacing w:line="360" w:lineRule="auto"/>
        <w:rPr>
          <w:bCs/>
        </w:rPr>
      </w:pPr>
      <w:r w:rsidRPr="00561E10">
        <w:rPr>
          <w:bCs/>
        </w:rPr>
        <w:t>A hybrid technique, such as CNN + LSTM, can improve performance over a stacking LSTM strategy based only on RNNs.</w:t>
      </w:r>
    </w:p>
    <w:p w14:paraId="473883E3" w14:textId="2B5F2889" w:rsidR="00561E10" w:rsidRPr="00561E10" w:rsidRDefault="00561E10" w:rsidP="00DF72FF">
      <w:pPr>
        <w:pStyle w:val="ListParagraph"/>
        <w:numPr>
          <w:ilvl w:val="0"/>
          <w:numId w:val="36"/>
        </w:numPr>
        <w:spacing w:line="360" w:lineRule="auto"/>
        <w:rPr>
          <w:bCs/>
        </w:rPr>
      </w:pPr>
      <w:r w:rsidRPr="00561E10">
        <w:rPr>
          <w:bCs/>
        </w:rPr>
        <w:t>Quality asset selection is equally as important as the prediction algorithm's performance, as well as the trading agent's and environment's efficacy, in maximising return on investment</w:t>
      </w:r>
      <w:r>
        <w:rPr>
          <w:bCs/>
        </w:rPr>
        <w:t xml:space="preserve"> which is evident by the returns achieved by </w:t>
      </w:r>
      <w:r w:rsidR="00687ACF">
        <w:rPr>
          <w:bCs/>
        </w:rPr>
        <w:t>the standard Buy and Hold Trading Strategy</w:t>
      </w:r>
      <w:r w:rsidRPr="00561E10">
        <w:rPr>
          <w:bCs/>
        </w:rPr>
        <w:t>.</w:t>
      </w:r>
    </w:p>
    <w:p w14:paraId="68FDE647" w14:textId="77777777" w:rsidR="00561E10" w:rsidRDefault="00561E10" w:rsidP="00C717DB">
      <w:pPr>
        <w:spacing w:line="360" w:lineRule="auto"/>
        <w:rPr>
          <w:b/>
          <w:bCs/>
        </w:rPr>
      </w:pPr>
    </w:p>
    <w:p w14:paraId="7FF5DF78" w14:textId="0B6872B8" w:rsidR="00055036" w:rsidRDefault="00055036" w:rsidP="00055036">
      <w:pPr>
        <w:spacing w:line="360" w:lineRule="auto"/>
        <w:ind w:left="252" w:firstLine="468"/>
        <w:rPr>
          <w:b/>
          <w:bCs/>
        </w:rPr>
      </w:pPr>
      <w:r>
        <w:rPr>
          <w:b/>
          <w:bCs/>
        </w:rPr>
        <w:t>6.</w:t>
      </w:r>
      <w:r w:rsidR="00C42E8E">
        <w:rPr>
          <w:b/>
          <w:bCs/>
        </w:rPr>
        <w:t>4</w:t>
      </w:r>
      <w:r>
        <w:rPr>
          <w:b/>
          <w:bCs/>
        </w:rPr>
        <w:tab/>
        <w:t>Contribution and Importance of Study</w:t>
      </w:r>
    </w:p>
    <w:p w14:paraId="39DB2B84" w14:textId="1C70AC71" w:rsidR="00D3189E" w:rsidRDefault="00F079A8" w:rsidP="00D3189E">
      <w:pPr>
        <w:spacing w:line="360" w:lineRule="auto"/>
        <w:rPr>
          <w:bCs/>
        </w:rPr>
      </w:pPr>
      <w:r w:rsidRPr="00F079A8">
        <w:rPr>
          <w:bCs/>
        </w:rPr>
        <w:t>The study's major goal was to optimise investment return by screening out stocks with high momentum while keeping their volatility in mind and utilising them to develop effective deep learning models to forecast daily closing prices. Trading signals may then be generated using the projected prices. The prediction performance and ROI of several DL models were investigated and assessed in this study. Furthermore, their return on investment was compared to those of indices such as the NIFTY50 and the BSE SENSEX.</w:t>
      </w:r>
    </w:p>
    <w:p w14:paraId="29943B27" w14:textId="77777777" w:rsidR="00F079A8" w:rsidRDefault="00F079A8" w:rsidP="00D3189E">
      <w:pPr>
        <w:spacing w:line="360" w:lineRule="auto"/>
        <w:rPr>
          <w:b/>
          <w:bCs/>
        </w:rPr>
      </w:pPr>
    </w:p>
    <w:p w14:paraId="0B7A555B" w14:textId="0A309E45" w:rsidR="00C42E8E" w:rsidRDefault="00B15954" w:rsidP="00B15954">
      <w:pPr>
        <w:spacing w:line="360" w:lineRule="auto"/>
        <w:rPr>
          <w:bCs/>
        </w:rPr>
      </w:pPr>
      <w:r w:rsidRPr="00B15954">
        <w:rPr>
          <w:bCs/>
        </w:rPr>
        <w:t>The major topics to which this work makes a significant contribution to understanding are as follows:</w:t>
      </w:r>
    </w:p>
    <w:p w14:paraId="06346DA0" w14:textId="60740856" w:rsidR="00B15954" w:rsidRDefault="00B15954" w:rsidP="00DF72FF">
      <w:pPr>
        <w:pStyle w:val="ListParagraph"/>
        <w:numPr>
          <w:ilvl w:val="0"/>
          <w:numId w:val="34"/>
        </w:numPr>
        <w:spacing w:line="360" w:lineRule="auto"/>
        <w:rPr>
          <w:bCs/>
        </w:rPr>
      </w:pPr>
      <w:r w:rsidRPr="00B15954">
        <w:rPr>
          <w:bCs/>
        </w:rPr>
        <w:t>The research shows that financial asset closing prices may be forecasted quite effectively utilising deep learning algorithms without taking into account the stock's fundamentals.</w:t>
      </w:r>
    </w:p>
    <w:p w14:paraId="7E101AC0" w14:textId="7260C724" w:rsidR="00B15954" w:rsidRDefault="00B15954" w:rsidP="00DF72FF">
      <w:pPr>
        <w:pStyle w:val="ListParagraph"/>
        <w:numPr>
          <w:ilvl w:val="0"/>
          <w:numId w:val="34"/>
        </w:numPr>
        <w:spacing w:line="360" w:lineRule="auto"/>
        <w:rPr>
          <w:bCs/>
        </w:rPr>
      </w:pPr>
      <w:r w:rsidRPr="00B15954">
        <w:rPr>
          <w:bCs/>
        </w:rPr>
        <w:t>Different hyperparameters may be used to fine-tune different machine learning and deep learning models.</w:t>
      </w:r>
    </w:p>
    <w:p w14:paraId="245E3B37" w14:textId="080EC834" w:rsidR="00B15954" w:rsidRDefault="00B15954" w:rsidP="00DF72FF">
      <w:pPr>
        <w:pStyle w:val="ListParagraph"/>
        <w:numPr>
          <w:ilvl w:val="0"/>
          <w:numId w:val="34"/>
        </w:numPr>
        <w:spacing w:line="360" w:lineRule="auto"/>
        <w:rPr>
          <w:bCs/>
        </w:rPr>
      </w:pPr>
      <w:r w:rsidRPr="00B15954">
        <w:rPr>
          <w:bCs/>
        </w:rPr>
        <w:t>These models may be used by financial and portfolio managers all over the world to anticipate the closing prices of stocks or any other financial assets in order to manage their portfolios.</w:t>
      </w:r>
    </w:p>
    <w:p w14:paraId="3A2327DE" w14:textId="67019EFE" w:rsidR="00B15954" w:rsidRDefault="00561E10" w:rsidP="00DF72FF">
      <w:pPr>
        <w:pStyle w:val="ListParagraph"/>
        <w:numPr>
          <w:ilvl w:val="0"/>
          <w:numId w:val="34"/>
        </w:numPr>
        <w:spacing w:line="360" w:lineRule="auto"/>
        <w:rPr>
          <w:bCs/>
        </w:rPr>
      </w:pPr>
      <w:r>
        <w:rPr>
          <w:bCs/>
        </w:rPr>
        <w:t>To optimiz</w:t>
      </w:r>
      <w:r w:rsidR="00B15954" w:rsidRPr="00B15954">
        <w:rPr>
          <w:bCs/>
        </w:rPr>
        <w:t>e return on investment, quality asset selection is just as critical as the prediction algorithm's performance and the trading agent's and environment's efficacy.</w:t>
      </w:r>
    </w:p>
    <w:p w14:paraId="1165921F" w14:textId="77777777" w:rsidR="000F3633" w:rsidRDefault="000F3633" w:rsidP="000F3633">
      <w:pPr>
        <w:pStyle w:val="ListParagraph"/>
        <w:spacing w:line="360" w:lineRule="auto"/>
        <w:rPr>
          <w:bCs/>
        </w:rPr>
      </w:pPr>
    </w:p>
    <w:p w14:paraId="0AF11D56" w14:textId="77777777" w:rsidR="00785F22" w:rsidRDefault="00785F22" w:rsidP="000F3633">
      <w:pPr>
        <w:pStyle w:val="ListParagraph"/>
        <w:spacing w:line="360" w:lineRule="auto"/>
        <w:rPr>
          <w:bCs/>
        </w:rPr>
      </w:pPr>
    </w:p>
    <w:p w14:paraId="5EFF1ED1" w14:textId="77777777" w:rsidR="00785F22" w:rsidRPr="00B15954" w:rsidRDefault="00785F22" w:rsidP="000F3633">
      <w:pPr>
        <w:pStyle w:val="ListParagraph"/>
        <w:spacing w:line="360" w:lineRule="auto"/>
        <w:rPr>
          <w:bCs/>
        </w:rPr>
      </w:pPr>
    </w:p>
    <w:p w14:paraId="1D9199EF" w14:textId="50815F31" w:rsidR="00C42E8E" w:rsidRDefault="00C42E8E" w:rsidP="00C42E8E">
      <w:pPr>
        <w:spacing w:line="360" w:lineRule="auto"/>
        <w:ind w:left="252" w:firstLine="468"/>
        <w:rPr>
          <w:b/>
          <w:bCs/>
        </w:rPr>
      </w:pPr>
      <w:r>
        <w:rPr>
          <w:b/>
          <w:bCs/>
        </w:rPr>
        <w:lastRenderedPageBreak/>
        <w:t>6.5</w:t>
      </w:r>
      <w:r>
        <w:rPr>
          <w:b/>
          <w:bCs/>
        </w:rPr>
        <w:tab/>
        <w:t>Future Recommendations</w:t>
      </w:r>
    </w:p>
    <w:p w14:paraId="6F2946E4" w14:textId="7ADFD861" w:rsidR="00C42E8E" w:rsidRDefault="00215690" w:rsidP="00215690">
      <w:pPr>
        <w:spacing w:line="360" w:lineRule="auto"/>
        <w:rPr>
          <w:bCs/>
        </w:rPr>
      </w:pPr>
      <w:r w:rsidRPr="00215690">
        <w:rPr>
          <w:bCs/>
        </w:rPr>
        <w:t>The method used in this study, as well as the results, provided answers to the primary hypotheses that had been suggested. However, there is more study that may be done in areas that are both scholarly and commercial in nature.</w:t>
      </w:r>
    </w:p>
    <w:p w14:paraId="787D06AF" w14:textId="77777777" w:rsidR="00215690" w:rsidRDefault="00215690" w:rsidP="00215690">
      <w:pPr>
        <w:spacing w:line="360" w:lineRule="auto"/>
        <w:rPr>
          <w:bCs/>
        </w:rPr>
      </w:pPr>
    </w:p>
    <w:p w14:paraId="6F7654BE" w14:textId="3F8DE1AF" w:rsidR="00215690" w:rsidRDefault="00EB0DBA" w:rsidP="00DF72FF">
      <w:pPr>
        <w:pStyle w:val="ListParagraph"/>
        <w:numPr>
          <w:ilvl w:val="0"/>
          <w:numId w:val="33"/>
        </w:numPr>
        <w:spacing w:line="360" w:lineRule="auto"/>
        <w:rPr>
          <w:bCs/>
        </w:rPr>
      </w:pPr>
      <w:r w:rsidRPr="00EB0DBA">
        <w:rPr>
          <w:bCs/>
        </w:rPr>
        <w:t>There are a variety of deep learning methods to choose from, and thorough study may be done to compare them. Models such as generative adversarial networks, attention models, and Transformers can be used in the study, and their efficacy can be compared.</w:t>
      </w:r>
    </w:p>
    <w:p w14:paraId="135849E3" w14:textId="5FDA4FC4" w:rsidR="00EB0DBA" w:rsidRDefault="00EB0DBA" w:rsidP="00DF72FF">
      <w:pPr>
        <w:pStyle w:val="ListParagraph"/>
        <w:numPr>
          <w:ilvl w:val="0"/>
          <w:numId w:val="33"/>
        </w:numPr>
        <w:spacing w:line="360" w:lineRule="auto"/>
        <w:rPr>
          <w:bCs/>
        </w:rPr>
      </w:pPr>
      <w:r>
        <w:rPr>
          <w:bCs/>
        </w:rPr>
        <w:t>Some</w:t>
      </w:r>
      <w:r w:rsidRPr="00EB0DBA">
        <w:rPr>
          <w:bCs/>
        </w:rPr>
        <w:t xml:space="preserve"> hybrid a</w:t>
      </w:r>
      <w:r>
        <w:rPr>
          <w:bCs/>
        </w:rPr>
        <w:t>pproaches</w:t>
      </w:r>
      <w:r w:rsidRPr="00EB0DBA">
        <w:rPr>
          <w:bCs/>
        </w:rPr>
        <w:t xml:space="preserve"> combining multiple deep learning </w:t>
      </w:r>
      <w:r>
        <w:rPr>
          <w:bCs/>
        </w:rPr>
        <w:t>models</w:t>
      </w:r>
      <w:r w:rsidRPr="00EB0DBA">
        <w:rPr>
          <w:bCs/>
        </w:rPr>
        <w:t xml:space="preserve"> can be built. Combining the Attention mechanism with the LSTM to create a hybrid deep learning model is one example of this.</w:t>
      </w:r>
    </w:p>
    <w:p w14:paraId="5532F795" w14:textId="643398DB" w:rsidR="00EB0DBA" w:rsidRDefault="00EB0DBA" w:rsidP="00DF72FF">
      <w:pPr>
        <w:pStyle w:val="ListParagraph"/>
        <w:numPr>
          <w:ilvl w:val="0"/>
          <w:numId w:val="33"/>
        </w:numPr>
        <w:spacing w:line="360" w:lineRule="auto"/>
        <w:rPr>
          <w:bCs/>
        </w:rPr>
      </w:pPr>
      <w:r>
        <w:rPr>
          <w:bCs/>
        </w:rPr>
        <w:t>The trading agent used in this study during backtesting uses a static algorithm to generate trading signals</w:t>
      </w:r>
      <w:r w:rsidR="00E138BE">
        <w:rPr>
          <w:bCs/>
        </w:rPr>
        <w:t xml:space="preserve">. This can be replaced with a </w:t>
      </w:r>
      <w:r>
        <w:rPr>
          <w:bCs/>
        </w:rPr>
        <w:t>Rei</w:t>
      </w:r>
      <w:r w:rsidR="00E138BE">
        <w:rPr>
          <w:bCs/>
        </w:rPr>
        <w:t xml:space="preserve">nforcement Learning approach </w:t>
      </w:r>
      <w:r>
        <w:rPr>
          <w:bCs/>
        </w:rPr>
        <w:t>to generate signals and improve the performance of the trading agent.</w:t>
      </w:r>
    </w:p>
    <w:p w14:paraId="2A7BFEC0" w14:textId="69DBB5FD" w:rsidR="00E138BE" w:rsidRPr="00EB0DBA" w:rsidRDefault="00E138BE" w:rsidP="00DF72FF">
      <w:pPr>
        <w:pStyle w:val="ListParagraph"/>
        <w:numPr>
          <w:ilvl w:val="0"/>
          <w:numId w:val="33"/>
        </w:numPr>
        <w:spacing w:line="360" w:lineRule="auto"/>
        <w:rPr>
          <w:bCs/>
        </w:rPr>
      </w:pPr>
      <w:r w:rsidRPr="00E138BE">
        <w:rPr>
          <w:bCs/>
        </w:rPr>
        <w:t xml:space="preserve">The research only looked at equities as a form of financial asset. Other financial assets, such as </w:t>
      </w:r>
      <w:r>
        <w:rPr>
          <w:bCs/>
        </w:rPr>
        <w:t>cryptocurrency</w:t>
      </w:r>
      <w:r w:rsidRPr="00E138BE">
        <w:rPr>
          <w:bCs/>
        </w:rPr>
        <w:t xml:space="preserve"> and derivatives such as Futures and Options, might be included in future study because the rewards are substantially larger.</w:t>
      </w:r>
    </w:p>
    <w:p w14:paraId="270AD6EE" w14:textId="77777777" w:rsidR="00055036" w:rsidRDefault="00055036" w:rsidP="00055036">
      <w:pPr>
        <w:spacing w:line="360" w:lineRule="auto"/>
        <w:ind w:left="252" w:firstLine="468"/>
        <w:rPr>
          <w:b/>
          <w:bCs/>
        </w:rPr>
      </w:pPr>
    </w:p>
    <w:p w14:paraId="5697EB91" w14:textId="77777777" w:rsidR="00055036" w:rsidRPr="00C653F1" w:rsidRDefault="00055036" w:rsidP="00055036">
      <w:pPr>
        <w:spacing w:line="360" w:lineRule="auto"/>
        <w:ind w:left="252" w:firstLine="468"/>
        <w:rPr>
          <w:b/>
          <w:bCs/>
        </w:rPr>
      </w:pPr>
    </w:p>
    <w:p w14:paraId="4A313CE8" w14:textId="77777777" w:rsidR="00055036" w:rsidRPr="00C653F1" w:rsidRDefault="00055036" w:rsidP="00C653F1">
      <w:pPr>
        <w:spacing w:line="360" w:lineRule="auto"/>
        <w:ind w:left="252"/>
        <w:rPr>
          <w:b/>
          <w:bCs/>
        </w:rPr>
      </w:pPr>
    </w:p>
    <w:p w14:paraId="056673A5" w14:textId="77777777" w:rsidR="00535FCF" w:rsidRDefault="00535FCF" w:rsidP="00055036">
      <w:pPr>
        <w:spacing w:line="360" w:lineRule="auto"/>
        <w:rPr>
          <w:b/>
          <w:bCs/>
        </w:rPr>
      </w:pPr>
    </w:p>
    <w:p w14:paraId="021AA51E" w14:textId="77777777" w:rsidR="00685099" w:rsidRDefault="00685099" w:rsidP="00535FCF">
      <w:pPr>
        <w:spacing w:line="360" w:lineRule="auto"/>
        <w:jc w:val="center"/>
        <w:rPr>
          <w:b/>
          <w:bCs/>
        </w:rPr>
      </w:pPr>
    </w:p>
    <w:p w14:paraId="533D16B6" w14:textId="77777777" w:rsidR="00685099" w:rsidRDefault="00685099" w:rsidP="00535FCF">
      <w:pPr>
        <w:spacing w:line="360" w:lineRule="auto"/>
        <w:jc w:val="center"/>
        <w:rPr>
          <w:b/>
          <w:bCs/>
        </w:rPr>
      </w:pPr>
    </w:p>
    <w:p w14:paraId="123C2BC5" w14:textId="77777777" w:rsidR="005408EC" w:rsidRDefault="005408EC" w:rsidP="00535FCF">
      <w:pPr>
        <w:spacing w:line="360" w:lineRule="auto"/>
        <w:jc w:val="center"/>
        <w:rPr>
          <w:b/>
          <w:bCs/>
        </w:rPr>
      </w:pPr>
    </w:p>
    <w:p w14:paraId="2967D592" w14:textId="77777777" w:rsidR="005408EC" w:rsidRDefault="005408EC" w:rsidP="00535FCF">
      <w:pPr>
        <w:spacing w:line="360" w:lineRule="auto"/>
        <w:jc w:val="center"/>
        <w:rPr>
          <w:b/>
          <w:bCs/>
        </w:rPr>
      </w:pPr>
    </w:p>
    <w:p w14:paraId="0F7913F0" w14:textId="77777777" w:rsidR="005408EC" w:rsidRDefault="005408EC" w:rsidP="00535FCF">
      <w:pPr>
        <w:spacing w:line="360" w:lineRule="auto"/>
        <w:jc w:val="center"/>
        <w:rPr>
          <w:b/>
          <w:bCs/>
        </w:rPr>
      </w:pPr>
    </w:p>
    <w:p w14:paraId="32FEA61F" w14:textId="77777777" w:rsidR="005408EC" w:rsidRDefault="005408EC" w:rsidP="00535FCF">
      <w:pPr>
        <w:spacing w:line="360" w:lineRule="auto"/>
        <w:jc w:val="center"/>
        <w:rPr>
          <w:b/>
          <w:bCs/>
        </w:rPr>
      </w:pPr>
    </w:p>
    <w:p w14:paraId="6E37B51F" w14:textId="77777777" w:rsidR="005408EC" w:rsidRDefault="005408EC" w:rsidP="00535FCF">
      <w:pPr>
        <w:spacing w:line="360" w:lineRule="auto"/>
        <w:jc w:val="center"/>
        <w:rPr>
          <w:b/>
          <w:bCs/>
        </w:rPr>
      </w:pPr>
    </w:p>
    <w:p w14:paraId="6A2C5980" w14:textId="77777777" w:rsidR="005408EC" w:rsidRDefault="005408EC" w:rsidP="00535FCF">
      <w:pPr>
        <w:spacing w:line="360" w:lineRule="auto"/>
        <w:jc w:val="center"/>
        <w:rPr>
          <w:b/>
          <w:bCs/>
        </w:rPr>
      </w:pPr>
    </w:p>
    <w:p w14:paraId="42726B6D" w14:textId="77777777" w:rsidR="005408EC" w:rsidRDefault="005408EC" w:rsidP="00535FCF">
      <w:pPr>
        <w:spacing w:line="360" w:lineRule="auto"/>
        <w:jc w:val="center"/>
        <w:rPr>
          <w:b/>
          <w:bCs/>
        </w:rPr>
      </w:pPr>
    </w:p>
    <w:p w14:paraId="3A900BF7" w14:textId="77777777" w:rsidR="005408EC" w:rsidRDefault="005408EC" w:rsidP="00535FCF">
      <w:pPr>
        <w:spacing w:line="360" w:lineRule="auto"/>
        <w:jc w:val="center"/>
        <w:rPr>
          <w:b/>
          <w:bCs/>
        </w:rPr>
      </w:pPr>
    </w:p>
    <w:p w14:paraId="4327D4A1" w14:textId="77777777" w:rsidR="005408EC" w:rsidRDefault="005408EC" w:rsidP="00535FCF">
      <w:pPr>
        <w:spacing w:line="360" w:lineRule="auto"/>
        <w:jc w:val="center"/>
        <w:rPr>
          <w:b/>
          <w:bCs/>
        </w:rPr>
      </w:pPr>
    </w:p>
    <w:p w14:paraId="474C9C03" w14:textId="77777777" w:rsidR="005408EC" w:rsidRDefault="005408EC" w:rsidP="00535FCF">
      <w:pPr>
        <w:spacing w:line="360" w:lineRule="auto"/>
        <w:jc w:val="center"/>
        <w:rPr>
          <w:b/>
          <w:bCs/>
        </w:rPr>
      </w:pPr>
    </w:p>
    <w:p w14:paraId="10CDEE98" w14:textId="697274AA" w:rsidR="00774415" w:rsidRDefault="00774415" w:rsidP="001D540A">
      <w:pPr>
        <w:spacing w:line="360" w:lineRule="auto"/>
        <w:rPr>
          <w:b/>
          <w:bCs/>
        </w:rPr>
      </w:pPr>
      <w:r>
        <w:rPr>
          <w:b/>
          <w:bCs/>
        </w:rPr>
        <w:lastRenderedPageBreak/>
        <w:t>REFERENCES</w:t>
      </w:r>
    </w:p>
    <w:p w14:paraId="109521FB" w14:textId="77777777" w:rsidR="007D3F0C" w:rsidRPr="007D3F0C" w:rsidRDefault="007D3F0C" w:rsidP="007D3F0C">
      <w:pPr>
        <w:pStyle w:val="Bibliography"/>
        <w:rPr>
          <w:lang w:val="en-GB"/>
        </w:rPr>
      </w:pPr>
      <w:r>
        <w:rPr>
          <w:b/>
          <w:bCs/>
        </w:rPr>
        <w:fldChar w:fldCharType="begin"/>
      </w:r>
      <w:r>
        <w:rPr>
          <w:b/>
          <w:bCs/>
        </w:rPr>
        <w:instrText xml:space="preserve"> ADDIN ZOTERO_BIBL {"uncited":[],"omitted":[],"custom":[]} CSL_BIBLIOGRAPHY </w:instrText>
      </w:r>
      <w:r>
        <w:rPr>
          <w:b/>
          <w:bCs/>
        </w:rPr>
        <w:fldChar w:fldCharType="separate"/>
      </w:r>
      <w:r w:rsidRPr="007D3F0C">
        <w:rPr>
          <w:lang w:val="en-GB"/>
        </w:rPr>
        <w:t xml:space="preserve">Arpaci, U., &amp; Karaoglu, S. (2017). A Deep Learning Approach for Optimization of Systematic Signal Detection in Financial Trading Systems with Big Data. </w:t>
      </w:r>
      <w:r w:rsidRPr="007D3F0C">
        <w:rPr>
          <w:i/>
          <w:iCs/>
          <w:lang w:val="en-GB"/>
        </w:rPr>
        <w:t>International Journal of Intelligent Systems and Applications in Engineering</w:t>
      </w:r>
      <w:r w:rsidRPr="007D3F0C">
        <w:rPr>
          <w:lang w:val="en-GB"/>
        </w:rPr>
        <w:t xml:space="preserve">, </w:t>
      </w:r>
      <w:r w:rsidRPr="007D3F0C">
        <w:rPr>
          <w:i/>
          <w:iCs/>
          <w:lang w:val="en-GB"/>
        </w:rPr>
        <w:t>Special Issue</w:t>
      </w:r>
      <w:r w:rsidRPr="007D3F0C">
        <w:rPr>
          <w:lang w:val="en-GB"/>
        </w:rPr>
        <w:t>(Special Issue), 31–36. https://doi.org/10.18201/ijisae.2017SpecialIssue31421</w:t>
      </w:r>
    </w:p>
    <w:p w14:paraId="444541AC" w14:textId="77777777" w:rsidR="007D3F0C" w:rsidRPr="007D3F0C" w:rsidRDefault="007D3F0C" w:rsidP="007D3F0C">
      <w:pPr>
        <w:pStyle w:val="Bibliography"/>
        <w:rPr>
          <w:lang w:val="en-GB"/>
        </w:rPr>
      </w:pPr>
      <w:r w:rsidRPr="007D3F0C">
        <w:rPr>
          <w:lang w:val="en-GB"/>
        </w:rPr>
        <w:t xml:space="preserve">Bao, W., Yue, J., &amp; Rao, Y. (2017). A deep learning framework for financial time series using stacked autoencoders and long-short term memory. </w:t>
      </w:r>
      <w:r w:rsidRPr="007D3F0C">
        <w:rPr>
          <w:i/>
          <w:iCs/>
          <w:lang w:val="en-GB"/>
        </w:rPr>
        <w:t>PLOS ONE</w:t>
      </w:r>
      <w:r w:rsidRPr="007D3F0C">
        <w:rPr>
          <w:lang w:val="en-GB"/>
        </w:rPr>
        <w:t xml:space="preserve">, </w:t>
      </w:r>
      <w:r w:rsidRPr="007D3F0C">
        <w:rPr>
          <w:i/>
          <w:iCs/>
          <w:lang w:val="en-GB"/>
        </w:rPr>
        <w:t>12</w:t>
      </w:r>
      <w:r w:rsidRPr="007D3F0C">
        <w:rPr>
          <w:lang w:val="en-GB"/>
        </w:rPr>
        <w:t>(7), e0180944. https://doi.org/10.1371/journal.pone.0180944</w:t>
      </w:r>
    </w:p>
    <w:p w14:paraId="2FF532C3" w14:textId="77777777" w:rsidR="007D3F0C" w:rsidRPr="007D3F0C" w:rsidRDefault="007D3F0C" w:rsidP="007D3F0C">
      <w:pPr>
        <w:pStyle w:val="Bibliography"/>
        <w:rPr>
          <w:lang w:val="en-GB"/>
        </w:rPr>
      </w:pPr>
      <w:r w:rsidRPr="007D3F0C">
        <w:rPr>
          <w:lang w:val="en-GB"/>
        </w:rPr>
        <w:t xml:space="preserve">Batres-Estrada, B. (2015). </w:t>
      </w:r>
      <w:r w:rsidRPr="007D3F0C">
        <w:rPr>
          <w:i/>
          <w:iCs/>
          <w:lang w:val="en-GB"/>
        </w:rPr>
        <w:t>Deep learning for multivariate financial time series</w:t>
      </w:r>
      <w:r w:rsidRPr="007D3F0C">
        <w:rPr>
          <w:lang w:val="en-GB"/>
        </w:rPr>
        <w:t>.</w:t>
      </w:r>
    </w:p>
    <w:p w14:paraId="6CA91D0F" w14:textId="77777777" w:rsidR="007D3F0C" w:rsidRPr="007D3F0C" w:rsidRDefault="007D3F0C" w:rsidP="007D3F0C">
      <w:pPr>
        <w:pStyle w:val="Bibliography"/>
        <w:rPr>
          <w:lang w:val="en-GB"/>
        </w:rPr>
      </w:pPr>
      <w:r w:rsidRPr="007D3F0C">
        <w:rPr>
          <w:lang w:val="en-GB"/>
        </w:rPr>
        <w:t xml:space="preserve">Chandra, R., &amp; Chand, S. (2016). Evaluation of co-evolutionary neural network architectures for time series prediction with mobile application in finance. </w:t>
      </w:r>
      <w:r w:rsidRPr="007D3F0C">
        <w:rPr>
          <w:i/>
          <w:iCs/>
          <w:lang w:val="en-GB"/>
        </w:rPr>
        <w:t>Applied Soft Computing</w:t>
      </w:r>
      <w:r w:rsidRPr="007D3F0C">
        <w:rPr>
          <w:lang w:val="en-GB"/>
        </w:rPr>
        <w:t xml:space="preserve">, </w:t>
      </w:r>
      <w:r w:rsidRPr="007D3F0C">
        <w:rPr>
          <w:i/>
          <w:iCs/>
          <w:lang w:val="en-GB"/>
        </w:rPr>
        <w:t>49</w:t>
      </w:r>
      <w:r w:rsidRPr="007D3F0C">
        <w:rPr>
          <w:lang w:val="en-GB"/>
        </w:rPr>
        <w:t>, 462–473. https://doi.org/10.1016/j.asoc.2016.08.029</w:t>
      </w:r>
    </w:p>
    <w:p w14:paraId="2ECCA776" w14:textId="77777777" w:rsidR="007D3F0C" w:rsidRPr="007D3F0C" w:rsidRDefault="007D3F0C" w:rsidP="007D3F0C">
      <w:pPr>
        <w:pStyle w:val="Bibliography"/>
        <w:rPr>
          <w:lang w:val="en-GB"/>
        </w:rPr>
      </w:pPr>
      <w:r w:rsidRPr="007D3F0C">
        <w:rPr>
          <w:lang w:val="en-GB"/>
        </w:rPr>
        <w:t xml:space="preserve">Chang, P.-C., Liao, T. W., Lin, J.-J., &amp; Fan, C.-Y. (2011). A dynamic threshold decision system for stock trading signal detection. </w:t>
      </w:r>
      <w:r w:rsidRPr="007D3F0C">
        <w:rPr>
          <w:i/>
          <w:iCs/>
          <w:lang w:val="en-GB"/>
        </w:rPr>
        <w:t>Applied Soft Computing</w:t>
      </w:r>
      <w:r w:rsidRPr="007D3F0C">
        <w:rPr>
          <w:lang w:val="en-GB"/>
        </w:rPr>
        <w:t xml:space="preserve">, </w:t>
      </w:r>
      <w:r w:rsidRPr="007D3F0C">
        <w:rPr>
          <w:i/>
          <w:iCs/>
          <w:lang w:val="en-GB"/>
        </w:rPr>
        <w:t>11</w:t>
      </w:r>
      <w:r w:rsidRPr="007D3F0C">
        <w:rPr>
          <w:lang w:val="en-GB"/>
        </w:rPr>
        <w:t>(5), 3998–4010. https://doi.org/10.1016/j.asoc.2011.02.029</w:t>
      </w:r>
    </w:p>
    <w:p w14:paraId="7C4119A1" w14:textId="77777777" w:rsidR="007D3F0C" w:rsidRPr="007D3F0C" w:rsidRDefault="007D3F0C" w:rsidP="007D3F0C">
      <w:pPr>
        <w:pStyle w:val="Bibliography"/>
        <w:rPr>
          <w:lang w:val="en-GB"/>
        </w:rPr>
      </w:pPr>
      <w:r w:rsidRPr="007D3F0C">
        <w:rPr>
          <w:lang w:val="en-GB"/>
        </w:rPr>
        <w:t xml:space="preserve">Cho, K., Merrienboer, B. van, Gulcehre, C., Bahdanau, D., Bougares, F., Schwenk, H., &amp; Bengio, Y. (2014). </w:t>
      </w:r>
      <w:r w:rsidRPr="007D3F0C">
        <w:rPr>
          <w:i/>
          <w:iCs/>
          <w:lang w:val="en-GB"/>
        </w:rPr>
        <w:t>Learning Phrase Representations using RNN Encoder-Decoder for Statistical Machine Translation</w:t>
      </w:r>
      <w:r w:rsidRPr="007D3F0C">
        <w:rPr>
          <w:lang w:val="en-GB"/>
        </w:rPr>
        <w:t>.</w:t>
      </w:r>
    </w:p>
    <w:p w14:paraId="6881256E" w14:textId="77777777" w:rsidR="007D3F0C" w:rsidRPr="007D3F0C" w:rsidRDefault="007D3F0C" w:rsidP="007D3F0C">
      <w:pPr>
        <w:pStyle w:val="Bibliography"/>
        <w:rPr>
          <w:lang w:val="en-GB"/>
        </w:rPr>
      </w:pPr>
      <w:r w:rsidRPr="007D3F0C">
        <w:rPr>
          <w:lang w:val="en-GB"/>
        </w:rPr>
        <w:t xml:space="preserve">Das, P., &amp; Banerjee, A. (2011). Meta optimization and its application to portfolio selection. </w:t>
      </w:r>
      <w:r w:rsidRPr="007D3F0C">
        <w:rPr>
          <w:i/>
          <w:iCs/>
          <w:lang w:val="en-GB"/>
        </w:rPr>
        <w:t>Proceedings of the 17th ACM SIGKDD International Conference on Knowledge Discovery and Data Mining - KDD ’11</w:t>
      </w:r>
      <w:r w:rsidRPr="007D3F0C">
        <w:rPr>
          <w:lang w:val="en-GB"/>
        </w:rPr>
        <w:t>, 1163. https://doi.org/10.1145/2020408.2020588</w:t>
      </w:r>
    </w:p>
    <w:p w14:paraId="3D85D530" w14:textId="77777777" w:rsidR="007D3F0C" w:rsidRPr="007D3F0C" w:rsidRDefault="007D3F0C" w:rsidP="007D3F0C">
      <w:pPr>
        <w:pStyle w:val="Bibliography"/>
        <w:rPr>
          <w:lang w:val="en-GB"/>
        </w:rPr>
      </w:pPr>
      <w:r w:rsidRPr="007D3F0C">
        <w:rPr>
          <w:lang w:val="en-GB"/>
        </w:rPr>
        <w:t xml:space="preserve">De BONDT, W. F. M., &amp; Thaler, R. (1985). Does the Stock Market Overreact? </w:t>
      </w:r>
      <w:r w:rsidRPr="007D3F0C">
        <w:rPr>
          <w:i/>
          <w:iCs/>
          <w:lang w:val="en-GB"/>
        </w:rPr>
        <w:t>The Journal of Finance</w:t>
      </w:r>
      <w:r w:rsidRPr="007D3F0C">
        <w:rPr>
          <w:lang w:val="en-GB"/>
        </w:rPr>
        <w:t xml:space="preserve">, </w:t>
      </w:r>
      <w:r w:rsidRPr="007D3F0C">
        <w:rPr>
          <w:i/>
          <w:iCs/>
          <w:lang w:val="en-GB"/>
        </w:rPr>
        <w:t>40</w:t>
      </w:r>
      <w:r w:rsidRPr="007D3F0C">
        <w:rPr>
          <w:lang w:val="en-GB"/>
        </w:rPr>
        <w:t>(3), 793–805. https://doi.org/10.1111/j.1540-6261.1985.tb05004.x</w:t>
      </w:r>
    </w:p>
    <w:p w14:paraId="52505F50" w14:textId="77777777" w:rsidR="007D3F0C" w:rsidRPr="007D3F0C" w:rsidRDefault="007D3F0C" w:rsidP="007D3F0C">
      <w:pPr>
        <w:pStyle w:val="Bibliography"/>
        <w:rPr>
          <w:lang w:val="en-GB"/>
        </w:rPr>
      </w:pPr>
      <w:r w:rsidRPr="007D3F0C">
        <w:rPr>
          <w:lang w:val="en-GB"/>
        </w:rPr>
        <w:t xml:space="preserve">Ding, Q., Wu, S., Sun, H., Guo, J., &amp; Guo, J. (2020). Hierarchical Multi-Scale Gaussian Transformer for Stock Movement Prediction. </w:t>
      </w:r>
      <w:r w:rsidRPr="007D3F0C">
        <w:rPr>
          <w:i/>
          <w:iCs/>
          <w:lang w:val="en-GB"/>
        </w:rPr>
        <w:t>IJCAI</w:t>
      </w:r>
      <w:r w:rsidRPr="007D3F0C">
        <w:rPr>
          <w:lang w:val="en-GB"/>
        </w:rPr>
        <w:t>.</w:t>
      </w:r>
    </w:p>
    <w:p w14:paraId="706567D6" w14:textId="77777777" w:rsidR="007D3F0C" w:rsidRPr="007D3F0C" w:rsidRDefault="007D3F0C" w:rsidP="007D3F0C">
      <w:pPr>
        <w:pStyle w:val="Bibliography"/>
        <w:rPr>
          <w:lang w:val="en-GB"/>
        </w:rPr>
      </w:pPr>
      <w:r w:rsidRPr="007D3F0C">
        <w:rPr>
          <w:lang w:val="en-GB"/>
        </w:rPr>
        <w:lastRenderedPageBreak/>
        <w:t xml:space="preserve">Dixon, M., Klabjan, D., &amp; Bang, J. H. (2015). Implementing deep neural networks for financial market prediction on the Intel Xeon Phi. </w:t>
      </w:r>
      <w:r w:rsidRPr="007D3F0C">
        <w:rPr>
          <w:i/>
          <w:iCs/>
          <w:lang w:val="en-GB"/>
        </w:rPr>
        <w:t>Proceedings of the 8th Workshop on High Performance Computational Finance</w:t>
      </w:r>
      <w:r w:rsidRPr="007D3F0C">
        <w:rPr>
          <w:lang w:val="en-GB"/>
        </w:rPr>
        <w:t>, 1–6. https://doi.org/10.1145/2830556.2830562</w:t>
      </w:r>
    </w:p>
    <w:p w14:paraId="7D4D6C88" w14:textId="77777777" w:rsidR="007D3F0C" w:rsidRPr="007D3F0C" w:rsidRDefault="007D3F0C" w:rsidP="007D3F0C">
      <w:pPr>
        <w:pStyle w:val="Bibliography"/>
        <w:rPr>
          <w:lang w:val="en-GB"/>
        </w:rPr>
      </w:pPr>
      <w:r w:rsidRPr="007D3F0C">
        <w:rPr>
          <w:lang w:val="en-GB"/>
        </w:rPr>
        <w:t xml:space="preserve">Elmsili, B., &amp; Outtaj, B. (2018). Artificial neural networks applications in economics and management research: An exploratory literature review. </w:t>
      </w:r>
      <w:r w:rsidRPr="007D3F0C">
        <w:rPr>
          <w:i/>
          <w:iCs/>
          <w:lang w:val="en-GB"/>
        </w:rPr>
        <w:t>2018 4th International Conference on Optimization and Applications (ICOA)</w:t>
      </w:r>
      <w:r w:rsidRPr="007D3F0C">
        <w:rPr>
          <w:lang w:val="en-GB"/>
        </w:rPr>
        <w:t>, 1–6. https://doi.org/10.1109/ICOA.2018.8370600</w:t>
      </w:r>
    </w:p>
    <w:p w14:paraId="1E499DE9" w14:textId="77777777" w:rsidR="007D3F0C" w:rsidRPr="007D3F0C" w:rsidRDefault="007D3F0C" w:rsidP="007D3F0C">
      <w:pPr>
        <w:pStyle w:val="Bibliography"/>
        <w:rPr>
          <w:lang w:val="en-GB"/>
        </w:rPr>
      </w:pPr>
      <w:r w:rsidRPr="007D3F0C">
        <w:rPr>
          <w:lang w:val="en-GB"/>
        </w:rPr>
        <w:t xml:space="preserve">Feng, F., Chen, H., He, X., Ding, J., Sun, M., &amp; Chua, T.-S. (2019). Enhancing Stock Movement Prediction with Adversarial Training. </w:t>
      </w:r>
      <w:r w:rsidRPr="007D3F0C">
        <w:rPr>
          <w:i/>
          <w:iCs/>
          <w:lang w:val="en-GB"/>
        </w:rPr>
        <w:t>IJCAI</w:t>
      </w:r>
      <w:r w:rsidRPr="007D3F0C">
        <w:rPr>
          <w:lang w:val="en-GB"/>
        </w:rPr>
        <w:t>.</w:t>
      </w:r>
    </w:p>
    <w:p w14:paraId="093BBAE8" w14:textId="77777777" w:rsidR="007D3F0C" w:rsidRPr="007D3F0C" w:rsidRDefault="007D3F0C" w:rsidP="007D3F0C">
      <w:pPr>
        <w:pStyle w:val="Bibliography"/>
        <w:rPr>
          <w:lang w:val="en-GB"/>
        </w:rPr>
      </w:pPr>
      <w:r w:rsidRPr="007D3F0C">
        <w:rPr>
          <w:lang w:val="en-GB"/>
        </w:rPr>
        <w:t xml:space="preserve">Fischer, T., &amp; Krauss, C. (2017). </w:t>
      </w:r>
      <w:r w:rsidRPr="007D3F0C">
        <w:rPr>
          <w:i/>
          <w:iCs/>
          <w:lang w:val="en-GB"/>
        </w:rPr>
        <w:t>Deep learning with long short-term memory networks for financial market predictions</w:t>
      </w:r>
      <w:r w:rsidRPr="007D3F0C">
        <w:rPr>
          <w:lang w:val="en-GB"/>
        </w:rPr>
        <w:t xml:space="preserve"> (Issue 11/2017). Friedrich-Alexander University Erlangen-Nuremberg, Institute for Economics. https://ideas.repec.org/p/zbw/iwqwdp/112017.html</w:t>
      </w:r>
    </w:p>
    <w:p w14:paraId="537DFFCA" w14:textId="77777777" w:rsidR="007D3F0C" w:rsidRPr="007D3F0C" w:rsidRDefault="007D3F0C" w:rsidP="007D3F0C">
      <w:pPr>
        <w:pStyle w:val="Bibliography"/>
        <w:rPr>
          <w:lang w:val="en-GB"/>
        </w:rPr>
      </w:pPr>
      <w:r w:rsidRPr="007D3F0C">
        <w:rPr>
          <w:lang w:val="en-GB"/>
        </w:rPr>
        <w:t xml:space="preserve">Gers, F. A., Schraudolph, N. N., &amp; Schmidhuber, J. (2003). Learning Precise Timing with Lstm Recurrent Networks. </w:t>
      </w:r>
      <w:r w:rsidRPr="007D3F0C">
        <w:rPr>
          <w:i/>
          <w:iCs/>
          <w:lang w:val="en-GB"/>
        </w:rPr>
        <w:t>J. Mach. Learn. Res.</w:t>
      </w:r>
      <w:r w:rsidRPr="007D3F0C">
        <w:rPr>
          <w:lang w:val="en-GB"/>
        </w:rPr>
        <w:t xml:space="preserve">, </w:t>
      </w:r>
      <w:r w:rsidRPr="007D3F0C">
        <w:rPr>
          <w:i/>
          <w:iCs/>
          <w:lang w:val="en-GB"/>
        </w:rPr>
        <w:t>3</w:t>
      </w:r>
      <w:r w:rsidRPr="007D3F0C">
        <w:rPr>
          <w:lang w:val="en-GB"/>
        </w:rPr>
        <w:t>(null), 115–143. https://doi.org/10.1162/153244303768966139</w:t>
      </w:r>
    </w:p>
    <w:p w14:paraId="23CADA5A" w14:textId="77777777" w:rsidR="007D3F0C" w:rsidRPr="007D3F0C" w:rsidRDefault="007D3F0C" w:rsidP="007D3F0C">
      <w:pPr>
        <w:pStyle w:val="Bibliography"/>
        <w:rPr>
          <w:lang w:val="en-GB"/>
        </w:rPr>
      </w:pPr>
      <w:r w:rsidRPr="007D3F0C">
        <w:rPr>
          <w:lang w:val="en-GB"/>
        </w:rPr>
        <w:t xml:space="preserve">Goodfellow, I. J., Warde-Farley, D., Mirza, M., Courville, A., &amp; Bengio, Y. (2013). </w:t>
      </w:r>
      <w:r w:rsidRPr="007D3F0C">
        <w:rPr>
          <w:i/>
          <w:iCs/>
          <w:lang w:val="en-GB"/>
        </w:rPr>
        <w:t>Maxout Networks</w:t>
      </w:r>
      <w:r w:rsidRPr="007D3F0C">
        <w:rPr>
          <w:lang w:val="en-GB"/>
        </w:rPr>
        <w:t>.</w:t>
      </w:r>
    </w:p>
    <w:p w14:paraId="38276CBD" w14:textId="77777777" w:rsidR="007D3F0C" w:rsidRPr="007D3F0C" w:rsidRDefault="007D3F0C" w:rsidP="007D3F0C">
      <w:pPr>
        <w:pStyle w:val="Bibliography"/>
        <w:rPr>
          <w:lang w:val="en-GB"/>
        </w:rPr>
      </w:pPr>
      <w:r w:rsidRPr="007D3F0C">
        <w:rPr>
          <w:lang w:val="en-GB"/>
        </w:rPr>
        <w:t xml:space="preserve">Graves, A. (2014). Generating Sequences With Recurrent Neural Networks. </w:t>
      </w:r>
      <w:r w:rsidRPr="007D3F0C">
        <w:rPr>
          <w:i/>
          <w:iCs/>
          <w:lang w:val="en-GB"/>
        </w:rPr>
        <w:t>ArXiv:1308.0850 [Cs]</w:t>
      </w:r>
      <w:r w:rsidRPr="007D3F0C">
        <w:rPr>
          <w:lang w:val="en-GB"/>
        </w:rPr>
        <w:t>. http://arxiv.org/abs/1308.0850</w:t>
      </w:r>
    </w:p>
    <w:p w14:paraId="5B83516B" w14:textId="77777777" w:rsidR="007D3F0C" w:rsidRPr="007D3F0C" w:rsidRDefault="007D3F0C" w:rsidP="007D3F0C">
      <w:pPr>
        <w:pStyle w:val="Bibliography"/>
        <w:rPr>
          <w:lang w:val="en-GB"/>
        </w:rPr>
      </w:pPr>
      <w:r w:rsidRPr="007D3F0C">
        <w:rPr>
          <w:lang w:val="en-GB"/>
        </w:rPr>
        <w:t xml:space="preserve">Graves, A., &amp; Schmidhuber, J. (2005). Framewise phoneme classification with bidirectional LSTM and other neural network architectures. </w:t>
      </w:r>
      <w:r w:rsidRPr="007D3F0C">
        <w:rPr>
          <w:i/>
          <w:iCs/>
          <w:lang w:val="en-GB"/>
        </w:rPr>
        <w:t>Neural Networks</w:t>
      </w:r>
      <w:r w:rsidRPr="007D3F0C">
        <w:rPr>
          <w:lang w:val="en-GB"/>
        </w:rPr>
        <w:t xml:space="preserve">, </w:t>
      </w:r>
      <w:r w:rsidRPr="007D3F0C">
        <w:rPr>
          <w:i/>
          <w:iCs/>
          <w:lang w:val="en-GB"/>
        </w:rPr>
        <w:t>18</w:t>
      </w:r>
      <w:r w:rsidRPr="007D3F0C">
        <w:rPr>
          <w:lang w:val="en-GB"/>
        </w:rPr>
        <w:t>(5–6), 602–610. https://doi.org/10.1016/j.neunet.2005.06.042</w:t>
      </w:r>
    </w:p>
    <w:p w14:paraId="57D77001" w14:textId="77777777" w:rsidR="007D3F0C" w:rsidRPr="007D3F0C" w:rsidRDefault="007D3F0C" w:rsidP="007D3F0C">
      <w:pPr>
        <w:pStyle w:val="Bibliography"/>
        <w:rPr>
          <w:lang w:val="en-GB"/>
        </w:rPr>
      </w:pPr>
      <w:r w:rsidRPr="007D3F0C">
        <w:rPr>
          <w:lang w:val="en-GB"/>
        </w:rPr>
        <w:lastRenderedPageBreak/>
        <w:t xml:space="preserve">Gyorfi, L., Lugosi, G., &amp; Udina, F. (2006). NONPARAMETRIC KERNEL-BASED SEQUENTIAL INVESTMENT STRATEGIES. </w:t>
      </w:r>
      <w:r w:rsidRPr="007D3F0C">
        <w:rPr>
          <w:i/>
          <w:iCs/>
          <w:lang w:val="en-GB"/>
        </w:rPr>
        <w:t>Mathematical Finance</w:t>
      </w:r>
      <w:r w:rsidRPr="007D3F0C">
        <w:rPr>
          <w:lang w:val="en-GB"/>
        </w:rPr>
        <w:t xml:space="preserve">, </w:t>
      </w:r>
      <w:r w:rsidRPr="007D3F0C">
        <w:rPr>
          <w:i/>
          <w:iCs/>
          <w:lang w:val="en-GB"/>
        </w:rPr>
        <w:t>16</w:t>
      </w:r>
      <w:r w:rsidRPr="007D3F0C">
        <w:rPr>
          <w:lang w:val="en-GB"/>
        </w:rPr>
        <w:t>(2), 337–357. https://doi.org/10.1111/j.1467-9965.2006.00274.x</w:t>
      </w:r>
    </w:p>
    <w:p w14:paraId="7EF0B30C" w14:textId="77777777" w:rsidR="007D3F0C" w:rsidRPr="007D3F0C" w:rsidRDefault="007D3F0C" w:rsidP="007D3F0C">
      <w:pPr>
        <w:pStyle w:val="Bibliography"/>
        <w:rPr>
          <w:lang w:val="en-GB"/>
        </w:rPr>
      </w:pPr>
      <w:r w:rsidRPr="007D3F0C">
        <w:rPr>
          <w:lang w:val="en-GB"/>
        </w:rPr>
        <w:t xml:space="preserve">Hameed, A., &amp; Ting, S. (2000). Trading volume and short-horizon contrarian profits: Evidence from the Malaysian market. </w:t>
      </w:r>
      <w:r w:rsidRPr="007D3F0C">
        <w:rPr>
          <w:i/>
          <w:iCs/>
          <w:lang w:val="en-GB"/>
        </w:rPr>
        <w:t>Pacific-Basin Finance Journal</w:t>
      </w:r>
      <w:r w:rsidRPr="007D3F0C">
        <w:rPr>
          <w:lang w:val="en-GB"/>
        </w:rPr>
        <w:t xml:space="preserve">, </w:t>
      </w:r>
      <w:r w:rsidRPr="007D3F0C">
        <w:rPr>
          <w:i/>
          <w:iCs/>
          <w:lang w:val="en-GB"/>
        </w:rPr>
        <w:t>8</w:t>
      </w:r>
      <w:r w:rsidRPr="007D3F0C">
        <w:rPr>
          <w:lang w:val="en-GB"/>
        </w:rPr>
        <w:t>(1), 67–84.</w:t>
      </w:r>
    </w:p>
    <w:p w14:paraId="7311C7A5" w14:textId="77777777" w:rsidR="007D3F0C" w:rsidRPr="007D3F0C" w:rsidRDefault="007D3F0C" w:rsidP="007D3F0C">
      <w:pPr>
        <w:pStyle w:val="Bibliography"/>
        <w:rPr>
          <w:lang w:val="en-GB"/>
        </w:rPr>
      </w:pPr>
      <w:r w:rsidRPr="007D3F0C">
        <w:rPr>
          <w:lang w:val="en-GB"/>
        </w:rPr>
        <w:t xml:space="preserve">Heaton, J. B., Polson, N. G., &amp; Witte, J. H. (2018). Deep Learning in Finance. </w:t>
      </w:r>
      <w:r w:rsidRPr="007D3F0C">
        <w:rPr>
          <w:i/>
          <w:iCs/>
          <w:lang w:val="en-GB"/>
        </w:rPr>
        <w:t>ArXiv:1602.06561 [Cs]</w:t>
      </w:r>
      <w:r w:rsidRPr="007D3F0C">
        <w:rPr>
          <w:lang w:val="en-GB"/>
        </w:rPr>
        <w:t>. http://arxiv.org/abs/1602.06561</w:t>
      </w:r>
    </w:p>
    <w:p w14:paraId="0C25018D" w14:textId="77777777" w:rsidR="007D3F0C" w:rsidRPr="007D3F0C" w:rsidRDefault="007D3F0C" w:rsidP="007D3F0C">
      <w:pPr>
        <w:pStyle w:val="Bibliography"/>
        <w:rPr>
          <w:lang w:val="en-GB"/>
        </w:rPr>
      </w:pPr>
      <w:r w:rsidRPr="007D3F0C">
        <w:rPr>
          <w:lang w:val="en-GB"/>
        </w:rPr>
        <w:t xml:space="preserve">Hochreiter, S., Bengio, Y., Frasconi, P., &amp; Schmidhuber, J. (2001). Gradient flow in recurrent nets: The difficulty of learning long-term dependencies. In S. C. Kremer &amp; J. F. Kolen (Eds.), </w:t>
      </w:r>
      <w:r w:rsidRPr="007D3F0C">
        <w:rPr>
          <w:i/>
          <w:iCs/>
          <w:lang w:val="en-GB"/>
        </w:rPr>
        <w:t>A Field Guide to Dynamical Recurrent Neural Networks</w:t>
      </w:r>
      <w:r w:rsidRPr="007D3F0C">
        <w:rPr>
          <w:lang w:val="en-GB"/>
        </w:rPr>
        <w:t>. IEEE Press.</w:t>
      </w:r>
    </w:p>
    <w:p w14:paraId="02B93466" w14:textId="77777777" w:rsidR="007D3F0C" w:rsidRPr="007D3F0C" w:rsidRDefault="007D3F0C" w:rsidP="007D3F0C">
      <w:pPr>
        <w:pStyle w:val="Bibliography"/>
        <w:rPr>
          <w:lang w:val="en-GB"/>
        </w:rPr>
      </w:pPr>
      <w:r w:rsidRPr="007D3F0C">
        <w:rPr>
          <w:lang w:val="en-GB"/>
        </w:rPr>
        <w:t xml:space="preserve">Hochreiter, S., &amp; Schmidhuber, J. (1997). Long Short-Term Memory. </w:t>
      </w:r>
      <w:r w:rsidRPr="007D3F0C">
        <w:rPr>
          <w:i/>
          <w:iCs/>
          <w:lang w:val="en-GB"/>
        </w:rPr>
        <w:t>Neural Computation</w:t>
      </w:r>
      <w:r w:rsidRPr="007D3F0C">
        <w:rPr>
          <w:lang w:val="en-GB"/>
        </w:rPr>
        <w:t xml:space="preserve">, </w:t>
      </w:r>
      <w:r w:rsidRPr="007D3F0C">
        <w:rPr>
          <w:i/>
          <w:iCs/>
          <w:lang w:val="en-GB"/>
        </w:rPr>
        <w:t>9</w:t>
      </w:r>
      <w:r w:rsidRPr="007D3F0C">
        <w:rPr>
          <w:lang w:val="en-GB"/>
        </w:rPr>
        <w:t>(8), 1735–1780. https://doi.org/10.1162/neco.1997.9.8.1735</w:t>
      </w:r>
    </w:p>
    <w:p w14:paraId="161BED0C" w14:textId="77777777" w:rsidR="007D3F0C" w:rsidRPr="007D3F0C" w:rsidRDefault="007D3F0C" w:rsidP="007D3F0C">
      <w:pPr>
        <w:pStyle w:val="Bibliography"/>
        <w:rPr>
          <w:lang w:val="en-GB"/>
        </w:rPr>
      </w:pPr>
      <w:r w:rsidRPr="007D3F0C">
        <w:rPr>
          <w:lang w:val="en-GB"/>
        </w:rPr>
        <w:t xml:space="preserve">Huck, N. (2009). Pairs selection and outranking: An application to the S&amp;P 100 index. </w:t>
      </w:r>
      <w:r w:rsidRPr="007D3F0C">
        <w:rPr>
          <w:i/>
          <w:iCs/>
          <w:lang w:val="en-GB"/>
        </w:rPr>
        <w:t>European Journal of Operational Research</w:t>
      </w:r>
      <w:r w:rsidRPr="007D3F0C">
        <w:rPr>
          <w:lang w:val="en-GB"/>
        </w:rPr>
        <w:t xml:space="preserve">, </w:t>
      </w:r>
      <w:r w:rsidRPr="007D3F0C">
        <w:rPr>
          <w:i/>
          <w:iCs/>
          <w:lang w:val="en-GB"/>
        </w:rPr>
        <w:t>196</w:t>
      </w:r>
      <w:r w:rsidRPr="007D3F0C">
        <w:rPr>
          <w:lang w:val="en-GB"/>
        </w:rPr>
        <w:t>(2), 819–825.</w:t>
      </w:r>
    </w:p>
    <w:p w14:paraId="48619D7C" w14:textId="77777777" w:rsidR="007D3F0C" w:rsidRPr="007D3F0C" w:rsidRDefault="007D3F0C" w:rsidP="007D3F0C">
      <w:pPr>
        <w:pStyle w:val="Bibliography"/>
        <w:rPr>
          <w:lang w:val="en-GB"/>
        </w:rPr>
      </w:pPr>
      <w:r w:rsidRPr="007D3F0C">
        <w:rPr>
          <w:lang w:val="en-GB"/>
        </w:rPr>
        <w:t xml:space="preserve">Kearney, C., &amp; Liu, S. (2013). Textual Sentiment Analysis in Finance: A Survey of Methods and Models. </w:t>
      </w:r>
      <w:r w:rsidRPr="007D3F0C">
        <w:rPr>
          <w:i/>
          <w:iCs/>
          <w:lang w:val="en-GB"/>
        </w:rPr>
        <w:t>SSRN Electronic Journal</w:t>
      </w:r>
      <w:r w:rsidRPr="007D3F0C">
        <w:rPr>
          <w:lang w:val="en-GB"/>
        </w:rPr>
        <w:t>. https://doi.org/10.2139/ssrn.2213801</w:t>
      </w:r>
    </w:p>
    <w:p w14:paraId="63E36A66" w14:textId="77777777" w:rsidR="007D3F0C" w:rsidRPr="007D3F0C" w:rsidRDefault="007D3F0C" w:rsidP="007D3F0C">
      <w:pPr>
        <w:pStyle w:val="Bibliography"/>
        <w:rPr>
          <w:lang w:val="en-GB"/>
        </w:rPr>
      </w:pPr>
      <w:r w:rsidRPr="007D3F0C">
        <w:rPr>
          <w:lang w:val="en-GB"/>
        </w:rPr>
        <w:t xml:space="preserve">Keogh, E., Chakrabarti, K., Pazzani, M., &amp; Mehrotra, S. (2001). Dimensionality Reduction for Fast Similarity Search in Large Time Series Databases. </w:t>
      </w:r>
      <w:r w:rsidRPr="007D3F0C">
        <w:rPr>
          <w:i/>
          <w:iCs/>
          <w:lang w:val="en-GB"/>
        </w:rPr>
        <w:t>Knowledge and Information Systems</w:t>
      </w:r>
      <w:r w:rsidRPr="007D3F0C">
        <w:rPr>
          <w:lang w:val="en-GB"/>
        </w:rPr>
        <w:t xml:space="preserve">, </w:t>
      </w:r>
      <w:r w:rsidRPr="007D3F0C">
        <w:rPr>
          <w:i/>
          <w:iCs/>
          <w:lang w:val="en-GB"/>
        </w:rPr>
        <w:t>3</w:t>
      </w:r>
      <w:r w:rsidRPr="007D3F0C">
        <w:rPr>
          <w:lang w:val="en-GB"/>
        </w:rPr>
        <w:t>(3), 263–286. https://doi.org/10.1007/PL00011669</w:t>
      </w:r>
    </w:p>
    <w:p w14:paraId="2675A86B" w14:textId="77777777" w:rsidR="007D3F0C" w:rsidRPr="007D3F0C" w:rsidRDefault="007D3F0C" w:rsidP="007D3F0C">
      <w:pPr>
        <w:pStyle w:val="Bibliography"/>
        <w:rPr>
          <w:lang w:val="en-GB"/>
        </w:rPr>
      </w:pPr>
      <w:r w:rsidRPr="007D3F0C">
        <w:rPr>
          <w:lang w:val="en-GB"/>
        </w:rPr>
        <w:t xml:space="preserve">Khadjeh Nassirtoussi, A., Aghabozorgi, S., Ying Wah, T., &amp; Ngo, D. C. L. (2014). Text mining for market prediction: A systematic review. </w:t>
      </w:r>
      <w:r w:rsidRPr="007D3F0C">
        <w:rPr>
          <w:i/>
          <w:iCs/>
          <w:lang w:val="en-GB"/>
        </w:rPr>
        <w:t>Expert Systems with Applications</w:t>
      </w:r>
      <w:r w:rsidRPr="007D3F0C">
        <w:rPr>
          <w:lang w:val="en-GB"/>
        </w:rPr>
        <w:t xml:space="preserve">, </w:t>
      </w:r>
      <w:r w:rsidRPr="007D3F0C">
        <w:rPr>
          <w:i/>
          <w:iCs/>
          <w:lang w:val="en-GB"/>
        </w:rPr>
        <w:t>41</w:t>
      </w:r>
      <w:r w:rsidRPr="007D3F0C">
        <w:rPr>
          <w:lang w:val="en-GB"/>
        </w:rPr>
        <w:t>(16), 7653–7670. https://doi.org/10.1016/j.eswa.2014.06.009</w:t>
      </w:r>
    </w:p>
    <w:p w14:paraId="0ACAD0CA" w14:textId="77777777" w:rsidR="007D3F0C" w:rsidRPr="007D3F0C" w:rsidRDefault="007D3F0C" w:rsidP="007D3F0C">
      <w:pPr>
        <w:pStyle w:val="Bibliography"/>
        <w:rPr>
          <w:lang w:val="en-GB"/>
        </w:rPr>
      </w:pPr>
      <w:r w:rsidRPr="007D3F0C">
        <w:rPr>
          <w:lang w:val="en-GB"/>
        </w:rPr>
        <w:t xml:space="preserve">Kraus, M., &amp; Feuerriegel, S. (2017). Decision support from financial disclosures with deep neural networks and transfer learning. </w:t>
      </w:r>
      <w:r w:rsidRPr="007D3F0C">
        <w:rPr>
          <w:i/>
          <w:iCs/>
          <w:lang w:val="en-GB"/>
        </w:rPr>
        <w:t>Decision Support Systems</w:t>
      </w:r>
      <w:r w:rsidRPr="007D3F0C">
        <w:rPr>
          <w:lang w:val="en-GB"/>
        </w:rPr>
        <w:t xml:space="preserve">, </w:t>
      </w:r>
      <w:r w:rsidRPr="007D3F0C">
        <w:rPr>
          <w:i/>
          <w:iCs/>
          <w:lang w:val="en-GB"/>
        </w:rPr>
        <w:t>104</w:t>
      </w:r>
      <w:r w:rsidRPr="007D3F0C">
        <w:rPr>
          <w:lang w:val="en-GB"/>
        </w:rPr>
        <w:t>, 38–48. https://doi.org/10.1016/j.dss.2017.10.001</w:t>
      </w:r>
    </w:p>
    <w:p w14:paraId="21B8868A" w14:textId="77777777" w:rsidR="007D3F0C" w:rsidRPr="007D3F0C" w:rsidRDefault="007D3F0C" w:rsidP="007D3F0C">
      <w:pPr>
        <w:pStyle w:val="Bibliography"/>
        <w:rPr>
          <w:lang w:val="en-GB"/>
        </w:rPr>
      </w:pPr>
      <w:r w:rsidRPr="007D3F0C">
        <w:rPr>
          <w:lang w:val="en-GB"/>
        </w:rPr>
        <w:lastRenderedPageBreak/>
        <w:t xml:space="preserve">Krauss, C., Do, X. A., &amp; Huck, N. (2017). Deep neural networks, gradient-boosted trees, random forests: Statistical arbitrage on the S&amp;P 500. </w:t>
      </w:r>
      <w:r w:rsidRPr="007D3F0C">
        <w:rPr>
          <w:i/>
          <w:iCs/>
          <w:lang w:val="en-GB"/>
        </w:rPr>
        <w:t>European Journal of Operational Research</w:t>
      </w:r>
      <w:r w:rsidRPr="007D3F0C">
        <w:rPr>
          <w:lang w:val="en-GB"/>
        </w:rPr>
        <w:t xml:space="preserve">, </w:t>
      </w:r>
      <w:r w:rsidRPr="007D3F0C">
        <w:rPr>
          <w:i/>
          <w:iCs/>
          <w:lang w:val="en-GB"/>
        </w:rPr>
        <w:t>259</w:t>
      </w:r>
      <w:r w:rsidRPr="007D3F0C">
        <w:rPr>
          <w:lang w:val="en-GB"/>
        </w:rPr>
        <w:t>(2), 689–702. https://doi.org/10.1016/j.ejor.2016.10.031</w:t>
      </w:r>
    </w:p>
    <w:p w14:paraId="3F0E159A" w14:textId="77777777" w:rsidR="007D3F0C" w:rsidRPr="007D3F0C" w:rsidRDefault="007D3F0C" w:rsidP="007D3F0C">
      <w:pPr>
        <w:pStyle w:val="Bibliography"/>
        <w:rPr>
          <w:lang w:val="en-GB"/>
        </w:rPr>
      </w:pPr>
      <w:r w:rsidRPr="007D3F0C">
        <w:rPr>
          <w:lang w:val="en-GB"/>
        </w:rPr>
        <w:t xml:space="preserve">Lee, S. I., &amp; Yoo, S. J. (2018). Threshold-Based Portfolio: The Role of the Threshold and Its Applications. </w:t>
      </w:r>
      <w:r w:rsidRPr="007D3F0C">
        <w:rPr>
          <w:i/>
          <w:iCs/>
          <w:lang w:val="en-GB"/>
        </w:rPr>
        <w:t>ArXiv:1709.09822 [q-Fin]</w:t>
      </w:r>
      <w:r w:rsidRPr="007D3F0C">
        <w:rPr>
          <w:lang w:val="en-GB"/>
        </w:rPr>
        <w:t>. http://arxiv.org/abs/1709.09822</w:t>
      </w:r>
    </w:p>
    <w:p w14:paraId="1A5F9B00" w14:textId="77777777" w:rsidR="007D3F0C" w:rsidRPr="007D3F0C" w:rsidRDefault="007D3F0C" w:rsidP="007D3F0C">
      <w:pPr>
        <w:pStyle w:val="Bibliography"/>
        <w:rPr>
          <w:lang w:val="en-GB"/>
        </w:rPr>
      </w:pPr>
      <w:r w:rsidRPr="007D3F0C">
        <w:rPr>
          <w:lang w:val="en-GB"/>
        </w:rPr>
        <w:t xml:space="preserve">Li, B., &amp; Hoi, S. C. H. (2013). Online Portfolio Selection: A Survey. </w:t>
      </w:r>
      <w:r w:rsidRPr="007D3F0C">
        <w:rPr>
          <w:i/>
          <w:iCs/>
          <w:lang w:val="en-GB"/>
        </w:rPr>
        <w:t>ArXiv:1212.2129 [Cs, q-Fin]</w:t>
      </w:r>
      <w:r w:rsidRPr="007D3F0C">
        <w:rPr>
          <w:lang w:val="en-GB"/>
        </w:rPr>
        <w:t>. http://arxiv.org/abs/1212.2129</w:t>
      </w:r>
    </w:p>
    <w:p w14:paraId="60CA119C" w14:textId="77777777" w:rsidR="007D3F0C" w:rsidRPr="007D3F0C" w:rsidRDefault="007D3F0C" w:rsidP="007D3F0C">
      <w:pPr>
        <w:pStyle w:val="Bibliography"/>
        <w:rPr>
          <w:lang w:val="en-GB"/>
        </w:rPr>
      </w:pPr>
      <w:r w:rsidRPr="007D3F0C">
        <w:rPr>
          <w:lang w:val="en-GB"/>
        </w:rPr>
        <w:t xml:space="preserve">Li, Y., &amp; Ma, W. (2010). Applications of Artificial Neural Networks in Financial Economics: A Survey. </w:t>
      </w:r>
      <w:r w:rsidRPr="007D3F0C">
        <w:rPr>
          <w:i/>
          <w:iCs/>
          <w:lang w:val="en-GB"/>
        </w:rPr>
        <w:t>2010 International Symposium on Computational Intelligence and Design</w:t>
      </w:r>
      <w:r w:rsidRPr="007D3F0C">
        <w:rPr>
          <w:lang w:val="en-GB"/>
        </w:rPr>
        <w:t>, 211–214. https://doi.org/10.1109/ISCID.2010.70</w:t>
      </w:r>
    </w:p>
    <w:p w14:paraId="431279DE" w14:textId="77777777" w:rsidR="007D3F0C" w:rsidRPr="007D3F0C" w:rsidRDefault="007D3F0C" w:rsidP="007D3F0C">
      <w:pPr>
        <w:pStyle w:val="Bibliography"/>
        <w:rPr>
          <w:lang w:val="en-GB"/>
        </w:rPr>
      </w:pPr>
      <w:r w:rsidRPr="007D3F0C">
        <w:rPr>
          <w:lang w:val="en-GB"/>
        </w:rPr>
        <w:t xml:space="preserve">Liu, S., Zhang, C., &amp; Ma, J. (2017a). CNN-LSTM Neural Network Model for Quantitative Strategy Analysis in Stock Markets. In D. Liu, S. Xie, Y. Li, D. Zhao, &amp; E.-S. M. El-Alfy (Eds.), </w:t>
      </w:r>
      <w:r w:rsidRPr="007D3F0C">
        <w:rPr>
          <w:i/>
          <w:iCs/>
          <w:lang w:val="en-GB"/>
        </w:rPr>
        <w:t>Neural Information Processing</w:t>
      </w:r>
      <w:r w:rsidRPr="007D3F0C">
        <w:rPr>
          <w:lang w:val="en-GB"/>
        </w:rPr>
        <w:t xml:space="preserve"> (Vol. 10635, pp. 198–206). Springer International Publishing. https://doi.org/10.1007/978-3-319-70096-0_21</w:t>
      </w:r>
    </w:p>
    <w:p w14:paraId="36DA1E94" w14:textId="77777777" w:rsidR="007D3F0C" w:rsidRPr="007D3F0C" w:rsidRDefault="007D3F0C" w:rsidP="007D3F0C">
      <w:pPr>
        <w:pStyle w:val="Bibliography"/>
        <w:rPr>
          <w:lang w:val="en-GB"/>
        </w:rPr>
      </w:pPr>
      <w:r w:rsidRPr="007D3F0C">
        <w:rPr>
          <w:lang w:val="en-GB"/>
        </w:rPr>
        <w:t xml:space="preserve">Liu, S., Zhang, C., &amp; Ma, J. (2017b). </w:t>
      </w:r>
      <w:r w:rsidRPr="007D3F0C">
        <w:rPr>
          <w:i/>
          <w:iCs/>
          <w:lang w:val="en-GB"/>
        </w:rPr>
        <w:t>CNN-LSTM Neural Network Model for Quantitative Strategy Analysis in Stock Markets</w:t>
      </w:r>
      <w:r w:rsidRPr="007D3F0C">
        <w:rPr>
          <w:lang w:val="en-GB"/>
        </w:rPr>
        <w:t xml:space="preserve"> (p. 206). https://doi.org/10.1007/978-3-319-70096-0_21</w:t>
      </w:r>
    </w:p>
    <w:p w14:paraId="68D3E0F1" w14:textId="77777777" w:rsidR="007D3F0C" w:rsidRPr="007D3F0C" w:rsidRDefault="007D3F0C" w:rsidP="007D3F0C">
      <w:pPr>
        <w:pStyle w:val="Bibliography"/>
        <w:rPr>
          <w:lang w:val="en-GB"/>
        </w:rPr>
      </w:pPr>
      <w:r w:rsidRPr="007D3F0C">
        <w:rPr>
          <w:lang w:val="en-GB"/>
        </w:rPr>
        <w:t xml:space="preserve">M, H., E.A., G., Menon, V. K., &amp; K.P., S. (2018). NSE Stock Market Prediction Using Deep-Learning Models. </w:t>
      </w:r>
      <w:r w:rsidRPr="007D3F0C">
        <w:rPr>
          <w:i/>
          <w:iCs/>
          <w:lang w:val="en-GB"/>
        </w:rPr>
        <w:t>Procedia Computer Science</w:t>
      </w:r>
      <w:r w:rsidRPr="007D3F0C">
        <w:rPr>
          <w:lang w:val="en-GB"/>
        </w:rPr>
        <w:t xml:space="preserve">, </w:t>
      </w:r>
      <w:r w:rsidRPr="007D3F0C">
        <w:rPr>
          <w:i/>
          <w:iCs/>
          <w:lang w:val="en-GB"/>
        </w:rPr>
        <w:t>132</w:t>
      </w:r>
      <w:r w:rsidRPr="007D3F0C">
        <w:rPr>
          <w:lang w:val="en-GB"/>
        </w:rPr>
        <w:t>, 1351–1362. https://doi.org/10.1016/j.procs.2018.05.050</w:t>
      </w:r>
    </w:p>
    <w:p w14:paraId="23695AD7" w14:textId="77777777" w:rsidR="007D3F0C" w:rsidRPr="007D3F0C" w:rsidRDefault="007D3F0C" w:rsidP="007D3F0C">
      <w:pPr>
        <w:pStyle w:val="Bibliography"/>
        <w:rPr>
          <w:lang w:val="en-GB"/>
        </w:rPr>
      </w:pPr>
      <w:r w:rsidRPr="007D3F0C">
        <w:rPr>
          <w:lang w:val="en-GB"/>
        </w:rPr>
        <w:t xml:space="preserve">Minami, S. (2018). Predicting Equity Price with Corporate Action Events Using LSTM-RNN. </w:t>
      </w:r>
      <w:r w:rsidRPr="007D3F0C">
        <w:rPr>
          <w:i/>
          <w:iCs/>
          <w:lang w:val="en-GB"/>
        </w:rPr>
        <w:t>Journal of Mathematical Finance</w:t>
      </w:r>
      <w:r w:rsidRPr="007D3F0C">
        <w:rPr>
          <w:lang w:val="en-GB"/>
        </w:rPr>
        <w:t xml:space="preserve">, </w:t>
      </w:r>
      <w:r w:rsidRPr="007D3F0C">
        <w:rPr>
          <w:i/>
          <w:iCs/>
          <w:lang w:val="en-GB"/>
        </w:rPr>
        <w:t>08</w:t>
      </w:r>
      <w:r w:rsidRPr="007D3F0C">
        <w:rPr>
          <w:lang w:val="en-GB"/>
        </w:rPr>
        <w:t>(01), 58–63. https://doi.org/10.4236/jmf.2018.81005</w:t>
      </w:r>
    </w:p>
    <w:p w14:paraId="1BCEA30E" w14:textId="77777777" w:rsidR="007D3F0C" w:rsidRPr="007D3F0C" w:rsidRDefault="007D3F0C" w:rsidP="007D3F0C">
      <w:pPr>
        <w:pStyle w:val="Bibliography"/>
        <w:rPr>
          <w:lang w:val="en-GB"/>
        </w:rPr>
      </w:pPr>
      <w:r w:rsidRPr="007D3F0C">
        <w:rPr>
          <w:lang w:val="en-GB"/>
        </w:rPr>
        <w:t xml:space="preserve">Mittermayer, M.-A., &amp; Knolmayer, G. (2006). </w:t>
      </w:r>
      <w:r w:rsidRPr="007D3F0C">
        <w:rPr>
          <w:i/>
          <w:iCs/>
          <w:lang w:val="en-GB"/>
        </w:rPr>
        <w:t>Text mining systems for market response to news: A survey</w:t>
      </w:r>
      <w:r w:rsidRPr="007D3F0C">
        <w:rPr>
          <w:lang w:val="en-GB"/>
        </w:rPr>
        <w:t>.</w:t>
      </w:r>
    </w:p>
    <w:p w14:paraId="6152055C" w14:textId="77777777" w:rsidR="007D3F0C" w:rsidRPr="007D3F0C" w:rsidRDefault="007D3F0C" w:rsidP="007D3F0C">
      <w:pPr>
        <w:pStyle w:val="Bibliography"/>
        <w:rPr>
          <w:lang w:val="en-GB"/>
        </w:rPr>
      </w:pPr>
      <w:r w:rsidRPr="007D3F0C">
        <w:rPr>
          <w:lang w:val="en-GB"/>
        </w:rPr>
        <w:lastRenderedPageBreak/>
        <w:t xml:space="preserve">Moritz, B., &amp; Zimmermann, T. (2016). Tree-Based Conditional Portfolio Sorts: The Relation between Past and Future Stock Returns. </w:t>
      </w:r>
      <w:r w:rsidRPr="007D3F0C">
        <w:rPr>
          <w:i/>
          <w:iCs/>
          <w:lang w:val="en-GB"/>
        </w:rPr>
        <w:t>SSRN Electronic Journal</w:t>
      </w:r>
      <w:r w:rsidRPr="007D3F0C">
        <w:rPr>
          <w:lang w:val="en-GB"/>
        </w:rPr>
        <w:t>. https://doi.org/10.2139/ssrn.2740751</w:t>
      </w:r>
    </w:p>
    <w:p w14:paraId="22A479E2" w14:textId="77777777" w:rsidR="007D3F0C" w:rsidRPr="007D3F0C" w:rsidRDefault="007D3F0C" w:rsidP="007D3F0C">
      <w:pPr>
        <w:pStyle w:val="Bibliography"/>
        <w:rPr>
          <w:lang w:val="en-GB"/>
        </w:rPr>
      </w:pPr>
      <w:r w:rsidRPr="007D3F0C">
        <w:rPr>
          <w:lang w:val="en-GB"/>
        </w:rPr>
        <w:t xml:space="preserve">Qin, Y., Song, D., Chen, H., Cheng, W., Jiang, G., &amp; Cottrell, G. (2017). A Dual-Stage Attention-Based Recurrent Neural Network for Time Series Prediction. </w:t>
      </w:r>
      <w:r w:rsidRPr="007D3F0C">
        <w:rPr>
          <w:i/>
          <w:iCs/>
          <w:lang w:val="en-GB"/>
        </w:rPr>
        <w:t>ArXiv:1704.02971 [Cs, Stat]</w:t>
      </w:r>
      <w:r w:rsidRPr="007D3F0C">
        <w:rPr>
          <w:lang w:val="en-GB"/>
        </w:rPr>
        <w:t>. http://arxiv.org/abs/1704.02971</w:t>
      </w:r>
    </w:p>
    <w:p w14:paraId="1AE49651" w14:textId="77777777" w:rsidR="007D3F0C" w:rsidRPr="007D3F0C" w:rsidRDefault="007D3F0C" w:rsidP="007D3F0C">
      <w:pPr>
        <w:pStyle w:val="Bibliography"/>
        <w:rPr>
          <w:lang w:val="en-GB"/>
        </w:rPr>
      </w:pPr>
      <w:r w:rsidRPr="007D3F0C">
        <w:rPr>
          <w:lang w:val="en-GB"/>
        </w:rPr>
        <w:t xml:space="preserve">Samarawickrama, A. J. P., &amp; Fernando, T. G. I. (2017). A recurrent neural network approach in predicting daily stock prices an application to the Sri Lankan stock market. </w:t>
      </w:r>
      <w:r w:rsidRPr="007D3F0C">
        <w:rPr>
          <w:i/>
          <w:iCs/>
          <w:lang w:val="en-GB"/>
        </w:rPr>
        <w:t>2017 IEEE International Conference on Industrial and Information Systems (ICIIS)</w:t>
      </w:r>
      <w:r w:rsidRPr="007D3F0C">
        <w:rPr>
          <w:lang w:val="en-GB"/>
        </w:rPr>
        <w:t>, 1–6. https://doi.org/10.1109/ICIINFS.2017.8300345</w:t>
      </w:r>
    </w:p>
    <w:p w14:paraId="4E675247" w14:textId="77777777" w:rsidR="007D3F0C" w:rsidRPr="007D3F0C" w:rsidRDefault="007D3F0C" w:rsidP="007D3F0C">
      <w:pPr>
        <w:pStyle w:val="Bibliography"/>
        <w:rPr>
          <w:lang w:val="en-GB"/>
        </w:rPr>
      </w:pPr>
      <w:r w:rsidRPr="007D3F0C">
        <w:rPr>
          <w:lang w:val="en-GB"/>
        </w:rPr>
        <w:t xml:space="preserve">Selvin, S., Vinayakumar, R., Gopalakrishnan, E. A., Menon, V. K., &amp; Soman, K. P. (2017). Stock price prediction using LSTM, RNN and CNN-sliding window model. </w:t>
      </w:r>
      <w:r w:rsidRPr="007D3F0C">
        <w:rPr>
          <w:i/>
          <w:iCs/>
          <w:lang w:val="en-GB"/>
        </w:rPr>
        <w:t>2017 International Conference on Advances in Computing, Communications and Informatics (ICACCI)</w:t>
      </w:r>
      <w:r w:rsidRPr="007D3F0C">
        <w:rPr>
          <w:lang w:val="en-GB"/>
        </w:rPr>
        <w:t>, 1643–1647. https://doi.org/10.1109/ICACCI.2017.8126078</w:t>
      </w:r>
    </w:p>
    <w:p w14:paraId="6CCC581D" w14:textId="77777777" w:rsidR="007D3F0C" w:rsidRPr="007D3F0C" w:rsidRDefault="007D3F0C" w:rsidP="007D3F0C">
      <w:pPr>
        <w:pStyle w:val="Bibliography"/>
        <w:rPr>
          <w:lang w:val="en-GB"/>
        </w:rPr>
      </w:pPr>
      <w:r w:rsidRPr="007D3F0C">
        <w:rPr>
          <w:lang w:val="en-GB"/>
        </w:rPr>
        <w:t xml:space="preserve">Sutskever, I., Vinyals, O., &amp; Le, Q. V. (2014). </w:t>
      </w:r>
      <w:r w:rsidRPr="007D3F0C">
        <w:rPr>
          <w:i/>
          <w:iCs/>
          <w:lang w:val="en-GB"/>
        </w:rPr>
        <w:t>Sequence to Sequence Learning with Neural Networks</w:t>
      </w:r>
      <w:r w:rsidRPr="007D3F0C">
        <w:rPr>
          <w:lang w:val="en-GB"/>
        </w:rPr>
        <w:t>.</w:t>
      </w:r>
    </w:p>
    <w:p w14:paraId="765D4712" w14:textId="77777777" w:rsidR="007D3F0C" w:rsidRPr="007D3F0C" w:rsidRDefault="007D3F0C" w:rsidP="007D3F0C">
      <w:pPr>
        <w:pStyle w:val="Bibliography"/>
        <w:rPr>
          <w:lang w:val="en-GB"/>
        </w:rPr>
      </w:pPr>
      <w:r w:rsidRPr="007D3F0C">
        <w:rPr>
          <w:lang w:val="en-GB"/>
        </w:rPr>
        <w:t xml:space="preserve">Takeuchi, L. (2013). </w:t>
      </w:r>
      <w:r w:rsidRPr="007D3F0C">
        <w:rPr>
          <w:i/>
          <w:iCs/>
          <w:lang w:val="en-GB"/>
        </w:rPr>
        <w:t>Applying Deep Learning to Enhance Momentum Trading Strategies in Stocks</w:t>
      </w:r>
      <w:r w:rsidRPr="007D3F0C">
        <w:rPr>
          <w:lang w:val="en-GB"/>
        </w:rPr>
        <w:t>.</w:t>
      </w:r>
    </w:p>
    <w:p w14:paraId="737C6529" w14:textId="77777777" w:rsidR="007D3F0C" w:rsidRPr="007D3F0C" w:rsidRDefault="007D3F0C" w:rsidP="007D3F0C">
      <w:pPr>
        <w:pStyle w:val="Bibliography"/>
        <w:rPr>
          <w:lang w:val="en-GB"/>
        </w:rPr>
      </w:pPr>
      <w:r w:rsidRPr="007D3F0C">
        <w:rPr>
          <w:lang w:val="en-GB"/>
        </w:rPr>
        <w:t xml:space="preserve">Tkáč, M., &amp; Verner, R. (2016). Artificial neural networks in business: Two decades of research. </w:t>
      </w:r>
      <w:r w:rsidRPr="007D3F0C">
        <w:rPr>
          <w:i/>
          <w:iCs/>
          <w:lang w:val="en-GB"/>
        </w:rPr>
        <w:t>Applied Soft Computing</w:t>
      </w:r>
      <w:r w:rsidRPr="007D3F0C">
        <w:rPr>
          <w:lang w:val="en-GB"/>
        </w:rPr>
        <w:t xml:space="preserve">, </w:t>
      </w:r>
      <w:r w:rsidRPr="007D3F0C">
        <w:rPr>
          <w:i/>
          <w:iCs/>
          <w:lang w:val="en-GB"/>
        </w:rPr>
        <w:t>38</w:t>
      </w:r>
      <w:r w:rsidRPr="007D3F0C">
        <w:rPr>
          <w:lang w:val="en-GB"/>
        </w:rPr>
        <w:t>, 788–804. https://doi.org/10.1016/j.asoc.2015.09.040</w:t>
      </w:r>
    </w:p>
    <w:p w14:paraId="0641DE31" w14:textId="77777777" w:rsidR="007D3F0C" w:rsidRPr="007D3F0C" w:rsidRDefault="007D3F0C" w:rsidP="007D3F0C">
      <w:pPr>
        <w:pStyle w:val="Bibliography"/>
        <w:rPr>
          <w:lang w:val="en-GB"/>
        </w:rPr>
      </w:pPr>
      <w:r w:rsidRPr="007D3F0C">
        <w:rPr>
          <w:lang w:val="en-GB"/>
        </w:rPr>
        <w:t xml:space="preserve">Xing, F. Z., Cambria, E., &amp; Welsch, R. E. (2018). Natural language based financial forecasting: A survey. </w:t>
      </w:r>
      <w:r w:rsidRPr="007D3F0C">
        <w:rPr>
          <w:i/>
          <w:iCs/>
          <w:lang w:val="en-GB"/>
        </w:rPr>
        <w:t>Artificial Intelligence Review</w:t>
      </w:r>
      <w:r w:rsidRPr="007D3F0C">
        <w:rPr>
          <w:lang w:val="en-GB"/>
        </w:rPr>
        <w:t xml:space="preserve">, </w:t>
      </w:r>
      <w:r w:rsidRPr="007D3F0C">
        <w:rPr>
          <w:i/>
          <w:iCs/>
          <w:lang w:val="en-GB"/>
        </w:rPr>
        <w:t>50</w:t>
      </w:r>
      <w:r w:rsidRPr="007D3F0C">
        <w:rPr>
          <w:lang w:val="en-GB"/>
        </w:rPr>
        <w:t>(1), 49–73. https://doi.org/10.1007/s10462-017-9588-9</w:t>
      </w:r>
    </w:p>
    <w:p w14:paraId="27F5C0DD" w14:textId="77777777" w:rsidR="007D3F0C" w:rsidRPr="007D3F0C" w:rsidRDefault="007D3F0C" w:rsidP="007D3F0C">
      <w:pPr>
        <w:pStyle w:val="Bibliography"/>
        <w:rPr>
          <w:lang w:val="en-GB"/>
        </w:rPr>
      </w:pPr>
      <w:r w:rsidRPr="007D3F0C">
        <w:rPr>
          <w:lang w:val="en-GB"/>
        </w:rPr>
        <w:lastRenderedPageBreak/>
        <w:t xml:space="preserve">Xu, Y., &amp; Cohen, S. B. (2018). Stock Movement Prediction from Tweets and Historical Prices. </w:t>
      </w:r>
      <w:r w:rsidRPr="007D3F0C">
        <w:rPr>
          <w:i/>
          <w:iCs/>
          <w:lang w:val="en-GB"/>
        </w:rPr>
        <w:t>Proceedings of the 56th Annual Meeting of the Association for Computational Linguistics (Volume 1: Long Papers)</w:t>
      </w:r>
      <w:r w:rsidRPr="007D3F0C">
        <w:rPr>
          <w:lang w:val="en-GB"/>
        </w:rPr>
        <w:t>, 1970–1979. https://doi.org/10.18653/v1/P18-1183</w:t>
      </w:r>
    </w:p>
    <w:p w14:paraId="19F4A791" w14:textId="77777777" w:rsidR="007D3F0C" w:rsidRPr="007D3F0C" w:rsidRDefault="007D3F0C" w:rsidP="007D3F0C">
      <w:pPr>
        <w:pStyle w:val="Bibliography"/>
        <w:rPr>
          <w:lang w:val="en-GB"/>
        </w:rPr>
      </w:pPr>
      <w:r w:rsidRPr="007D3F0C">
        <w:rPr>
          <w:lang w:val="en-GB"/>
        </w:rPr>
        <w:t xml:space="preserve">Yuan, Z., Zhang, R., &amp; Shao, X. (2018a). Deep and Wide Neural Networks on Multiple sets of Temporal data with Correlation. </w:t>
      </w:r>
      <w:r w:rsidRPr="007D3F0C">
        <w:rPr>
          <w:i/>
          <w:iCs/>
          <w:lang w:val="en-GB"/>
        </w:rPr>
        <w:t>Proceedings of the 2018 International Conference on Computing and Data Engineering</w:t>
      </w:r>
      <w:r w:rsidRPr="007D3F0C">
        <w:rPr>
          <w:lang w:val="en-GB"/>
        </w:rPr>
        <w:t>, 39–43. https://doi.org/10.1145/3219788.3219793</w:t>
      </w:r>
    </w:p>
    <w:p w14:paraId="59CD31E0" w14:textId="77777777" w:rsidR="007D3F0C" w:rsidRPr="007D3F0C" w:rsidRDefault="007D3F0C" w:rsidP="007D3F0C">
      <w:pPr>
        <w:pStyle w:val="Bibliography"/>
        <w:rPr>
          <w:lang w:val="en-GB"/>
        </w:rPr>
      </w:pPr>
      <w:r w:rsidRPr="007D3F0C">
        <w:rPr>
          <w:lang w:val="en-GB"/>
        </w:rPr>
        <w:t xml:space="preserve">Yuan, Z., Zhang, R., &amp; Shao, X. (2018b). Deep and Wide Neural Networks on Multiple sets of Temporal data with Correlation. </w:t>
      </w:r>
      <w:r w:rsidRPr="007D3F0C">
        <w:rPr>
          <w:i/>
          <w:iCs/>
          <w:lang w:val="en-GB"/>
        </w:rPr>
        <w:t>Proceedings of the 2018 International Conference on Computing and Data Engineering</w:t>
      </w:r>
      <w:r w:rsidRPr="007D3F0C">
        <w:rPr>
          <w:lang w:val="en-GB"/>
        </w:rPr>
        <w:t>, 39–43. https://doi.org/10.1145/3219788.3219793</w:t>
      </w:r>
    </w:p>
    <w:p w14:paraId="2FFF542A" w14:textId="77777777" w:rsidR="007D3F0C" w:rsidRPr="007D3F0C" w:rsidRDefault="007D3F0C" w:rsidP="007D3F0C">
      <w:pPr>
        <w:pStyle w:val="Bibliography"/>
        <w:rPr>
          <w:lang w:val="en-GB"/>
        </w:rPr>
      </w:pPr>
      <w:r w:rsidRPr="007D3F0C">
        <w:rPr>
          <w:lang w:val="en-GB"/>
        </w:rPr>
        <w:t xml:space="preserve">Zhang, L., Aggarwal, C. C., &amp; Qi, G.-J. (2017). Stock Price Prediction via Discovering Multi-Frequency Trading Patterns. </w:t>
      </w:r>
      <w:r w:rsidRPr="007D3F0C">
        <w:rPr>
          <w:i/>
          <w:iCs/>
          <w:lang w:val="en-GB"/>
        </w:rPr>
        <w:t>Proceedings of the 23rd ACM SIGKDD International Conference on Knowledge Discovery and Data Mining</w:t>
      </w:r>
      <w:r w:rsidRPr="007D3F0C">
        <w:rPr>
          <w:lang w:val="en-GB"/>
        </w:rPr>
        <w:t>.</w:t>
      </w:r>
    </w:p>
    <w:p w14:paraId="66F29DBC" w14:textId="1DD3CFB6" w:rsidR="00774415" w:rsidRDefault="007D3F0C" w:rsidP="001D540A">
      <w:pPr>
        <w:spacing w:line="360" w:lineRule="auto"/>
        <w:rPr>
          <w:b/>
          <w:bCs/>
        </w:rPr>
      </w:pPr>
      <w:r>
        <w:rPr>
          <w:b/>
          <w:bCs/>
        </w:rPr>
        <w:fldChar w:fldCharType="end"/>
      </w:r>
    </w:p>
    <w:p w14:paraId="7FD2B86C" w14:textId="6F0FD724" w:rsidR="00774415" w:rsidRDefault="00774415" w:rsidP="001D540A">
      <w:pPr>
        <w:spacing w:line="360" w:lineRule="auto"/>
        <w:rPr>
          <w:b/>
          <w:bCs/>
        </w:rPr>
      </w:pPr>
    </w:p>
    <w:p w14:paraId="4DBD611C" w14:textId="754351B3" w:rsidR="007D3F0C" w:rsidRDefault="007D3F0C" w:rsidP="001D540A">
      <w:pPr>
        <w:spacing w:line="360" w:lineRule="auto"/>
        <w:rPr>
          <w:b/>
          <w:bCs/>
        </w:rPr>
      </w:pPr>
    </w:p>
    <w:p w14:paraId="32A23AC3" w14:textId="14B512B3" w:rsidR="007D3F0C" w:rsidRDefault="007D3F0C" w:rsidP="001D540A">
      <w:pPr>
        <w:spacing w:line="360" w:lineRule="auto"/>
        <w:rPr>
          <w:b/>
          <w:bCs/>
        </w:rPr>
      </w:pPr>
    </w:p>
    <w:p w14:paraId="019B17ED" w14:textId="35F189BC" w:rsidR="007D3F0C" w:rsidRDefault="007D3F0C" w:rsidP="001D540A">
      <w:pPr>
        <w:spacing w:line="360" w:lineRule="auto"/>
        <w:rPr>
          <w:b/>
          <w:bCs/>
        </w:rPr>
      </w:pPr>
    </w:p>
    <w:p w14:paraId="0E3DB257" w14:textId="6FEF65A8" w:rsidR="007D3F0C" w:rsidRDefault="007D3F0C" w:rsidP="001D540A">
      <w:pPr>
        <w:spacing w:line="360" w:lineRule="auto"/>
        <w:rPr>
          <w:b/>
          <w:bCs/>
        </w:rPr>
      </w:pPr>
    </w:p>
    <w:p w14:paraId="4E1BC4C2" w14:textId="1A582184" w:rsidR="007D3F0C" w:rsidRDefault="007D3F0C" w:rsidP="001D540A">
      <w:pPr>
        <w:spacing w:line="360" w:lineRule="auto"/>
        <w:rPr>
          <w:b/>
          <w:bCs/>
        </w:rPr>
      </w:pPr>
    </w:p>
    <w:p w14:paraId="420A9307" w14:textId="2AB757B9" w:rsidR="007D3F0C" w:rsidRDefault="007D3F0C" w:rsidP="001D540A">
      <w:pPr>
        <w:spacing w:line="360" w:lineRule="auto"/>
        <w:rPr>
          <w:b/>
          <w:bCs/>
        </w:rPr>
      </w:pPr>
    </w:p>
    <w:p w14:paraId="56AD286D" w14:textId="4BF4BDBB" w:rsidR="007D3F0C" w:rsidRDefault="007D3F0C" w:rsidP="001D540A">
      <w:pPr>
        <w:spacing w:line="360" w:lineRule="auto"/>
        <w:rPr>
          <w:b/>
          <w:bCs/>
        </w:rPr>
      </w:pPr>
    </w:p>
    <w:p w14:paraId="071F8A80" w14:textId="601102A0" w:rsidR="007D3F0C" w:rsidRDefault="007D3F0C" w:rsidP="001D540A">
      <w:pPr>
        <w:spacing w:line="360" w:lineRule="auto"/>
        <w:rPr>
          <w:b/>
          <w:bCs/>
        </w:rPr>
      </w:pPr>
    </w:p>
    <w:p w14:paraId="079EA1D3" w14:textId="6BB2CC21" w:rsidR="007D3F0C" w:rsidRDefault="007D3F0C" w:rsidP="001D540A">
      <w:pPr>
        <w:spacing w:line="360" w:lineRule="auto"/>
        <w:rPr>
          <w:b/>
          <w:bCs/>
        </w:rPr>
      </w:pPr>
    </w:p>
    <w:p w14:paraId="454DFBD5" w14:textId="5BC2FF4E" w:rsidR="007D3F0C" w:rsidRDefault="007D3F0C" w:rsidP="001D540A">
      <w:pPr>
        <w:spacing w:line="360" w:lineRule="auto"/>
        <w:rPr>
          <w:b/>
          <w:bCs/>
        </w:rPr>
      </w:pPr>
    </w:p>
    <w:p w14:paraId="62C946E0" w14:textId="5EB0DCA9" w:rsidR="007D3F0C" w:rsidRDefault="007D3F0C" w:rsidP="001D540A">
      <w:pPr>
        <w:spacing w:line="360" w:lineRule="auto"/>
        <w:rPr>
          <w:b/>
          <w:bCs/>
        </w:rPr>
      </w:pPr>
    </w:p>
    <w:p w14:paraId="420E1EB4" w14:textId="77777777" w:rsidR="007D3F0C" w:rsidRDefault="007D3F0C" w:rsidP="001D540A">
      <w:pPr>
        <w:spacing w:line="360" w:lineRule="auto"/>
        <w:rPr>
          <w:b/>
          <w:bCs/>
        </w:rPr>
      </w:pPr>
    </w:p>
    <w:p w14:paraId="0066CB56" w14:textId="1607A068" w:rsidR="00AF285F" w:rsidRDefault="003D6B3E" w:rsidP="001D540A">
      <w:pPr>
        <w:spacing w:line="360" w:lineRule="auto"/>
        <w:rPr>
          <w:b/>
          <w:bCs/>
        </w:rPr>
      </w:pPr>
      <w:r w:rsidRPr="003D6B3E">
        <w:rPr>
          <w:b/>
          <w:bCs/>
        </w:rPr>
        <w:lastRenderedPageBreak/>
        <w:t>APPENDIX A: RESEARCH PLAN</w:t>
      </w:r>
    </w:p>
    <w:p w14:paraId="6647084E" w14:textId="7BEBB6A8" w:rsidR="00AF285F" w:rsidRDefault="0009482B" w:rsidP="001D540A">
      <w:pPr>
        <w:spacing w:line="360" w:lineRule="auto"/>
        <w:rPr>
          <w:b/>
          <w:bCs/>
        </w:rPr>
      </w:pPr>
      <w:r>
        <w:rPr>
          <w:b/>
          <w:bCs/>
          <w:noProof/>
          <w:lang w:val="en-US" w:eastAsia="ja-JP"/>
        </w:rPr>
        <w:drawing>
          <wp:inline distT="0" distB="0" distL="0" distR="0" wp14:anchorId="1CCB3E33" wp14:editId="3BC87A62">
            <wp:extent cx="5731510" cy="366204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3662045"/>
                    </a:xfrm>
                    <a:prstGeom prst="rect">
                      <a:avLst/>
                    </a:prstGeom>
                  </pic:spPr>
                </pic:pic>
              </a:graphicData>
            </a:graphic>
          </wp:inline>
        </w:drawing>
      </w:r>
    </w:p>
    <w:p w14:paraId="4FA4D5CE" w14:textId="01AB152F" w:rsidR="00AF285F" w:rsidRDefault="00AF285F" w:rsidP="001D540A">
      <w:pPr>
        <w:spacing w:line="360" w:lineRule="auto"/>
        <w:rPr>
          <w:b/>
          <w:bCs/>
        </w:rPr>
      </w:pPr>
    </w:p>
    <w:p w14:paraId="1B585B48" w14:textId="27B29D45" w:rsidR="00AF285F" w:rsidRDefault="00AF285F" w:rsidP="001D540A">
      <w:pPr>
        <w:spacing w:line="360" w:lineRule="auto"/>
        <w:rPr>
          <w:b/>
          <w:bCs/>
        </w:rPr>
      </w:pPr>
    </w:p>
    <w:p w14:paraId="0A482ED2" w14:textId="0E38DE19" w:rsidR="00AF285F" w:rsidRDefault="00AF285F" w:rsidP="001D540A">
      <w:pPr>
        <w:spacing w:line="360" w:lineRule="auto"/>
        <w:rPr>
          <w:b/>
          <w:bCs/>
        </w:rPr>
      </w:pPr>
    </w:p>
    <w:p w14:paraId="36AD1436" w14:textId="28ED3F20" w:rsidR="00AF285F" w:rsidRDefault="00AF285F" w:rsidP="001D540A">
      <w:pPr>
        <w:spacing w:line="360" w:lineRule="auto"/>
        <w:rPr>
          <w:b/>
          <w:bCs/>
        </w:rPr>
      </w:pPr>
    </w:p>
    <w:p w14:paraId="309B6A7E" w14:textId="555142A2" w:rsidR="00AF285F" w:rsidRDefault="00AF285F" w:rsidP="001D540A">
      <w:pPr>
        <w:spacing w:line="360" w:lineRule="auto"/>
        <w:rPr>
          <w:b/>
          <w:bCs/>
        </w:rPr>
      </w:pPr>
    </w:p>
    <w:p w14:paraId="2976190B" w14:textId="32AB8CD2" w:rsidR="00AF285F" w:rsidRDefault="00AF285F" w:rsidP="001D540A">
      <w:pPr>
        <w:spacing w:line="360" w:lineRule="auto"/>
        <w:rPr>
          <w:b/>
          <w:bCs/>
        </w:rPr>
      </w:pPr>
    </w:p>
    <w:p w14:paraId="7A461540" w14:textId="6DAA2498" w:rsidR="00AF285F" w:rsidRDefault="00AF285F" w:rsidP="001D540A">
      <w:pPr>
        <w:spacing w:line="360" w:lineRule="auto"/>
        <w:rPr>
          <w:b/>
          <w:bCs/>
        </w:rPr>
      </w:pPr>
    </w:p>
    <w:p w14:paraId="334ACE3C" w14:textId="57D6A6BE" w:rsidR="00AF285F" w:rsidRDefault="00AF285F" w:rsidP="001D540A">
      <w:pPr>
        <w:spacing w:line="360" w:lineRule="auto"/>
        <w:rPr>
          <w:b/>
          <w:bCs/>
        </w:rPr>
      </w:pPr>
    </w:p>
    <w:p w14:paraId="60C7A3C8" w14:textId="65E32AE9" w:rsidR="00AF285F" w:rsidRDefault="00AF285F" w:rsidP="001D540A">
      <w:pPr>
        <w:spacing w:line="360" w:lineRule="auto"/>
        <w:rPr>
          <w:b/>
          <w:bCs/>
        </w:rPr>
      </w:pPr>
    </w:p>
    <w:p w14:paraId="56F22521" w14:textId="22873FD4" w:rsidR="00AF285F" w:rsidRDefault="00AF285F" w:rsidP="001D540A">
      <w:pPr>
        <w:spacing w:line="360" w:lineRule="auto"/>
        <w:rPr>
          <w:b/>
          <w:bCs/>
        </w:rPr>
      </w:pPr>
    </w:p>
    <w:p w14:paraId="39A85D84" w14:textId="0B185EF5" w:rsidR="00AF285F" w:rsidRDefault="00AF285F" w:rsidP="001D540A">
      <w:pPr>
        <w:spacing w:line="360" w:lineRule="auto"/>
        <w:rPr>
          <w:b/>
          <w:bCs/>
        </w:rPr>
      </w:pPr>
    </w:p>
    <w:p w14:paraId="40FF93DA" w14:textId="27D7EA8A" w:rsidR="00AF285F" w:rsidRDefault="00AF285F" w:rsidP="001D540A">
      <w:pPr>
        <w:spacing w:line="360" w:lineRule="auto"/>
        <w:rPr>
          <w:b/>
          <w:bCs/>
        </w:rPr>
      </w:pPr>
    </w:p>
    <w:p w14:paraId="214D6988" w14:textId="31D63F21" w:rsidR="00AF285F" w:rsidRDefault="00AF285F" w:rsidP="001D540A">
      <w:pPr>
        <w:spacing w:line="360" w:lineRule="auto"/>
        <w:rPr>
          <w:b/>
          <w:bCs/>
        </w:rPr>
      </w:pPr>
    </w:p>
    <w:p w14:paraId="03409BBA" w14:textId="60A2CDAA" w:rsidR="00AF285F" w:rsidRDefault="00AF285F" w:rsidP="001D540A">
      <w:pPr>
        <w:spacing w:line="360" w:lineRule="auto"/>
        <w:rPr>
          <w:b/>
          <w:bCs/>
        </w:rPr>
      </w:pPr>
    </w:p>
    <w:p w14:paraId="60B8DB35" w14:textId="2EBE790A" w:rsidR="00AF285F" w:rsidRDefault="00AF285F" w:rsidP="001D540A">
      <w:pPr>
        <w:spacing w:line="360" w:lineRule="auto"/>
        <w:rPr>
          <w:b/>
          <w:bCs/>
        </w:rPr>
      </w:pPr>
    </w:p>
    <w:p w14:paraId="5C3646FA" w14:textId="294DD690" w:rsidR="00AF285F" w:rsidRDefault="00AF285F" w:rsidP="001D540A">
      <w:pPr>
        <w:spacing w:line="360" w:lineRule="auto"/>
        <w:rPr>
          <w:b/>
          <w:bCs/>
        </w:rPr>
      </w:pPr>
    </w:p>
    <w:p w14:paraId="2A2D21D0" w14:textId="2076F7B0" w:rsidR="00AF285F" w:rsidRDefault="00AF285F" w:rsidP="001D540A">
      <w:pPr>
        <w:spacing w:line="360" w:lineRule="auto"/>
        <w:rPr>
          <w:b/>
          <w:bCs/>
        </w:rPr>
      </w:pPr>
    </w:p>
    <w:p w14:paraId="0D5FDB01" w14:textId="77777777" w:rsidR="007D3F0C" w:rsidRDefault="007D3F0C" w:rsidP="001D540A">
      <w:pPr>
        <w:spacing w:line="360" w:lineRule="auto"/>
        <w:rPr>
          <w:b/>
          <w:bCs/>
        </w:rPr>
      </w:pPr>
    </w:p>
    <w:p w14:paraId="03D9C132" w14:textId="53D54293" w:rsidR="00AF285F" w:rsidRDefault="003D6B3E" w:rsidP="001D540A">
      <w:pPr>
        <w:spacing w:line="360" w:lineRule="auto"/>
        <w:rPr>
          <w:b/>
          <w:bCs/>
        </w:rPr>
      </w:pPr>
      <w:r w:rsidRPr="003D6B3E">
        <w:rPr>
          <w:b/>
          <w:bCs/>
        </w:rPr>
        <w:lastRenderedPageBreak/>
        <w:t>APPENDIX B: RESEARCH PROPOSAL</w:t>
      </w:r>
    </w:p>
    <w:p w14:paraId="7E735480" w14:textId="297DA059" w:rsidR="00AF285F" w:rsidRDefault="00AF285F" w:rsidP="001D540A">
      <w:pPr>
        <w:spacing w:line="360" w:lineRule="auto"/>
        <w:rPr>
          <w:b/>
          <w:bCs/>
        </w:rPr>
      </w:pPr>
    </w:p>
    <w:p w14:paraId="537D34E5" w14:textId="056328BC" w:rsidR="00AF285F" w:rsidRDefault="00AF285F" w:rsidP="001D540A">
      <w:pPr>
        <w:spacing w:line="360" w:lineRule="auto"/>
        <w:rPr>
          <w:b/>
          <w:bCs/>
        </w:rPr>
      </w:pPr>
    </w:p>
    <w:p w14:paraId="598E6452" w14:textId="46AB7501" w:rsidR="00AF285F" w:rsidRDefault="00AF285F" w:rsidP="001D540A">
      <w:pPr>
        <w:spacing w:line="360" w:lineRule="auto"/>
        <w:rPr>
          <w:b/>
          <w:bCs/>
        </w:rPr>
      </w:pPr>
    </w:p>
    <w:p w14:paraId="3AB491B0" w14:textId="77777777" w:rsidR="00AF285F" w:rsidRDefault="00AF285F" w:rsidP="001D540A">
      <w:pPr>
        <w:spacing w:line="360" w:lineRule="auto"/>
        <w:rPr>
          <w:b/>
          <w:bCs/>
        </w:rPr>
      </w:pPr>
    </w:p>
    <w:p w14:paraId="5A18D6A5" w14:textId="77777777" w:rsidR="00AF285F" w:rsidRPr="00BC71B4" w:rsidRDefault="00AF285F" w:rsidP="001D540A">
      <w:pPr>
        <w:spacing w:line="360" w:lineRule="auto"/>
        <w:jc w:val="center"/>
        <w:rPr>
          <w:b/>
          <w:bCs/>
        </w:rPr>
      </w:pPr>
      <w:r w:rsidRPr="00BC71B4">
        <w:rPr>
          <w:b/>
          <w:bCs/>
        </w:rPr>
        <w:t>Abstract</w:t>
      </w:r>
    </w:p>
    <w:p w14:paraId="05EF6497" w14:textId="77777777" w:rsidR="00AF285F" w:rsidRPr="00BC71B4" w:rsidRDefault="00AF285F" w:rsidP="001D540A">
      <w:pPr>
        <w:spacing w:line="360" w:lineRule="auto"/>
        <w:jc w:val="center"/>
        <w:rPr>
          <w:b/>
          <w:bCs/>
        </w:rPr>
      </w:pPr>
    </w:p>
    <w:p w14:paraId="4BF2B6DE" w14:textId="77777777" w:rsidR="00AF285F" w:rsidRPr="00BC71B4" w:rsidRDefault="00AF285F" w:rsidP="001D540A">
      <w:pPr>
        <w:spacing w:line="360" w:lineRule="auto"/>
        <w:jc w:val="center"/>
        <w:rPr>
          <w:b/>
          <w:bCs/>
        </w:rPr>
      </w:pPr>
    </w:p>
    <w:p w14:paraId="395E3D76" w14:textId="77777777" w:rsidR="00AF285F" w:rsidRPr="00BC71B4" w:rsidRDefault="00AF285F" w:rsidP="001D540A">
      <w:pPr>
        <w:spacing w:line="360" w:lineRule="auto"/>
        <w:jc w:val="center"/>
        <w:rPr>
          <w:b/>
          <w:bCs/>
        </w:rPr>
      </w:pPr>
    </w:p>
    <w:p w14:paraId="6F68B766" w14:textId="77777777" w:rsidR="00AF285F" w:rsidRPr="00BC71B4" w:rsidRDefault="00AF285F" w:rsidP="001D540A">
      <w:pPr>
        <w:pStyle w:val="NormalWeb"/>
        <w:spacing w:line="360" w:lineRule="auto"/>
        <w:jc w:val="both"/>
        <w:rPr>
          <w:color w:val="000000"/>
        </w:rPr>
      </w:pPr>
      <w:r w:rsidRPr="00BC71B4">
        <w:t xml:space="preserve">Financial portfolio management refers to the continuous reassignment of funds into financial assets like </w:t>
      </w:r>
      <w:r w:rsidRPr="00BC71B4">
        <w:rPr>
          <w:color w:val="202124"/>
          <w:shd w:val="clear" w:color="auto" w:fill="FFFFFF"/>
        </w:rPr>
        <w:t>cash, stocks, bonds, mutual funds, bank deposits and commodities. The financial portfolio is created based on the investors' risk tolerance, investment objectives, and time period.</w:t>
      </w:r>
      <w:r w:rsidRPr="00BC71B4">
        <w:rPr>
          <w:color w:val="000000"/>
        </w:rPr>
        <w:t xml:space="preserve"> The price of each asset has an impact on the portfolio's risk/reward ratio. It's also known as portfolio asset allocation. Because the investing world is so volatile, portfolio management includes asset allocation and rebalancing. With the fast changes that occur throughout time, one sector may become less popular than another, and vice versa. As a result, only a nimble investor can benefit handsomely from the world's stock markets.</w:t>
      </w:r>
    </w:p>
    <w:p w14:paraId="1F50B499" w14:textId="77777777" w:rsidR="00AF285F" w:rsidRPr="00BC71B4" w:rsidRDefault="00AF285F" w:rsidP="001D540A">
      <w:pPr>
        <w:pStyle w:val="NormalWeb"/>
        <w:spacing w:line="360" w:lineRule="auto"/>
        <w:jc w:val="both"/>
      </w:pPr>
      <w:r w:rsidRPr="00BC71B4">
        <w:rPr>
          <w:color w:val="000000"/>
        </w:rPr>
        <w:t>To tackle the challenge of Financial Time Series Forecasting, researchers devised a variety of Machine Learning models, and a lot of papers have been published as a result. Despite the increased interest in creating financial time series forecasting models, few review papers have focused on optimizing financial portfolios to maximize returns. As a result, the goal of this paper is to develop a method for managing our portfolio assets so that we may maximize profits depending on market momentum.</w:t>
      </w:r>
    </w:p>
    <w:p w14:paraId="762D24D3" w14:textId="77777777" w:rsidR="00AF285F" w:rsidRPr="00BC71B4" w:rsidRDefault="00AF285F" w:rsidP="001D540A">
      <w:pPr>
        <w:spacing w:line="360" w:lineRule="auto"/>
        <w:rPr>
          <w:color w:val="000000"/>
        </w:rPr>
      </w:pPr>
      <w:r w:rsidRPr="00BC71B4">
        <w:rPr>
          <w:color w:val="000000"/>
        </w:rPr>
        <w:t xml:space="preserve"> </w:t>
      </w:r>
    </w:p>
    <w:p w14:paraId="3CEAAB4A" w14:textId="77777777" w:rsidR="00AF285F" w:rsidRPr="00BC71B4" w:rsidRDefault="00AF285F" w:rsidP="001D540A">
      <w:pPr>
        <w:spacing w:line="360" w:lineRule="auto"/>
        <w:rPr>
          <w:color w:val="000000"/>
        </w:rPr>
      </w:pPr>
    </w:p>
    <w:p w14:paraId="11B9FA72" w14:textId="77777777" w:rsidR="00AF285F" w:rsidRPr="00BC71B4" w:rsidRDefault="00AF285F" w:rsidP="001D540A">
      <w:pPr>
        <w:spacing w:line="360" w:lineRule="auto"/>
        <w:rPr>
          <w:color w:val="000000"/>
        </w:rPr>
      </w:pPr>
    </w:p>
    <w:p w14:paraId="26C9A29C" w14:textId="77777777" w:rsidR="00AF285F" w:rsidRPr="00BC71B4" w:rsidRDefault="00AF285F" w:rsidP="001D540A">
      <w:pPr>
        <w:spacing w:line="360" w:lineRule="auto"/>
      </w:pPr>
    </w:p>
    <w:p w14:paraId="2070012F" w14:textId="77777777" w:rsidR="00AF285F" w:rsidRPr="00BC71B4" w:rsidRDefault="00AF285F" w:rsidP="001D540A">
      <w:pPr>
        <w:spacing w:line="360" w:lineRule="auto"/>
      </w:pPr>
    </w:p>
    <w:p w14:paraId="03EA18A2" w14:textId="77777777" w:rsidR="00AF285F" w:rsidRPr="00BC71B4" w:rsidRDefault="00AF285F" w:rsidP="001D540A">
      <w:pPr>
        <w:spacing w:line="360" w:lineRule="auto"/>
      </w:pPr>
    </w:p>
    <w:p w14:paraId="46BFA6F0" w14:textId="77777777" w:rsidR="00AF285F" w:rsidRPr="00BC71B4" w:rsidRDefault="00AF285F" w:rsidP="001D540A">
      <w:pPr>
        <w:spacing w:line="360" w:lineRule="auto"/>
        <w:jc w:val="center"/>
      </w:pPr>
    </w:p>
    <w:p w14:paraId="417425D8" w14:textId="77777777" w:rsidR="00AF285F" w:rsidRPr="00BC71B4" w:rsidRDefault="00AF285F" w:rsidP="001D540A">
      <w:pPr>
        <w:spacing w:line="360" w:lineRule="auto"/>
        <w:jc w:val="center"/>
        <w:rPr>
          <w:b/>
          <w:bCs/>
        </w:rPr>
      </w:pPr>
    </w:p>
    <w:p w14:paraId="7FA8204A" w14:textId="77777777" w:rsidR="00B41497" w:rsidRPr="00BC71B4" w:rsidRDefault="00B41497" w:rsidP="001D540A">
      <w:pPr>
        <w:spacing w:line="360" w:lineRule="auto"/>
      </w:pPr>
    </w:p>
    <w:p w14:paraId="6455B6CC" w14:textId="49C4879A" w:rsidR="00AF285F" w:rsidRPr="00AF285F" w:rsidRDefault="00AF285F" w:rsidP="001D540A">
      <w:pPr>
        <w:spacing w:line="360" w:lineRule="auto"/>
        <w:jc w:val="center"/>
        <w:rPr>
          <w:b/>
          <w:bCs/>
        </w:rPr>
      </w:pPr>
      <w:r w:rsidRPr="00BC71B4">
        <w:rPr>
          <w:b/>
          <w:bCs/>
        </w:rPr>
        <w:lastRenderedPageBreak/>
        <w:t>Table of Contents</w:t>
      </w:r>
    </w:p>
    <w:p w14:paraId="47529543" w14:textId="77777777" w:rsidR="00AF285F" w:rsidRPr="00BC71B4" w:rsidRDefault="00AF285F" w:rsidP="001D540A">
      <w:pPr>
        <w:spacing w:line="360" w:lineRule="auto"/>
        <w:jc w:val="both"/>
      </w:pPr>
      <w:r w:rsidRPr="00BC71B4">
        <w:t>LIST OF TABLES………………………………………………………..……………………4</w:t>
      </w:r>
    </w:p>
    <w:p w14:paraId="46350D6C" w14:textId="77777777" w:rsidR="00AF285F" w:rsidRPr="00BC71B4" w:rsidRDefault="00AF285F" w:rsidP="001D540A">
      <w:pPr>
        <w:spacing w:line="360" w:lineRule="auto"/>
        <w:jc w:val="both"/>
      </w:pPr>
      <w:r w:rsidRPr="00BC71B4">
        <w:t>LIST OF FIGURES……………………………………………………………………………4</w:t>
      </w:r>
    </w:p>
    <w:p w14:paraId="7C50B927" w14:textId="77777777" w:rsidR="00AF285F" w:rsidRPr="00BC71B4" w:rsidRDefault="00AF285F" w:rsidP="001D540A">
      <w:pPr>
        <w:spacing w:line="360" w:lineRule="auto"/>
        <w:jc w:val="both"/>
      </w:pPr>
      <w:r w:rsidRPr="00BC71B4">
        <w:t>LIST OF ABBREVIATIONS………………………………………………………………….5</w:t>
      </w:r>
    </w:p>
    <w:p w14:paraId="3FDC13F7" w14:textId="25665C93" w:rsidR="00AF285F" w:rsidRPr="00BC71B4" w:rsidRDefault="00AF285F" w:rsidP="00483B3B">
      <w:pPr>
        <w:pStyle w:val="ListParagraph"/>
        <w:numPr>
          <w:ilvl w:val="0"/>
          <w:numId w:val="14"/>
        </w:numPr>
        <w:spacing w:line="360" w:lineRule="auto"/>
        <w:jc w:val="both"/>
      </w:pPr>
      <w:r w:rsidRPr="00BC71B4">
        <w:t>Background……………………………………………………………………………...</w:t>
      </w:r>
      <w:r>
        <w:t>...</w:t>
      </w:r>
      <w:r w:rsidRPr="00BC71B4">
        <w:t>6</w:t>
      </w:r>
    </w:p>
    <w:p w14:paraId="78F6BBE0" w14:textId="035701DF" w:rsidR="00AF285F" w:rsidRPr="00BC71B4" w:rsidRDefault="00AF285F" w:rsidP="00483B3B">
      <w:pPr>
        <w:pStyle w:val="ListParagraph"/>
        <w:numPr>
          <w:ilvl w:val="0"/>
          <w:numId w:val="14"/>
        </w:numPr>
        <w:spacing w:line="360" w:lineRule="auto"/>
        <w:jc w:val="both"/>
      </w:pPr>
      <w:r w:rsidRPr="00BC71B4">
        <w:t>Related</w:t>
      </w:r>
      <w:r>
        <w:t xml:space="preserve"> </w:t>
      </w:r>
      <w:r w:rsidRPr="00BC71B4">
        <w:t>works……………………………………………………………………………8</w:t>
      </w:r>
    </w:p>
    <w:p w14:paraId="2C9275B7" w14:textId="77777777" w:rsidR="00AF285F" w:rsidRPr="00BC71B4" w:rsidRDefault="00AF285F" w:rsidP="00483B3B">
      <w:pPr>
        <w:pStyle w:val="ListParagraph"/>
        <w:numPr>
          <w:ilvl w:val="0"/>
          <w:numId w:val="14"/>
        </w:numPr>
        <w:spacing w:line="360" w:lineRule="auto"/>
        <w:jc w:val="both"/>
      </w:pPr>
      <w:r w:rsidRPr="00BC71B4">
        <w:t>Research Questions……………………………………………………………………….10</w:t>
      </w:r>
    </w:p>
    <w:p w14:paraId="09BAB258" w14:textId="77777777" w:rsidR="00AF285F" w:rsidRPr="00BC71B4" w:rsidRDefault="00AF285F" w:rsidP="00483B3B">
      <w:pPr>
        <w:pStyle w:val="ListParagraph"/>
        <w:numPr>
          <w:ilvl w:val="0"/>
          <w:numId w:val="14"/>
        </w:numPr>
        <w:spacing w:line="360" w:lineRule="auto"/>
        <w:jc w:val="both"/>
      </w:pPr>
      <w:r w:rsidRPr="00BC71B4">
        <w:t>Aims &amp; Objectives………………………………………………………………………..11</w:t>
      </w:r>
    </w:p>
    <w:p w14:paraId="5A588AAC" w14:textId="77777777" w:rsidR="00AF285F" w:rsidRPr="00BC71B4" w:rsidRDefault="00AF285F" w:rsidP="00483B3B">
      <w:pPr>
        <w:pStyle w:val="ListParagraph"/>
        <w:numPr>
          <w:ilvl w:val="0"/>
          <w:numId w:val="14"/>
        </w:numPr>
        <w:spacing w:line="360" w:lineRule="auto"/>
        <w:jc w:val="both"/>
      </w:pPr>
      <w:r w:rsidRPr="00BC71B4">
        <w:t>Significance of Study……………………………………………………………………..11</w:t>
      </w:r>
    </w:p>
    <w:p w14:paraId="11CCC4E0" w14:textId="3BEF6B61" w:rsidR="00AF285F" w:rsidRPr="00BC71B4" w:rsidRDefault="00AF285F" w:rsidP="00483B3B">
      <w:pPr>
        <w:pStyle w:val="ListParagraph"/>
        <w:numPr>
          <w:ilvl w:val="0"/>
          <w:numId w:val="14"/>
        </w:numPr>
        <w:spacing w:line="360" w:lineRule="auto"/>
        <w:jc w:val="both"/>
      </w:pPr>
      <w:r w:rsidRPr="00BC71B4">
        <w:t>Scope of Study………………………………………………………………………….12</w:t>
      </w:r>
    </w:p>
    <w:p w14:paraId="77A9776D" w14:textId="77777777" w:rsidR="00AF285F" w:rsidRPr="00BC71B4" w:rsidRDefault="00AF285F" w:rsidP="001D540A">
      <w:pPr>
        <w:pStyle w:val="ListParagraph"/>
        <w:spacing w:line="360" w:lineRule="auto"/>
        <w:ind w:left="360"/>
        <w:jc w:val="both"/>
      </w:pPr>
      <w:r w:rsidRPr="00BC71B4">
        <w:t>6.1 Limitations of Study…………………………………………………………………..1</w:t>
      </w:r>
      <w:r>
        <w:t>3</w:t>
      </w:r>
    </w:p>
    <w:p w14:paraId="3B577753" w14:textId="6AF737E2" w:rsidR="00AF285F" w:rsidRPr="00BC71B4" w:rsidRDefault="00AF285F" w:rsidP="00483B3B">
      <w:pPr>
        <w:pStyle w:val="ListParagraph"/>
        <w:numPr>
          <w:ilvl w:val="0"/>
          <w:numId w:val="14"/>
        </w:numPr>
        <w:spacing w:line="360" w:lineRule="auto"/>
        <w:jc w:val="both"/>
      </w:pPr>
      <w:r w:rsidRPr="00BC71B4">
        <w:t>Research Methodology………………………………………………………………....1</w:t>
      </w:r>
      <w:r>
        <w:t>3</w:t>
      </w:r>
    </w:p>
    <w:p w14:paraId="25898631" w14:textId="2927DC87" w:rsidR="00AF285F" w:rsidRPr="00BC71B4" w:rsidRDefault="00AF285F" w:rsidP="00483B3B">
      <w:pPr>
        <w:pStyle w:val="ListParagraph"/>
        <w:numPr>
          <w:ilvl w:val="1"/>
          <w:numId w:val="14"/>
        </w:numPr>
        <w:spacing w:line="360" w:lineRule="auto"/>
        <w:jc w:val="both"/>
      </w:pPr>
      <w:r w:rsidRPr="00BC71B4">
        <w:t>Introduction………………………………………………………………………..1</w:t>
      </w:r>
      <w:r>
        <w:t>3</w:t>
      </w:r>
    </w:p>
    <w:p w14:paraId="27EDD3E1" w14:textId="7943F198" w:rsidR="00AF285F" w:rsidRPr="00BC71B4" w:rsidRDefault="00AF285F" w:rsidP="00483B3B">
      <w:pPr>
        <w:pStyle w:val="ListParagraph"/>
        <w:numPr>
          <w:ilvl w:val="1"/>
          <w:numId w:val="14"/>
        </w:numPr>
        <w:spacing w:line="360" w:lineRule="auto"/>
        <w:jc w:val="both"/>
      </w:pPr>
      <w:r w:rsidRPr="00BC71B4">
        <w:t>Dataset Description………………………………………………………………..1</w:t>
      </w:r>
      <w:r>
        <w:t>5</w:t>
      </w:r>
    </w:p>
    <w:p w14:paraId="69E61C8D" w14:textId="3E984A28" w:rsidR="00AF285F" w:rsidRPr="00BC71B4" w:rsidRDefault="00AF285F" w:rsidP="00483B3B">
      <w:pPr>
        <w:pStyle w:val="ListParagraph"/>
        <w:numPr>
          <w:ilvl w:val="1"/>
          <w:numId w:val="14"/>
        </w:numPr>
        <w:spacing w:line="360" w:lineRule="auto"/>
        <w:jc w:val="both"/>
      </w:pPr>
      <w:r w:rsidRPr="00BC71B4">
        <w:t>Data Pre-Processing……………………………………………………………….1</w:t>
      </w:r>
      <w:r>
        <w:t>5</w:t>
      </w:r>
    </w:p>
    <w:p w14:paraId="3BE247CE" w14:textId="7361B6C5" w:rsidR="00AF285F" w:rsidRPr="00BC71B4" w:rsidRDefault="00AF285F" w:rsidP="00483B3B">
      <w:pPr>
        <w:pStyle w:val="ListParagraph"/>
        <w:numPr>
          <w:ilvl w:val="1"/>
          <w:numId w:val="14"/>
        </w:numPr>
        <w:spacing w:line="360" w:lineRule="auto"/>
        <w:jc w:val="both"/>
      </w:pPr>
      <w:r w:rsidRPr="00BC71B4">
        <w:t>Feature Extraction &amp; Engineering…………………………………………………1</w:t>
      </w:r>
      <w:r>
        <w:t>5</w:t>
      </w:r>
    </w:p>
    <w:p w14:paraId="72E989F7" w14:textId="06ADA665" w:rsidR="00AF285F" w:rsidRPr="00BC71B4" w:rsidRDefault="00AF285F" w:rsidP="00483B3B">
      <w:pPr>
        <w:pStyle w:val="ListParagraph"/>
        <w:numPr>
          <w:ilvl w:val="1"/>
          <w:numId w:val="14"/>
        </w:numPr>
        <w:spacing w:line="360" w:lineRule="auto"/>
        <w:jc w:val="both"/>
      </w:pPr>
      <w:r w:rsidRPr="00BC71B4">
        <w:t>Model Building……………………………………………………………………1</w:t>
      </w:r>
      <w:r>
        <w:t>6</w:t>
      </w:r>
    </w:p>
    <w:p w14:paraId="045ECAA9" w14:textId="4ED529DC" w:rsidR="00AF285F" w:rsidRPr="00BC71B4" w:rsidRDefault="00AF285F" w:rsidP="00483B3B">
      <w:pPr>
        <w:pStyle w:val="ListParagraph"/>
        <w:numPr>
          <w:ilvl w:val="1"/>
          <w:numId w:val="14"/>
        </w:numPr>
        <w:spacing w:line="360" w:lineRule="auto"/>
        <w:jc w:val="both"/>
      </w:pPr>
      <w:r w:rsidRPr="00BC71B4">
        <w:t>Model Evaluation Metrics…………………………………………………………1</w:t>
      </w:r>
      <w:r>
        <w:t>7</w:t>
      </w:r>
    </w:p>
    <w:p w14:paraId="439167AC" w14:textId="62B3CD76" w:rsidR="00AF285F" w:rsidRDefault="00AF285F" w:rsidP="00483B3B">
      <w:pPr>
        <w:pStyle w:val="ListParagraph"/>
        <w:numPr>
          <w:ilvl w:val="0"/>
          <w:numId w:val="14"/>
        </w:numPr>
        <w:spacing w:line="360" w:lineRule="auto"/>
        <w:jc w:val="both"/>
      </w:pPr>
      <w:r w:rsidRPr="00BC71B4">
        <w:t>Resource Requirements……………………………………………………………...…1</w:t>
      </w:r>
      <w:r>
        <w:t>7</w:t>
      </w:r>
    </w:p>
    <w:p w14:paraId="3C4306C1" w14:textId="26DE2154" w:rsidR="00AF285F" w:rsidRPr="00AF3E51" w:rsidRDefault="00AF285F" w:rsidP="00483B3B">
      <w:pPr>
        <w:pStyle w:val="ListParagraph"/>
        <w:numPr>
          <w:ilvl w:val="0"/>
          <w:numId w:val="14"/>
        </w:numPr>
        <w:spacing w:line="360" w:lineRule="auto"/>
      </w:pPr>
      <w:r w:rsidRPr="00AF3E51">
        <w:t>Risk and Contingency Plan</w:t>
      </w:r>
      <w:r>
        <w:t>…………………………………………………………….18</w:t>
      </w:r>
    </w:p>
    <w:p w14:paraId="7266E8B6" w14:textId="32B157DA" w:rsidR="00AF285F" w:rsidRPr="00BC71B4" w:rsidRDefault="00AF285F" w:rsidP="00483B3B">
      <w:pPr>
        <w:pStyle w:val="ListParagraph"/>
        <w:numPr>
          <w:ilvl w:val="0"/>
          <w:numId w:val="14"/>
        </w:numPr>
        <w:spacing w:line="360" w:lineRule="auto"/>
        <w:jc w:val="both"/>
      </w:pPr>
      <w:r w:rsidRPr="00BC71B4">
        <w:t>Research Plan…………………………………………………………………………..1</w:t>
      </w:r>
      <w:r>
        <w:t>9</w:t>
      </w:r>
    </w:p>
    <w:p w14:paraId="70FA7CB5" w14:textId="588412D9" w:rsidR="00AF285F" w:rsidRPr="00BC71B4" w:rsidRDefault="00AF285F" w:rsidP="00483B3B">
      <w:pPr>
        <w:pStyle w:val="ListParagraph"/>
        <w:numPr>
          <w:ilvl w:val="0"/>
          <w:numId w:val="14"/>
        </w:numPr>
        <w:spacing w:line="360" w:lineRule="auto"/>
        <w:jc w:val="both"/>
      </w:pPr>
      <w:r w:rsidRPr="00BC71B4">
        <w:t>References……………………………………………………………………………...</w:t>
      </w:r>
      <w:r>
        <w:t>20</w:t>
      </w:r>
    </w:p>
    <w:p w14:paraId="24868C2F" w14:textId="77777777" w:rsidR="00AF285F" w:rsidRPr="00BC71B4" w:rsidRDefault="00AF285F" w:rsidP="001D540A">
      <w:pPr>
        <w:spacing w:line="360" w:lineRule="auto"/>
      </w:pPr>
    </w:p>
    <w:p w14:paraId="183EEA45" w14:textId="77777777" w:rsidR="00AF285F" w:rsidRPr="00BC71B4" w:rsidRDefault="00AF285F" w:rsidP="001D540A">
      <w:pPr>
        <w:spacing w:line="360" w:lineRule="auto"/>
        <w:jc w:val="center"/>
        <w:rPr>
          <w:b/>
          <w:bCs/>
        </w:rPr>
      </w:pPr>
      <w:r w:rsidRPr="00BC71B4">
        <w:rPr>
          <w:b/>
          <w:bCs/>
        </w:rPr>
        <w:t xml:space="preserve">LIST OF TABLES </w:t>
      </w:r>
    </w:p>
    <w:p w14:paraId="40AE05B9" w14:textId="77777777" w:rsidR="00AF285F" w:rsidRPr="00BC71B4" w:rsidRDefault="00AF285F" w:rsidP="001D540A">
      <w:pPr>
        <w:spacing w:line="360" w:lineRule="auto"/>
        <w:jc w:val="center"/>
        <w:rPr>
          <w:b/>
          <w:bCs/>
        </w:rPr>
      </w:pPr>
    </w:p>
    <w:p w14:paraId="6F1E6DEF" w14:textId="77777777" w:rsidR="00AF285F" w:rsidRPr="00BC71B4" w:rsidRDefault="00AF285F" w:rsidP="001D540A">
      <w:pPr>
        <w:spacing w:line="360" w:lineRule="auto"/>
        <w:jc w:val="both"/>
      </w:pPr>
      <w:r w:rsidRPr="00BC71B4">
        <w:t>Table 1: Base Features of Dataset……………………………………………………………</w:t>
      </w:r>
      <w:r>
        <w:t>15</w:t>
      </w:r>
    </w:p>
    <w:p w14:paraId="7D6C60F5" w14:textId="77777777" w:rsidR="00AF285F" w:rsidRPr="00BC71B4" w:rsidRDefault="00AF285F" w:rsidP="001D540A">
      <w:pPr>
        <w:spacing w:line="360" w:lineRule="auto"/>
        <w:jc w:val="both"/>
      </w:pPr>
      <w:r w:rsidRPr="00BC71B4">
        <w:t>Table 2: Derived Features extracted from Base Dataset……………………………………..</w:t>
      </w:r>
      <w:r>
        <w:t>16</w:t>
      </w:r>
    </w:p>
    <w:p w14:paraId="41D09003" w14:textId="77777777" w:rsidR="00AF285F" w:rsidRPr="00BC71B4" w:rsidRDefault="00AF285F" w:rsidP="001D540A">
      <w:pPr>
        <w:spacing w:line="360" w:lineRule="auto"/>
        <w:jc w:val="both"/>
      </w:pPr>
      <w:r w:rsidRPr="00BC71B4">
        <w:t>Table 3: Hardware Requirements…………………………………………………………….</w:t>
      </w:r>
      <w:r>
        <w:t>17</w:t>
      </w:r>
    </w:p>
    <w:p w14:paraId="7931AA6A" w14:textId="77777777" w:rsidR="00AF285F" w:rsidRPr="00BC71B4" w:rsidRDefault="00AF285F" w:rsidP="001D540A">
      <w:pPr>
        <w:spacing w:line="360" w:lineRule="auto"/>
        <w:jc w:val="both"/>
      </w:pPr>
      <w:r w:rsidRPr="00BC71B4">
        <w:t>Table 4: Risk &amp; Contingency Plan…………………………………………………………...</w:t>
      </w:r>
      <w:r>
        <w:t>18</w:t>
      </w:r>
    </w:p>
    <w:p w14:paraId="016390DC" w14:textId="77777777" w:rsidR="00AF285F" w:rsidRPr="00BC71B4" w:rsidRDefault="00AF285F" w:rsidP="001D540A">
      <w:pPr>
        <w:spacing w:line="360" w:lineRule="auto"/>
        <w:jc w:val="center"/>
        <w:rPr>
          <w:b/>
          <w:bCs/>
        </w:rPr>
      </w:pPr>
    </w:p>
    <w:p w14:paraId="63B8EE35" w14:textId="77777777" w:rsidR="00AF285F" w:rsidRPr="00BC71B4" w:rsidRDefault="00AF285F" w:rsidP="001D540A">
      <w:pPr>
        <w:spacing w:line="360" w:lineRule="auto"/>
        <w:jc w:val="center"/>
        <w:rPr>
          <w:b/>
          <w:bCs/>
        </w:rPr>
      </w:pPr>
      <w:r w:rsidRPr="00BC71B4">
        <w:rPr>
          <w:b/>
          <w:bCs/>
        </w:rPr>
        <w:t>LIST OF FIGURES</w:t>
      </w:r>
    </w:p>
    <w:p w14:paraId="4897607D" w14:textId="77777777" w:rsidR="00AF285F" w:rsidRPr="00BC71B4" w:rsidRDefault="00AF285F" w:rsidP="001D540A">
      <w:pPr>
        <w:spacing w:line="360" w:lineRule="auto"/>
        <w:jc w:val="center"/>
        <w:rPr>
          <w:b/>
          <w:bCs/>
        </w:rPr>
      </w:pPr>
    </w:p>
    <w:p w14:paraId="725D7CAA" w14:textId="77777777" w:rsidR="00AF285F" w:rsidRPr="00BC71B4" w:rsidRDefault="00AF285F" w:rsidP="001D540A">
      <w:pPr>
        <w:spacing w:line="360" w:lineRule="auto"/>
        <w:jc w:val="both"/>
      </w:pPr>
      <w:r w:rsidRPr="00BC71B4">
        <w:t>Figure 1: Research Methodology Flow Chart………………………………………………. 1</w:t>
      </w:r>
      <w:r>
        <w:t>4</w:t>
      </w:r>
    </w:p>
    <w:p w14:paraId="639FF6F6" w14:textId="31617893" w:rsidR="00AF285F" w:rsidRPr="007D3F0C" w:rsidRDefault="00AF285F" w:rsidP="007D3F0C">
      <w:pPr>
        <w:spacing w:line="360" w:lineRule="auto"/>
        <w:jc w:val="both"/>
      </w:pPr>
      <w:r w:rsidRPr="00BC71B4">
        <w:t>Figure 1: Research Plan Gantt Chart……………………………………………..…………. 1</w:t>
      </w:r>
      <w:r>
        <w:t>9</w:t>
      </w:r>
    </w:p>
    <w:p w14:paraId="0AD21775" w14:textId="77777777" w:rsidR="00AF285F" w:rsidRPr="00BC71B4" w:rsidRDefault="00AF285F" w:rsidP="001D540A">
      <w:pPr>
        <w:spacing w:line="360" w:lineRule="auto"/>
        <w:jc w:val="center"/>
        <w:rPr>
          <w:b/>
          <w:bCs/>
        </w:rPr>
      </w:pPr>
      <w:r w:rsidRPr="00BC71B4">
        <w:rPr>
          <w:b/>
          <w:bCs/>
        </w:rPr>
        <w:lastRenderedPageBreak/>
        <w:t>LIST OF ABBREVIATIONS</w:t>
      </w:r>
    </w:p>
    <w:p w14:paraId="38DAA00C" w14:textId="77777777" w:rsidR="00AF285F" w:rsidRPr="00BC71B4" w:rsidRDefault="00AF285F" w:rsidP="001D540A">
      <w:pPr>
        <w:spacing w:line="360" w:lineRule="auto"/>
        <w:jc w:val="center"/>
        <w:rPr>
          <w:b/>
          <w:bCs/>
        </w:rPr>
      </w:pPr>
    </w:p>
    <w:tbl>
      <w:tblPr>
        <w:tblStyle w:val="TableGrid"/>
        <w:tblW w:w="0" w:type="auto"/>
        <w:tblLook w:val="04A0" w:firstRow="1" w:lastRow="0" w:firstColumn="1" w:lastColumn="0" w:noHBand="0" w:noVBand="1"/>
      </w:tblPr>
      <w:tblGrid>
        <w:gridCol w:w="1696"/>
        <w:gridCol w:w="7192"/>
      </w:tblGrid>
      <w:tr w:rsidR="00AF285F" w:rsidRPr="00BC71B4" w14:paraId="7C592F09" w14:textId="77777777" w:rsidTr="00C87C9E">
        <w:trPr>
          <w:trHeight w:val="342"/>
        </w:trPr>
        <w:tc>
          <w:tcPr>
            <w:tcW w:w="1696" w:type="dxa"/>
          </w:tcPr>
          <w:p w14:paraId="363ABD35" w14:textId="77777777" w:rsidR="00AF285F" w:rsidRPr="00BC71B4" w:rsidRDefault="00AF285F" w:rsidP="001D540A">
            <w:pPr>
              <w:tabs>
                <w:tab w:val="left" w:pos="1057"/>
              </w:tabs>
              <w:spacing w:line="360" w:lineRule="auto"/>
              <w:jc w:val="center"/>
              <w:rPr>
                <w:b/>
                <w:bCs/>
              </w:rPr>
            </w:pPr>
            <w:r w:rsidRPr="00BC71B4">
              <w:rPr>
                <w:b/>
                <w:bCs/>
              </w:rPr>
              <w:t>Abbreviation</w:t>
            </w:r>
          </w:p>
        </w:tc>
        <w:tc>
          <w:tcPr>
            <w:tcW w:w="7192" w:type="dxa"/>
          </w:tcPr>
          <w:p w14:paraId="067973B9" w14:textId="77777777" w:rsidR="00AF285F" w:rsidRPr="00BC71B4" w:rsidRDefault="00AF285F" w:rsidP="001D540A">
            <w:pPr>
              <w:tabs>
                <w:tab w:val="left" w:pos="503"/>
              </w:tabs>
              <w:spacing w:line="360" w:lineRule="auto"/>
              <w:jc w:val="center"/>
              <w:rPr>
                <w:b/>
                <w:bCs/>
              </w:rPr>
            </w:pPr>
            <w:r w:rsidRPr="00BC71B4">
              <w:rPr>
                <w:b/>
                <w:bCs/>
              </w:rPr>
              <w:t>Expansion</w:t>
            </w:r>
          </w:p>
        </w:tc>
      </w:tr>
      <w:tr w:rsidR="00AF285F" w:rsidRPr="00BC71B4" w14:paraId="750D8972" w14:textId="77777777" w:rsidTr="00C87C9E">
        <w:trPr>
          <w:trHeight w:val="342"/>
        </w:trPr>
        <w:tc>
          <w:tcPr>
            <w:tcW w:w="1696" w:type="dxa"/>
          </w:tcPr>
          <w:p w14:paraId="046E5A45" w14:textId="77777777" w:rsidR="00AF285F" w:rsidRPr="00BC71B4" w:rsidRDefault="00AF285F" w:rsidP="001D540A">
            <w:pPr>
              <w:spacing w:line="360" w:lineRule="auto"/>
              <w:jc w:val="center"/>
            </w:pPr>
            <w:r w:rsidRPr="00BC71B4">
              <w:t>OHLCV</w:t>
            </w:r>
          </w:p>
        </w:tc>
        <w:tc>
          <w:tcPr>
            <w:tcW w:w="7192" w:type="dxa"/>
          </w:tcPr>
          <w:p w14:paraId="1889AF0F" w14:textId="77777777" w:rsidR="00AF285F" w:rsidRPr="00BC71B4" w:rsidRDefault="00AF285F" w:rsidP="001D540A">
            <w:pPr>
              <w:spacing w:line="360" w:lineRule="auto"/>
              <w:jc w:val="center"/>
            </w:pPr>
            <w:r w:rsidRPr="00BC71B4">
              <w:t>Open-High-Low-Close-Volume</w:t>
            </w:r>
          </w:p>
        </w:tc>
      </w:tr>
      <w:tr w:rsidR="00AF285F" w:rsidRPr="00BC71B4" w14:paraId="496E9AA1" w14:textId="77777777" w:rsidTr="00C87C9E">
        <w:trPr>
          <w:trHeight w:val="342"/>
        </w:trPr>
        <w:tc>
          <w:tcPr>
            <w:tcW w:w="1696" w:type="dxa"/>
          </w:tcPr>
          <w:p w14:paraId="235EC0B1" w14:textId="77777777" w:rsidR="00AF285F" w:rsidRPr="00BC71B4" w:rsidRDefault="00AF285F" w:rsidP="001D540A">
            <w:pPr>
              <w:spacing w:line="360" w:lineRule="auto"/>
              <w:jc w:val="center"/>
            </w:pPr>
            <w:r w:rsidRPr="00BC71B4">
              <w:t>DFNN</w:t>
            </w:r>
          </w:p>
        </w:tc>
        <w:tc>
          <w:tcPr>
            <w:tcW w:w="7192" w:type="dxa"/>
          </w:tcPr>
          <w:p w14:paraId="05131DE5" w14:textId="77777777" w:rsidR="00AF285F" w:rsidRPr="00BC71B4" w:rsidRDefault="00AF285F" w:rsidP="001D540A">
            <w:pPr>
              <w:spacing w:line="360" w:lineRule="auto"/>
              <w:jc w:val="center"/>
            </w:pPr>
            <w:r w:rsidRPr="00BC71B4">
              <w:t>Deep Feedforward Neural Network</w:t>
            </w:r>
          </w:p>
        </w:tc>
      </w:tr>
      <w:tr w:rsidR="00AF285F" w:rsidRPr="00BC71B4" w14:paraId="2686CB05" w14:textId="77777777" w:rsidTr="00C87C9E">
        <w:trPr>
          <w:trHeight w:val="342"/>
        </w:trPr>
        <w:tc>
          <w:tcPr>
            <w:tcW w:w="1696" w:type="dxa"/>
          </w:tcPr>
          <w:p w14:paraId="332EF46C" w14:textId="77777777" w:rsidR="00AF285F" w:rsidRPr="00BC71B4" w:rsidRDefault="00AF285F" w:rsidP="001D540A">
            <w:pPr>
              <w:spacing w:line="360" w:lineRule="auto"/>
              <w:jc w:val="center"/>
            </w:pPr>
            <w:r w:rsidRPr="00BC71B4">
              <w:t>FX</w:t>
            </w:r>
          </w:p>
        </w:tc>
        <w:tc>
          <w:tcPr>
            <w:tcW w:w="7192" w:type="dxa"/>
          </w:tcPr>
          <w:p w14:paraId="2B639639" w14:textId="77777777" w:rsidR="00AF285F" w:rsidRPr="00BC71B4" w:rsidRDefault="00AF285F" w:rsidP="001D540A">
            <w:pPr>
              <w:spacing w:line="360" w:lineRule="auto"/>
              <w:jc w:val="center"/>
            </w:pPr>
            <w:r w:rsidRPr="00BC71B4">
              <w:t>Forex</w:t>
            </w:r>
          </w:p>
        </w:tc>
      </w:tr>
      <w:tr w:rsidR="00AF285F" w:rsidRPr="00BC71B4" w14:paraId="3596A8AB" w14:textId="77777777" w:rsidTr="00C87C9E">
        <w:trPr>
          <w:trHeight w:val="342"/>
        </w:trPr>
        <w:tc>
          <w:tcPr>
            <w:tcW w:w="1696" w:type="dxa"/>
          </w:tcPr>
          <w:p w14:paraId="1C274F24" w14:textId="77777777" w:rsidR="00AF285F" w:rsidRPr="00BC71B4" w:rsidRDefault="00AF285F" w:rsidP="001D540A">
            <w:pPr>
              <w:spacing w:line="360" w:lineRule="auto"/>
              <w:jc w:val="center"/>
            </w:pPr>
            <w:r w:rsidRPr="00BC71B4">
              <w:t>ML</w:t>
            </w:r>
          </w:p>
        </w:tc>
        <w:tc>
          <w:tcPr>
            <w:tcW w:w="7192" w:type="dxa"/>
          </w:tcPr>
          <w:p w14:paraId="2B13E721" w14:textId="77777777" w:rsidR="00AF285F" w:rsidRPr="00BC71B4" w:rsidRDefault="00AF285F" w:rsidP="001D540A">
            <w:pPr>
              <w:spacing w:line="360" w:lineRule="auto"/>
              <w:jc w:val="center"/>
            </w:pPr>
            <w:r w:rsidRPr="00BC71B4">
              <w:t>Machine Learning</w:t>
            </w:r>
          </w:p>
        </w:tc>
      </w:tr>
      <w:tr w:rsidR="00AF285F" w:rsidRPr="00BC71B4" w14:paraId="5259376B" w14:textId="77777777" w:rsidTr="00C87C9E">
        <w:trPr>
          <w:trHeight w:val="350"/>
        </w:trPr>
        <w:tc>
          <w:tcPr>
            <w:tcW w:w="1696" w:type="dxa"/>
          </w:tcPr>
          <w:p w14:paraId="6FD16D21" w14:textId="77777777" w:rsidR="00AF285F" w:rsidRPr="00BC71B4" w:rsidRDefault="00AF285F" w:rsidP="001D540A">
            <w:pPr>
              <w:spacing w:line="360" w:lineRule="auto"/>
              <w:jc w:val="center"/>
            </w:pPr>
            <w:r w:rsidRPr="00BC71B4">
              <w:t>ANN</w:t>
            </w:r>
          </w:p>
        </w:tc>
        <w:tc>
          <w:tcPr>
            <w:tcW w:w="7192" w:type="dxa"/>
          </w:tcPr>
          <w:p w14:paraId="50546FFE" w14:textId="77777777" w:rsidR="00AF285F" w:rsidRPr="00BC71B4" w:rsidRDefault="00AF285F" w:rsidP="001D540A">
            <w:pPr>
              <w:spacing w:line="360" w:lineRule="auto"/>
              <w:jc w:val="center"/>
            </w:pPr>
            <w:r w:rsidRPr="00BC71B4">
              <w:t>Artificial Neural Network</w:t>
            </w:r>
          </w:p>
        </w:tc>
      </w:tr>
      <w:tr w:rsidR="00AF285F" w:rsidRPr="00BC71B4" w14:paraId="69E945C1" w14:textId="77777777" w:rsidTr="00C87C9E">
        <w:trPr>
          <w:trHeight w:val="342"/>
        </w:trPr>
        <w:tc>
          <w:tcPr>
            <w:tcW w:w="1696" w:type="dxa"/>
          </w:tcPr>
          <w:p w14:paraId="43AFDD09" w14:textId="77777777" w:rsidR="00AF285F" w:rsidRPr="00BC71B4" w:rsidRDefault="00AF285F" w:rsidP="001D540A">
            <w:pPr>
              <w:spacing w:line="360" w:lineRule="auto"/>
              <w:jc w:val="center"/>
            </w:pPr>
            <w:r w:rsidRPr="00BC71B4">
              <w:t>EC</w:t>
            </w:r>
          </w:p>
        </w:tc>
        <w:tc>
          <w:tcPr>
            <w:tcW w:w="7192" w:type="dxa"/>
          </w:tcPr>
          <w:p w14:paraId="4CBF81F4" w14:textId="77777777" w:rsidR="00AF285F" w:rsidRPr="00BC71B4" w:rsidRDefault="00AF285F" w:rsidP="001D540A">
            <w:pPr>
              <w:spacing w:line="360" w:lineRule="auto"/>
              <w:jc w:val="center"/>
            </w:pPr>
            <w:r w:rsidRPr="00BC71B4">
              <w:t>Evolutionary Computation</w:t>
            </w:r>
          </w:p>
        </w:tc>
      </w:tr>
      <w:tr w:rsidR="00AF285F" w:rsidRPr="00BC71B4" w14:paraId="0A198458" w14:textId="77777777" w:rsidTr="00C87C9E">
        <w:trPr>
          <w:trHeight w:val="342"/>
        </w:trPr>
        <w:tc>
          <w:tcPr>
            <w:tcW w:w="1696" w:type="dxa"/>
          </w:tcPr>
          <w:p w14:paraId="3525EE55" w14:textId="77777777" w:rsidR="00AF285F" w:rsidRPr="00BC71B4" w:rsidRDefault="00AF285F" w:rsidP="001D540A">
            <w:pPr>
              <w:spacing w:line="360" w:lineRule="auto"/>
              <w:jc w:val="center"/>
            </w:pPr>
            <w:r w:rsidRPr="00BC71B4">
              <w:t>GP</w:t>
            </w:r>
          </w:p>
        </w:tc>
        <w:tc>
          <w:tcPr>
            <w:tcW w:w="7192" w:type="dxa"/>
          </w:tcPr>
          <w:p w14:paraId="0B34F7F7" w14:textId="77777777" w:rsidR="00AF285F" w:rsidRPr="00BC71B4" w:rsidRDefault="00AF285F" w:rsidP="001D540A">
            <w:pPr>
              <w:spacing w:line="360" w:lineRule="auto"/>
              <w:jc w:val="center"/>
            </w:pPr>
            <w:r w:rsidRPr="00BC71B4">
              <w:t>Genetic Programming</w:t>
            </w:r>
          </w:p>
        </w:tc>
      </w:tr>
      <w:tr w:rsidR="00AF285F" w:rsidRPr="00BC71B4" w14:paraId="25B8AFB5" w14:textId="77777777" w:rsidTr="00C87C9E">
        <w:trPr>
          <w:trHeight w:val="342"/>
        </w:trPr>
        <w:tc>
          <w:tcPr>
            <w:tcW w:w="1696" w:type="dxa"/>
          </w:tcPr>
          <w:p w14:paraId="0FF6CDA2" w14:textId="77777777" w:rsidR="00AF285F" w:rsidRPr="00BC71B4" w:rsidRDefault="00AF285F" w:rsidP="001D540A">
            <w:pPr>
              <w:spacing w:line="360" w:lineRule="auto"/>
              <w:jc w:val="center"/>
            </w:pPr>
            <w:r w:rsidRPr="00BC71B4">
              <w:t>DL</w:t>
            </w:r>
          </w:p>
        </w:tc>
        <w:tc>
          <w:tcPr>
            <w:tcW w:w="7192" w:type="dxa"/>
          </w:tcPr>
          <w:p w14:paraId="0A3B7308" w14:textId="77777777" w:rsidR="00AF285F" w:rsidRPr="00BC71B4" w:rsidRDefault="00AF285F" w:rsidP="001D540A">
            <w:pPr>
              <w:spacing w:line="360" w:lineRule="auto"/>
              <w:jc w:val="center"/>
            </w:pPr>
            <w:r w:rsidRPr="00BC71B4">
              <w:t>Deep Learning</w:t>
            </w:r>
          </w:p>
        </w:tc>
      </w:tr>
      <w:tr w:rsidR="00AF285F" w:rsidRPr="00BC71B4" w14:paraId="4040E4CD" w14:textId="77777777" w:rsidTr="00C87C9E">
        <w:trPr>
          <w:trHeight w:val="342"/>
        </w:trPr>
        <w:tc>
          <w:tcPr>
            <w:tcW w:w="1696" w:type="dxa"/>
          </w:tcPr>
          <w:p w14:paraId="39397644" w14:textId="77777777" w:rsidR="00AF285F" w:rsidRPr="00BC71B4" w:rsidRDefault="00AF285F" w:rsidP="001D540A">
            <w:pPr>
              <w:spacing w:line="360" w:lineRule="auto"/>
              <w:jc w:val="center"/>
            </w:pPr>
            <w:r w:rsidRPr="00BC71B4">
              <w:t>RNN</w:t>
            </w:r>
          </w:p>
        </w:tc>
        <w:tc>
          <w:tcPr>
            <w:tcW w:w="7192" w:type="dxa"/>
          </w:tcPr>
          <w:p w14:paraId="6C7ADB6D" w14:textId="77777777" w:rsidR="00AF285F" w:rsidRPr="00BC71B4" w:rsidRDefault="00AF285F" w:rsidP="001D540A">
            <w:pPr>
              <w:spacing w:line="360" w:lineRule="auto"/>
              <w:jc w:val="center"/>
            </w:pPr>
            <w:r w:rsidRPr="00BC71B4">
              <w:t>Recurrent Neural Network</w:t>
            </w:r>
          </w:p>
        </w:tc>
      </w:tr>
      <w:tr w:rsidR="00AF285F" w:rsidRPr="00BC71B4" w14:paraId="696F457E" w14:textId="77777777" w:rsidTr="00C87C9E">
        <w:trPr>
          <w:trHeight w:val="342"/>
        </w:trPr>
        <w:tc>
          <w:tcPr>
            <w:tcW w:w="1696" w:type="dxa"/>
          </w:tcPr>
          <w:p w14:paraId="14965E39" w14:textId="77777777" w:rsidR="00AF285F" w:rsidRPr="00BC71B4" w:rsidRDefault="00AF285F" w:rsidP="001D540A">
            <w:pPr>
              <w:spacing w:line="360" w:lineRule="auto"/>
              <w:jc w:val="center"/>
            </w:pPr>
            <w:r w:rsidRPr="00BC71B4">
              <w:t>LSTM</w:t>
            </w:r>
          </w:p>
        </w:tc>
        <w:tc>
          <w:tcPr>
            <w:tcW w:w="7192" w:type="dxa"/>
          </w:tcPr>
          <w:p w14:paraId="67A96AB3" w14:textId="77777777" w:rsidR="00AF285F" w:rsidRPr="00BC71B4" w:rsidRDefault="00AF285F" w:rsidP="001D540A">
            <w:pPr>
              <w:spacing w:line="360" w:lineRule="auto"/>
              <w:jc w:val="center"/>
            </w:pPr>
            <w:r w:rsidRPr="00BC71B4">
              <w:t>Long Short Term Memory</w:t>
            </w:r>
          </w:p>
        </w:tc>
      </w:tr>
      <w:tr w:rsidR="00AF285F" w:rsidRPr="00BC71B4" w14:paraId="2EF7333F" w14:textId="77777777" w:rsidTr="00C87C9E">
        <w:trPr>
          <w:trHeight w:val="342"/>
        </w:trPr>
        <w:tc>
          <w:tcPr>
            <w:tcW w:w="1696" w:type="dxa"/>
          </w:tcPr>
          <w:p w14:paraId="6CC9E543" w14:textId="77777777" w:rsidR="00AF285F" w:rsidRPr="00BC71B4" w:rsidRDefault="00AF285F" w:rsidP="001D540A">
            <w:pPr>
              <w:spacing w:line="360" w:lineRule="auto"/>
              <w:jc w:val="center"/>
            </w:pPr>
            <w:r w:rsidRPr="00BC71B4">
              <w:t>CNN</w:t>
            </w:r>
          </w:p>
        </w:tc>
        <w:tc>
          <w:tcPr>
            <w:tcW w:w="7192" w:type="dxa"/>
          </w:tcPr>
          <w:p w14:paraId="186D2A29" w14:textId="77777777" w:rsidR="00AF285F" w:rsidRPr="00BC71B4" w:rsidRDefault="00AF285F" w:rsidP="001D540A">
            <w:pPr>
              <w:spacing w:line="360" w:lineRule="auto"/>
              <w:jc w:val="center"/>
            </w:pPr>
            <w:r w:rsidRPr="00BC71B4">
              <w:t>Convolutional Neural Network</w:t>
            </w:r>
          </w:p>
        </w:tc>
      </w:tr>
      <w:tr w:rsidR="00AF285F" w:rsidRPr="00BC71B4" w14:paraId="44DFFAC6" w14:textId="77777777" w:rsidTr="00C87C9E">
        <w:trPr>
          <w:trHeight w:val="342"/>
        </w:trPr>
        <w:tc>
          <w:tcPr>
            <w:tcW w:w="1696" w:type="dxa"/>
          </w:tcPr>
          <w:p w14:paraId="5C75D53F" w14:textId="77777777" w:rsidR="00AF285F" w:rsidRPr="00BC71B4" w:rsidRDefault="00AF285F" w:rsidP="001D540A">
            <w:pPr>
              <w:spacing w:line="360" w:lineRule="auto"/>
              <w:jc w:val="center"/>
            </w:pPr>
            <w:r w:rsidRPr="00BC71B4">
              <w:t>DMLP</w:t>
            </w:r>
          </w:p>
        </w:tc>
        <w:tc>
          <w:tcPr>
            <w:tcW w:w="7192" w:type="dxa"/>
          </w:tcPr>
          <w:p w14:paraId="2F82B82A" w14:textId="77777777" w:rsidR="00AF285F" w:rsidRPr="00BC71B4" w:rsidRDefault="00AF285F" w:rsidP="001D540A">
            <w:pPr>
              <w:spacing w:line="360" w:lineRule="auto"/>
              <w:jc w:val="center"/>
            </w:pPr>
            <w:r w:rsidRPr="00BC71B4">
              <w:t>Deep Multilayer Perceptron</w:t>
            </w:r>
          </w:p>
        </w:tc>
      </w:tr>
      <w:tr w:rsidR="00AF285F" w:rsidRPr="00BC71B4" w14:paraId="0DA5FECE" w14:textId="77777777" w:rsidTr="00C87C9E">
        <w:trPr>
          <w:trHeight w:val="342"/>
        </w:trPr>
        <w:tc>
          <w:tcPr>
            <w:tcW w:w="1696" w:type="dxa"/>
          </w:tcPr>
          <w:p w14:paraId="5FA45DC3" w14:textId="77777777" w:rsidR="00AF285F" w:rsidRPr="00BC71B4" w:rsidRDefault="00AF285F" w:rsidP="001D540A">
            <w:pPr>
              <w:spacing w:line="360" w:lineRule="auto"/>
              <w:jc w:val="center"/>
            </w:pPr>
            <w:r w:rsidRPr="00BC71B4">
              <w:t>RBM</w:t>
            </w:r>
          </w:p>
        </w:tc>
        <w:tc>
          <w:tcPr>
            <w:tcW w:w="7192" w:type="dxa"/>
          </w:tcPr>
          <w:p w14:paraId="3FADE7E4" w14:textId="77777777" w:rsidR="00AF285F" w:rsidRPr="00BC71B4" w:rsidRDefault="00AF285F" w:rsidP="001D540A">
            <w:pPr>
              <w:spacing w:line="360" w:lineRule="auto"/>
              <w:jc w:val="center"/>
            </w:pPr>
            <w:r w:rsidRPr="00BC71B4">
              <w:t>Restricted Boltzmann Machine</w:t>
            </w:r>
          </w:p>
        </w:tc>
      </w:tr>
      <w:tr w:rsidR="00AF285F" w:rsidRPr="00BC71B4" w14:paraId="65D0CAE6" w14:textId="77777777" w:rsidTr="00C87C9E">
        <w:trPr>
          <w:trHeight w:val="342"/>
        </w:trPr>
        <w:tc>
          <w:tcPr>
            <w:tcW w:w="1696" w:type="dxa"/>
          </w:tcPr>
          <w:p w14:paraId="342CEAAC" w14:textId="77777777" w:rsidR="00AF285F" w:rsidRPr="00BC71B4" w:rsidRDefault="00AF285F" w:rsidP="001D540A">
            <w:pPr>
              <w:spacing w:line="360" w:lineRule="auto"/>
              <w:jc w:val="center"/>
            </w:pPr>
            <w:r w:rsidRPr="00BC71B4">
              <w:t>DBN</w:t>
            </w:r>
          </w:p>
        </w:tc>
        <w:tc>
          <w:tcPr>
            <w:tcW w:w="7192" w:type="dxa"/>
          </w:tcPr>
          <w:p w14:paraId="3A33870D" w14:textId="77777777" w:rsidR="00AF285F" w:rsidRPr="00BC71B4" w:rsidRDefault="00AF285F" w:rsidP="001D540A">
            <w:pPr>
              <w:spacing w:line="360" w:lineRule="auto"/>
              <w:jc w:val="center"/>
            </w:pPr>
            <w:r w:rsidRPr="00BC71B4">
              <w:t>Deep Belief Network</w:t>
            </w:r>
          </w:p>
        </w:tc>
      </w:tr>
      <w:tr w:rsidR="00AF285F" w:rsidRPr="00BC71B4" w14:paraId="39F8FF25" w14:textId="77777777" w:rsidTr="00C87C9E">
        <w:trPr>
          <w:trHeight w:val="342"/>
        </w:trPr>
        <w:tc>
          <w:tcPr>
            <w:tcW w:w="1696" w:type="dxa"/>
          </w:tcPr>
          <w:p w14:paraId="1604B6D8" w14:textId="77777777" w:rsidR="00AF285F" w:rsidRPr="00BC71B4" w:rsidRDefault="00AF285F" w:rsidP="001D540A">
            <w:pPr>
              <w:spacing w:line="360" w:lineRule="auto"/>
              <w:jc w:val="center"/>
            </w:pPr>
            <w:r w:rsidRPr="00BC71B4">
              <w:t>AE</w:t>
            </w:r>
          </w:p>
        </w:tc>
        <w:tc>
          <w:tcPr>
            <w:tcW w:w="7192" w:type="dxa"/>
          </w:tcPr>
          <w:p w14:paraId="4DE7356A" w14:textId="77777777" w:rsidR="00AF285F" w:rsidRPr="00BC71B4" w:rsidRDefault="00AF285F" w:rsidP="001D540A">
            <w:pPr>
              <w:spacing w:line="360" w:lineRule="auto"/>
              <w:jc w:val="center"/>
            </w:pPr>
            <w:r w:rsidRPr="00BC71B4">
              <w:t>Autoencoder</w:t>
            </w:r>
          </w:p>
        </w:tc>
      </w:tr>
      <w:tr w:rsidR="00AF285F" w:rsidRPr="00BC71B4" w14:paraId="497A3B34" w14:textId="77777777" w:rsidTr="00C87C9E">
        <w:trPr>
          <w:trHeight w:val="342"/>
        </w:trPr>
        <w:tc>
          <w:tcPr>
            <w:tcW w:w="1696" w:type="dxa"/>
          </w:tcPr>
          <w:p w14:paraId="20610DE7" w14:textId="77777777" w:rsidR="00AF285F" w:rsidRPr="00BC71B4" w:rsidRDefault="00AF285F" w:rsidP="001D540A">
            <w:pPr>
              <w:spacing w:line="360" w:lineRule="auto"/>
              <w:jc w:val="center"/>
            </w:pPr>
            <w:r w:rsidRPr="00BC71B4">
              <w:t>DRL</w:t>
            </w:r>
          </w:p>
        </w:tc>
        <w:tc>
          <w:tcPr>
            <w:tcW w:w="7192" w:type="dxa"/>
          </w:tcPr>
          <w:p w14:paraId="465F1A21" w14:textId="77777777" w:rsidR="00AF285F" w:rsidRPr="00BC71B4" w:rsidRDefault="00AF285F" w:rsidP="001D540A">
            <w:pPr>
              <w:spacing w:line="360" w:lineRule="auto"/>
              <w:jc w:val="center"/>
            </w:pPr>
            <w:r w:rsidRPr="00BC71B4">
              <w:t>Deep Reinforcement Learning</w:t>
            </w:r>
          </w:p>
        </w:tc>
      </w:tr>
      <w:tr w:rsidR="00AF285F" w:rsidRPr="00BC71B4" w14:paraId="382B19CB" w14:textId="77777777" w:rsidTr="00C87C9E">
        <w:trPr>
          <w:trHeight w:val="342"/>
        </w:trPr>
        <w:tc>
          <w:tcPr>
            <w:tcW w:w="1696" w:type="dxa"/>
          </w:tcPr>
          <w:p w14:paraId="713E2436" w14:textId="77777777" w:rsidR="00AF285F" w:rsidRPr="00BC71B4" w:rsidRDefault="00AF285F" w:rsidP="001D540A">
            <w:pPr>
              <w:spacing w:line="360" w:lineRule="auto"/>
              <w:jc w:val="center"/>
            </w:pPr>
            <w:r w:rsidRPr="00BC71B4">
              <w:t>GRU</w:t>
            </w:r>
          </w:p>
        </w:tc>
        <w:tc>
          <w:tcPr>
            <w:tcW w:w="7192" w:type="dxa"/>
          </w:tcPr>
          <w:p w14:paraId="78002227" w14:textId="77777777" w:rsidR="00AF285F" w:rsidRPr="00BC71B4" w:rsidRDefault="00AF285F" w:rsidP="001D540A">
            <w:pPr>
              <w:spacing w:line="360" w:lineRule="auto"/>
              <w:jc w:val="center"/>
            </w:pPr>
            <w:r w:rsidRPr="00BC71B4">
              <w:t>Gated Recurrent Unit</w:t>
            </w:r>
          </w:p>
        </w:tc>
      </w:tr>
      <w:tr w:rsidR="00AF285F" w:rsidRPr="00BC71B4" w14:paraId="5B2C16D6" w14:textId="77777777" w:rsidTr="00C87C9E">
        <w:trPr>
          <w:trHeight w:val="342"/>
        </w:trPr>
        <w:tc>
          <w:tcPr>
            <w:tcW w:w="1696" w:type="dxa"/>
          </w:tcPr>
          <w:p w14:paraId="688962AD" w14:textId="77777777" w:rsidR="00AF285F" w:rsidRPr="00BC71B4" w:rsidRDefault="00AF285F" w:rsidP="001D540A">
            <w:pPr>
              <w:spacing w:line="360" w:lineRule="auto"/>
              <w:jc w:val="center"/>
            </w:pPr>
            <w:r w:rsidRPr="00BC71B4">
              <w:t>MLP</w:t>
            </w:r>
          </w:p>
        </w:tc>
        <w:tc>
          <w:tcPr>
            <w:tcW w:w="7192" w:type="dxa"/>
          </w:tcPr>
          <w:p w14:paraId="799B7032" w14:textId="77777777" w:rsidR="00AF285F" w:rsidRPr="00BC71B4" w:rsidRDefault="00AF285F" w:rsidP="001D540A">
            <w:pPr>
              <w:spacing w:line="360" w:lineRule="auto"/>
              <w:jc w:val="center"/>
            </w:pPr>
            <w:r w:rsidRPr="00BC71B4">
              <w:t>Multilayer Perceptron</w:t>
            </w:r>
          </w:p>
        </w:tc>
      </w:tr>
      <w:tr w:rsidR="00AF285F" w:rsidRPr="00BC71B4" w14:paraId="24699DA9" w14:textId="77777777" w:rsidTr="00C87C9E">
        <w:trPr>
          <w:trHeight w:val="342"/>
        </w:trPr>
        <w:tc>
          <w:tcPr>
            <w:tcW w:w="1696" w:type="dxa"/>
          </w:tcPr>
          <w:p w14:paraId="45750681" w14:textId="77777777" w:rsidR="00AF285F" w:rsidRPr="00BC71B4" w:rsidRDefault="00AF285F" w:rsidP="001D540A">
            <w:pPr>
              <w:spacing w:line="360" w:lineRule="auto"/>
              <w:jc w:val="center"/>
            </w:pPr>
            <w:r w:rsidRPr="00BC71B4">
              <w:t>NLP</w:t>
            </w:r>
          </w:p>
        </w:tc>
        <w:tc>
          <w:tcPr>
            <w:tcW w:w="7192" w:type="dxa"/>
          </w:tcPr>
          <w:p w14:paraId="358758E2" w14:textId="77777777" w:rsidR="00AF285F" w:rsidRPr="00BC71B4" w:rsidRDefault="00AF285F" w:rsidP="001D540A">
            <w:pPr>
              <w:spacing w:line="360" w:lineRule="auto"/>
              <w:jc w:val="center"/>
            </w:pPr>
            <w:r w:rsidRPr="00BC71B4">
              <w:t>Natural Language Processing</w:t>
            </w:r>
          </w:p>
        </w:tc>
      </w:tr>
      <w:tr w:rsidR="00AF285F" w:rsidRPr="00BC71B4" w14:paraId="489881D6" w14:textId="77777777" w:rsidTr="00C87C9E">
        <w:trPr>
          <w:trHeight w:val="342"/>
        </w:trPr>
        <w:tc>
          <w:tcPr>
            <w:tcW w:w="1696" w:type="dxa"/>
          </w:tcPr>
          <w:p w14:paraId="02D221C8" w14:textId="77777777" w:rsidR="00AF285F" w:rsidRPr="00BC71B4" w:rsidRDefault="00AF285F" w:rsidP="001D540A">
            <w:pPr>
              <w:spacing w:line="360" w:lineRule="auto"/>
              <w:jc w:val="center"/>
            </w:pPr>
            <w:r w:rsidRPr="00BC71B4">
              <w:t>ARIMA</w:t>
            </w:r>
          </w:p>
        </w:tc>
        <w:tc>
          <w:tcPr>
            <w:tcW w:w="7192" w:type="dxa"/>
          </w:tcPr>
          <w:p w14:paraId="5266B0C6" w14:textId="77777777" w:rsidR="00AF285F" w:rsidRPr="00BC71B4" w:rsidRDefault="00AF285F" w:rsidP="001D540A">
            <w:pPr>
              <w:spacing w:line="360" w:lineRule="auto"/>
              <w:jc w:val="center"/>
            </w:pPr>
            <w:r w:rsidRPr="00BC71B4">
              <w:t>Autoregressive Integrated Moving Average</w:t>
            </w:r>
          </w:p>
        </w:tc>
      </w:tr>
      <w:tr w:rsidR="00AF285F" w:rsidRPr="00BC71B4" w14:paraId="7BF7DD86" w14:textId="77777777" w:rsidTr="00C87C9E">
        <w:trPr>
          <w:trHeight w:val="342"/>
        </w:trPr>
        <w:tc>
          <w:tcPr>
            <w:tcW w:w="1696" w:type="dxa"/>
          </w:tcPr>
          <w:p w14:paraId="1DB9BA6C" w14:textId="77777777" w:rsidR="00AF285F" w:rsidRPr="00BC71B4" w:rsidRDefault="00AF285F" w:rsidP="001D540A">
            <w:pPr>
              <w:spacing w:line="360" w:lineRule="auto"/>
              <w:jc w:val="center"/>
            </w:pPr>
            <w:r w:rsidRPr="00BC71B4">
              <w:t>SRNN</w:t>
            </w:r>
          </w:p>
        </w:tc>
        <w:tc>
          <w:tcPr>
            <w:tcW w:w="7192" w:type="dxa"/>
          </w:tcPr>
          <w:p w14:paraId="7931863D" w14:textId="77777777" w:rsidR="00AF285F" w:rsidRPr="00BC71B4" w:rsidRDefault="00AF285F" w:rsidP="001D540A">
            <w:pPr>
              <w:spacing w:line="360" w:lineRule="auto"/>
              <w:jc w:val="center"/>
            </w:pPr>
            <w:r w:rsidRPr="00BC71B4">
              <w:t>Stacked Recurrent Neural Network</w:t>
            </w:r>
          </w:p>
        </w:tc>
      </w:tr>
      <w:tr w:rsidR="00AF285F" w:rsidRPr="00BC71B4" w14:paraId="08718D94" w14:textId="77777777" w:rsidTr="00C87C9E">
        <w:trPr>
          <w:trHeight w:val="342"/>
        </w:trPr>
        <w:tc>
          <w:tcPr>
            <w:tcW w:w="1696" w:type="dxa"/>
          </w:tcPr>
          <w:p w14:paraId="6EFA582F" w14:textId="77777777" w:rsidR="00AF285F" w:rsidRPr="00BC71B4" w:rsidRDefault="00AF285F" w:rsidP="001D540A">
            <w:pPr>
              <w:spacing w:line="360" w:lineRule="auto"/>
              <w:jc w:val="center"/>
            </w:pPr>
            <w:r w:rsidRPr="00BC71B4">
              <w:t>DWNN</w:t>
            </w:r>
          </w:p>
        </w:tc>
        <w:tc>
          <w:tcPr>
            <w:tcW w:w="7192" w:type="dxa"/>
          </w:tcPr>
          <w:p w14:paraId="151602AE" w14:textId="77777777" w:rsidR="00AF285F" w:rsidRPr="00BC71B4" w:rsidRDefault="00AF285F" w:rsidP="001D540A">
            <w:pPr>
              <w:spacing w:line="360" w:lineRule="auto"/>
              <w:jc w:val="center"/>
            </w:pPr>
            <w:r w:rsidRPr="00BC71B4">
              <w:t>Deep and Wide Neural Network</w:t>
            </w:r>
          </w:p>
        </w:tc>
      </w:tr>
      <w:tr w:rsidR="00AF285F" w:rsidRPr="00BC71B4" w14:paraId="354421EA" w14:textId="77777777" w:rsidTr="00C87C9E">
        <w:trPr>
          <w:trHeight w:val="342"/>
        </w:trPr>
        <w:tc>
          <w:tcPr>
            <w:tcW w:w="1696" w:type="dxa"/>
          </w:tcPr>
          <w:p w14:paraId="07511B5E" w14:textId="77777777" w:rsidR="00AF285F" w:rsidRPr="00BC71B4" w:rsidRDefault="00AF285F" w:rsidP="001D540A">
            <w:pPr>
              <w:spacing w:line="360" w:lineRule="auto"/>
              <w:jc w:val="center"/>
            </w:pPr>
            <w:r w:rsidRPr="00BC71B4">
              <w:t>MAE</w:t>
            </w:r>
          </w:p>
        </w:tc>
        <w:tc>
          <w:tcPr>
            <w:tcW w:w="7192" w:type="dxa"/>
          </w:tcPr>
          <w:p w14:paraId="4D93AC41" w14:textId="77777777" w:rsidR="00AF285F" w:rsidRPr="00BC71B4" w:rsidRDefault="00AF285F" w:rsidP="001D540A">
            <w:pPr>
              <w:spacing w:line="360" w:lineRule="auto"/>
              <w:jc w:val="center"/>
            </w:pPr>
            <w:r w:rsidRPr="00BC71B4">
              <w:t>Mean Absolute Error</w:t>
            </w:r>
          </w:p>
        </w:tc>
      </w:tr>
      <w:tr w:rsidR="00AF285F" w:rsidRPr="00BC71B4" w14:paraId="04D8B401" w14:textId="77777777" w:rsidTr="00C87C9E">
        <w:trPr>
          <w:trHeight w:val="342"/>
        </w:trPr>
        <w:tc>
          <w:tcPr>
            <w:tcW w:w="1696" w:type="dxa"/>
          </w:tcPr>
          <w:p w14:paraId="11D5E1DB" w14:textId="77777777" w:rsidR="00AF285F" w:rsidRPr="00BC71B4" w:rsidRDefault="00AF285F" w:rsidP="001D540A">
            <w:pPr>
              <w:spacing w:line="360" w:lineRule="auto"/>
              <w:jc w:val="center"/>
            </w:pPr>
            <w:r w:rsidRPr="00BC71B4">
              <w:t>MAPE</w:t>
            </w:r>
          </w:p>
        </w:tc>
        <w:tc>
          <w:tcPr>
            <w:tcW w:w="7192" w:type="dxa"/>
          </w:tcPr>
          <w:p w14:paraId="55464BD9" w14:textId="77777777" w:rsidR="00AF285F" w:rsidRPr="00BC71B4" w:rsidRDefault="00AF285F" w:rsidP="001D540A">
            <w:pPr>
              <w:spacing w:line="360" w:lineRule="auto"/>
              <w:jc w:val="center"/>
            </w:pPr>
            <w:r w:rsidRPr="00BC71B4">
              <w:t>Mean Absolute Percentage Error</w:t>
            </w:r>
          </w:p>
        </w:tc>
      </w:tr>
      <w:tr w:rsidR="00AF285F" w:rsidRPr="00BC71B4" w14:paraId="05300C63" w14:textId="77777777" w:rsidTr="00C87C9E">
        <w:trPr>
          <w:trHeight w:val="342"/>
        </w:trPr>
        <w:tc>
          <w:tcPr>
            <w:tcW w:w="1696" w:type="dxa"/>
          </w:tcPr>
          <w:p w14:paraId="087E3A9F" w14:textId="77777777" w:rsidR="00AF285F" w:rsidRPr="00BC71B4" w:rsidRDefault="00AF285F" w:rsidP="001D540A">
            <w:pPr>
              <w:spacing w:line="360" w:lineRule="auto"/>
              <w:jc w:val="center"/>
            </w:pPr>
            <w:r w:rsidRPr="00BC71B4">
              <w:t>RMSE</w:t>
            </w:r>
          </w:p>
        </w:tc>
        <w:tc>
          <w:tcPr>
            <w:tcW w:w="7192" w:type="dxa"/>
          </w:tcPr>
          <w:p w14:paraId="6D9B9856" w14:textId="77777777" w:rsidR="00AF285F" w:rsidRPr="00BC71B4" w:rsidRDefault="00AF285F" w:rsidP="001D540A">
            <w:pPr>
              <w:spacing w:line="360" w:lineRule="auto"/>
              <w:jc w:val="center"/>
            </w:pPr>
            <w:r w:rsidRPr="00BC71B4">
              <w:t>Root Mean Square Error</w:t>
            </w:r>
          </w:p>
        </w:tc>
      </w:tr>
      <w:tr w:rsidR="00AF285F" w:rsidRPr="00BC71B4" w14:paraId="4226AFDA" w14:textId="77777777" w:rsidTr="00C87C9E">
        <w:trPr>
          <w:trHeight w:val="342"/>
        </w:trPr>
        <w:tc>
          <w:tcPr>
            <w:tcW w:w="1696" w:type="dxa"/>
          </w:tcPr>
          <w:p w14:paraId="1F57F03C" w14:textId="77777777" w:rsidR="00AF285F" w:rsidRPr="00BC71B4" w:rsidRDefault="00AF285F" w:rsidP="001D540A">
            <w:pPr>
              <w:spacing w:line="360" w:lineRule="auto"/>
              <w:jc w:val="center"/>
            </w:pPr>
            <w:r w:rsidRPr="00BC71B4">
              <w:t>EDA</w:t>
            </w:r>
          </w:p>
        </w:tc>
        <w:tc>
          <w:tcPr>
            <w:tcW w:w="7192" w:type="dxa"/>
          </w:tcPr>
          <w:p w14:paraId="0BA7DF1A" w14:textId="77777777" w:rsidR="00AF285F" w:rsidRPr="00BC71B4" w:rsidRDefault="00AF285F" w:rsidP="001D540A">
            <w:pPr>
              <w:spacing w:line="360" w:lineRule="auto"/>
              <w:jc w:val="center"/>
            </w:pPr>
            <w:r w:rsidRPr="00BC71B4">
              <w:t>Exploratory Data Analysis</w:t>
            </w:r>
          </w:p>
        </w:tc>
      </w:tr>
    </w:tbl>
    <w:p w14:paraId="61351C01" w14:textId="77777777" w:rsidR="00AF285F" w:rsidRPr="00BC71B4" w:rsidRDefault="00AF285F" w:rsidP="001D540A">
      <w:pPr>
        <w:spacing w:line="360" w:lineRule="auto"/>
      </w:pPr>
    </w:p>
    <w:p w14:paraId="4D803C16" w14:textId="77777777" w:rsidR="00AF285F" w:rsidRDefault="00AF285F" w:rsidP="001D540A">
      <w:pPr>
        <w:spacing w:line="360" w:lineRule="auto"/>
      </w:pPr>
    </w:p>
    <w:p w14:paraId="4B8DFD25" w14:textId="77777777" w:rsidR="00AF285F" w:rsidRDefault="00AF285F" w:rsidP="001D540A">
      <w:pPr>
        <w:spacing w:line="360" w:lineRule="auto"/>
      </w:pPr>
    </w:p>
    <w:p w14:paraId="1565009E" w14:textId="77777777" w:rsidR="00B41497" w:rsidRPr="00BC71B4" w:rsidRDefault="00B41497" w:rsidP="001D540A">
      <w:pPr>
        <w:spacing w:line="360" w:lineRule="auto"/>
      </w:pPr>
    </w:p>
    <w:p w14:paraId="1645239B" w14:textId="5D62BD3E" w:rsidR="00AF285F" w:rsidRPr="00744F94" w:rsidRDefault="00AF285F" w:rsidP="00744F94">
      <w:pPr>
        <w:pStyle w:val="ListParagraph"/>
        <w:numPr>
          <w:ilvl w:val="0"/>
          <w:numId w:val="41"/>
        </w:numPr>
        <w:spacing w:line="360" w:lineRule="auto"/>
        <w:rPr>
          <w:b/>
          <w:bCs/>
        </w:rPr>
      </w:pPr>
      <w:r w:rsidRPr="00744F94">
        <w:rPr>
          <w:b/>
          <w:bCs/>
        </w:rPr>
        <w:lastRenderedPageBreak/>
        <w:t>Background</w:t>
      </w:r>
    </w:p>
    <w:p w14:paraId="7573AB60" w14:textId="16D4D0AC" w:rsidR="00AF285F" w:rsidRPr="00BC71B4" w:rsidRDefault="00AF285F" w:rsidP="001D540A">
      <w:pPr>
        <w:spacing w:line="360" w:lineRule="auto"/>
        <w:jc w:val="both"/>
      </w:pPr>
      <w:r w:rsidRPr="00BC71B4">
        <w:t xml:space="preserve">Portfolio management is the dynamic cycle of consistently redistributing a measure of financial assets into various diverse monetary investment products, where the objective is to boost the returns while limiting the risk as much ass possible. According to the study by </w:t>
      </w:r>
      <w:r w:rsidRPr="00BC71B4">
        <w:fldChar w:fldCharType="begin"/>
      </w:r>
      <w:r w:rsidR="00E86E5E">
        <w:instrText xml:space="preserve"> ADDIN ZOTERO_ITEM CSL_CITATION {"citationID":"DSZpuulm","properties":{"formattedCitation":"(B. Li &amp; Hoi, 2013)","plainCitation":"(B. Li &amp; Hoi, 2013)","noteIndex":0},"citationItems":[{"id":33,"uris":["http://zotero.org/users/local/g8lD94u9/items/BFDJHQ4I"],"uri":["http://zotero.org/users/local/g8lD94u9/items/BFDJHQ4I"],"itemData":{"id":33,"type":"article-journal","abstract":"Online portfolio selection is a fundamental problem in computational finance, which has been extensively studied across several research communities, including finance, statistics, artificial intelligence, machine learning, and data mining, etc. This article aims to provide a comprehensive survey and a structural understanding of published online portfolio selection techniques. From an online machine learning perspective, we first formulate online portfolio selection as a sequential decision problem, and then survey a variety of state-of-the-art approaches, which are grouped into several major categories, including benchmarks, \"Follow-the-Winner\" approaches, \"Follow-the-Loser\" approaches, \"Pattern-Matching\" based approaches, and \"Meta-Learning Algorithms\". In addition to the problem formulation and related algorithms, we also discuss the relationship of these algorithms with the Capital Growth theory in order to better understand the similarities and differences of their underlying trading ideas. This article aims to provide a timely and comprehensive survey for both machine learning and data mining researchers in academia and quantitative portfolio managers in the financial industry to help them understand the state-of-the-art and facilitate their research and practical applications. We also discuss some open issues and evaluate some emerging new trends for future research directions.","container-title":"arXiv:1212.2129 [cs, q-fin]","note":"arXiv: 1212.2129","source":"arXiv.org","title":"Online Portfolio Selection: A Survey","title-short":"Online Portfolio Selection","URL":"http://arxiv.org/abs/1212.2129","author":[{"family":"Li","given":"Bin"},{"family":"Hoi","given":"Steven C. H."}],"accessed":{"date-parts":[["2021",8,7]]},"issued":{"date-parts":[["2013",5,19]]}}}],"schema":"https://github.com/citation-style-language/schema/raw/master/csl-citation.json"} </w:instrText>
      </w:r>
      <w:r w:rsidRPr="00BC71B4">
        <w:fldChar w:fldCharType="separate"/>
      </w:r>
      <w:r w:rsidRPr="00BC71B4">
        <w:rPr>
          <w:noProof/>
        </w:rPr>
        <w:t>(B. Li &amp; Hoi, 2013)</w:t>
      </w:r>
      <w:r w:rsidRPr="00BC71B4">
        <w:fldChar w:fldCharType="end"/>
      </w:r>
      <w:r w:rsidRPr="00BC71B4">
        <w:t xml:space="preserve">, Traditional portfolio management strategies can be categorized into four classes, “Follow the Winner”, “Follow the Loser”, “Pattern Matching”, and “Meta Learning” </w:t>
      </w:r>
    </w:p>
    <w:p w14:paraId="7182794F" w14:textId="77777777" w:rsidR="00AF285F" w:rsidRPr="00BC71B4" w:rsidRDefault="00AF285F" w:rsidP="001D540A">
      <w:pPr>
        <w:spacing w:line="360" w:lineRule="auto"/>
      </w:pPr>
    </w:p>
    <w:p w14:paraId="3574BA38" w14:textId="0FD137EE" w:rsidR="00AF285F" w:rsidRPr="00BC71B4" w:rsidRDefault="00AF285F" w:rsidP="001D540A">
      <w:pPr>
        <w:spacing w:line="360" w:lineRule="auto"/>
        <w:jc w:val="both"/>
      </w:pPr>
      <w:r w:rsidRPr="00BC71B4">
        <w:t xml:space="preserve">“Follow the Winner”, attempts to asymptotically accomplish a same growth rate (expected log return) as that of an ideal strategy. According to the “Follow-the-Loser” strategy, wealth should be transferred from winning assets to losing ones, which seems contradictory as per common sense but according to multiple observations, it often generates remarkable results. “Pattern Matching” algorithms anticipate the subsequent market distribution based on the sampled distribution and explicitly optimizes the portfolio using the sampled distribution as per study by </w:t>
      </w:r>
      <w:r w:rsidRPr="00BC71B4">
        <w:fldChar w:fldCharType="begin"/>
      </w:r>
      <w:r w:rsidR="00E86E5E">
        <w:instrText xml:space="preserve"> ADDIN ZOTERO_ITEM CSL_CITATION {"citationID":"52tl3mLL","properties":{"formattedCitation":"(Gyorfi et al., 2006)","plainCitation":"(Gyorfi et al., 2006)","noteIndex":0},"citationItems":[{"id":37,"uris":["http://zotero.org/users/local/g8lD94u9/items/XCVQ9YAR"],"uri":["http://zotero.org/users/local/g8lD94u9/items/XCVQ9YAR"],"itemData":{"id":37,"type":"article-journal","container-title":"Mathematical Finance","DOI":"10.1111/j.1467-9965.2006.00274.x","ISSN":"0960-1627, 1467-9965","issue":"2","journalAbbreviation":"Mathematical Finance","language":"en","page":"337-357","source":"DOI.org (Crossref)","title":"NONPARAMETRIC KERNEL-BASED SEQUENTIAL INVESTMENT STRATEGIES","volume":"16","author":[{"family":"Gyorfi","given":"Laszlo"},{"family":"Lugosi","given":"Gabor"},{"family":"Udina","given":"Frederic"}],"issued":{"date-parts":[["2006",4]]}}}],"schema":"https://github.com/citation-style-language/schema/raw/master/csl-citation.json"} </w:instrText>
      </w:r>
      <w:r w:rsidRPr="00BC71B4">
        <w:fldChar w:fldCharType="separate"/>
      </w:r>
      <w:r w:rsidRPr="00BC71B4">
        <w:rPr>
          <w:noProof/>
        </w:rPr>
        <w:t>(Gyorfi et al., 2006)</w:t>
      </w:r>
      <w:r w:rsidRPr="00BC71B4">
        <w:fldChar w:fldCharType="end"/>
      </w:r>
      <w:r w:rsidRPr="00BC71B4">
        <w:t xml:space="preserve">. Lastly, “Meta Learning” strategy consolidates multiple methodologies of different classifications to achieve more consistent and predictable results </w:t>
      </w:r>
      <w:r w:rsidRPr="00BC71B4">
        <w:fldChar w:fldCharType="begin"/>
      </w:r>
      <w:r w:rsidR="00E86E5E">
        <w:instrText xml:space="preserve"> ADDIN ZOTERO_ITEM CSL_CITATION {"citationID":"1xoCNAyK","properties":{"formattedCitation":"(Das &amp; Banerjee, 2011)","plainCitation":"(Das &amp; Banerjee, 2011)","noteIndex":0},"citationItems":[{"id":38,"uris":["http://zotero.org/users/local/g8lD94u9/items/8768HTL2"],"uri":["http://zotero.org/users/local/g8lD94u9/items/8768HTL2"],"itemData":{"id":38,"type":"paper-conference","container-title":"Proceedings of the 17th ACM SIGKDD international conference on Knowledge discovery and data mining - KDD '11","DOI":"10.1145/2020408.2020588","event":"the 17th ACM SIGKDD international conference","event-place":"San Diego, California, USA","ISBN":"978-1-4503-0813-7","language":"en","page":"1163","publisher":"ACM Press","publisher-place":"San Diego, California, USA","source":"DOI.org (Crossref)","title":"Meta optimization and its application to portfolio selection","URL":"http://dl.acm.org/citation.cfm?doid=2020408.2020588","author":[{"family":"Das","given":"Puja"},{"family":"Banerjee","given":"Arindam"}],"accessed":{"date-parts":[["2021",8,7]]},"issued":{"date-parts":[["2011"]]}}}],"schema":"https://github.com/citation-style-language/schema/raw/master/csl-citation.json"} </w:instrText>
      </w:r>
      <w:r w:rsidRPr="00BC71B4">
        <w:fldChar w:fldCharType="separate"/>
      </w:r>
      <w:r w:rsidRPr="00BC71B4">
        <w:rPr>
          <w:noProof/>
        </w:rPr>
        <w:t>(Das &amp; Banerjee, 2011)</w:t>
      </w:r>
      <w:r w:rsidRPr="00BC71B4">
        <w:fldChar w:fldCharType="end"/>
      </w:r>
      <w:r w:rsidRPr="00BC71B4">
        <w:t>.</w:t>
      </w:r>
    </w:p>
    <w:p w14:paraId="5A18CD2F" w14:textId="77777777" w:rsidR="00AF285F" w:rsidRPr="00BC71B4" w:rsidRDefault="00AF285F" w:rsidP="001D540A">
      <w:pPr>
        <w:spacing w:line="360" w:lineRule="auto"/>
      </w:pPr>
    </w:p>
    <w:p w14:paraId="048471EC" w14:textId="77777777" w:rsidR="00AF285F" w:rsidRPr="00BC71B4" w:rsidRDefault="00AF285F" w:rsidP="001D540A">
      <w:pPr>
        <w:spacing w:line="360" w:lineRule="auto"/>
        <w:jc w:val="both"/>
      </w:pPr>
      <w:r w:rsidRPr="00BC71B4">
        <w:t>Many Deep Learning based approaches have been explored for financial stock market prediction so far. However, the majority of them attempt to forecast price changes or trends for a selected number of assets where the focus is on the said assets only rather than the momentum of the market itself. As per design, a neural network generate</w:t>
      </w:r>
      <w:r>
        <w:t>s</w:t>
      </w:r>
      <w:r w:rsidRPr="00BC71B4">
        <w:t xml:space="preserve"> an output vector of asset prices for the upcoming time period using just historical raw price data (OHLCV) of the financial assets as input. The trading agent can then take action based on the prediction. This can simply be termed as a supervised learning regression problem, and it is straightforward to implement. As a result, the accuracy of these price prediction-based algorithms is largely dependent on their performance, and it turns out that capturing future market momentum is challenging.</w:t>
      </w:r>
    </w:p>
    <w:p w14:paraId="68132926" w14:textId="77777777" w:rsidR="00AF285F" w:rsidRPr="00BC71B4" w:rsidRDefault="00AF285F" w:rsidP="001D540A">
      <w:pPr>
        <w:spacing w:line="360" w:lineRule="auto"/>
      </w:pPr>
    </w:p>
    <w:p w14:paraId="421E7C68" w14:textId="77777777" w:rsidR="00AF285F" w:rsidRPr="00BC71B4" w:rsidRDefault="00AF285F" w:rsidP="001D540A">
      <w:pPr>
        <w:spacing w:line="360" w:lineRule="auto"/>
        <w:jc w:val="both"/>
      </w:pPr>
      <w:r w:rsidRPr="00BC71B4">
        <w:t>In order to manage the portfolio efficiently to maximize returns based on the momentum of the market, it is essential to choose quality assets themselves rather than only focus on the trading strategy itself. The quality of assets may depend on the intrinsic factor of the asset itself like Current Volume, Price Change %, Market Cap, Volatility, Nearness to 52W High etc. along with its historical price itself. These intrinsic attributes also depend on some extrinsic factors like the sentiments regarding the asset, the sector of the asset and the market momentum itself.</w:t>
      </w:r>
    </w:p>
    <w:p w14:paraId="26978750" w14:textId="77777777" w:rsidR="00AF285F" w:rsidRPr="00BC71B4" w:rsidRDefault="00AF285F" w:rsidP="001D540A">
      <w:pPr>
        <w:spacing w:line="360" w:lineRule="auto"/>
        <w:rPr>
          <w:b/>
          <w:bCs/>
        </w:rPr>
      </w:pPr>
    </w:p>
    <w:p w14:paraId="1E2EC043" w14:textId="77777777" w:rsidR="00AF285F" w:rsidRPr="00BC71B4" w:rsidRDefault="00AF285F" w:rsidP="001D540A">
      <w:pPr>
        <w:spacing w:line="360" w:lineRule="auto"/>
        <w:jc w:val="both"/>
      </w:pPr>
      <w:r w:rsidRPr="00BC71B4">
        <w:lastRenderedPageBreak/>
        <w:t>The most frequently researched financial application field is financial time series forecasting, specifically asset price forecasting where the major focus is always on predicting underlying asset's next movement. This was the focus of the majority of the existing DL implementations. Despite the existence of several sub-problems like price forecasting for Stocks, Indexes, Forex, Cryptocurrency, Bonds, Commodities, Volatility and many more, the fundamental elements in all of these applications are very similar.</w:t>
      </w:r>
    </w:p>
    <w:p w14:paraId="029286A9" w14:textId="77777777" w:rsidR="00AF285F" w:rsidRPr="00BC71B4" w:rsidRDefault="00AF285F" w:rsidP="001D540A">
      <w:pPr>
        <w:spacing w:line="360" w:lineRule="auto"/>
        <w:jc w:val="both"/>
      </w:pPr>
    </w:p>
    <w:p w14:paraId="4A44BD56" w14:textId="77777777" w:rsidR="00AF285F" w:rsidRPr="00BC71B4" w:rsidRDefault="00AF285F" w:rsidP="001D540A">
      <w:pPr>
        <w:spacing w:line="360" w:lineRule="auto"/>
        <w:jc w:val="both"/>
      </w:pPr>
      <w:r w:rsidRPr="00BC71B4">
        <w:t>Based on their dependent output, which can be either price prediction or price movement prediction, the studies can be divided into two groups. Although price prediction can be termed as a fundamental regression problem, in majority of its applications, correctly recognizing the directional movement or momentum is more essential than precise price predictions. Due to this, analysts regard trend forecasting, or anticipating the directional movement of the price, to be more important field of research than precise prediction of price. In this case, trend/momentum prediction turns into a classification problem. As per certain studies, only up and down price movement (2-class problem) are taken into account but neutral movement is also taken into account in others (3-class problem).</w:t>
      </w:r>
    </w:p>
    <w:p w14:paraId="4A207212" w14:textId="77777777" w:rsidR="00AF285F" w:rsidRPr="00BC71B4" w:rsidRDefault="00AF285F" w:rsidP="001D540A">
      <w:pPr>
        <w:spacing w:line="360" w:lineRule="auto"/>
      </w:pPr>
    </w:p>
    <w:p w14:paraId="59C5079C" w14:textId="77777777" w:rsidR="00AF285F" w:rsidRPr="00BC71B4" w:rsidRDefault="00AF285F" w:rsidP="001D540A">
      <w:pPr>
        <w:spacing w:line="360" w:lineRule="auto"/>
        <w:jc w:val="both"/>
      </w:pPr>
      <w:r w:rsidRPr="00BC71B4">
        <w:t xml:space="preserve">DL models like LSTM and its variations, as well as certain hybrid models, have dominated the financial time series forecasting arena. Because LSTM by design is built to exploit the temporal features of any time series </w:t>
      </w:r>
      <w:r>
        <w:t>data</w:t>
      </w:r>
      <w:r w:rsidRPr="00BC71B4">
        <w:t xml:space="preserve">, identifying financial time series signals is a closely examined and useful application. Some analysts, on the other hand, choose to extract relevant characteristics from time series </w:t>
      </w:r>
      <w:r>
        <w:t xml:space="preserve">data </w:t>
      </w:r>
      <w:r w:rsidRPr="00BC71B4">
        <w:t>or modify time series</w:t>
      </w:r>
      <w:r>
        <w:t xml:space="preserve"> data</w:t>
      </w:r>
      <w:r w:rsidRPr="00BC71B4">
        <w:t xml:space="preserve"> such that following financial data is fixed in time. This means that the model can be trained correctly and better test performance can be achieved on unseen data regardless of the data order. DFNN and CNNs were the primarily used models in those implementations.</w:t>
      </w:r>
    </w:p>
    <w:p w14:paraId="200DAF8A" w14:textId="77777777" w:rsidR="00AF285F" w:rsidRPr="00BC71B4" w:rsidRDefault="00AF285F" w:rsidP="001D540A">
      <w:pPr>
        <w:spacing w:line="360" w:lineRule="auto"/>
        <w:rPr>
          <w:b/>
          <w:bCs/>
        </w:rPr>
      </w:pPr>
    </w:p>
    <w:p w14:paraId="48140FF5" w14:textId="58A443E2" w:rsidR="00AF285F" w:rsidRPr="00744F94" w:rsidRDefault="00AF285F" w:rsidP="00744F94">
      <w:pPr>
        <w:pStyle w:val="ListParagraph"/>
        <w:numPr>
          <w:ilvl w:val="0"/>
          <w:numId w:val="41"/>
        </w:numPr>
        <w:spacing w:line="360" w:lineRule="auto"/>
        <w:rPr>
          <w:b/>
          <w:bCs/>
        </w:rPr>
      </w:pPr>
      <w:r w:rsidRPr="00744F94">
        <w:rPr>
          <w:b/>
          <w:bCs/>
        </w:rPr>
        <w:t>Related works</w:t>
      </w:r>
    </w:p>
    <w:p w14:paraId="44B50724" w14:textId="77777777" w:rsidR="00AF285F" w:rsidRPr="00BC71B4" w:rsidRDefault="00AF285F" w:rsidP="001D540A">
      <w:pPr>
        <w:spacing w:line="360" w:lineRule="auto"/>
        <w:jc w:val="both"/>
      </w:pPr>
      <w:r w:rsidRPr="00BC71B4">
        <w:t xml:space="preserve">Portfolio management is one of the most significant factors when it comes to making investments into any financial assets which can include stock market, mutual funds, cryptocurrency, bonds, forex and other commodities. For a long time, traditional statistical approaches have been employed to construct an effective portfolio. Following the tremendous advancements in the area of Machine Learning over the last decade, there has been a significant movement away from traditional statistical approaches and toward ML-based strategies that are far more efficient. A large number of studies has already been done in this field and all of </w:t>
      </w:r>
      <w:r w:rsidRPr="00BC71B4">
        <w:lastRenderedPageBreak/>
        <w:t>these approaches try to predict price movements or trends/momentum of the chosen financial assets. A Machine Learning model can produce a projected vector of asset values for the upcoming period using past prices of the selected assets as input. The trading agent then takes action after getting the expected signal. ML models like ANNs, ECs, GP and Agent based models have been used extensively by researchers and analysts for publications and industry applications. There are also a number of survey papers which are focused solely in a single ML model. Despite being focused on a single ML technique, their implementations have spanned a number of financial and banking applications. EC and ANN were the most popular of these ML-based techniques.</w:t>
      </w:r>
    </w:p>
    <w:p w14:paraId="6FDFC173" w14:textId="77777777" w:rsidR="00AF285F" w:rsidRPr="00BC71B4" w:rsidRDefault="00AF285F" w:rsidP="001D540A">
      <w:pPr>
        <w:spacing w:line="360" w:lineRule="auto"/>
      </w:pPr>
    </w:p>
    <w:p w14:paraId="760D3CA7" w14:textId="77777777" w:rsidR="00AF285F" w:rsidRPr="00BC71B4" w:rsidRDefault="00AF285F" w:rsidP="001D540A">
      <w:pPr>
        <w:spacing w:line="360" w:lineRule="auto"/>
        <w:jc w:val="both"/>
        <w:rPr>
          <w:b/>
          <w:bCs/>
        </w:rPr>
      </w:pPr>
      <w:r w:rsidRPr="00BC71B4">
        <w:fldChar w:fldCharType="begin"/>
      </w:r>
      <w:r w:rsidRPr="00BC71B4">
        <w:instrText xml:space="preserve"> ADDIN ZOTERO_ITEM CSL_CITATION {"citationID":"UkoT985M","properties":{"formattedCitation":"(Y. Li &amp; Ma, 2010)","plainCitation":"(Y. Li &amp; Ma, 2010)","noteIndex":0},"citationItems":[{"id":58,"uris":["http://zotero.org/users/local/g8lD94u9/items/VICEB2HR"],"uri":["http://zotero.org/users/local/g8lD94u9/items/VICEB2HR"],"itemData":{"id":58,"type":"paper-conference","container-title":"2010 International Symposium on Computational Intelligence and Design","DOI":"10.1109/ISCID.2010.70","event":"2010 3rd International Symposium on Computational Intelligence and Design (ISCID)","event-place":"Hangzhou, China","ISBN":"978-1-4244-8094-4","page":"211-214","publisher":"IEEE","publisher-place":"Hangzhou, China","source":"DOI.org (Crossref)","title":"Applications of Artificial Neural Networks in Financial Economics: A Survey","title-short":"Applications of Artificial Neural Networks in Financial Economics","URL":"http://ieeexplore.ieee.org/document/5692701/","author":[{"family":"Li","given":"Yuhong"},{"family":"Ma","given":"Weihua"}],"accessed":{"date-parts":[["2021",8,7]]},"issued":{"date-parts":[["2010",10]]}}}],"schema":"https://github.com/citation-style-language/schema/raw/master/csl-citation.json"} </w:instrText>
      </w:r>
      <w:r w:rsidRPr="00BC71B4">
        <w:fldChar w:fldCharType="separate"/>
      </w:r>
      <w:r w:rsidRPr="00BC71B4">
        <w:rPr>
          <w:noProof/>
        </w:rPr>
        <w:t>(Y. Li &amp; Ma, 2010)</w:t>
      </w:r>
      <w:r w:rsidRPr="00BC71B4">
        <w:fldChar w:fldCharType="end"/>
      </w:r>
      <w:r w:rsidRPr="00BC71B4">
        <w:t xml:space="preserve"> looked at a number of contemporary ANN implementations for stock market </w:t>
      </w:r>
      <w:r>
        <w:t>prediction</w:t>
      </w:r>
      <w:r w:rsidRPr="00BC71B4">
        <w:t xml:space="preserve"> and </w:t>
      </w:r>
      <w:r>
        <w:t>similar</w:t>
      </w:r>
      <w:r w:rsidRPr="00BC71B4">
        <w:t xml:space="preserve"> financial purposes. </w:t>
      </w:r>
      <w:r w:rsidRPr="00BC71B4">
        <w:rPr>
          <w:b/>
          <w:bCs/>
        </w:rPr>
        <w:fldChar w:fldCharType="begin"/>
      </w:r>
      <w:r w:rsidRPr="00BC71B4">
        <w:rPr>
          <w:b/>
          <w:bCs/>
        </w:rPr>
        <w:instrText xml:space="preserve"> ADDIN ZOTERO_ITEM CSL_CITATION {"citationID":"9KmZ90Fc","properties":{"formattedCitation":"(Tk\\uc0\\u225{}\\uc0\\u269{} &amp; Verner, 2016)","plainCitation":"(Tkáč &amp; Verner, 2016)","noteIndex":0},"citationItems":[{"id":40,"uris":["http://zotero.org/users/local/g8lD94u9/items/DDP5HXC3"],"uri":["http://zotero.org/users/local/g8lD94u9/items/DDP5HXC3"],"itemData":{"id":40,"type":"article-journal","container-title":"Applied Soft Computing","DOI":"10.1016/j.asoc.2015.09.040","ISSN":"15684946","journalAbbreviation":"Applied Soft Computing","language":"en","page":"788-804","source":"DOI.org (Crossref)","title":"Artificial neural networks in business: Two decades of research","title-short":"Artificial neural networks in business","volume":"38","author":[{"family":"Tkáč","given":"Michal"},{"family":"Verner","given":"Robert"}],"issued":{"date-parts":[["2016",1]]}}}],"schema":"https://github.com/citation-style-language/schema/raw/master/csl-citation.json"} </w:instrText>
      </w:r>
      <w:r w:rsidRPr="00BC71B4">
        <w:rPr>
          <w:b/>
          <w:bCs/>
        </w:rPr>
        <w:fldChar w:fldCharType="separate"/>
      </w:r>
      <w:r w:rsidRPr="00BC71B4">
        <w:rPr>
          <w:lang w:val="en-GB"/>
        </w:rPr>
        <w:t>(Tkáč &amp; Verner, 2016)</w:t>
      </w:r>
      <w:r w:rsidRPr="00BC71B4">
        <w:rPr>
          <w:b/>
          <w:bCs/>
        </w:rPr>
        <w:fldChar w:fldCharType="end"/>
      </w:r>
      <w:r w:rsidRPr="00BC71B4">
        <w:rPr>
          <w:b/>
          <w:bCs/>
        </w:rPr>
        <w:t xml:space="preserve"> </w:t>
      </w:r>
      <w:r w:rsidRPr="00BC71B4">
        <w:t xml:space="preserve">investigated several ANN implementations in financial applications, such as stock price forecasting. </w:t>
      </w:r>
      <w:r w:rsidRPr="00BC71B4">
        <w:fldChar w:fldCharType="begin"/>
      </w:r>
      <w:r w:rsidRPr="00BC71B4">
        <w:instrText xml:space="preserve"> ADDIN ZOTERO_ITEM CSL_CITATION {"citationID":"4bLldaqd","properties":{"formattedCitation":"(Elmsili &amp; Outtaj, 2018)","plainCitation":"(Elmsili &amp; Outtaj, 2018)","noteIndex":0},"citationItems":[{"id":41,"uris":["http://zotero.org/users/local/g8lD94u9/items/S936QKBF"],"uri":["http://zotero.org/users/local/g8lD94u9/items/S936QKBF"],"itemData":{"id":41,"type":"paper-conference","container-title":"2018 4th International Conference on Optimization and Applications (ICOA)","DOI":"10.1109/ICOA.2018.8370600","event":"2018 4th International Conference on Optimization and Applications (ICOA)","event-place":"Mohammedia","ISBN":"978-1-5386-4225-2","page":"1-6","publisher":"IEEE","publisher-place":"Mohammedia","source":"DOI.org (Crossref)","title":"Artificial neural networks applications in economics and management research: An exploratory literature review","title-short":"Artificial neural networks applications in economics and management research","URL":"https://ieeexplore.ieee.org/document/8370600/","author":[{"family":"Elmsili","given":"Bilal"},{"family":"Outtaj","given":"Benaceur"}],"accessed":{"date-parts":[["2021",8,7]]},"issued":{"date-parts":[["2018",4]]}}}],"schema":"https://github.com/citation-style-language/schema/raw/master/csl-citation.json"} </w:instrText>
      </w:r>
      <w:r w:rsidRPr="00BC71B4">
        <w:fldChar w:fldCharType="separate"/>
      </w:r>
      <w:r w:rsidRPr="00BC71B4">
        <w:rPr>
          <w:noProof/>
        </w:rPr>
        <w:t>(Elmsili &amp; Outtaj, 2018)</w:t>
      </w:r>
      <w:r w:rsidRPr="00BC71B4">
        <w:fldChar w:fldCharType="end"/>
      </w:r>
      <w:r w:rsidRPr="00BC71B4">
        <w:t xml:space="preserve"> recently published a study that included applications of ANN in financial aspects and management studies, as well as financial time series estimation.</w:t>
      </w:r>
    </w:p>
    <w:p w14:paraId="74DCD7D0" w14:textId="77777777" w:rsidR="00AF285F" w:rsidRPr="00BC71B4" w:rsidRDefault="00AF285F" w:rsidP="001D540A">
      <w:pPr>
        <w:spacing w:line="360" w:lineRule="auto"/>
      </w:pPr>
    </w:p>
    <w:p w14:paraId="57503E39" w14:textId="77777777" w:rsidR="00AF285F" w:rsidRPr="00BC71B4" w:rsidRDefault="00AF285F" w:rsidP="001D540A">
      <w:pPr>
        <w:spacing w:line="360" w:lineRule="auto"/>
        <w:jc w:val="both"/>
      </w:pPr>
      <w:r w:rsidRPr="00BC71B4">
        <w:t xml:space="preserve">There also have been other text mining studies concentrating on asset price forecasting. </w:t>
      </w:r>
      <w:r w:rsidRPr="00BC71B4">
        <w:fldChar w:fldCharType="begin"/>
      </w:r>
      <w:r w:rsidRPr="00BC71B4">
        <w:instrText xml:space="preserve"> ADDIN ZOTERO_ITEM CSL_CITATION {"citationID":"ujqWdPb0","properties":{"formattedCitation":"(Mittermayer &amp; Knolmayer, 2006)","plainCitation":"(Mittermayer &amp; Knolmayer, 2006)","noteIndex":0},"citationItems":[{"id":42,"uris":["http://zotero.org/users/local/g8lD94u9/items/FVK9FVTU"],"uri":["http://zotero.org/users/local/g8lD94u9/items/FVK9FVTU"],"itemData":{"id":42,"type":"article-journal","title":"Text mining systems for market response to news: A survey","author":[{"family":"Mittermayer","given":"Marc-André"},{"family":"Knolmayer","given":"Gerhard"}],"issued":{"date-parts":[["2006",9,1]]}}}],"schema":"https://github.com/citation-style-language/schema/raw/master/csl-citation.json"} </w:instrText>
      </w:r>
      <w:r w:rsidRPr="00BC71B4">
        <w:fldChar w:fldCharType="separate"/>
      </w:r>
      <w:r w:rsidRPr="00BC71B4">
        <w:rPr>
          <w:noProof/>
        </w:rPr>
        <w:t>(Mittermayer &amp; Knolmayer, 2006)</w:t>
      </w:r>
      <w:r w:rsidRPr="00BC71B4">
        <w:fldChar w:fldCharType="end"/>
      </w:r>
      <w:r w:rsidRPr="00BC71B4">
        <w:t xml:space="preserve"> investigated and evaluated several text mining strategies for predicting market reaction to financial articles and news. In their work, Leela et. al. have also focused on news analytics to forecast any unexpected returns for trading techniques. Various text mining research for stock and FX market prediction were evaluated by </w:t>
      </w:r>
      <w:r w:rsidRPr="00BC71B4">
        <w:fldChar w:fldCharType="begin"/>
      </w:r>
      <w:r w:rsidRPr="00BC71B4">
        <w:instrText xml:space="preserve"> ADDIN ZOTERO_ITEM CSL_CITATION {"citationID":"ul0smkXG","properties":{"formattedCitation":"(Khadjeh Nassirtoussi et al., 2014)","plainCitation":"(Khadjeh Nassirtoussi et al., 2014)","noteIndex":0},"citationItems":[{"id":43,"uris":["http://zotero.org/users/local/g8lD94u9/items/YMEIGHZR"],"uri":["http://zotero.org/users/local/g8lD94u9/items/YMEIGHZR"],"itemData":{"id":43,"type":"article-journal","container-title":"Expert Systems with Applications","DOI":"10.1016/j.eswa.2014.06.009","ISSN":"09574174","issue":"16","journalAbbreviation":"Expert Systems with Applications","language":"en","page":"7653-7670","source":"DOI.org (Crossref)","title":"Text mining for market prediction: A systematic review","title-short":"Text mining for market prediction","volume":"41","author":[{"family":"Khadjeh Nassirtoussi","given":"Arman"},{"family":"Aghabozorgi","given":"Saeed"},{"family":"Ying Wah","given":"Teh"},{"family":"Ngo","given":"David Chek Ling"}],"issued":{"date-parts":[["2014",11]]}}}],"schema":"https://github.com/citation-style-language/schema/raw/master/csl-citation.json"} </w:instrText>
      </w:r>
      <w:r w:rsidRPr="00BC71B4">
        <w:fldChar w:fldCharType="separate"/>
      </w:r>
      <w:r w:rsidRPr="00BC71B4">
        <w:rPr>
          <w:noProof/>
        </w:rPr>
        <w:t>(Khadjeh Nassirtoussi et al., 2014)</w:t>
      </w:r>
      <w:r w:rsidRPr="00BC71B4">
        <w:fldChar w:fldCharType="end"/>
      </w:r>
    </w:p>
    <w:p w14:paraId="3C6FEDB2" w14:textId="77777777" w:rsidR="00AF285F" w:rsidRPr="00BC71B4" w:rsidRDefault="00AF285F" w:rsidP="001D540A">
      <w:pPr>
        <w:spacing w:line="360" w:lineRule="auto"/>
      </w:pPr>
    </w:p>
    <w:p w14:paraId="2CFE891A" w14:textId="77777777" w:rsidR="00AF285F" w:rsidRPr="00BC71B4" w:rsidRDefault="00AF285F" w:rsidP="001D540A">
      <w:pPr>
        <w:spacing w:line="360" w:lineRule="auto"/>
        <w:jc w:val="both"/>
      </w:pPr>
      <w:r w:rsidRPr="00BC71B4">
        <w:fldChar w:fldCharType="begin"/>
      </w:r>
      <w:r w:rsidRPr="00BC71B4">
        <w:instrText xml:space="preserve"> ADDIN ZOTERO_ITEM CSL_CITATION {"citationID":"LCrGr8jd","properties":{"formattedCitation":"(Kearney &amp; Liu, 2013)","plainCitation":"(Kearney &amp; Liu, 2013)","noteIndex":0},"citationItems":[{"id":44,"uris":["http://zotero.org/users/local/g8lD94u9/items/KERWEZVN"],"uri":["http://zotero.org/users/local/g8lD94u9/items/KERWEZVN"],"itemData":{"id":44,"type":"article-journal","container-title":"SSRN Electronic Journal","DOI":"10.2139/ssrn.2213801","ISSN":"1556-5068","journalAbbreviation":"SSRN Journal","language":"en","source":"DOI.org (Crossref)","title":"Textual Sentiment Analysis in Finance: A Survey of Methods and Models","title-short":"Textual Sentiment Analysis in Finance","URL":"http://www.ssrn.com/abstract=2213801","author":[{"family":"Kearney","given":"Colm"},{"family":"Liu","given":"Sha"}],"accessed":{"date-parts":[["2021",8,7]]},"issued":{"date-parts":[["2013"]]}}}],"schema":"https://github.com/citation-style-language/schema/raw/master/csl-citation.json"} </w:instrText>
      </w:r>
      <w:r w:rsidRPr="00BC71B4">
        <w:fldChar w:fldCharType="separate"/>
      </w:r>
      <w:r w:rsidRPr="00BC71B4">
        <w:rPr>
          <w:noProof/>
        </w:rPr>
        <w:t>(Kearney &amp; Liu, 2013)</w:t>
      </w:r>
      <w:r w:rsidRPr="00BC71B4">
        <w:fldChar w:fldCharType="end"/>
      </w:r>
      <w:r w:rsidRPr="00BC71B4">
        <w:t xml:space="preserve"> have also looked at sentiment based time series forecasting and trading algorithms based on sentiments extracted from texts. </w:t>
      </w:r>
      <w:r w:rsidRPr="00BC71B4">
        <w:fldChar w:fldCharType="begin"/>
      </w:r>
      <w:r w:rsidRPr="00BC71B4">
        <w:instrText xml:space="preserve"> ADDIN ZOTERO_ITEM CSL_CITATION {"citationID":"0vPHnuuZ","properties":{"formattedCitation":"(Xing et al., 2018)","plainCitation":"(Xing et al., 2018)","noteIndex":0},"citationItems":[{"id":45,"uris":["http://zotero.org/users/local/g8lD94u9/items/PKPD2QVS"],"uri":["http://zotero.org/users/local/g8lD94u9/items/PKPD2QVS"],"itemData":{"id":45,"type":"article-journal","container-title":"Artificial Intelligence Review","DOI":"10.1007/s10462-017-9588-9","ISSN":"0269-2821, 1573-7462","issue":"1","journalAbbreviation":"Artif Intell Rev","language":"en","page":"49-73","source":"DOI.org (Crossref)","title":"Natural language based financial forecasting: a survey","title-short":"Natural language based financial forecasting","volume":"50","author":[{"family":"Xing","given":"Frank Z."},{"family":"Cambria","given":"Erik"},{"family":"Welsch","given":"Roy E."}],"issued":{"date-parts":[["2018",6]]}}}],"schema":"https://github.com/citation-style-language/schema/raw/master/csl-citation.json"} </w:instrText>
      </w:r>
      <w:r w:rsidRPr="00BC71B4">
        <w:fldChar w:fldCharType="separate"/>
      </w:r>
      <w:r w:rsidRPr="00BC71B4">
        <w:rPr>
          <w:noProof/>
        </w:rPr>
        <w:t>(Xing et al., 2018)</w:t>
      </w:r>
      <w:r w:rsidRPr="00BC71B4">
        <w:fldChar w:fldCharType="end"/>
      </w:r>
      <w:r w:rsidRPr="00BC71B4">
        <w:t xml:space="preserve"> evaluated NLP-based financial forecasting research in their latest investigations.</w:t>
      </w:r>
    </w:p>
    <w:p w14:paraId="3BDE7034" w14:textId="77777777" w:rsidR="00AF285F" w:rsidRPr="00BC71B4" w:rsidRDefault="00AF285F" w:rsidP="001D540A">
      <w:pPr>
        <w:spacing w:line="360" w:lineRule="auto"/>
      </w:pPr>
    </w:p>
    <w:p w14:paraId="5F8358D9" w14:textId="77777777" w:rsidR="00AF285F" w:rsidRPr="00BC71B4" w:rsidRDefault="00AF285F" w:rsidP="001D540A">
      <w:pPr>
        <w:spacing w:line="360" w:lineRule="auto"/>
        <w:jc w:val="both"/>
      </w:pPr>
      <w:r w:rsidRPr="00BC71B4">
        <w:t>The financial world received a boost in the last decade thanks to the advent of DL-based models for financial forecasting studies, which resulted in a slew of new papers that heavily utilized DL models. Several new deep learning models with alternative deep architectures have been explored and performance evaluated in comparison to traditional ML models and DL-based models beat their ML counterparts in the great majority of these experiments.</w:t>
      </w:r>
    </w:p>
    <w:p w14:paraId="4CF4747E" w14:textId="77777777" w:rsidR="00AF285F" w:rsidRPr="00BC71B4" w:rsidRDefault="00AF285F" w:rsidP="001D540A">
      <w:pPr>
        <w:spacing w:line="360" w:lineRule="auto"/>
      </w:pPr>
    </w:p>
    <w:p w14:paraId="5925E2AF" w14:textId="77777777" w:rsidR="00AF285F" w:rsidRPr="00BC71B4" w:rsidRDefault="00AF285F" w:rsidP="001D540A">
      <w:pPr>
        <w:spacing w:line="360" w:lineRule="auto"/>
        <w:jc w:val="both"/>
      </w:pPr>
      <w:r w:rsidRPr="00BC71B4">
        <w:lastRenderedPageBreak/>
        <w:t xml:space="preserve">Researchers have extensively investigated DL models such as DMLP, RBMs, DBN, AE, RNN, LSTM, CNN and DRL in several papers. We can see that LSTM and its variants, as well as hybrid ensemble approaches, dominate in the area of financial time series forecasting in all of the studies that have used DL models. Some research used just raw pricing data (OCHLV) for predicting and used several DL models for performance comparison. Among some noteworthy studies </w:t>
      </w:r>
      <w:r w:rsidRPr="00BC71B4">
        <w:fldChar w:fldCharType="begin"/>
      </w:r>
      <w:r w:rsidRPr="00BC71B4">
        <w:instrText xml:space="preserve"> ADDIN ZOTERO_ITEM CSL_CITATION {"citationID":"qybJpmS6","properties":{"formattedCitation":"(Samarawickrama &amp; Fernando, 2017)","plainCitation":"(Samarawickrama &amp; Fernando, 2017)","noteIndex":0},"citationItems":[{"id":47,"uris":["http://zotero.org/users/local/g8lD94u9/items/ZU3B5IXN"],"uri":["http://zotero.org/users/local/g8lD94u9/items/ZU3B5IXN"],"itemData":{"id":47,"type":"paper-conference","container-title":"2017 IEEE International Conference on Industrial and Information Systems (ICIIS)","DOI":"10.1109/ICIINFS.2017.8300345","event":"2017 IEEE International Conference on Industrial and Information Systems (ICIIS)","event-place":"Peradeniya","ISBN":"978-1-5386-1674-1","page":"1-6","publisher":"IEEE","publisher-place":"Peradeniya","source":"DOI.org (Crossref)","title":"A recurrent neural network approach in predicting daily stock prices an application to the Sri Lankan stock market","URL":"http://ieeexplore.ieee.org/document/8300345/","author":[{"family":"Samarawickrama","given":"A.J.P."},{"family":"Fernando","given":"T.G.I."}],"accessed":{"date-parts":[["2021",8,7]]},"issued":{"date-parts":[["2017",12]]}}}],"schema":"https://github.com/citation-style-language/schema/raw/master/csl-citation.json"} </w:instrText>
      </w:r>
      <w:r w:rsidRPr="00BC71B4">
        <w:fldChar w:fldCharType="separate"/>
      </w:r>
      <w:r w:rsidRPr="00BC71B4">
        <w:rPr>
          <w:noProof/>
        </w:rPr>
        <w:t>(Samarawickrama &amp; Fernando, 2017)</w:t>
      </w:r>
      <w:r w:rsidRPr="00BC71B4">
        <w:fldChar w:fldCharType="end"/>
      </w:r>
      <w:r w:rsidRPr="00BC71B4">
        <w:t xml:space="preserve"> compared RNN, Stacked RNN, LSTM, and GRU in their study, which was one of the most notable one. </w:t>
      </w:r>
      <w:r w:rsidRPr="00BC71B4">
        <w:fldChar w:fldCharType="begin"/>
      </w:r>
      <w:r w:rsidRPr="00BC71B4">
        <w:instrText xml:space="preserve"> ADDIN ZOTERO_ITEM CSL_CITATION {"citationID":"qQhUA6ne","properties":{"formattedCitation":"(M et al., 2018)","plainCitation":"(M et al., 2018)","noteIndex":0},"citationItems":[{"id":48,"uris":["http://zotero.org/users/local/g8lD94u9/items/TDVWE26Y"],"uri":["http://zotero.org/users/local/g8lD94u9/items/TDVWE26Y"],"itemData":{"id":48,"type":"article-journal","container-title":"Procedia Computer Science","DOI":"10.1016/j.procs.2018.05.050","ISSN":"18770509","journalAbbreviation":"Procedia Computer Science","language":"en","page":"1351-1362","source":"DOI.org (Crossref)","title":"NSE Stock Market Prediction Using Deep-Learning Models","volume":"132","author":[{"family":"M","given":"Hiransha"},{"family":"E.A.","given":"Gopalakrishnan"},{"family":"Menon","given":"Vijay Krishna"},{"family":"K.P.","given":"Soman"}],"issued":{"date-parts":[["2018"]]}}}],"schema":"https://github.com/citation-style-language/schema/raw/master/csl-citation.json"} </w:instrText>
      </w:r>
      <w:r w:rsidRPr="00BC71B4">
        <w:fldChar w:fldCharType="separate"/>
      </w:r>
      <w:r w:rsidRPr="00BC71B4">
        <w:rPr>
          <w:noProof/>
        </w:rPr>
        <w:t>(M et al., 2018)</w:t>
      </w:r>
      <w:r w:rsidRPr="00BC71B4">
        <w:fldChar w:fldCharType="end"/>
      </w:r>
      <w:r w:rsidRPr="00BC71B4">
        <w:t xml:space="preserve"> evaluated performances of  RNN, LSTM, CNN</w:t>
      </w:r>
      <w:r>
        <w:t xml:space="preserve"> </w:t>
      </w:r>
      <w:r w:rsidRPr="00BC71B4">
        <w:t xml:space="preserve">and MLP, whilst </w:t>
      </w:r>
      <w:r w:rsidRPr="00BC71B4">
        <w:fldChar w:fldCharType="begin"/>
      </w:r>
      <w:r w:rsidRPr="00BC71B4">
        <w:instrText xml:space="preserve"> ADDIN ZOTERO_ITEM CSL_CITATION {"citationID":"bT3ZbumU","properties":{"formattedCitation":"(Selvin et al., 2017)","plainCitation":"(Selvin et al., 2017)","noteIndex":0},"citationItems":[{"id":52,"uris":["http://zotero.org/users/local/g8lD94u9/items/8U44CAPB"],"uri":["http://zotero.org/users/local/g8lD94u9/items/8U44CAPB"],"itemData":{"id":52,"type":"paper-conference","container-title":"2017 International Conference on Advances in Computing, Communications and Informatics (ICACCI)","DOI":"10.1109/ICACCI.2017.8126078","event":"2017 International Conference on Advances in Computing, Communications and Informatics (ICACCI)","event-place":"Udupi","ISBN":"978-1-5090-6367-3","page":"1643-1647","publisher":"IEEE","publisher-place":"Udupi","source":"DOI.org (Crossref)","title":"Stock price prediction using LSTM, RNN and CNN-sliding window model","URL":"http://ieeexplore.ieee.org/document/8126078/","author":[{"family":"Selvin","given":"Sreelekshmy"},{"family":"Vinayakumar","given":"R"},{"family":"Gopalakrishnan","given":"E. A"},{"family":"Menon","given":"Vijay Krishna"},{"family":"Soman","given":"K. P."}],"accessed":{"date-parts":[["2021",8,7]]},"issued":{"date-parts":[["2017",9]]}}}],"schema":"https://github.com/citation-style-language/schema/raw/master/csl-citation.json"} </w:instrText>
      </w:r>
      <w:r w:rsidRPr="00BC71B4">
        <w:fldChar w:fldCharType="separate"/>
      </w:r>
      <w:r w:rsidRPr="00BC71B4">
        <w:rPr>
          <w:noProof/>
        </w:rPr>
        <w:t>(Selvin et al., 2017)</w:t>
      </w:r>
      <w:r w:rsidRPr="00BC71B4">
        <w:fldChar w:fldCharType="end"/>
      </w:r>
      <w:r w:rsidRPr="00BC71B4">
        <w:t xml:space="preserve"> compared </w:t>
      </w:r>
      <w:r>
        <w:t>C</w:t>
      </w:r>
      <w:r w:rsidRPr="00BC71B4">
        <w:t xml:space="preserve">NN, LSTM, </w:t>
      </w:r>
      <w:r>
        <w:t>R</w:t>
      </w:r>
      <w:r w:rsidRPr="00BC71B4">
        <w:t xml:space="preserve">NN and ARIMA. </w:t>
      </w:r>
      <w:r w:rsidRPr="00BC71B4">
        <w:fldChar w:fldCharType="begin"/>
      </w:r>
      <w:r w:rsidRPr="00BC71B4">
        <w:instrText xml:space="preserve"> ADDIN ZOTERO_ITEM CSL_CITATION {"citationID":"FRKICGeQ","properties":{"formattedCitation":"(Lee &amp; Yoo, 2018)","plainCitation":"(Lee &amp; Yoo, 2018)","noteIndex":0},"citationItems":[{"id":53,"uris":["http://zotero.org/users/local/g8lD94u9/items/7FE4B9SU"],"uri":["http://zotero.org/users/local/g8lD94u9/items/7FE4B9SU"],"itemData":{"id":53,"type":"article-journal","abstract":"This paper aims at developing a new method by which to build a data-driven portfolio featuring a target risk-return. We first present a comparative study of recurrent neural network models (RNNs), including a simple RNN, long short-term memory (LSTM), and gated recurrent unit (GRU) for selecting the best predictor to use in portfolio construction. The models are applied to the investment universe consisted of ten stocks in the S&amp;P500. The experimental results shows that LSTM outperforms the others in terms of hit ratio of one-month-ahead forecasts. We then build predictive threshold-based portfolios (TBPs) that are subsets of the universe satisfying given threshold criteria for the predicted returns. The TBPs are rebalanced monthly to restore equal weights to each security within the TBPs. We find that the risk and return profile of the realized TBP represents a monotonically increasing frontier on the risk-return plane, where the equally weighted portfolio (EWP) of all ten stocks plays a role in their lower bound. This shows the availability of TBPs in targeting specific risk-return levels, and an EWP based on all the assets plays a role in the reference portfolio of TBPs. In the process, thresholds play dominant roles in characterizing risk, return, and the prediction accuracy of the subset. The TBP is more data-driven in designing portfolio target risk and return than existing ones, in the sense that it requires no prior knowledge of finance such as financial assumptions, financial mathematics, or expert insights. In a practical application, we present the TBP management procedure for a time horizon extending over multiple time periods; we also discuss their application to mean-variance portfolios to reduce estimation risk.","container-title":"arXiv:1709.09822 [q-fin]","note":"arXiv: 1709.09822","source":"arXiv.org","title":"Threshold-Based Portfolio: The Role of the Threshold and Its Applications","title-short":"Threshold-Based Portfolio","URL":"http://arxiv.org/abs/1709.09822","author":[{"family":"Lee","given":"Sang Il"},{"family":"Yoo","given":"Seong Joon"}],"accessed":{"date-parts":[["2021",8,7]]},"issued":{"date-parts":[["2018",8,2]]}}}],"schema":"https://github.com/citation-style-language/schema/raw/master/csl-citation.json"} </w:instrText>
      </w:r>
      <w:r w:rsidRPr="00BC71B4">
        <w:fldChar w:fldCharType="separate"/>
      </w:r>
      <w:r w:rsidRPr="00BC71B4">
        <w:rPr>
          <w:noProof/>
        </w:rPr>
        <w:t>(Lee &amp; Yoo, 2018)</w:t>
      </w:r>
      <w:r w:rsidRPr="00BC71B4">
        <w:fldChar w:fldCharType="end"/>
      </w:r>
      <w:r w:rsidRPr="00BC71B4">
        <w:rPr>
          <w:b/>
          <w:bCs/>
        </w:rPr>
        <w:t xml:space="preserve"> </w:t>
      </w:r>
      <w:r w:rsidRPr="00BC71B4">
        <w:t>evaluated three RNN models for stock price forecasting (SRNN, LSTM and GRU), then also constructed a portfolio dependent on threshold with equities selected based on projections.</w:t>
      </w:r>
    </w:p>
    <w:p w14:paraId="1D763668" w14:textId="77777777" w:rsidR="00AF285F" w:rsidRPr="00BC71B4" w:rsidRDefault="00AF285F" w:rsidP="001D540A">
      <w:pPr>
        <w:spacing w:line="360" w:lineRule="auto"/>
      </w:pPr>
    </w:p>
    <w:p w14:paraId="5B11FDA9" w14:textId="6EBFE22A" w:rsidR="00AF285F" w:rsidRPr="00BC71B4" w:rsidRDefault="00AF285F" w:rsidP="001D540A">
      <w:pPr>
        <w:spacing w:line="360" w:lineRule="auto"/>
        <w:jc w:val="both"/>
      </w:pPr>
      <w:r w:rsidRPr="00BC71B4">
        <w:t xml:space="preserve">Meanwhile, a hybrid modelling technique was employed in several of the studies. In their research, </w:t>
      </w:r>
      <w:r w:rsidRPr="00BC71B4">
        <w:fldChar w:fldCharType="begin"/>
      </w:r>
      <w:r w:rsidR="00E86E5E">
        <w:instrText xml:space="preserve"> ADDIN ZOTERO_ITEM CSL_CITATION {"citationID":"rvRhGFFv","properties":{"formattedCitation":"(Liu et al., 2017b)","plainCitation":"(Liu et al., 2017b)","noteIndex":0},"citationItems":[{"id":57,"uris":["http://zotero.org/users/local/g8lD94u9/items/8IJD95YF"],"uri":["http://zotero.org/users/local/g8lD94u9/items/8IJD95YF"],"itemData":{"id":57,"type":"book","ISBN":"978-3-319-70095-3","note":"page: 206\nDOI: 10.1007/978-3-319-70096-0_21","number-of-pages":"198","title":"CNN-LSTM Neural Network Model for Quantitative Strategy Analysis in Stock Markets","author":[{"family":"Liu","given":"Shuanglong"},{"family":"Zhang","given":"Chao"},{"family":"Ma","given":"Jinwen"}],"issued":{"date-parts":[["2017",10,26]]}}}],"schema":"https://github.com/citation-style-language/schema/raw/master/csl-citation.json"} </w:instrText>
      </w:r>
      <w:r w:rsidRPr="00BC71B4">
        <w:fldChar w:fldCharType="separate"/>
      </w:r>
      <w:r w:rsidR="00E86E5E">
        <w:rPr>
          <w:noProof/>
        </w:rPr>
        <w:t>(Liu et al., 2017b)</w:t>
      </w:r>
      <w:r w:rsidRPr="00BC71B4">
        <w:fldChar w:fldCharType="end"/>
      </w:r>
      <w:r w:rsidRPr="00BC71B4">
        <w:t xml:space="preserve"> used blend of CNN and LSTM in their study, </w:t>
      </w:r>
      <w:r w:rsidRPr="00BC71B4">
        <w:fldChar w:fldCharType="begin"/>
      </w:r>
      <w:r w:rsidRPr="00BC71B4">
        <w:instrText xml:space="preserve"> ADDIN ZOTERO_ITEM CSL_CITATION {"citationID":"gTileKUa","properties":{"formattedCitation":"(Batres-Estrada, 2015)","plainCitation":"(Batres-Estrada, 2015)","noteIndex":0},"citationItems":[{"id":59,"uris":["http://zotero.org/users/local/g8lD94u9/items/H2ES3LVH"],"uri":["http://zotero.org/users/local/g8lD94u9/items/H2ES3LVH"],"itemData":{"id":59,"type":"paper-conference","title":"Deep learning for multivariate financial time series","author":[{"family":"Batres-Estrada","given":"Bilberto"}],"issued":{"date-parts":[["2015"]]}}}],"schema":"https://github.com/citation-style-language/schema/raw/master/csl-citation.json"} </w:instrText>
      </w:r>
      <w:r w:rsidRPr="00BC71B4">
        <w:fldChar w:fldCharType="separate"/>
      </w:r>
      <w:r w:rsidRPr="00BC71B4">
        <w:rPr>
          <w:noProof/>
        </w:rPr>
        <w:t>(Batres-Estrada, 2015)</w:t>
      </w:r>
      <w:r w:rsidRPr="00BC71B4">
        <w:fldChar w:fldCharType="end"/>
      </w:r>
      <w:r w:rsidRPr="00BC71B4">
        <w:t xml:space="preserve"> used MLP with DBN to build an equity portfolio by forecasting log-return for each of the stock on a monthly basis and selecting those companies that were predicted to outperform the median stock. Also, several innovative techniques were used in some of the research. </w:t>
      </w:r>
      <w:r w:rsidRPr="00BC71B4">
        <w:fldChar w:fldCharType="begin"/>
      </w:r>
      <w:r w:rsidR="00E86E5E">
        <w:instrText xml:space="preserve"> ADDIN ZOTERO_ITEM CSL_CITATION {"citationID":"k3RL8gAf","properties":{"formattedCitation":"(Yuan et al., 2018b)","plainCitation":"(Yuan et al., 2018b)","noteIndex":0},"citationItems":[{"id":60,"uris":["http://zotero.org/users/local/g8lD94u9/items/5XL8WRAY"],"uri":["http://zotero.org/users/local/g8lD94u9/items/5XL8WRAY"],"itemData":{"id":60,"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8,7]]},"issued":{"date-parts":[["2018",5,4]]}}}],"schema":"https://github.com/citation-style-language/schema/raw/master/csl-citation.json"} </w:instrText>
      </w:r>
      <w:r w:rsidRPr="00BC71B4">
        <w:fldChar w:fldCharType="separate"/>
      </w:r>
      <w:r w:rsidR="00E86E5E">
        <w:rPr>
          <w:noProof/>
        </w:rPr>
        <w:t>(Yuan et al., 2018b)</w:t>
      </w:r>
      <w:r w:rsidRPr="00BC71B4">
        <w:fldChar w:fldCharType="end"/>
      </w:r>
      <w:r w:rsidRPr="00BC71B4">
        <w:t xml:space="preserve"> presented a Deep and Wide Neural Network (DWNN) that combines RNN and CNN.</w:t>
      </w:r>
    </w:p>
    <w:p w14:paraId="5C3D19FB" w14:textId="77777777" w:rsidR="00AF285F" w:rsidRPr="00BC71B4" w:rsidRDefault="00AF285F" w:rsidP="001D540A">
      <w:pPr>
        <w:spacing w:line="360" w:lineRule="auto"/>
        <w:rPr>
          <w:b/>
          <w:bCs/>
        </w:rPr>
      </w:pPr>
    </w:p>
    <w:p w14:paraId="2F1A8701" w14:textId="77777777" w:rsidR="00AF285F" w:rsidRPr="00BC71B4" w:rsidRDefault="00AF285F" w:rsidP="001D540A">
      <w:pPr>
        <w:spacing w:line="360" w:lineRule="auto"/>
        <w:jc w:val="both"/>
      </w:pPr>
      <w:r w:rsidRPr="00BC71B4">
        <w:t xml:space="preserve">In another set of studies, some researchers employed historical price data, statistical and technical analysis, financial statements, macroeconomic data, news, investor sentiment, news and other sources of input parameters. </w:t>
      </w:r>
      <w:r w:rsidRPr="00BC71B4">
        <w:fldChar w:fldCharType="begin"/>
      </w:r>
      <w:r w:rsidRPr="00BC71B4">
        <w:instrText xml:space="preserve"> ADDIN ZOTERO_ITEM CSL_CITATION {"citationID":"PKhlFSLC","properties":{"formattedCitation":"(Kraus &amp; Feuerriegel, 2017)","plainCitation":"(Kraus &amp; Feuerriegel, 2017)","noteIndex":0},"citationItems":[{"id":61,"uris":["http://zotero.org/users/local/g8lD94u9/items/7EY97RWN"],"uri":["http://zotero.org/users/local/g8lD94u9/items/7EY97RWN"],"itemData":{"id":61,"type":"article-journal","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container-title":"Decision Support Systems","DOI":"10.1016/j.dss.2017.10.001","ISSN":"01679236","journalAbbreviation":"Decision Support Systems","note":"arXiv: 1710.03954","page":"38-48","source":"arXiv.org","title":"Decision support from financial disclosures with deep neural networks and transfer learning","volume":"104","author":[{"family":"Kraus","given":"Mathias"},{"family":"Feuerriegel","given":"Stefan"}],"issued":{"date-parts":[["2017",12]]}}}],"schema":"https://github.com/citation-style-language/schema/raw/master/csl-citation.json"} </w:instrText>
      </w:r>
      <w:r w:rsidRPr="00BC71B4">
        <w:fldChar w:fldCharType="separate"/>
      </w:r>
      <w:r w:rsidRPr="00BC71B4">
        <w:rPr>
          <w:noProof/>
        </w:rPr>
        <w:t>(Kraus &amp; Feuerriegel, 2017)</w:t>
      </w:r>
      <w:r w:rsidRPr="00BC71B4">
        <w:fldChar w:fldCharType="end"/>
      </w:r>
      <w:r w:rsidRPr="00BC71B4">
        <w:t xml:space="preserve"> used text mining with transfer learning to develop LSTM using sentiments from financial news and raw stock market price data. Using corporate action events and macroeconomic indexes, </w:t>
      </w:r>
      <w:r w:rsidRPr="00BC71B4">
        <w:fldChar w:fldCharType="begin"/>
      </w:r>
      <w:r w:rsidRPr="00BC71B4">
        <w:instrText xml:space="preserve"> ADDIN ZOTERO_ITEM CSL_CITATION {"citationID":"ql6FNVYq","properties":{"formattedCitation":"(Minami, 2018)","plainCitation":"(Minami, 2018)","noteIndex":0},"citationItems":[{"id":64,"uris":["http://zotero.org/users/local/g8lD94u9/items/IXHNCLD4"],"uri":["http://zotero.org/users/local/g8lD94u9/items/IXHNCLD4"],"itemData":{"id":64,"type":"article-journal","container-title":"Journal of Mathematical Finance","DOI":"10.4236/jmf.2018.81005","ISSN":"2162-2434, 2162-2442","issue":"01","journalAbbreviation":"JMF","page":"58-63","source":"DOI.org (Crossref)","title":"Predicting Equity Price with Corporate Action Events Using LSTM-RNN","volume":"08","author":[{"family":"Minami","given":"Shotaro"}],"issued":{"date-parts":[["2018"]]}}}],"schema":"https://github.com/citation-style-language/schema/raw/master/csl-citation.json"} </w:instrText>
      </w:r>
      <w:r w:rsidRPr="00BC71B4">
        <w:fldChar w:fldCharType="separate"/>
      </w:r>
      <w:r w:rsidRPr="00BC71B4">
        <w:rPr>
          <w:noProof/>
        </w:rPr>
        <w:t>(Minami, 2018)</w:t>
      </w:r>
      <w:r w:rsidRPr="00BC71B4">
        <w:fldChar w:fldCharType="end"/>
      </w:r>
      <w:r w:rsidRPr="00BC71B4">
        <w:t xml:space="preserve"> employed LSTM to forecast the next day price of the stock.</w:t>
      </w:r>
    </w:p>
    <w:p w14:paraId="27B9FC85" w14:textId="77777777" w:rsidR="00AF285F" w:rsidRPr="00BC71B4" w:rsidRDefault="00AF285F" w:rsidP="001D540A">
      <w:pPr>
        <w:spacing w:line="360" w:lineRule="auto"/>
      </w:pPr>
    </w:p>
    <w:p w14:paraId="251934EA" w14:textId="77777777" w:rsidR="00AF285F" w:rsidRPr="00BC71B4" w:rsidRDefault="00AF285F" w:rsidP="001D540A">
      <w:pPr>
        <w:spacing w:line="360" w:lineRule="auto"/>
        <w:jc w:val="both"/>
      </w:pPr>
      <w:r w:rsidRPr="00BC71B4">
        <w:t xml:space="preserve">So far, studies have used input parameters depending on the pre-selected asset, which might be raw price data, macroeconomic data, financial statements, news, investor mood, and so on. Because our primary goal is to maximize our investment returns by effectively managing our portfolio, it is critical that we select financial assets depending on market trend. Rather of focusing just on forecasts and trading technique, it is critical to select high-quality assets. The intrinsic component of the asset itself, such as current volume, price change percent, market cap, volatility, proximity to 52W high, and so on, as well as its historical price, might influence </w:t>
      </w:r>
      <w:r w:rsidRPr="00BC71B4">
        <w:lastRenderedPageBreak/>
        <w:t>its quality. These inherent characteristics are also influenced by extrinsic variables like as investor sentiments, the asset's sector, and market momentum.</w:t>
      </w:r>
    </w:p>
    <w:p w14:paraId="530FAA22" w14:textId="77777777" w:rsidR="00AF285F" w:rsidRPr="00BC71B4" w:rsidRDefault="00AF285F" w:rsidP="001D540A">
      <w:pPr>
        <w:spacing w:line="360" w:lineRule="auto"/>
        <w:rPr>
          <w:b/>
          <w:bCs/>
        </w:rPr>
      </w:pPr>
    </w:p>
    <w:p w14:paraId="1AFEABE0" w14:textId="77777777" w:rsidR="00AF285F" w:rsidRPr="00BC71B4" w:rsidRDefault="00AF285F" w:rsidP="001D540A">
      <w:pPr>
        <w:spacing w:line="360" w:lineRule="auto"/>
        <w:jc w:val="both"/>
      </w:pPr>
      <w:r w:rsidRPr="00BC71B4">
        <w:t xml:space="preserve">In the stock market, momentum and reversal effects are widespread and fascinating occurrences. The momentum effect states that equities that have done well(winners) in the past (i.e., have provided greater returns) would most likely continue to keep outperforming those that have had a bad performance in the past (i.e., have provided less returns hence losers) in the future. The reverse effect, on the other hand, implies that previous losers may become winners in the future. </w:t>
      </w:r>
      <w:r w:rsidRPr="00BC71B4">
        <w:fldChar w:fldCharType="begin"/>
      </w:r>
      <w:r w:rsidRPr="00BC71B4">
        <w:instrText xml:space="preserve"> ADDIN ZOTERO_ITEM CSL_CITATION {"citationID":"CvNM3I9W","properties":{"formattedCitation":"(De BONDT &amp; Thaler, 1985)","plainCitation":"(De BONDT &amp; Thaler, 1985)","noteIndex":0},"citationItems":[{"id":66,"uris":["http://zotero.org/users/local/g8lD94u9/items/9GL2B66C"],"uri":["http://zotero.org/users/local/g8lD94u9/items/9GL2B66C"],"itemData":{"id":66,"type":"article-journal","container-title":"The Journal of Finance","DOI":"10.1111/j.1540-6261.1985.tb05004.x","ISSN":"00221082","issue":"3","journalAbbreviation":"The Journal of Finance","language":"en","page":"793-805","source":"DOI.org (Crossref)","title":"Does the Stock Market Overreact?","volume":"40","author":[{"family":"De BONDT","given":"Werner F. M."},{"family":"Thaler","given":"Richard"}],"issued":{"date-parts":[["1985",7]]}}}],"schema":"https://github.com/citation-style-language/schema/raw/master/csl-citation.json"} </w:instrText>
      </w:r>
      <w:r w:rsidRPr="00BC71B4">
        <w:fldChar w:fldCharType="separate"/>
      </w:r>
      <w:r w:rsidRPr="00BC71B4">
        <w:rPr>
          <w:noProof/>
        </w:rPr>
        <w:t>(De BONDT &amp; Thaler, 1985)</w:t>
      </w:r>
      <w:r w:rsidRPr="00BC71B4">
        <w:fldChar w:fldCharType="end"/>
      </w:r>
      <w:r w:rsidRPr="00BC71B4">
        <w:t xml:space="preserve"> were the first to notice the reverse effect in their studies, finding that purchasing losers and selling winners on the US stock market might result in higher profits since the US market readily overreacts to certain events, resulting in abnormal price fluctuations. Researchers found that stock markets in different regions have varied degrees of momentum and reversal impact, in addition to the US market (s). The market condition has a substantial link with the momentum impact on the Indian stock market, according to study by </w:t>
      </w:r>
      <w:r w:rsidRPr="00BC71B4">
        <w:fldChar w:fldCharType="begin"/>
      </w:r>
      <w:r w:rsidRPr="00BC71B4">
        <w:instrText xml:space="preserve"> ADDIN ZOTERO_ITEM CSL_CITATION {"citationID":"m83JdVVK","properties":{"formattedCitation":"(Hameed &amp; Ting, 2000)","plainCitation":"(Hameed &amp; Ting, 2000)","noteIndex":0},"citationItems":[{"id":68,"uris":["http://zotero.org/users/local/g8lD94u9/items/J598LZID"],"uri":["http://zotero.org/users/local/g8lD94u9/items/J598LZID"],"itemData":{"id":68,"type":"article-journal","container-title":"Pacific-Basin Finance Journal","issue":"1","page":"67-84","title":"Trading volume and short-horizon contrarian profits: Evidence from the Malaysian market","volume":"8","author":[{"family":"Hameed","given":"Allaudeen"},{"family":"Ting","given":"Serena"}],"issued":{"date-parts":[["2000"]]}}}],"schema":"https://github.com/citation-style-language/schema/raw/master/csl-citation.json"} </w:instrText>
      </w:r>
      <w:r w:rsidRPr="00BC71B4">
        <w:fldChar w:fldCharType="separate"/>
      </w:r>
      <w:r w:rsidRPr="00BC71B4">
        <w:rPr>
          <w:noProof/>
        </w:rPr>
        <w:t>(Hameed &amp; Ting, 2000)</w:t>
      </w:r>
      <w:r w:rsidRPr="00BC71B4">
        <w:fldChar w:fldCharType="end"/>
      </w:r>
      <w:r w:rsidRPr="00BC71B4">
        <w:t>.</w:t>
      </w:r>
    </w:p>
    <w:p w14:paraId="37147BD4" w14:textId="77777777" w:rsidR="00AF285F" w:rsidRPr="00BC71B4" w:rsidRDefault="00AF285F" w:rsidP="001D540A">
      <w:pPr>
        <w:spacing w:line="360" w:lineRule="auto"/>
        <w:rPr>
          <w:b/>
          <w:bCs/>
        </w:rPr>
      </w:pPr>
    </w:p>
    <w:p w14:paraId="27DF4A7C" w14:textId="77777777" w:rsidR="00AF285F" w:rsidRPr="00BC71B4" w:rsidRDefault="00AF285F" w:rsidP="00744F94">
      <w:pPr>
        <w:pStyle w:val="ListParagraph"/>
        <w:numPr>
          <w:ilvl w:val="0"/>
          <w:numId w:val="41"/>
        </w:numPr>
        <w:spacing w:line="360" w:lineRule="auto"/>
        <w:rPr>
          <w:b/>
          <w:bCs/>
        </w:rPr>
      </w:pPr>
      <w:r w:rsidRPr="00BC71B4">
        <w:rPr>
          <w:b/>
          <w:bCs/>
        </w:rPr>
        <w:t>Research Questions</w:t>
      </w:r>
    </w:p>
    <w:p w14:paraId="3C39420D" w14:textId="77777777" w:rsidR="00AF285F" w:rsidRPr="00BC71B4" w:rsidRDefault="00AF285F" w:rsidP="001D540A">
      <w:pPr>
        <w:spacing w:line="360" w:lineRule="auto"/>
        <w:jc w:val="both"/>
      </w:pPr>
      <w:r w:rsidRPr="00BC71B4">
        <w:t>The research problem statement is made up of the following questions to aid in describing machine learning models and the algorithms behind them to business users and management for greater acceptability.</w:t>
      </w:r>
    </w:p>
    <w:p w14:paraId="7BA7BFBD" w14:textId="77777777" w:rsidR="00AF285F" w:rsidRPr="00BC71B4" w:rsidRDefault="00AF285F" w:rsidP="001D540A">
      <w:pPr>
        <w:spacing w:line="360" w:lineRule="auto"/>
      </w:pPr>
    </w:p>
    <w:p w14:paraId="6D73BFC0" w14:textId="77777777" w:rsidR="00AF285F" w:rsidRPr="00BC71B4" w:rsidRDefault="00AF285F" w:rsidP="00483B3B">
      <w:pPr>
        <w:pStyle w:val="ListParagraph"/>
        <w:numPr>
          <w:ilvl w:val="0"/>
          <w:numId w:val="16"/>
        </w:numPr>
        <w:spacing w:line="360" w:lineRule="auto"/>
        <w:jc w:val="both"/>
      </w:pPr>
      <w:r w:rsidRPr="00BC71B4">
        <w:t>What selection strategy to use to select quality assets for the portfolio?</w:t>
      </w:r>
    </w:p>
    <w:p w14:paraId="0C901FF7" w14:textId="77777777" w:rsidR="00AF285F" w:rsidRPr="00BC71B4" w:rsidRDefault="00AF285F" w:rsidP="00483B3B">
      <w:pPr>
        <w:pStyle w:val="ListParagraph"/>
        <w:numPr>
          <w:ilvl w:val="0"/>
          <w:numId w:val="16"/>
        </w:numPr>
        <w:spacing w:line="360" w:lineRule="auto"/>
        <w:jc w:val="both"/>
      </w:pPr>
      <w:r w:rsidRPr="00BC71B4">
        <w:t>Which model to use as the base forecasting model?</w:t>
      </w:r>
    </w:p>
    <w:p w14:paraId="1026F9E9" w14:textId="77777777" w:rsidR="00AF285F" w:rsidRPr="00BC71B4" w:rsidRDefault="00AF285F" w:rsidP="00483B3B">
      <w:pPr>
        <w:pStyle w:val="ListParagraph"/>
        <w:numPr>
          <w:ilvl w:val="0"/>
          <w:numId w:val="16"/>
        </w:numPr>
        <w:spacing w:line="360" w:lineRule="auto"/>
        <w:jc w:val="both"/>
      </w:pPr>
      <w:r w:rsidRPr="00BC71B4">
        <w:t>What back testing strategy to use?</w:t>
      </w:r>
    </w:p>
    <w:p w14:paraId="424E1571" w14:textId="77777777" w:rsidR="00AF285F" w:rsidRPr="00BC71B4" w:rsidRDefault="00AF285F" w:rsidP="00483B3B">
      <w:pPr>
        <w:pStyle w:val="ListParagraph"/>
        <w:numPr>
          <w:ilvl w:val="0"/>
          <w:numId w:val="16"/>
        </w:numPr>
        <w:spacing w:line="360" w:lineRule="auto"/>
        <w:jc w:val="both"/>
      </w:pPr>
      <w:r w:rsidRPr="00BC71B4">
        <w:t xml:space="preserve">Which Evaluation Criteria to use? </w:t>
      </w:r>
    </w:p>
    <w:p w14:paraId="489979ED" w14:textId="5ED565AB" w:rsidR="00AF285F" w:rsidRDefault="00AF285F" w:rsidP="00483B3B">
      <w:pPr>
        <w:pStyle w:val="ListParagraph"/>
        <w:numPr>
          <w:ilvl w:val="0"/>
          <w:numId w:val="16"/>
        </w:numPr>
        <w:spacing w:line="360" w:lineRule="auto"/>
        <w:jc w:val="both"/>
      </w:pPr>
      <w:r w:rsidRPr="00BC71B4">
        <w:t>Does the quality of financial assets matter if we keep the base forecasting model performance as constant?</w:t>
      </w:r>
    </w:p>
    <w:p w14:paraId="0113245D" w14:textId="77777777" w:rsidR="00B41497" w:rsidRPr="001B3D4A" w:rsidRDefault="00B41497" w:rsidP="001D540A">
      <w:pPr>
        <w:spacing w:line="360" w:lineRule="auto"/>
        <w:jc w:val="both"/>
      </w:pPr>
    </w:p>
    <w:p w14:paraId="42E745D3" w14:textId="77777777" w:rsidR="00AF285F" w:rsidRPr="00BC71B4" w:rsidRDefault="00AF285F" w:rsidP="00744F94">
      <w:pPr>
        <w:pStyle w:val="ListParagraph"/>
        <w:numPr>
          <w:ilvl w:val="0"/>
          <w:numId w:val="41"/>
        </w:numPr>
        <w:spacing w:line="360" w:lineRule="auto"/>
        <w:rPr>
          <w:b/>
          <w:bCs/>
        </w:rPr>
      </w:pPr>
      <w:r w:rsidRPr="00BC71B4">
        <w:rPr>
          <w:b/>
          <w:bCs/>
        </w:rPr>
        <w:t>Aims and Objectives</w:t>
      </w:r>
    </w:p>
    <w:p w14:paraId="3D6E897E" w14:textId="77777777" w:rsidR="00AF285F" w:rsidRPr="00BC71B4" w:rsidRDefault="00AF285F" w:rsidP="001D540A">
      <w:pPr>
        <w:spacing w:line="360" w:lineRule="auto"/>
        <w:jc w:val="both"/>
      </w:pPr>
      <w:r w:rsidRPr="00BC71B4">
        <w:t xml:space="preserve">This study is aimed at building a strategy to optimise the financial asset portfolio in order to achieve maximum returns based on a chosen period. More emphasis is given on choosing the assets itself based on their intrinsic attributes along with their historical price data so that depending on the momentum of the market, we always choose quality assets with positive momentum. Most of these attributes can be calculated using the historical price data.  </w:t>
      </w:r>
    </w:p>
    <w:p w14:paraId="549D7872" w14:textId="77777777" w:rsidR="00AF285F" w:rsidRPr="00BC71B4" w:rsidRDefault="00AF285F" w:rsidP="001D540A">
      <w:pPr>
        <w:spacing w:line="360" w:lineRule="auto"/>
        <w:jc w:val="both"/>
      </w:pPr>
    </w:p>
    <w:p w14:paraId="382286CE" w14:textId="77777777" w:rsidR="00AF285F" w:rsidRPr="00BC71B4" w:rsidRDefault="00AF285F" w:rsidP="001D540A">
      <w:pPr>
        <w:spacing w:line="360" w:lineRule="auto"/>
        <w:jc w:val="both"/>
      </w:pPr>
      <w:r w:rsidRPr="00BC71B4">
        <w:t>Various Traditional and Deep Learning  based approaches will be compared for this asset selection strategy to see how the returns of the selected assets compare to fixed indexes like NIFTY50  and SENSEX.</w:t>
      </w:r>
    </w:p>
    <w:p w14:paraId="1F9A5B10" w14:textId="77777777" w:rsidR="00AF285F" w:rsidRPr="00BC71B4" w:rsidRDefault="00AF285F" w:rsidP="001D540A">
      <w:pPr>
        <w:spacing w:line="360" w:lineRule="auto"/>
      </w:pPr>
    </w:p>
    <w:p w14:paraId="7FA44090" w14:textId="77777777" w:rsidR="00AF285F" w:rsidRPr="00BC71B4" w:rsidRDefault="00AF285F" w:rsidP="001D540A">
      <w:pPr>
        <w:spacing w:line="360" w:lineRule="auto"/>
        <w:jc w:val="both"/>
      </w:pPr>
      <w:r w:rsidRPr="00BC71B4">
        <w:t>The following points form the research objective for this study:</w:t>
      </w:r>
    </w:p>
    <w:p w14:paraId="5B4DC6A7" w14:textId="77777777" w:rsidR="00AF285F" w:rsidRPr="00BC71B4" w:rsidRDefault="00AF285F" w:rsidP="00483B3B">
      <w:pPr>
        <w:pStyle w:val="ListParagraph"/>
        <w:numPr>
          <w:ilvl w:val="0"/>
          <w:numId w:val="6"/>
        </w:numPr>
        <w:spacing w:line="360" w:lineRule="auto"/>
        <w:jc w:val="both"/>
      </w:pPr>
      <w:r w:rsidRPr="00BC71B4">
        <w:t>Perform Feature-Engineering and come up with intrinsic attributes for the assets.</w:t>
      </w:r>
    </w:p>
    <w:p w14:paraId="51CAD5B3" w14:textId="77777777" w:rsidR="00AF285F" w:rsidRPr="00BC71B4" w:rsidRDefault="00AF285F" w:rsidP="00483B3B">
      <w:pPr>
        <w:pStyle w:val="ListParagraph"/>
        <w:numPr>
          <w:ilvl w:val="0"/>
          <w:numId w:val="6"/>
        </w:numPr>
        <w:spacing w:line="360" w:lineRule="auto"/>
        <w:jc w:val="both"/>
      </w:pPr>
      <w:r w:rsidRPr="00BC71B4">
        <w:t>Build portfolio using the assets chosen based on the new attributes for the chosen period.</w:t>
      </w:r>
    </w:p>
    <w:p w14:paraId="6D75167B" w14:textId="77777777" w:rsidR="00AF285F" w:rsidRPr="00BC71B4" w:rsidRDefault="00AF285F" w:rsidP="00483B3B">
      <w:pPr>
        <w:pStyle w:val="ListParagraph"/>
        <w:numPr>
          <w:ilvl w:val="0"/>
          <w:numId w:val="6"/>
        </w:numPr>
        <w:spacing w:line="360" w:lineRule="auto"/>
        <w:jc w:val="both"/>
      </w:pPr>
      <w:r w:rsidRPr="00BC71B4">
        <w:t>Build different traditional and Deep Learning approaches to predict the asset price for chosen period.</w:t>
      </w:r>
    </w:p>
    <w:p w14:paraId="3FEC6073" w14:textId="77777777" w:rsidR="00AF285F" w:rsidRPr="00BC71B4" w:rsidRDefault="00AF285F" w:rsidP="00483B3B">
      <w:pPr>
        <w:pStyle w:val="ListParagraph"/>
        <w:numPr>
          <w:ilvl w:val="0"/>
          <w:numId w:val="6"/>
        </w:numPr>
        <w:spacing w:line="360" w:lineRule="auto"/>
        <w:jc w:val="both"/>
      </w:pPr>
      <w:r w:rsidRPr="00BC71B4">
        <w:t xml:space="preserve">Evaluate and compare the different approaches </w:t>
      </w:r>
    </w:p>
    <w:p w14:paraId="6A3CE7AD" w14:textId="77777777" w:rsidR="00AF285F" w:rsidRPr="00BC71B4" w:rsidRDefault="00AF285F" w:rsidP="00483B3B">
      <w:pPr>
        <w:pStyle w:val="ListParagraph"/>
        <w:numPr>
          <w:ilvl w:val="0"/>
          <w:numId w:val="6"/>
        </w:numPr>
        <w:spacing w:line="360" w:lineRule="auto"/>
        <w:jc w:val="both"/>
      </w:pPr>
      <w:r w:rsidRPr="00BC71B4">
        <w:t xml:space="preserve">Compare the returns % achieved using our portfolio against the standard indexes  </w:t>
      </w:r>
    </w:p>
    <w:p w14:paraId="3D90D820" w14:textId="77777777" w:rsidR="00AF285F" w:rsidRPr="00BC71B4" w:rsidRDefault="00AF285F" w:rsidP="001D540A">
      <w:pPr>
        <w:spacing w:line="360" w:lineRule="auto"/>
      </w:pPr>
    </w:p>
    <w:p w14:paraId="78C01C43" w14:textId="77777777" w:rsidR="00AF285F" w:rsidRPr="00BC71B4" w:rsidRDefault="00AF285F" w:rsidP="00744F94">
      <w:pPr>
        <w:pStyle w:val="ListParagraph"/>
        <w:numPr>
          <w:ilvl w:val="0"/>
          <w:numId w:val="41"/>
        </w:numPr>
        <w:spacing w:line="360" w:lineRule="auto"/>
        <w:rPr>
          <w:b/>
          <w:bCs/>
        </w:rPr>
      </w:pPr>
      <w:r w:rsidRPr="00BC71B4">
        <w:rPr>
          <w:b/>
          <w:bCs/>
        </w:rPr>
        <w:t>Significance of Study</w:t>
      </w:r>
    </w:p>
    <w:p w14:paraId="7D0931F8" w14:textId="77777777" w:rsidR="00AF285F" w:rsidRPr="00BC71B4" w:rsidRDefault="00AF285F" w:rsidP="001D540A">
      <w:pPr>
        <w:spacing w:line="360" w:lineRule="auto"/>
        <w:jc w:val="both"/>
      </w:pPr>
      <w:r w:rsidRPr="00BC71B4">
        <w:t>Financial portfolio management is a well-studied financial application field by both scholars and investors, with the primary goal of maximizing financial returns. We've seen the use of ML models like ANNs, ECs, GP, and Agent-based models in the financial time series forecasting space. With the advent of DL strategies for financial forecasting research, the financial community received a new push recently, and a slew of new articles resulted. We found that DL models outperformed their ML counterparts in the great majority of trials. DMLP, RNN, LSTM, CNN, RBM, DBN, AE, and DRL are some of the DL models described in the literature.</w:t>
      </w:r>
    </w:p>
    <w:p w14:paraId="64CEEC34" w14:textId="77777777" w:rsidR="00AF285F" w:rsidRPr="00BC71B4" w:rsidRDefault="00AF285F" w:rsidP="001D540A">
      <w:pPr>
        <w:spacing w:line="360" w:lineRule="auto"/>
      </w:pPr>
    </w:p>
    <w:p w14:paraId="7148837E" w14:textId="77777777" w:rsidR="00AF285F" w:rsidRPr="00BC71B4" w:rsidRDefault="00AF285F" w:rsidP="001D540A">
      <w:pPr>
        <w:spacing w:line="360" w:lineRule="auto"/>
        <w:jc w:val="both"/>
      </w:pPr>
      <w:r w:rsidRPr="00BC71B4">
        <w:t xml:space="preserve">In all of these studies so far we saw that the main research objective was to increase the returns for a chosen specific financial assets which were kept constant and improving the performance of the financial price forecasting algorithm. Also, the dataset which were chosen for these studies contained only the historical price data for the assets and in some cases the user sentiment data extracted from different sources. The quality of the financial asset itself was not given much significance in these studies. One more thing to note is that majority of these studies have been done on US and Chinese Stock market and a very small number of studies have used some specifically chosen financial assets from Indian Stock Market. Based on historical data we have seen that the Indian Stock market is highly volatile compared to the volatility of the US and Chinese counterparts.  </w:t>
      </w:r>
    </w:p>
    <w:p w14:paraId="05E97B9A" w14:textId="77777777" w:rsidR="00AF285F" w:rsidRPr="00BC71B4" w:rsidRDefault="00AF285F" w:rsidP="001D540A">
      <w:pPr>
        <w:spacing w:line="360" w:lineRule="auto"/>
      </w:pPr>
    </w:p>
    <w:p w14:paraId="69377C1D" w14:textId="77777777" w:rsidR="00AF285F" w:rsidRPr="00BC71B4" w:rsidRDefault="00AF285F" w:rsidP="001D540A">
      <w:pPr>
        <w:spacing w:line="360" w:lineRule="auto"/>
        <w:jc w:val="both"/>
      </w:pPr>
      <w:r w:rsidRPr="00BC71B4">
        <w:t>In this study, we plan to give more emphasis on the quality of the financial assets itself by deriving various intrinsic attributes for the given assets which can then be used to identify and filter quality assets on top of which we can apply the financial time series forecasting models and evaluate their performance. As we have seen that the DL models were superior to their ML counterparts, we will be using various DL models to compare and evaluate the returns. While deciding on the financial assets for investments, we have to look at the stock market's momentum and reversal impacts. To our knowledge, only a small amount of research has employed machine learning to address this problem.</w:t>
      </w:r>
    </w:p>
    <w:p w14:paraId="10A15515" w14:textId="77777777" w:rsidR="00AF285F" w:rsidRPr="00BC71B4" w:rsidRDefault="00AF285F" w:rsidP="001D540A">
      <w:pPr>
        <w:spacing w:line="360" w:lineRule="auto"/>
        <w:rPr>
          <w:b/>
          <w:bCs/>
        </w:rPr>
      </w:pPr>
    </w:p>
    <w:p w14:paraId="1849B35D" w14:textId="77777777" w:rsidR="00AF285F" w:rsidRPr="00BC71B4" w:rsidRDefault="00AF285F" w:rsidP="00744F94">
      <w:pPr>
        <w:pStyle w:val="ListParagraph"/>
        <w:numPr>
          <w:ilvl w:val="0"/>
          <w:numId w:val="41"/>
        </w:numPr>
        <w:spacing w:line="360" w:lineRule="auto"/>
        <w:rPr>
          <w:b/>
          <w:bCs/>
        </w:rPr>
      </w:pPr>
      <w:r w:rsidRPr="00BC71B4">
        <w:rPr>
          <w:b/>
          <w:bCs/>
        </w:rPr>
        <w:t>Scope of Study</w:t>
      </w:r>
    </w:p>
    <w:p w14:paraId="5E72BB1E" w14:textId="77777777" w:rsidR="00AF285F" w:rsidRPr="00BC71B4" w:rsidRDefault="00AF285F" w:rsidP="001D540A">
      <w:pPr>
        <w:spacing w:line="360" w:lineRule="auto"/>
        <w:jc w:val="both"/>
      </w:pPr>
      <w:r w:rsidRPr="00BC71B4">
        <w:t xml:space="preserve">This study will focus on the financial assets which belong to the Indian Stock Market only. This includes top equities i.e. individual stocks and indices like NIFTY and SENSEX. The main objective of this study is to optimize the financial portfolio given a period of time to choose quality assets for investments. These assets will be chosen based on the intrinsic attributes which will be derived based only on the base attributes of the financial assets.The base attributes of these assets include only the historical price data of the assets including volume in market. </w:t>
      </w:r>
    </w:p>
    <w:p w14:paraId="728160E9" w14:textId="77777777" w:rsidR="00AF285F" w:rsidRPr="00BC71B4" w:rsidRDefault="00AF285F" w:rsidP="001D540A">
      <w:pPr>
        <w:spacing w:line="360" w:lineRule="auto"/>
      </w:pPr>
    </w:p>
    <w:p w14:paraId="686FC3E0" w14:textId="77777777" w:rsidR="00AF285F" w:rsidRPr="00BC71B4" w:rsidRDefault="00AF285F" w:rsidP="001D540A">
      <w:pPr>
        <w:spacing w:line="360" w:lineRule="auto"/>
        <w:jc w:val="both"/>
      </w:pPr>
      <w:r w:rsidRPr="00BC71B4">
        <w:t>After these financial assets have been filtered and allocated, the financial time series price prediction model will be deployed on top of them for a certain time period to evaluate performance using evaluation metrics such as MAE, MAPE, RMSE, and Return/Profit percent. We will compare and analyse the returns using various DL models, since we have observed in prior research that DL models outperform their ML counterparts.</w:t>
      </w:r>
    </w:p>
    <w:p w14:paraId="22BA64AF" w14:textId="77777777" w:rsidR="00AF285F" w:rsidRPr="00BC71B4" w:rsidRDefault="00AF285F" w:rsidP="001D540A">
      <w:pPr>
        <w:spacing w:line="360" w:lineRule="auto"/>
      </w:pPr>
    </w:p>
    <w:p w14:paraId="63B54E29" w14:textId="77777777" w:rsidR="00AF285F" w:rsidRPr="00BC71B4" w:rsidRDefault="00AF285F" w:rsidP="001D540A">
      <w:pPr>
        <w:spacing w:line="360" w:lineRule="auto"/>
        <w:jc w:val="both"/>
      </w:pPr>
      <w:r w:rsidRPr="00BC71B4">
        <w:t xml:space="preserve">We will not be using any traditional ML based models like ANNs, ECs, AEs etc. for the scope of this study as we have already seen that DL models outperform their ML counterparts based on previous researches.  </w:t>
      </w:r>
    </w:p>
    <w:p w14:paraId="3D846AC3" w14:textId="77777777" w:rsidR="00AF285F" w:rsidRPr="00BC71B4" w:rsidRDefault="00AF285F" w:rsidP="001D540A">
      <w:pPr>
        <w:spacing w:line="360" w:lineRule="auto"/>
      </w:pPr>
    </w:p>
    <w:p w14:paraId="1C009BF3" w14:textId="77777777" w:rsidR="00AF285F" w:rsidRPr="00BC71B4" w:rsidRDefault="00AF285F" w:rsidP="001D540A">
      <w:pPr>
        <w:spacing w:line="360" w:lineRule="auto"/>
        <w:jc w:val="both"/>
      </w:pPr>
      <w:r w:rsidRPr="00BC71B4">
        <w:t xml:space="preserve">We will only be considering features for asset selection and model building which can be derived/extracted from the base attributes (OHLCV). Any other macroeconomic data, environmental considerations, sector information, geographical or political factors are out of the scope.  </w:t>
      </w:r>
    </w:p>
    <w:p w14:paraId="5E6B7C56" w14:textId="77777777" w:rsidR="00AF285F" w:rsidRPr="00BC71B4" w:rsidRDefault="00AF285F" w:rsidP="001D540A">
      <w:pPr>
        <w:spacing w:line="360" w:lineRule="auto"/>
        <w:jc w:val="both"/>
      </w:pPr>
    </w:p>
    <w:p w14:paraId="5C8DDEE2" w14:textId="225486A1" w:rsidR="00AF285F" w:rsidRPr="00744F94" w:rsidRDefault="00AF285F" w:rsidP="00744F94">
      <w:pPr>
        <w:pStyle w:val="ListParagraph"/>
        <w:numPr>
          <w:ilvl w:val="1"/>
          <w:numId w:val="42"/>
        </w:numPr>
        <w:spacing w:line="360" w:lineRule="auto"/>
        <w:jc w:val="both"/>
        <w:rPr>
          <w:b/>
          <w:bCs/>
        </w:rPr>
      </w:pPr>
      <w:r w:rsidRPr="00744F94">
        <w:rPr>
          <w:b/>
          <w:bCs/>
        </w:rPr>
        <w:lastRenderedPageBreak/>
        <w:t xml:space="preserve">Limitations of Study </w:t>
      </w:r>
    </w:p>
    <w:p w14:paraId="49AC76AB" w14:textId="77777777" w:rsidR="00AF285F" w:rsidRPr="00BC71B4" w:rsidRDefault="00AF285F" w:rsidP="001D540A">
      <w:pPr>
        <w:spacing w:line="360" w:lineRule="auto"/>
        <w:jc w:val="both"/>
      </w:pPr>
      <w:r w:rsidRPr="00BC71B4">
        <w:t xml:space="preserve">The focus of this study is limited to the stocks chosen(top 10 of each sector) as the dataset. Since this dataset is being acquired from a trusted source like yahoo finance, it has not been validated against other sources and is assumed to be valid. The data used in this study is focused on India only. Hence, the conclusions may change for the same experiments if done in different countries.   </w:t>
      </w:r>
    </w:p>
    <w:p w14:paraId="78514D8B" w14:textId="77777777" w:rsidR="00AF285F" w:rsidRPr="00BC71B4" w:rsidRDefault="00AF285F" w:rsidP="001D540A">
      <w:pPr>
        <w:spacing w:line="360" w:lineRule="auto"/>
      </w:pPr>
    </w:p>
    <w:p w14:paraId="6218BC03" w14:textId="77777777" w:rsidR="00AF285F" w:rsidRPr="00BC71B4" w:rsidRDefault="00AF285F" w:rsidP="00744F94">
      <w:pPr>
        <w:pStyle w:val="ListParagraph"/>
        <w:numPr>
          <w:ilvl w:val="0"/>
          <w:numId w:val="41"/>
        </w:numPr>
        <w:spacing w:line="360" w:lineRule="auto"/>
        <w:rPr>
          <w:b/>
          <w:bCs/>
        </w:rPr>
      </w:pPr>
      <w:r w:rsidRPr="00BC71B4">
        <w:rPr>
          <w:b/>
          <w:bCs/>
        </w:rPr>
        <w:t>Research Methodology</w:t>
      </w:r>
    </w:p>
    <w:p w14:paraId="69F1BC4B" w14:textId="77777777" w:rsidR="00AF285F" w:rsidRPr="00BC71B4" w:rsidRDefault="00AF285F" w:rsidP="001D540A">
      <w:pPr>
        <w:pStyle w:val="ListParagraph"/>
        <w:spacing w:line="360" w:lineRule="auto"/>
        <w:ind w:left="360"/>
        <w:rPr>
          <w:b/>
          <w:bCs/>
        </w:rPr>
      </w:pPr>
    </w:p>
    <w:p w14:paraId="79D17716" w14:textId="615E771A" w:rsidR="00AF285F" w:rsidRPr="00744F94" w:rsidRDefault="00744F94" w:rsidP="00744F94">
      <w:pPr>
        <w:spacing w:line="360" w:lineRule="auto"/>
        <w:ind w:left="1170"/>
        <w:rPr>
          <w:b/>
          <w:bCs/>
        </w:rPr>
      </w:pPr>
      <w:r>
        <w:rPr>
          <w:b/>
          <w:bCs/>
        </w:rPr>
        <w:t>7.1</w:t>
      </w:r>
      <w:r w:rsidR="00AF285F" w:rsidRPr="00744F94">
        <w:rPr>
          <w:b/>
          <w:bCs/>
        </w:rPr>
        <w:t xml:space="preserve"> Introduction</w:t>
      </w:r>
    </w:p>
    <w:p w14:paraId="73D29222" w14:textId="77777777" w:rsidR="00AF285F" w:rsidRPr="00BC71B4" w:rsidRDefault="00AF285F" w:rsidP="001D540A">
      <w:pPr>
        <w:spacing w:line="360" w:lineRule="auto"/>
        <w:jc w:val="both"/>
      </w:pPr>
      <w:r w:rsidRPr="00BC71B4">
        <w:t>The main objective of this study is to first build our portfolio with high quality assets chosen based on various features extracted from raw price (OHLCV) data. Based on the momentum of the assets, we can choose the winning stocks and bet on the momentum effect and/or go with the losing stocks if we see a reversal effect trend based on historical data. Once the stocks have been finalized for our portfolio, we will evaluate and compare the DL models for price forecasting based on returns/profits achieved. The same models will be built using standard market indexes (NIFTY50, SENSEX) in order to answer our research question i.e. “Does the quality of financial assets matter if we keep the base forecasting model performance as constant?”</w:t>
      </w:r>
    </w:p>
    <w:p w14:paraId="703D0807" w14:textId="77777777" w:rsidR="00AF285F" w:rsidRPr="00BC71B4" w:rsidRDefault="00AF285F" w:rsidP="001D540A">
      <w:pPr>
        <w:spacing w:line="360" w:lineRule="auto"/>
        <w:jc w:val="both"/>
      </w:pPr>
    </w:p>
    <w:p w14:paraId="7069E11D" w14:textId="77777777" w:rsidR="00AF285F" w:rsidRPr="00BC71B4" w:rsidRDefault="00AF285F" w:rsidP="001D540A">
      <w:pPr>
        <w:spacing w:line="360" w:lineRule="auto"/>
        <w:jc w:val="both"/>
      </w:pPr>
    </w:p>
    <w:p w14:paraId="28EDF705" w14:textId="77777777" w:rsidR="00AF285F" w:rsidRPr="00BC71B4" w:rsidRDefault="00AF285F" w:rsidP="001D540A">
      <w:pPr>
        <w:spacing w:line="360" w:lineRule="auto"/>
        <w:jc w:val="both"/>
      </w:pPr>
    </w:p>
    <w:p w14:paraId="4C2A3A6E" w14:textId="77777777" w:rsidR="00AF285F" w:rsidRDefault="00AF285F" w:rsidP="001D540A">
      <w:pPr>
        <w:spacing w:line="360" w:lineRule="auto"/>
        <w:jc w:val="both"/>
      </w:pPr>
    </w:p>
    <w:p w14:paraId="0B106FF8" w14:textId="77777777" w:rsidR="00AF285F" w:rsidRDefault="00AF285F" w:rsidP="001D540A">
      <w:pPr>
        <w:spacing w:line="360" w:lineRule="auto"/>
        <w:jc w:val="both"/>
      </w:pPr>
    </w:p>
    <w:p w14:paraId="10A4470D" w14:textId="77777777" w:rsidR="00AF285F" w:rsidRDefault="00AF285F" w:rsidP="001D540A">
      <w:pPr>
        <w:spacing w:line="360" w:lineRule="auto"/>
        <w:jc w:val="both"/>
      </w:pPr>
    </w:p>
    <w:p w14:paraId="037D94D8" w14:textId="77777777" w:rsidR="00AF285F" w:rsidRPr="00BC71B4" w:rsidRDefault="00AF285F" w:rsidP="001D540A">
      <w:pPr>
        <w:spacing w:line="360" w:lineRule="auto"/>
        <w:jc w:val="both"/>
      </w:pPr>
    </w:p>
    <w:p w14:paraId="03C3DC51" w14:textId="77777777" w:rsidR="00AF285F" w:rsidRPr="00BC71B4" w:rsidRDefault="00AF285F" w:rsidP="001D540A">
      <w:pPr>
        <w:spacing w:line="360" w:lineRule="auto"/>
        <w:jc w:val="center"/>
      </w:pPr>
      <w:r w:rsidRPr="00BC71B4">
        <w:t xml:space="preserve">Fig 1. depicts the research </w:t>
      </w:r>
      <w:r>
        <w:t>methodology</w:t>
      </w:r>
      <w:r w:rsidRPr="00BC71B4">
        <w:t xml:space="preserve"> on a step-by-step manner</w:t>
      </w:r>
    </w:p>
    <w:p w14:paraId="0BE7CB99" w14:textId="77777777" w:rsidR="00AF285F" w:rsidRPr="00BC71B4" w:rsidRDefault="00AF285F" w:rsidP="001D540A">
      <w:pPr>
        <w:spacing w:line="360" w:lineRule="auto"/>
        <w:rPr>
          <w:b/>
          <w:bCs/>
          <w:noProof/>
        </w:rPr>
      </w:pPr>
      <w:r w:rsidRPr="00BC71B4">
        <w:rPr>
          <w:b/>
          <w:bCs/>
          <w:noProof/>
        </w:rPr>
        <w:lastRenderedPageBreak/>
        <w:t xml:space="preserve">                     </w:t>
      </w:r>
      <w:r w:rsidRPr="00BC71B4">
        <w:rPr>
          <w:b/>
          <w:bCs/>
          <w:noProof/>
          <w:lang w:val="en-US" w:eastAsia="ja-JP"/>
        </w:rPr>
        <w:drawing>
          <wp:inline distT="0" distB="0" distL="0" distR="0" wp14:anchorId="5389ADE8" wp14:editId="63E17F10">
            <wp:extent cx="4025900" cy="7543800"/>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4025900" cy="7543800"/>
                    </a:xfrm>
                    <a:prstGeom prst="rect">
                      <a:avLst/>
                    </a:prstGeom>
                  </pic:spPr>
                </pic:pic>
              </a:graphicData>
            </a:graphic>
          </wp:inline>
        </w:drawing>
      </w:r>
    </w:p>
    <w:p w14:paraId="567A5A96" w14:textId="77777777" w:rsidR="00AF285F" w:rsidRPr="00BC71B4" w:rsidRDefault="00AF285F" w:rsidP="001D540A">
      <w:pPr>
        <w:spacing w:line="360" w:lineRule="auto"/>
        <w:jc w:val="center"/>
        <w:rPr>
          <w:b/>
          <w:bCs/>
          <w:noProof/>
        </w:rPr>
      </w:pPr>
      <w:r w:rsidRPr="00BC71B4">
        <w:rPr>
          <w:b/>
          <w:bCs/>
          <w:noProof/>
        </w:rPr>
        <w:t>Fig. 1</w:t>
      </w:r>
    </w:p>
    <w:p w14:paraId="2EF21A90" w14:textId="77777777" w:rsidR="00AF285F" w:rsidRPr="00BC71B4" w:rsidRDefault="00AF285F" w:rsidP="001D540A">
      <w:pPr>
        <w:spacing w:line="360" w:lineRule="auto"/>
        <w:rPr>
          <w:b/>
          <w:bCs/>
        </w:rPr>
      </w:pPr>
    </w:p>
    <w:p w14:paraId="18F1D9A3" w14:textId="77777777" w:rsidR="00AF285F" w:rsidRPr="00BC71B4" w:rsidRDefault="00AF285F" w:rsidP="001D540A">
      <w:pPr>
        <w:spacing w:line="360" w:lineRule="auto"/>
        <w:rPr>
          <w:b/>
          <w:bCs/>
        </w:rPr>
      </w:pPr>
    </w:p>
    <w:p w14:paraId="1136F518" w14:textId="5666C07A" w:rsidR="00AF285F" w:rsidRDefault="00AF285F" w:rsidP="001D540A">
      <w:pPr>
        <w:spacing w:line="360" w:lineRule="auto"/>
        <w:rPr>
          <w:b/>
          <w:bCs/>
        </w:rPr>
      </w:pPr>
    </w:p>
    <w:p w14:paraId="3EF2E71B" w14:textId="77777777" w:rsidR="00B41497" w:rsidRPr="00BC71B4" w:rsidRDefault="00B41497" w:rsidP="001D540A">
      <w:pPr>
        <w:spacing w:line="360" w:lineRule="auto"/>
        <w:rPr>
          <w:b/>
          <w:bCs/>
        </w:rPr>
      </w:pPr>
    </w:p>
    <w:p w14:paraId="04655A03" w14:textId="5C08DFA9" w:rsidR="00AF285F" w:rsidRPr="00744F94" w:rsidRDefault="00744F94" w:rsidP="00744F94">
      <w:pPr>
        <w:spacing w:line="360" w:lineRule="auto"/>
        <w:ind w:left="1170"/>
        <w:rPr>
          <w:b/>
          <w:bCs/>
        </w:rPr>
      </w:pPr>
      <w:r>
        <w:rPr>
          <w:b/>
          <w:bCs/>
        </w:rPr>
        <w:lastRenderedPageBreak/>
        <w:t>7.2</w:t>
      </w:r>
      <w:r w:rsidR="00AF285F" w:rsidRPr="00744F94">
        <w:rPr>
          <w:b/>
          <w:bCs/>
        </w:rPr>
        <w:t xml:space="preserve"> Dataset Description</w:t>
      </w:r>
    </w:p>
    <w:p w14:paraId="3F3AD2B9" w14:textId="77777777" w:rsidR="00AF285F" w:rsidRPr="00BC71B4" w:rsidRDefault="00AF285F" w:rsidP="001D540A">
      <w:pPr>
        <w:spacing w:line="360" w:lineRule="auto"/>
        <w:jc w:val="both"/>
        <w:rPr>
          <w:color w:val="000000" w:themeColor="text1"/>
        </w:rPr>
      </w:pPr>
      <w:r w:rsidRPr="00BC71B4">
        <w:rPr>
          <w:color w:val="000000" w:themeColor="text1"/>
        </w:rPr>
        <w:t>The data came from Yahoo Finance, a website that offers financial news, statistics, and analysis, including stock quotations, press announcements, and financial reports.</w:t>
      </w:r>
    </w:p>
    <w:p w14:paraId="4EB2CE6F" w14:textId="77777777" w:rsidR="00AF285F" w:rsidRPr="00BC71B4" w:rsidRDefault="00AF285F" w:rsidP="001D540A">
      <w:pPr>
        <w:pStyle w:val="ListParagraph"/>
        <w:spacing w:line="360" w:lineRule="auto"/>
        <w:rPr>
          <w:color w:val="000000" w:themeColor="text1"/>
        </w:rPr>
      </w:pPr>
    </w:p>
    <w:p w14:paraId="3CA66040" w14:textId="77777777" w:rsidR="00AF285F" w:rsidRPr="00BC71B4" w:rsidRDefault="00AF285F" w:rsidP="001D540A">
      <w:pPr>
        <w:spacing w:line="360" w:lineRule="auto"/>
        <w:jc w:val="both"/>
        <w:rPr>
          <w:color w:val="000000" w:themeColor="text1"/>
        </w:rPr>
      </w:pPr>
      <w:r w:rsidRPr="00BC71B4">
        <w:rPr>
          <w:color w:val="000000" w:themeColor="text1"/>
        </w:rPr>
        <w:t xml:space="preserve">The top 10 equities from each sector from the Indian Stock Market will be utilized as the dataset for equites. We will be using the raw price data(OHLCV) to derive/extract more features which can play a significant role while deciding on the stocks for our investment portfolio. </w:t>
      </w:r>
    </w:p>
    <w:p w14:paraId="55C74E9E" w14:textId="77777777" w:rsidR="00AF285F" w:rsidRPr="00BC71B4" w:rsidRDefault="00AF285F" w:rsidP="001D540A">
      <w:pPr>
        <w:spacing w:line="360" w:lineRule="auto"/>
      </w:pPr>
    </w:p>
    <w:p w14:paraId="5A1FD54B" w14:textId="77777777" w:rsidR="00AF285F" w:rsidRPr="00BC71B4" w:rsidRDefault="00AF285F" w:rsidP="001D540A">
      <w:pPr>
        <w:spacing w:line="360" w:lineRule="auto"/>
        <w:rPr>
          <w:b/>
          <w:bCs/>
          <w:i/>
          <w:iCs/>
        </w:rPr>
      </w:pPr>
      <w:r w:rsidRPr="00BC71B4">
        <w:rPr>
          <w:b/>
          <w:bCs/>
          <w:i/>
          <w:iCs/>
        </w:rPr>
        <w:t>Column Summary:</w:t>
      </w:r>
    </w:p>
    <w:p w14:paraId="12468C8B" w14:textId="77777777" w:rsidR="00AF285F" w:rsidRPr="00BC71B4" w:rsidRDefault="00AF285F" w:rsidP="001D540A">
      <w:pPr>
        <w:spacing w:line="360" w:lineRule="auto"/>
        <w:rPr>
          <w:b/>
          <w:bCs/>
          <w:i/>
          <w:iCs/>
        </w:rPr>
      </w:pPr>
      <w:r w:rsidRPr="00BC71B4">
        <w:rPr>
          <w:b/>
          <w:bCs/>
          <w:i/>
          <w:iCs/>
        </w:rPr>
        <w:t>Base Attributes from dataset :</w:t>
      </w:r>
    </w:p>
    <w:tbl>
      <w:tblPr>
        <w:tblStyle w:val="TableGrid"/>
        <w:tblW w:w="0" w:type="auto"/>
        <w:tblInd w:w="-5" w:type="dxa"/>
        <w:tblLook w:val="04A0" w:firstRow="1" w:lastRow="0" w:firstColumn="1" w:lastColumn="0" w:noHBand="0" w:noVBand="1"/>
      </w:tblPr>
      <w:tblGrid>
        <w:gridCol w:w="4197"/>
        <w:gridCol w:w="4093"/>
      </w:tblGrid>
      <w:tr w:rsidR="00AF285F" w:rsidRPr="00BC71B4" w14:paraId="45E24B63" w14:textId="77777777" w:rsidTr="00C87C9E">
        <w:tc>
          <w:tcPr>
            <w:tcW w:w="4197" w:type="dxa"/>
            <w:shd w:val="clear" w:color="auto" w:fill="D9D9D9" w:themeFill="background1" w:themeFillShade="D9"/>
          </w:tcPr>
          <w:p w14:paraId="378A725C" w14:textId="77777777" w:rsidR="00AF285F" w:rsidRPr="00BC71B4" w:rsidRDefault="00AF285F" w:rsidP="001D540A">
            <w:pPr>
              <w:pStyle w:val="ListParagraph"/>
              <w:spacing w:line="360" w:lineRule="auto"/>
              <w:ind w:left="0"/>
            </w:pPr>
            <w:r w:rsidRPr="00BC71B4">
              <w:t>Date</w:t>
            </w:r>
          </w:p>
        </w:tc>
        <w:tc>
          <w:tcPr>
            <w:tcW w:w="4093" w:type="dxa"/>
          </w:tcPr>
          <w:p w14:paraId="5552004C" w14:textId="77777777" w:rsidR="00AF285F" w:rsidRPr="00BC71B4" w:rsidRDefault="00AF285F" w:rsidP="001D540A">
            <w:pPr>
              <w:pStyle w:val="ListParagraph"/>
              <w:spacing w:line="360" w:lineRule="auto"/>
              <w:ind w:left="0"/>
            </w:pPr>
            <w:r w:rsidRPr="00BC71B4">
              <w:t>Date of the record</w:t>
            </w:r>
          </w:p>
        </w:tc>
      </w:tr>
      <w:tr w:rsidR="00AF285F" w:rsidRPr="00BC71B4" w14:paraId="62D58C8F" w14:textId="77777777" w:rsidTr="00C87C9E">
        <w:tc>
          <w:tcPr>
            <w:tcW w:w="4197" w:type="dxa"/>
            <w:shd w:val="clear" w:color="auto" w:fill="D9D9D9" w:themeFill="background1" w:themeFillShade="D9"/>
          </w:tcPr>
          <w:p w14:paraId="1572DE66" w14:textId="77777777" w:rsidR="00AF285F" w:rsidRPr="00BC71B4" w:rsidRDefault="00AF285F" w:rsidP="001D540A">
            <w:pPr>
              <w:pStyle w:val="ListParagraph"/>
              <w:spacing w:line="360" w:lineRule="auto"/>
              <w:ind w:left="0"/>
            </w:pPr>
            <w:r w:rsidRPr="00BC71B4">
              <w:t>Open</w:t>
            </w:r>
          </w:p>
        </w:tc>
        <w:tc>
          <w:tcPr>
            <w:tcW w:w="4093" w:type="dxa"/>
          </w:tcPr>
          <w:p w14:paraId="72CAA2D4" w14:textId="77777777" w:rsidR="00AF285F" w:rsidRPr="00BC71B4" w:rsidRDefault="00AF285F" w:rsidP="001D540A">
            <w:pPr>
              <w:pStyle w:val="ListParagraph"/>
              <w:spacing w:line="360" w:lineRule="auto"/>
              <w:ind w:left="0"/>
            </w:pPr>
            <w:r w:rsidRPr="00BC71B4">
              <w:t>Opening Price</w:t>
            </w:r>
          </w:p>
        </w:tc>
      </w:tr>
      <w:tr w:rsidR="00AF285F" w:rsidRPr="00BC71B4" w14:paraId="2B37E8FD" w14:textId="77777777" w:rsidTr="00C87C9E">
        <w:tc>
          <w:tcPr>
            <w:tcW w:w="4197" w:type="dxa"/>
            <w:shd w:val="clear" w:color="auto" w:fill="D9D9D9" w:themeFill="background1" w:themeFillShade="D9"/>
          </w:tcPr>
          <w:p w14:paraId="357E395E" w14:textId="77777777" w:rsidR="00AF285F" w:rsidRPr="00BC71B4" w:rsidRDefault="00AF285F" w:rsidP="001D540A">
            <w:pPr>
              <w:pStyle w:val="ListParagraph"/>
              <w:spacing w:line="360" w:lineRule="auto"/>
              <w:ind w:left="0"/>
            </w:pPr>
            <w:r w:rsidRPr="00BC71B4">
              <w:t>High</w:t>
            </w:r>
          </w:p>
        </w:tc>
        <w:tc>
          <w:tcPr>
            <w:tcW w:w="4093" w:type="dxa"/>
          </w:tcPr>
          <w:p w14:paraId="466BA8CF" w14:textId="77777777" w:rsidR="00AF285F" w:rsidRPr="00BC71B4" w:rsidRDefault="00AF285F" w:rsidP="001D540A">
            <w:pPr>
              <w:pStyle w:val="ListParagraph"/>
              <w:spacing w:line="360" w:lineRule="auto"/>
              <w:ind w:left="0"/>
            </w:pPr>
            <w:r w:rsidRPr="00BC71B4">
              <w:t>High for the day</w:t>
            </w:r>
          </w:p>
        </w:tc>
      </w:tr>
      <w:tr w:rsidR="00AF285F" w:rsidRPr="00BC71B4" w14:paraId="15C2B412" w14:textId="77777777" w:rsidTr="00C87C9E">
        <w:tc>
          <w:tcPr>
            <w:tcW w:w="4197" w:type="dxa"/>
            <w:shd w:val="clear" w:color="auto" w:fill="D9D9D9" w:themeFill="background1" w:themeFillShade="D9"/>
          </w:tcPr>
          <w:p w14:paraId="1AF1F8F2" w14:textId="77777777" w:rsidR="00AF285F" w:rsidRPr="00BC71B4" w:rsidRDefault="00AF285F" w:rsidP="001D540A">
            <w:pPr>
              <w:pStyle w:val="ListParagraph"/>
              <w:spacing w:line="360" w:lineRule="auto"/>
              <w:ind w:left="0"/>
            </w:pPr>
            <w:r w:rsidRPr="00BC71B4">
              <w:t>Low</w:t>
            </w:r>
          </w:p>
        </w:tc>
        <w:tc>
          <w:tcPr>
            <w:tcW w:w="4093" w:type="dxa"/>
          </w:tcPr>
          <w:p w14:paraId="4FE816E2" w14:textId="77777777" w:rsidR="00AF285F" w:rsidRPr="00BC71B4" w:rsidRDefault="00AF285F" w:rsidP="001D540A">
            <w:pPr>
              <w:pStyle w:val="ListParagraph"/>
              <w:spacing w:line="360" w:lineRule="auto"/>
              <w:ind w:left="0"/>
            </w:pPr>
            <w:r w:rsidRPr="00BC71B4">
              <w:t>Low for the day</w:t>
            </w:r>
          </w:p>
        </w:tc>
      </w:tr>
      <w:tr w:rsidR="00AF285F" w:rsidRPr="00BC71B4" w14:paraId="504E3C3D" w14:textId="77777777" w:rsidTr="00C87C9E">
        <w:tc>
          <w:tcPr>
            <w:tcW w:w="4197" w:type="dxa"/>
            <w:shd w:val="clear" w:color="auto" w:fill="D9D9D9" w:themeFill="background1" w:themeFillShade="D9"/>
          </w:tcPr>
          <w:p w14:paraId="6982D374" w14:textId="77777777" w:rsidR="00AF285F" w:rsidRPr="00BC71B4" w:rsidRDefault="00AF285F" w:rsidP="001D540A">
            <w:pPr>
              <w:pStyle w:val="ListParagraph"/>
              <w:spacing w:line="360" w:lineRule="auto"/>
              <w:ind w:left="0"/>
            </w:pPr>
            <w:r w:rsidRPr="00BC71B4">
              <w:t>Close</w:t>
            </w:r>
          </w:p>
        </w:tc>
        <w:tc>
          <w:tcPr>
            <w:tcW w:w="4093" w:type="dxa"/>
          </w:tcPr>
          <w:p w14:paraId="5AF6FCD4" w14:textId="77777777" w:rsidR="00AF285F" w:rsidRPr="00BC71B4" w:rsidRDefault="00AF285F" w:rsidP="001D540A">
            <w:pPr>
              <w:pStyle w:val="ListParagraph"/>
              <w:spacing w:line="360" w:lineRule="auto"/>
              <w:ind w:left="0"/>
            </w:pPr>
            <w:r w:rsidRPr="00BC71B4">
              <w:t>Closing Price</w:t>
            </w:r>
          </w:p>
        </w:tc>
      </w:tr>
      <w:tr w:rsidR="00AF285F" w:rsidRPr="00BC71B4" w14:paraId="0CD8D8EC" w14:textId="77777777" w:rsidTr="00C87C9E">
        <w:tc>
          <w:tcPr>
            <w:tcW w:w="4197" w:type="dxa"/>
            <w:shd w:val="clear" w:color="auto" w:fill="D9D9D9" w:themeFill="background1" w:themeFillShade="D9"/>
          </w:tcPr>
          <w:p w14:paraId="6469C73A" w14:textId="77777777" w:rsidR="00AF285F" w:rsidRPr="00BC71B4" w:rsidRDefault="00AF285F" w:rsidP="001D540A">
            <w:pPr>
              <w:pStyle w:val="ListParagraph"/>
              <w:spacing w:line="360" w:lineRule="auto"/>
              <w:ind w:left="0"/>
            </w:pPr>
            <w:r w:rsidRPr="00BC71B4">
              <w:t>Volume</w:t>
            </w:r>
          </w:p>
        </w:tc>
        <w:tc>
          <w:tcPr>
            <w:tcW w:w="4093" w:type="dxa"/>
          </w:tcPr>
          <w:p w14:paraId="490CD875" w14:textId="77777777" w:rsidR="00AF285F" w:rsidRPr="00BC71B4" w:rsidRDefault="00AF285F" w:rsidP="001D540A">
            <w:pPr>
              <w:pStyle w:val="ListParagraph"/>
              <w:spacing w:line="360" w:lineRule="auto"/>
              <w:ind w:left="0"/>
            </w:pPr>
            <w:r w:rsidRPr="00BC71B4">
              <w:t>Total Volume</w:t>
            </w:r>
          </w:p>
        </w:tc>
      </w:tr>
    </w:tbl>
    <w:p w14:paraId="76069618" w14:textId="77777777" w:rsidR="00AF285F" w:rsidRDefault="00AF285F" w:rsidP="001D540A">
      <w:pPr>
        <w:spacing w:line="360" w:lineRule="auto"/>
        <w:jc w:val="center"/>
        <w:rPr>
          <w:b/>
          <w:bCs/>
        </w:rPr>
      </w:pPr>
      <w:r w:rsidRPr="00BC71B4">
        <w:rPr>
          <w:b/>
          <w:bCs/>
        </w:rPr>
        <w:t>Table 1</w:t>
      </w:r>
    </w:p>
    <w:p w14:paraId="75B9180B" w14:textId="77777777" w:rsidR="00AF285F" w:rsidRPr="00BC71B4" w:rsidRDefault="00AF285F" w:rsidP="001D540A">
      <w:pPr>
        <w:spacing w:line="360" w:lineRule="auto"/>
        <w:jc w:val="center"/>
        <w:rPr>
          <w:b/>
          <w:bCs/>
        </w:rPr>
      </w:pPr>
    </w:p>
    <w:p w14:paraId="58DC4B9D" w14:textId="4A6C1B74" w:rsidR="00AF285F" w:rsidRPr="00744F94" w:rsidRDefault="00744F94" w:rsidP="00744F94">
      <w:pPr>
        <w:spacing w:line="360" w:lineRule="auto"/>
        <w:ind w:left="1170"/>
        <w:rPr>
          <w:b/>
          <w:bCs/>
        </w:rPr>
      </w:pPr>
      <w:r>
        <w:rPr>
          <w:b/>
          <w:bCs/>
        </w:rPr>
        <w:t>7.3</w:t>
      </w:r>
      <w:r w:rsidR="00AF285F" w:rsidRPr="00744F94">
        <w:rPr>
          <w:b/>
          <w:bCs/>
        </w:rPr>
        <w:t xml:space="preserve"> Data Preparation and Pre-Processing</w:t>
      </w:r>
    </w:p>
    <w:p w14:paraId="164DBC5A" w14:textId="77777777" w:rsidR="00AF285F" w:rsidRPr="00BC71B4" w:rsidRDefault="00AF285F" w:rsidP="001D540A">
      <w:pPr>
        <w:spacing w:line="360" w:lineRule="auto"/>
        <w:jc w:val="both"/>
      </w:pPr>
      <w:r w:rsidRPr="00BC71B4">
        <w:t>The selected ranges of training and testing data encompassed at least one entire market cycle in order to assess the models' performance in diverse market conditions (i.e., bullish, bearish, and oscillating markets). The following are the key pre-processing processes that will be followed at this stage of the study:</w:t>
      </w:r>
    </w:p>
    <w:p w14:paraId="3F3F74E7" w14:textId="77777777" w:rsidR="00AF285F" w:rsidRPr="00BC71B4" w:rsidRDefault="00AF285F" w:rsidP="00483B3B">
      <w:pPr>
        <w:pStyle w:val="ListParagraph"/>
        <w:numPr>
          <w:ilvl w:val="0"/>
          <w:numId w:val="8"/>
        </w:numPr>
        <w:spacing w:line="360" w:lineRule="auto"/>
        <w:jc w:val="both"/>
      </w:pPr>
      <w:r w:rsidRPr="00BC71B4">
        <w:t>Check for missing/NaN values and treat them if necessary.</w:t>
      </w:r>
    </w:p>
    <w:p w14:paraId="0074A234" w14:textId="77777777" w:rsidR="00AF285F" w:rsidRPr="00BC71B4" w:rsidRDefault="00AF285F" w:rsidP="00483B3B">
      <w:pPr>
        <w:pStyle w:val="ListParagraph"/>
        <w:numPr>
          <w:ilvl w:val="0"/>
          <w:numId w:val="8"/>
        </w:numPr>
        <w:spacing w:line="360" w:lineRule="auto"/>
        <w:jc w:val="both"/>
      </w:pPr>
      <w:r w:rsidRPr="00BC71B4">
        <w:t>Perform feature engineering to generate new derived features using the base features.</w:t>
      </w:r>
    </w:p>
    <w:p w14:paraId="157F6808" w14:textId="77777777" w:rsidR="00AF285F" w:rsidRPr="00BC71B4" w:rsidRDefault="00AF285F" w:rsidP="00483B3B">
      <w:pPr>
        <w:pStyle w:val="ListParagraph"/>
        <w:numPr>
          <w:ilvl w:val="0"/>
          <w:numId w:val="8"/>
        </w:numPr>
        <w:spacing w:line="360" w:lineRule="auto"/>
        <w:jc w:val="both"/>
      </w:pPr>
      <w:r w:rsidRPr="00BC71B4">
        <w:t>Perform some basic Exploratory Data Analysis using the new derived features.</w:t>
      </w:r>
    </w:p>
    <w:p w14:paraId="53C6A4CB" w14:textId="77777777" w:rsidR="00AF285F" w:rsidRPr="00BC71B4" w:rsidRDefault="00AF285F" w:rsidP="001D540A">
      <w:pPr>
        <w:spacing w:line="360" w:lineRule="auto"/>
      </w:pPr>
    </w:p>
    <w:p w14:paraId="06ACD355" w14:textId="6DC42F6B" w:rsidR="00AF285F" w:rsidRPr="00744F94" w:rsidRDefault="00744F94" w:rsidP="00744F94">
      <w:pPr>
        <w:spacing w:line="360" w:lineRule="auto"/>
        <w:ind w:left="1170"/>
        <w:rPr>
          <w:b/>
          <w:bCs/>
        </w:rPr>
      </w:pPr>
      <w:r>
        <w:rPr>
          <w:b/>
          <w:bCs/>
        </w:rPr>
        <w:t>7.4</w:t>
      </w:r>
      <w:r w:rsidR="00AF285F" w:rsidRPr="00744F94">
        <w:rPr>
          <w:b/>
          <w:bCs/>
        </w:rPr>
        <w:t xml:space="preserve"> Feature Extraction and Engineering </w:t>
      </w:r>
    </w:p>
    <w:p w14:paraId="2F341BED" w14:textId="77777777" w:rsidR="00AF285F" w:rsidRPr="00BC71B4" w:rsidRDefault="00AF285F" w:rsidP="001D540A">
      <w:pPr>
        <w:spacing w:line="360" w:lineRule="auto"/>
        <w:jc w:val="both"/>
      </w:pPr>
      <w:r w:rsidRPr="00BC71B4">
        <w:t xml:space="preserve">Since selection of quality assets for our portfolio is an important requirement for this study, we will be applying Feature Engineering to generate new derived features which can be potentially helpful in selection of financial assets qualitatively. </w:t>
      </w:r>
    </w:p>
    <w:p w14:paraId="7D2027D7" w14:textId="77777777" w:rsidR="00AF285F" w:rsidRPr="00BC71B4" w:rsidRDefault="00AF285F" w:rsidP="001D540A">
      <w:pPr>
        <w:spacing w:line="360" w:lineRule="auto"/>
      </w:pPr>
    </w:p>
    <w:p w14:paraId="55A54DA7" w14:textId="77777777" w:rsidR="00AF285F" w:rsidRPr="00BC71B4" w:rsidRDefault="00AF285F" w:rsidP="001D540A">
      <w:pPr>
        <w:spacing w:line="360" w:lineRule="auto"/>
        <w:jc w:val="both"/>
      </w:pPr>
      <w:r w:rsidRPr="00BC71B4">
        <w:lastRenderedPageBreak/>
        <w:t xml:space="preserve">Financial data is unique and needs a methodical approach. First, in compared to datasets used in applications of ML, it is fairly restricted in availability and breadth — in fact, we don't have high-quality data for the great majority of markets prior to the 1990s. Many crucial factors that drive results can be left out of a model or don't get to see the entire range of their values during training. The significantly divergent behaviour of asset prices during high and low market volatility periods, or regimes, is a specific illustration of this difficulty; training the model on a subset of the data that spans only one of the regimes will degrade the model's capacity to generalize well on the test set. The signal-to-noise ratio of financial data is quite low. Models will overfit the data noise because the most powerful models, such as neural networks, which are low bias and high-variance learners. Surely, additional factors such as macroeconomic statistics, sentiment related to monetary policy announcement, and so on might help to describe the overall situation of the market. </w:t>
      </w:r>
    </w:p>
    <w:p w14:paraId="41A0E4E5" w14:textId="77777777" w:rsidR="00AF285F" w:rsidRPr="00BC71B4" w:rsidRDefault="00AF285F" w:rsidP="001D540A">
      <w:pPr>
        <w:spacing w:line="360" w:lineRule="auto"/>
      </w:pPr>
    </w:p>
    <w:p w14:paraId="547A0E3D" w14:textId="77777777" w:rsidR="00AF285F" w:rsidRPr="00BC71B4" w:rsidRDefault="00AF285F" w:rsidP="001D540A">
      <w:pPr>
        <w:spacing w:line="360" w:lineRule="auto"/>
        <w:jc w:val="both"/>
      </w:pPr>
      <w:r w:rsidRPr="00BC71B4">
        <w:t>Following are some of the derived features which have been identified. This list will be updated</w:t>
      </w:r>
    </w:p>
    <w:p w14:paraId="69812D53" w14:textId="77777777" w:rsidR="00AF285F" w:rsidRPr="00BC71B4" w:rsidRDefault="00AF285F" w:rsidP="001D540A">
      <w:pPr>
        <w:spacing w:line="360" w:lineRule="auto"/>
        <w:jc w:val="both"/>
      </w:pPr>
      <w:r w:rsidRPr="00BC71B4">
        <w:t xml:space="preserve">and new features may be added during feature extraction and engineering phase of the Research Plan.  </w:t>
      </w:r>
    </w:p>
    <w:tbl>
      <w:tblPr>
        <w:tblStyle w:val="TableGrid"/>
        <w:tblW w:w="0" w:type="auto"/>
        <w:tblInd w:w="-5" w:type="dxa"/>
        <w:tblLook w:val="04A0" w:firstRow="1" w:lastRow="0" w:firstColumn="1" w:lastColumn="0" w:noHBand="0" w:noVBand="1"/>
      </w:tblPr>
      <w:tblGrid>
        <w:gridCol w:w="4197"/>
        <w:gridCol w:w="4093"/>
      </w:tblGrid>
      <w:tr w:rsidR="00AF285F" w:rsidRPr="00BC71B4" w14:paraId="7CE90FEA" w14:textId="77777777" w:rsidTr="00C87C9E">
        <w:tc>
          <w:tcPr>
            <w:tcW w:w="8290" w:type="dxa"/>
            <w:gridSpan w:val="2"/>
          </w:tcPr>
          <w:p w14:paraId="1BB4A9F6" w14:textId="77777777" w:rsidR="00AF285F" w:rsidRPr="00BC71B4" w:rsidRDefault="00AF285F" w:rsidP="001D540A">
            <w:pPr>
              <w:pStyle w:val="ListParagraph"/>
              <w:spacing w:line="360" w:lineRule="auto"/>
              <w:ind w:left="0"/>
              <w:rPr>
                <w:b/>
                <w:bCs/>
                <w:i/>
                <w:iCs/>
              </w:rPr>
            </w:pPr>
            <w:r w:rsidRPr="00BC71B4">
              <w:rPr>
                <w:b/>
                <w:bCs/>
                <w:i/>
                <w:iCs/>
              </w:rPr>
              <w:t xml:space="preserve">Derived Attributes : </w:t>
            </w:r>
          </w:p>
        </w:tc>
      </w:tr>
      <w:tr w:rsidR="00AF285F" w:rsidRPr="00BC71B4" w14:paraId="03958F21" w14:textId="77777777" w:rsidTr="00C87C9E">
        <w:tc>
          <w:tcPr>
            <w:tcW w:w="4197" w:type="dxa"/>
            <w:shd w:val="clear" w:color="auto" w:fill="D9D9D9" w:themeFill="background1" w:themeFillShade="D9"/>
          </w:tcPr>
          <w:p w14:paraId="14148423" w14:textId="77777777" w:rsidR="00AF285F" w:rsidRPr="00BC71B4" w:rsidRDefault="00AF285F" w:rsidP="001D540A">
            <w:pPr>
              <w:pStyle w:val="ListParagraph"/>
              <w:spacing w:line="360" w:lineRule="auto"/>
              <w:ind w:left="0"/>
            </w:pPr>
            <w:r w:rsidRPr="00BC71B4">
              <w:t>Close Delta</w:t>
            </w:r>
          </w:p>
        </w:tc>
        <w:tc>
          <w:tcPr>
            <w:tcW w:w="4093" w:type="dxa"/>
          </w:tcPr>
          <w:p w14:paraId="721DFD91" w14:textId="77777777" w:rsidR="00AF285F" w:rsidRPr="00BC71B4" w:rsidRDefault="00AF285F" w:rsidP="001D540A">
            <w:pPr>
              <w:pStyle w:val="ListParagraph"/>
              <w:spacing w:line="360" w:lineRule="auto"/>
              <w:ind w:left="0"/>
            </w:pPr>
            <w:r w:rsidRPr="00BC71B4">
              <w:t>Daily Change in Closing Price</w:t>
            </w:r>
          </w:p>
        </w:tc>
      </w:tr>
      <w:tr w:rsidR="00AF285F" w:rsidRPr="00BC71B4" w14:paraId="398E429C" w14:textId="77777777" w:rsidTr="00C87C9E">
        <w:tc>
          <w:tcPr>
            <w:tcW w:w="4197" w:type="dxa"/>
            <w:shd w:val="clear" w:color="auto" w:fill="D9D9D9" w:themeFill="background1" w:themeFillShade="D9"/>
          </w:tcPr>
          <w:p w14:paraId="1BA08463" w14:textId="77777777" w:rsidR="00AF285F" w:rsidRPr="00BC71B4" w:rsidRDefault="00AF285F" w:rsidP="001D540A">
            <w:pPr>
              <w:pStyle w:val="ListParagraph"/>
              <w:spacing w:line="360" w:lineRule="auto"/>
              <w:ind w:left="0"/>
            </w:pPr>
            <w:r w:rsidRPr="00BC71B4">
              <w:t>Close Change %</w:t>
            </w:r>
          </w:p>
        </w:tc>
        <w:tc>
          <w:tcPr>
            <w:tcW w:w="4093" w:type="dxa"/>
          </w:tcPr>
          <w:p w14:paraId="7803818F" w14:textId="77777777" w:rsidR="00AF285F" w:rsidRPr="00BC71B4" w:rsidRDefault="00AF285F" w:rsidP="001D540A">
            <w:pPr>
              <w:pStyle w:val="ListParagraph"/>
              <w:spacing w:line="360" w:lineRule="auto"/>
              <w:ind w:left="0"/>
            </w:pPr>
            <w:r w:rsidRPr="00BC71B4">
              <w:t>% Daily Change in Closing Price</w:t>
            </w:r>
          </w:p>
        </w:tc>
      </w:tr>
      <w:tr w:rsidR="00AF285F" w:rsidRPr="00BC71B4" w14:paraId="5C1ADE23" w14:textId="77777777" w:rsidTr="00C87C9E">
        <w:tc>
          <w:tcPr>
            <w:tcW w:w="4197" w:type="dxa"/>
            <w:shd w:val="clear" w:color="auto" w:fill="D9D9D9" w:themeFill="background1" w:themeFillShade="D9"/>
          </w:tcPr>
          <w:p w14:paraId="219E37A9" w14:textId="77777777" w:rsidR="00AF285F" w:rsidRPr="00BC71B4" w:rsidRDefault="00AF285F" w:rsidP="001D540A">
            <w:pPr>
              <w:pStyle w:val="ListParagraph"/>
              <w:spacing w:line="360" w:lineRule="auto"/>
              <w:ind w:left="0"/>
            </w:pPr>
            <w:r w:rsidRPr="00BC71B4">
              <w:t>Market Cap</w:t>
            </w:r>
          </w:p>
        </w:tc>
        <w:tc>
          <w:tcPr>
            <w:tcW w:w="4093" w:type="dxa"/>
          </w:tcPr>
          <w:p w14:paraId="4DCA11D4" w14:textId="77777777" w:rsidR="00AF285F" w:rsidRPr="00BC71B4" w:rsidRDefault="00AF285F" w:rsidP="001D540A">
            <w:pPr>
              <w:pStyle w:val="ListParagraph"/>
              <w:spacing w:line="360" w:lineRule="auto"/>
              <w:ind w:left="0"/>
            </w:pPr>
            <w:r w:rsidRPr="00BC71B4">
              <w:t>Daily Market Capitalization</w:t>
            </w:r>
          </w:p>
        </w:tc>
      </w:tr>
      <w:tr w:rsidR="00AF285F" w:rsidRPr="00BC71B4" w14:paraId="0033C05B" w14:textId="77777777" w:rsidTr="00C87C9E">
        <w:tc>
          <w:tcPr>
            <w:tcW w:w="4197" w:type="dxa"/>
            <w:shd w:val="clear" w:color="auto" w:fill="D9D9D9" w:themeFill="background1" w:themeFillShade="D9"/>
          </w:tcPr>
          <w:p w14:paraId="0DC8C2AE" w14:textId="77777777" w:rsidR="00AF285F" w:rsidRPr="00BC71B4" w:rsidRDefault="00AF285F" w:rsidP="001D540A">
            <w:pPr>
              <w:pStyle w:val="ListParagraph"/>
              <w:spacing w:line="360" w:lineRule="auto"/>
              <w:ind w:left="0"/>
            </w:pPr>
            <w:r w:rsidRPr="00BC71B4">
              <w:t>Volume Delta</w:t>
            </w:r>
          </w:p>
        </w:tc>
        <w:tc>
          <w:tcPr>
            <w:tcW w:w="4093" w:type="dxa"/>
          </w:tcPr>
          <w:p w14:paraId="69E13825" w14:textId="77777777" w:rsidR="00AF285F" w:rsidRPr="00BC71B4" w:rsidRDefault="00AF285F" w:rsidP="001D540A">
            <w:pPr>
              <w:pStyle w:val="ListParagraph"/>
              <w:spacing w:line="360" w:lineRule="auto"/>
              <w:ind w:left="0"/>
            </w:pPr>
            <w:r w:rsidRPr="00BC71B4">
              <w:t>Daily Change in Volume</w:t>
            </w:r>
          </w:p>
        </w:tc>
      </w:tr>
      <w:tr w:rsidR="00AF285F" w:rsidRPr="00BC71B4" w14:paraId="2CA114B5" w14:textId="77777777" w:rsidTr="00C87C9E">
        <w:tc>
          <w:tcPr>
            <w:tcW w:w="4197" w:type="dxa"/>
            <w:shd w:val="clear" w:color="auto" w:fill="D9D9D9" w:themeFill="background1" w:themeFillShade="D9"/>
          </w:tcPr>
          <w:p w14:paraId="5C671F86" w14:textId="77777777" w:rsidR="00AF285F" w:rsidRPr="00BC71B4" w:rsidRDefault="00AF285F" w:rsidP="001D540A">
            <w:pPr>
              <w:pStyle w:val="ListParagraph"/>
              <w:spacing w:line="360" w:lineRule="auto"/>
              <w:ind w:left="0"/>
            </w:pPr>
            <w:r w:rsidRPr="00BC71B4">
              <w:t>Volume Change %</w:t>
            </w:r>
          </w:p>
        </w:tc>
        <w:tc>
          <w:tcPr>
            <w:tcW w:w="4093" w:type="dxa"/>
          </w:tcPr>
          <w:p w14:paraId="7B3147EC" w14:textId="77777777" w:rsidR="00AF285F" w:rsidRPr="00BC71B4" w:rsidRDefault="00AF285F" w:rsidP="001D540A">
            <w:pPr>
              <w:pStyle w:val="ListParagraph"/>
              <w:spacing w:line="360" w:lineRule="auto"/>
              <w:ind w:left="0"/>
            </w:pPr>
            <w:r w:rsidRPr="00BC71B4">
              <w:t>% Daily Change in Volume</w:t>
            </w:r>
          </w:p>
        </w:tc>
      </w:tr>
      <w:tr w:rsidR="00AF285F" w:rsidRPr="00BC71B4" w14:paraId="0EE85B6F" w14:textId="77777777" w:rsidTr="00C87C9E">
        <w:tc>
          <w:tcPr>
            <w:tcW w:w="4197" w:type="dxa"/>
            <w:shd w:val="clear" w:color="auto" w:fill="D9D9D9" w:themeFill="background1" w:themeFillShade="D9"/>
          </w:tcPr>
          <w:p w14:paraId="3AA433DA" w14:textId="77777777" w:rsidR="00AF285F" w:rsidRPr="00BC71B4" w:rsidRDefault="00AF285F" w:rsidP="001D540A">
            <w:pPr>
              <w:pStyle w:val="ListParagraph"/>
              <w:spacing w:line="360" w:lineRule="auto"/>
              <w:ind w:left="0"/>
            </w:pPr>
            <w:r w:rsidRPr="00BC71B4">
              <w:t>Weekly Volatility</w:t>
            </w:r>
          </w:p>
        </w:tc>
        <w:tc>
          <w:tcPr>
            <w:tcW w:w="4093" w:type="dxa"/>
          </w:tcPr>
          <w:p w14:paraId="486612B4" w14:textId="77777777" w:rsidR="00AF285F" w:rsidRPr="00BC71B4" w:rsidRDefault="00AF285F" w:rsidP="001D540A">
            <w:pPr>
              <w:pStyle w:val="ListParagraph"/>
              <w:spacing w:line="360" w:lineRule="auto"/>
              <w:ind w:left="0"/>
            </w:pPr>
            <w:r w:rsidRPr="00BC71B4">
              <w:t>Close – Weekly Close Avg.</w:t>
            </w:r>
          </w:p>
        </w:tc>
      </w:tr>
      <w:tr w:rsidR="00AF285F" w:rsidRPr="00BC71B4" w14:paraId="7606A0E3" w14:textId="77777777" w:rsidTr="00C87C9E">
        <w:tc>
          <w:tcPr>
            <w:tcW w:w="4197" w:type="dxa"/>
            <w:shd w:val="clear" w:color="auto" w:fill="D9D9D9" w:themeFill="background1" w:themeFillShade="D9"/>
          </w:tcPr>
          <w:p w14:paraId="03087537" w14:textId="77777777" w:rsidR="00AF285F" w:rsidRPr="00BC71B4" w:rsidRDefault="00AF285F" w:rsidP="001D540A">
            <w:pPr>
              <w:pStyle w:val="ListParagraph"/>
              <w:spacing w:line="360" w:lineRule="auto"/>
              <w:ind w:left="0"/>
            </w:pPr>
            <w:r w:rsidRPr="00BC71B4">
              <w:t>Monthly Volatility</w:t>
            </w:r>
          </w:p>
        </w:tc>
        <w:tc>
          <w:tcPr>
            <w:tcW w:w="4093" w:type="dxa"/>
          </w:tcPr>
          <w:p w14:paraId="768561D2" w14:textId="77777777" w:rsidR="00AF285F" w:rsidRPr="00BC71B4" w:rsidRDefault="00AF285F" w:rsidP="001D540A">
            <w:pPr>
              <w:pStyle w:val="ListParagraph"/>
              <w:spacing w:line="360" w:lineRule="auto"/>
              <w:ind w:left="0"/>
            </w:pPr>
            <w:r w:rsidRPr="00BC71B4">
              <w:t>Close – Monthly Close Avg.</w:t>
            </w:r>
          </w:p>
        </w:tc>
      </w:tr>
      <w:tr w:rsidR="00AF285F" w:rsidRPr="00BC71B4" w14:paraId="02B35593" w14:textId="77777777" w:rsidTr="00C87C9E">
        <w:tc>
          <w:tcPr>
            <w:tcW w:w="4197" w:type="dxa"/>
            <w:shd w:val="clear" w:color="auto" w:fill="D9D9D9" w:themeFill="background1" w:themeFillShade="D9"/>
          </w:tcPr>
          <w:p w14:paraId="77570F16" w14:textId="77777777" w:rsidR="00AF285F" w:rsidRPr="00BC71B4" w:rsidRDefault="00AF285F" w:rsidP="001D540A">
            <w:pPr>
              <w:pStyle w:val="ListParagraph"/>
              <w:spacing w:line="360" w:lineRule="auto"/>
              <w:ind w:left="0"/>
            </w:pPr>
            <w:r w:rsidRPr="00BC71B4">
              <w:t>Yearly Volatility</w:t>
            </w:r>
          </w:p>
        </w:tc>
        <w:tc>
          <w:tcPr>
            <w:tcW w:w="4093" w:type="dxa"/>
          </w:tcPr>
          <w:p w14:paraId="61EAAB1D" w14:textId="77777777" w:rsidR="00AF285F" w:rsidRPr="00BC71B4" w:rsidRDefault="00AF285F" w:rsidP="001D540A">
            <w:pPr>
              <w:pStyle w:val="ListParagraph"/>
              <w:spacing w:line="360" w:lineRule="auto"/>
              <w:ind w:left="0"/>
            </w:pPr>
            <w:r w:rsidRPr="00BC71B4">
              <w:t>Close – Yearly Close Avg.</w:t>
            </w:r>
          </w:p>
        </w:tc>
      </w:tr>
      <w:tr w:rsidR="00AF285F" w:rsidRPr="00BC71B4" w14:paraId="461274D5" w14:textId="77777777" w:rsidTr="00C87C9E">
        <w:tc>
          <w:tcPr>
            <w:tcW w:w="4197" w:type="dxa"/>
            <w:shd w:val="clear" w:color="auto" w:fill="D9D9D9" w:themeFill="background1" w:themeFillShade="D9"/>
          </w:tcPr>
          <w:p w14:paraId="34E69A4E" w14:textId="77777777" w:rsidR="00AF285F" w:rsidRPr="00BC71B4" w:rsidRDefault="00AF285F" w:rsidP="001D540A">
            <w:pPr>
              <w:pStyle w:val="ListParagraph"/>
              <w:spacing w:line="360" w:lineRule="auto"/>
              <w:ind w:left="0"/>
            </w:pPr>
            <w:r w:rsidRPr="00BC71B4">
              <w:t>Nearness to 52W High</w:t>
            </w:r>
          </w:p>
        </w:tc>
        <w:tc>
          <w:tcPr>
            <w:tcW w:w="4093" w:type="dxa"/>
          </w:tcPr>
          <w:p w14:paraId="0DBA7B22" w14:textId="77777777" w:rsidR="00AF285F" w:rsidRPr="00BC71B4" w:rsidRDefault="00AF285F" w:rsidP="001D540A">
            <w:pPr>
              <w:pStyle w:val="ListParagraph"/>
              <w:spacing w:line="360" w:lineRule="auto"/>
              <w:ind w:left="0"/>
            </w:pPr>
            <w:r w:rsidRPr="00BC71B4">
              <w:t>Close – Yearly Close Max</w:t>
            </w:r>
          </w:p>
        </w:tc>
      </w:tr>
    </w:tbl>
    <w:p w14:paraId="4D18F308" w14:textId="77777777" w:rsidR="00AF285F" w:rsidRPr="00BC71B4" w:rsidRDefault="00AF285F" w:rsidP="001D540A">
      <w:pPr>
        <w:spacing w:line="360" w:lineRule="auto"/>
        <w:jc w:val="center"/>
        <w:rPr>
          <w:b/>
          <w:bCs/>
        </w:rPr>
      </w:pPr>
      <w:r w:rsidRPr="00BC71B4">
        <w:rPr>
          <w:b/>
          <w:bCs/>
        </w:rPr>
        <w:t>Table 2</w:t>
      </w:r>
    </w:p>
    <w:p w14:paraId="51306A13" w14:textId="77777777" w:rsidR="00AF285F" w:rsidRPr="00BC71B4" w:rsidRDefault="00AF285F" w:rsidP="001D540A">
      <w:pPr>
        <w:spacing w:line="360" w:lineRule="auto"/>
        <w:rPr>
          <w:b/>
          <w:bCs/>
        </w:rPr>
      </w:pPr>
    </w:p>
    <w:p w14:paraId="49623185" w14:textId="3F2C4E2C" w:rsidR="00AF285F" w:rsidRPr="00744F94" w:rsidRDefault="00AF285F" w:rsidP="00744F94">
      <w:pPr>
        <w:pStyle w:val="ListParagraph"/>
        <w:numPr>
          <w:ilvl w:val="1"/>
          <w:numId w:val="43"/>
        </w:numPr>
        <w:spacing w:line="360" w:lineRule="auto"/>
        <w:rPr>
          <w:b/>
          <w:bCs/>
        </w:rPr>
      </w:pPr>
      <w:r w:rsidRPr="00744F94">
        <w:rPr>
          <w:b/>
          <w:bCs/>
        </w:rPr>
        <w:t>Model Development</w:t>
      </w:r>
    </w:p>
    <w:p w14:paraId="57129441" w14:textId="77777777" w:rsidR="00AF285F" w:rsidRPr="00BC71B4" w:rsidRDefault="00AF285F" w:rsidP="001D540A">
      <w:pPr>
        <w:spacing w:line="360" w:lineRule="auto"/>
        <w:jc w:val="both"/>
      </w:pPr>
      <w:r w:rsidRPr="00BC71B4">
        <w:t xml:space="preserve">Once we have finalized the stock pool which we will be building our portfolio with based on the previously derived features, we will be employing various DL based models to forecast the prices for the upcoming period using the extracted/derived features. </w:t>
      </w:r>
    </w:p>
    <w:p w14:paraId="7ECE72C0" w14:textId="77777777" w:rsidR="00AF285F" w:rsidRPr="00BC71B4" w:rsidRDefault="00AF285F" w:rsidP="001D540A">
      <w:pPr>
        <w:spacing w:line="360" w:lineRule="auto"/>
        <w:rPr>
          <w:b/>
          <w:bCs/>
        </w:rPr>
      </w:pPr>
    </w:p>
    <w:p w14:paraId="51153A97" w14:textId="72B5016B" w:rsidR="00AF285F" w:rsidRPr="00744F94" w:rsidRDefault="00744F94" w:rsidP="00744F94">
      <w:pPr>
        <w:spacing w:line="360" w:lineRule="auto"/>
        <w:ind w:left="1170"/>
        <w:rPr>
          <w:b/>
          <w:bCs/>
        </w:rPr>
      </w:pPr>
      <w:r>
        <w:rPr>
          <w:b/>
          <w:bCs/>
        </w:rPr>
        <w:lastRenderedPageBreak/>
        <w:t>7.6</w:t>
      </w:r>
      <w:r w:rsidR="00AF285F" w:rsidRPr="00744F94">
        <w:rPr>
          <w:b/>
          <w:bCs/>
        </w:rPr>
        <w:t xml:space="preserve"> Model Evaluation Metrics</w:t>
      </w:r>
    </w:p>
    <w:p w14:paraId="3675A306" w14:textId="77777777" w:rsidR="00AF285F" w:rsidRPr="00BC71B4" w:rsidRDefault="00AF285F" w:rsidP="001D540A">
      <w:pPr>
        <w:spacing w:line="360" w:lineRule="auto"/>
        <w:jc w:val="both"/>
      </w:pPr>
      <w:r w:rsidRPr="00BC71B4">
        <w:t>The following measures will be used to evaluate all models under consideration:</w:t>
      </w:r>
    </w:p>
    <w:p w14:paraId="59FBF3CC" w14:textId="77777777" w:rsidR="00AF285F" w:rsidRPr="00BC71B4" w:rsidRDefault="00AF285F" w:rsidP="00483B3B">
      <w:pPr>
        <w:pStyle w:val="ListParagraph"/>
        <w:numPr>
          <w:ilvl w:val="0"/>
          <w:numId w:val="10"/>
        </w:numPr>
        <w:spacing w:line="360" w:lineRule="auto"/>
        <w:jc w:val="both"/>
      </w:pPr>
      <w:r w:rsidRPr="00BC71B4">
        <w:t>Mean Absolute Error (MAE)</w:t>
      </w:r>
    </w:p>
    <w:p w14:paraId="31C4B20D" w14:textId="77777777" w:rsidR="00AF285F" w:rsidRPr="00BC71B4" w:rsidRDefault="00AF285F" w:rsidP="00483B3B">
      <w:pPr>
        <w:pStyle w:val="ListParagraph"/>
        <w:numPr>
          <w:ilvl w:val="0"/>
          <w:numId w:val="10"/>
        </w:numPr>
        <w:spacing w:line="360" w:lineRule="auto"/>
        <w:jc w:val="both"/>
      </w:pPr>
      <w:r w:rsidRPr="00BC71B4">
        <w:t>Mean Absolute Percentage Error (MAPE)</w:t>
      </w:r>
    </w:p>
    <w:p w14:paraId="61EF6780" w14:textId="77777777" w:rsidR="00AF285F" w:rsidRPr="00BC71B4" w:rsidRDefault="00AF285F" w:rsidP="00483B3B">
      <w:pPr>
        <w:pStyle w:val="ListParagraph"/>
        <w:numPr>
          <w:ilvl w:val="0"/>
          <w:numId w:val="10"/>
        </w:numPr>
        <w:spacing w:line="360" w:lineRule="auto"/>
        <w:jc w:val="both"/>
      </w:pPr>
      <w:r w:rsidRPr="00BC71B4">
        <w:t>Root Mean Square Error (RMSE)</w:t>
      </w:r>
    </w:p>
    <w:p w14:paraId="38627DFB" w14:textId="77777777" w:rsidR="00AF285F" w:rsidRPr="00BC71B4" w:rsidRDefault="00AF285F" w:rsidP="00483B3B">
      <w:pPr>
        <w:pStyle w:val="ListParagraph"/>
        <w:numPr>
          <w:ilvl w:val="0"/>
          <w:numId w:val="10"/>
        </w:numPr>
        <w:spacing w:line="360" w:lineRule="auto"/>
        <w:jc w:val="both"/>
      </w:pPr>
      <w:r w:rsidRPr="00BC71B4">
        <w:t>Profit/Returns %</w:t>
      </w:r>
    </w:p>
    <w:p w14:paraId="3587CFEA" w14:textId="77777777" w:rsidR="00AF285F" w:rsidRPr="00BC71B4" w:rsidRDefault="00AF285F" w:rsidP="001D540A">
      <w:pPr>
        <w:pStyle w:val="ListParagraph"/>
        <w:spacing w:line="360" w:lineRule="auto"/>
        <w:jc w:val="both"/>
      </w:pPr>
    </w:p>
    <w:p w14:paraId="364013A8" w14:textId="77777777" w:rsidR="00AF285F" w:rsidRPr="00BC71B4" w:rsidRDefault="00AF285F" w:rsidP="001D540A">
      <w:pPr>
        <w:spacing w:line="360" w:lineRule="auto"/>
        <w:jc w:val="both"/>
      </w:pPr>
      <w:r w:rsidRPr="00BC71B4">
        <w:rPr>
          <w:rFonts w:ascii="TimesNewRomanPSMT" w:hAnsi="TimesNewRomanPSMT"/>
        </w:rPr>
        <w:t>In addition to the indicators listed above, the temporal complexity of the models may be taken into account while assessing them, i.e. the overall amount of features provided, as well as the model chosen, might result in varying levels of temporal complexity, which is important when the models are deployed into production. Since some business decisions require the model response time to be as low as possible, the time complexity of the model becomes an important factor.</w:t>
      </w:r>
    </w:p>
    <w:p w14:paraId="533EF117" w14:textId="77777777" w:rsidR="00AF285F" w:rsidRPr="00BC71B4" w:rsidRDefault="00AF285F" w:rsidP="001D540A">
      <w:pPr>
        <w:spacing w:line="360" w:lineRule="auto"/>
      </w:pPr>
    </w:p>
    <w:p w14:paraId="30B3F020" w14:textId="77777777" w:rsidR="00AF285F" w:rsidRDefault="00AF285F" w:rsidP="00744F94">
      <w:pPr>
        <w:pStyle w:val="ListParagraph"/>
        <w:numPr>
          <w:ilvl w:val="0"/>
          <w:numId w:val="41"/>
        </w:numPr>
        <w:spacing w:line="360" w:lineRule="auto"/>
        <w:rPr>
          <w:b/>
          <w:bCs/>
        </w:rPr>
      </w:pPr>
      <w:r w:rsidRPr="00BC71B4">
        <w:rPr>
          <w:b/>
          <w:bCs/>
        </w:rPr>
        <w:t>Resource Requirements</w:t>
      </w:r>
    </w:p>
    <w:p w14:paraId="020FBD44" w14:textId="77777777" w:rsidR="00AF285F" w:rsidRPr="00BC71B4" w:rsidRDefault="00AF285F" w:rsidP="001D540A">
      <w:pPr>
        <w:pStyle w:val="ListParagraph"/>
        <w:spacing w:line="360" w:lineRule="auto"/>
        <w:ind w:left="360"/>
        <w:rPr>
          <w:b/>
          <w:bCs/>
        </w:rPr>
      </w:pPr>
    </w:p>
    <w:p w14:paraId="30DC91AD" w14:textId="6F3DFB60" w:rsidR="00AF285F" w:rsidRPr="00744F94" w:rsidRDefault="00AF285F" w:rsidP="00744F94">
      <w:pPr>
        <w:pStyle w:val="ListParagraph"/>
        <w:numPr>
          <w:ilvl w:val="1"/>
          <w:numId w:val="46"/>
        </w:numPr>
        <w:spacing w:line="360" w:lineRule="auto"/>
        <w:rPr>
          <w:b/>
          <w:bCs/>
        </w:rPr>
      </w:pPr>
      <w:r w:rsidRPr="00744F94">
        <w:rPr>
          <w:b/>
          <w:bCs/>
        </w:rPr>
        <w:t>Hardware Requirement:</w:t>
      </w:r>
    </w:p>
    <w:p w14:paraId="18CD67A1" w14:textId="77777777" w:rsidR="00AF285F" w:rsidRPr="00BC71B4" w:rsidRDefault="00AF285F" w:rsidP="001D540A">
      <w:pPr>
        <w:spacing w:line="360" w:lineRule="auto"/>
        <w:jc w:val="both"/>
      </w:pPr>
      <w:r w:rsidRPr="00BC71B4">
        <w:t>This study will be carried out on a desktop computer that meets the following requirements:</w:t>
      </w:r>
    </w:p>
    <w:tbl>
      <w:tblPr>
        <w:tblStyle w:val="TableGrid"/>
        <w:tblW w:w="0" w:type="auto"/>
        <w:tblLook w:val="04A0" w:firstRow="1" w:lastRow="0" w:firstColumn="1" w:lastColumn="0" w:noHBand="0" w:noVBand="1"/>
      </w:tblPr>
      <w:tblGrid>
        <w:gridCol w:w="4505"/>
        <w:gridCol w:w="4505"/>
      </w:tblGrid>
      <w:tr w:rsidR="00AF285F" w:rsidRPr="00BC71B4" w14:paraId="1A1489D4" w14:textId="77777777" w:rsidTr="00C87C9E">
        <w:tc>
          <w:tcPr>
            <w:tcW w:w="4505" w:type="dxa"/>
          </w:tcPr>
          <w:p w14:paraId="1B0D4470" w14:textId="77777777" w:rsidR="00AF285F" w:rsidRPr="00BC71B4" w:rsidRDefault="00AF285F" w:rsidP="001D540A">
            <w:pPr>
              <w:spacing w:line="360" w:lineRule="auto"/>
            </w:pPr>
            <w:r w:rsidRPr="00BC71B4">
              <w:t>Processor</w:t>
            </w:r>
          </w:p>
        </w:tc>
        <w:tc>
          <w:tcPr>
            <w:tcW w:w="4505" w:type="dxa"/>
          </w:tcPr>
          <w:p w14:paraId="670731F6" w14:textId="77777777" w:rsidR="00AF285F" w:rsidRPr="00BC71B4" w:rsidRDefault="00AF285F" w:rsidP="001D540A">
            <w:pPr>
              <w:spacing w:line="360" w:lineRule="auto"/>
            </w:pPr>
            <w:r w:rsidRPr="00BC71B4">
              <w:t>Intel® CoreTM i9-9900K CPU @ 5.0 GHz</w:t>
            </w:r>
          </w:p>
        </w:tc>
      </w:tr>
      <w:tr w:rsidR="00AF285F" w:rsidRPr="00BC71B4" w14:paraId="4AE7B7D8" w14:textId="77777777" w:rsidTr="00C87C9E">
        <w:tc>
          <w:tcPr>
            <w:tcW w:w="4505" w:type="dxa"/>
          </w:tcPr>
          <w:p w14:paraId="20F84D3B" w14:textId="77777777" w:rsidR="00AF285F" w:rsidRPr="00BC71B4" w:rsidRDefault="00AF285F" w:rsidP="001D540A">
            <w:pPr>
              <w:spacing w:line="360" w:lineRule="auto"/>
            </w:pPr>
            <w:r w:rsidRPr="00BC71B4">
              <w:t>Memory</w:t>
            </w:r>
          </w:p>
        </w:tc>
        <w:tc>
          <w:tcPr>
            <w:tcW w:w="4505" w:type="dxa"/>
          </w:tcPr>
          <w:p w14:paraId="70B78149" w14:textId="77777777" w:rsidR="00AF285F" w:rsidRPr="00BC71B4" w:rsidRDefault="00AF285F" w:rsidP="001D540A">
            <w:pPr>
              <w:spacing w:line="360" w:lineRule="auto"/>
            </w:pPr>
            <w:r w:rsidRPr="00BC71B4">
              <w:t>32 GB DDR4</w:t>
            </w:r>
          </w:p>
        </w:tc>
      </w:tr>
      <w:tr w:rsidR="00AF285F" w:rsidRPr="00BC71B4" w14:paraId="4C22B6E5" w14:textId="77777777" w:rsidTr="00C87C9E">
        <w:tc>
          <w:tcPr>
            <w:tcW w:w="4505" w:type="dxa"/>
          </w:tcPr>
          <w:p w14:paraId="3684A9B8" w14:textId="77777777" w:rsidR="00AF285F" w:rsidRPr="00BC71B4" w:rsidRDefault="00AF285F" w:rsidP="001D540A">
            <w:pPr>
              <w:spacing w:line="360" w:lineRule="auto"/>
            </w:pPr>
            <w:r w:rsidRPr="00BC71B4">
              <w:t>GPU</w:t>
            </w:r>
          </w:p>
        </w:tc>
        <w:tc>
          <w:tcPr>
            <w:tcW w:w="4505" w:type="dxa"/>
          </w:tcPr>
          <w:p w14:paraId="1A6FBFED" w14:textId="77777777" w:rsidR="00AF285F" w:rsidRPr="00BC71B4" w:rsidRDefault="00AF285F" w:rsidP="001D540A">
            <w:pPr>
              <w:spacing w:line="360" w:lineRule="auto"/>
            </w:pPr>
            <w:r w:rsidRPr="00BC71B4">
              <w:t>RTX 2080 (if required)</w:t>
            </w:r>
          </w:p>
        </w:tc>
      </w:tr>
      <w:tr w:rsidR="00AF285F" w:rsidRPr="00BC71B4" w14:paraId="05748532" w14:textId="77777777" w:rsidTr="00C87C9E">
        <w:tc>
          <w:tcPr>
            <w:tcW w:w="4505" w:type="dxa"/>
          </w:tcPr>
          <w:p w14:paraId="6ACF5A30" w14:textId="77777777" w:rsidR="00AF285F" w:rsidRPr="00BC71B4" w:rsidRDefault="00AF285F" w:rsidP="001D540A">
            <w:pPr>
              <w:spacing w:line="360" w:lineRule="auto"/>
            </w:pPr>
            <w:r w:rsidRPr="00BC71B4">
              <w:t>Operating System</w:t>
            </w:r>
          </w:p>
        </w:tc>
        <w:tc>
          <w:tcPr>
            <w:tcW w:w="4505" w:type="dxa"/>
          </w:tcPr>
          <w:p w14:paraId="2FC3CBF7" w14:textId="77777777" w:rsidR="00AF285F" w:rsidRPr="00BC71B4" w:rsidRDefault="00AF285F" w:rsidP="001D540A">
            <w:pPr>
              <w:spacing w:line="360" w:lineRule="auto"/>
            </w:pPr>
            <w:r w:rsidRPr="00BC71B4">
              <w:t>Windows 10 64-bit</w:t>
            </w:r>
          </w:p>
        </w:tc>
      </w:tr>
    </w:tbl>
    <w:p w14:paraId="6226870F" w14:textId="77777777" w:rsidR="00AF285F" w:rsidRDefault="00AF285F" w:rsidP="001D540A">
      <w:pPr>
        <w:spacing w:line="360" w:lineRule="auto"/>
        <w:jc w:val="center"/>
        <w:rPr>
          <w:b/>
          <w:bCs/>
        </w:rPr>
      </w:pPr>
      <w:r w:rsidRPr="00BC71B4">
        <w:rPr>
          <w:b/>
          <w:bCs/>
        </w:rPr>
        <w:t>Table 3</w:t>
      </w:r>
    </w:p>
    <w:p w14:paraId="7B18379E" w14:textId="77777777" w:rsidR="00AF285F" w:rsidRPr="00BC71B4" w:rsidRDefault="00AF285F" w:rsidP="001D540A">
      <w:pPr>
        <w:spacing w:line="360" w:lineRule="auto"/>
        <w:jc w:val="center"/>
        <w:rPr>
          <w:b/>
          <w:bCs/>
        </w:rPr>
      </w:pPr>
    </w:p>
    <w:p w14:paraId="6B1A9B30" w14:textId="77777777" w:rsidR="00AF285F" w:rsidRPr="00BC71B4" w:rsidRDefault="00AF285F" w:rsidP="001D540A">
      <w:pPr>
        <w:spacing w:line="360" w:lineRule="auto"/>
        <w:ind w:left="360"/>
        <w:rPr>
          <w:b/>
          <w:bCs/>
        </w:rPr>
      </w:pPr>
      <w:r w:rsidRPr="00BC71B4">
        <w:rPr>
          <w:b/>
          <w:bCs/>
        </w:rPr>
        <w:t xml:space="preserve">8.2. Software Requirements: </w:t>
      </w:r>
    </w:p>
    <w:p w14:paraId="76C064C3" w14:textId="77777777" w:rsidR="00AF285F" w:rsidRPr="00BC71B4" w:rsidRDefault="00AF285F" w:rsidP="00483B3B">
      <w:pPr>
        <w:pStyle w:val="ListParagraph"/>
        <w:numPr>
          <w:ilvl w:val="0"/>
          <w:numId w:val="17"/>
        </w:numPr>
        <w:spacing w:line="360" w:lineRule="auto"/>
        <w:jc w:val="both"/>
      </w:pPr>
      <w:r w:rsidRPr="00BC71B4">
        <w:t>Python 3.x</w:t>
      </w:r>
    </w:p>
    <w:p w14:paraId="4DE6956F" w14:textId="77777777" w:rsidR="00AF285F" w:rsidRPr="00BC71B4" w:rsidRDefault="00AF285F" w:rsidP="00483B3B">
      <w:pPr>
        <w:pStyle w:val="ListParagraph"/>
        <w:numPr>
          <w:ilvl w:val="0"/>
          <w:numId w:val="17"/>
        </w:numPr>
        <w:spacing w:line="360" w:lineRule="auto"/>
        <w:jc w:val="both"/>
      </w:pPr>
      <w:r w:rsidRPr="00BC71B4">
        <w:t>Jupyter Notebook</w:t>
      </w:r>
    </w:p>
    <w:p w14:paraId="21FFA243" w14:textId="77777777" w:rsidR="00AF285F" w:rsidRPr="00BC71B4" w:rsidRDefault="00AF285F" w:rsidP="00483B3B">
      <w:pPr>
        <w:pStyle w:val="ListParagraph"/>
        <w:numPr>
          <w:ilvl w:val="0"/>
          <w:numId w:val="17"/>
        </w:numPr>
        <w:spacing w:line="360" w:lineRule="auto"/>
        <w:jc w:val="both"/>
      </w:pPr>
      <w:r w:rsidRPr="00BC71B4">
        <w:t>Libraries required for general data analysis and EDA like numpy, pandas, matplotlib</w:t>
      </w:r>
    </w:p>
    <w:p w14:paraId="67009D22" w14:textId="77777777" w:rsidR="00AF285F" w:rsidRPr="00BC71B4" w:rsidRDefault="00AF285F" w:rsidP="00483B3B">
      <w:pPr>
        <w:pStyle w:val="ListParagraph"/>
        <w:numPr>
          <w:ilvl w:val="0"/>
          <w:numId w:val="15"/>
        </w:numPr>
        <w:spacing w:line="360" w:lineRule="auto"/>
        <w:jc w:val="both"/>
      </w:pPr>
      <w:r w:rsidRPr="00BC71B4">
        <w:t>Libraries required for pre-processing, model selection, feature selection like sklearn</w:t>
      </w:r>
    </w:p>
    <w:p w14:paraId="1D99156B" w14:textId="77777777" w:rsidR="00AF285F" w:rsidRPr="00BC71B4" w:rsidRDefault="00AF285F" w:rsidP="00483B3B">
      <w:pPr>
        <w:pStyle w:val="ListParagraph"/>
        <w:numPr>
          <w:ilvl w:val="0"/>
          <w:numId w:val="15"/>
        </w:numPr>
        <w:spacing w:line="360" w:lineRule="auto"/>
        <w:jc w:val="both"/>
      </w:pPr>
      <w:r w:rsidRPr="00BC71B4">
        <w:t xml:space="preserve">Libraries required for evaluation metrics </w:t>
      </w:r>
    </w:p>
    <w:p w14:paraId="14D76B36" w14:textId="77777777" w:rsidR="00AF285F" w:rsidRPr="00BC71B4" w:rsidRDefault="00AF285F" w:rsidP="00483B3B">
      <w:pPr>
        <w:pStyle w:val="ListParagraph"/>
        <w:numPr>
          <w:ilvl w:val="0"/>
          <w:numId w:val="15"/>
        </w:numPr>
        <w:spacing w:line="360" w:lineRule="auto"/>
        <w:jc w:val="both"/>
      </w:pPr>
      <w:r w:rsidRPr="00BC71B4">
        <w:t>Any other libraries as and when required</w:t>
      </w:r>
    </w:p>
    <w:p w14:paraId="2738B915" w14:textId="77777777" w:rsidR="00AF285F" w:rsidRPr="00BC71B4" w:rsidRDefault="00AF285F" w:rsidP="001D540A">
      <w:pPr>
        <w:spacing w:line="360" w:lineRule="auto"/>
      </w:pPr>
    </w:p>
    <w:p w14:paraId="46211286" w14:textId="77777777" w:rsidR="00AF285F" w:rsidRPr="00BC71B4" w:rsidRDefault="00AF285F" w:rsidP="001D540A">
      <w:pPr>
        <w:spacing w:line="360" w:lineRule="auto"/>
      </w:pPr>
    </w:p>
    <w:p w14:paraId="7DD08BD9" w14:textId="77777777" w:rsidR="00AF285F" w:rsidRDefault="00AF285F" w:rsidP="00744F94">
      <w:pPr>
        <w:pStyle w:val="ListParagraph"/>
        <w:numPr>
          <w:ilvl w:val="0"/>
          <w:numId w:val="41"/>
        </w:numPr>
        <w:spacing w:line="360" w:lineRule="auto"/>
        <w:rPr>
          <w:b/>
          <w:bCs/>
        </w:rPr>
      </w:pPr>
      <w:r w:rsidRPr="00BC71B4">
        <w:rPr>
          <w:b/>
          <w:bCs/>
        </w:rPr>
        <w:lastRenderedPageBreak/>
        <w:t>Risk and Contingency Plan</w:t>
      </w:r>
    </w:p>
    <w:p w14:paraId="4491F69F" w14:textId="77777777" w:rsidR="00AF285F" w:rsidRPr="00BC71B4" w:rsidRDefault="00AF285F" w:rsidP="001D540A">
      <w:pPr>
        <w:pStyle w:val="ListParagraph"/>
        <w:spacing w:line="360" w:lineRule="auto"/>
        <w:ind w:left="360"/>
        <w:rPr>
          <w:b/>
          <w:bCs/>
        </w:rPr>
      </w:pPr>
    </w:p>
    <w:p w14:paraId="2EAF1618" w14:textId="77777777" w:rsidR="00AF285F" w:rsidRPr="00BC71B4" w:rsidRDefault="00AF285F" w:rsidP="001D540A">
      <w:pPr>
        <w:spacing w:line="360" w:lineRule="auto"/>
      </w:pPr>
      <w:r w:rsidRPr="00BC71B4">
        <w:t>Table 4 summarizes the risks involved and contingency plan:</w:t>
      </w:r>
    </w:p>
    <w:tbl>
      <w:tblPr>
        <w:tblStyle w:val="TableGrid"/>
        <w:tblW w:w="0" w:type="auto"/>
        <w:tblLook w:val="04A0" w:firstRow="1" w:lastRow="0" w:firstColumn="1" w:lastColumn="0" w:noHBand="0" w:noVBand="1"/>
      </w:tblPr>
      <w:tblGrid>
        <w:gridCol w:w="3009"/>
        <w:gridCol w:w="3006"/>
        <w:gridCol w:w="3001"/>
      </w:tblGrid>
      <w:tr w:rsidR="00AF285F" w:rsidRPr="00BC71B4" w14:paraId="7B1D8515" w14:textId="77777777" w:rsidTr="00C87C9E">
        <w:tc>
          <w:tcPr>
            <w:tcW w:w="3018" w:type="dxa"/>
          </w:tcPr>
          <w:p w14:paraId="0DEF5284" w14:textId="77777777" w:rsidR="00AF285F" w:rsidRPr="00BC71B4" w:rsidRDefault="00AF285F" w:rsidP="001D540A">
            <w:pPr>
              <w:spacing w:line="360" w:lineRule="auto"/>
              <w:rPr>
                <w:b/>
                <w:bCs/>
              </w:rPr>
            </w:pPr>
            <w:r w:rsidRPr="00BC71B4">
              <w:rPr>
                <w:b/>
                <w:bCs/>
              </w:rPr>
              <w:t>Risk</w:t>
            </w:r>
          </w:p>
        </w:tc>
        <w:tc>
          <w:tcPr>
            <w:tcW w:w="3018" w:type="dxa"/>
          </w:tcPr>
          <w:p w14:paraId="313D437B" w14:textId="77777777" w:rsidR="00AF285F" w:rsidRPr="00BC71B4" w:rsidRDefault="00AF285F" w:rsidP="001D540A">
            <w:pPr>
              <w:spacing w:line="360" w:lineRule="auto"/>
              <w:rPr>
                <w:b/>
                <w:bCs/>
              </w:rPr>
            </w:pPr>
            <w:r w:rsidRPr="00BC71B4">
              <w:rPr>
                <w:b/>
                <w:bCs/>
              </w:rPr>
              <w:t>Contingency</w:t>
            </w:r>
          </w:p>
        </w:tc>
        <w:tc>
          <w:tcPr>
            <w:tcW w:w="3019" w:type="dxa"/>
          </w:tcPr>
          <w:p w14:paraId="1652A200" w14:textId="77777777" w:rsidR="00AF285F" w:rsidRPr="00BC71B4" w:rsidRDefault="00AF285F" w:rsidP="001D540A">
            <w:pPr>
              <w:spacing w:line="360" w:lineRule="auto"/>
              <w:rPr>
                <w:b/>
                <w:bCs/>
              </w:rPr>
            </w:pPr>
            <w:r w:rsidRPr="00BC71B4">
              <w:rPr>
                <w:b/>
                <w:bCs/>
              </w:rPr>
              <w:t>Severity</w:t>
            </w:r>
          </w:p>
        </w:tc>
      </w:tr>
      <w:tr w:rsidR="00AF285F" w:rsidRPr="00BC71B4" w14:paraId="59CF7FC1" w14:textId="77777777" w:rsidTr="00C87C9E">
        <w:tc>
          <w:tcPr>
            <w:tcW w:w="3018" w:type="dxa"/>
          </w:tcPr>
          <w:p w14:paraId="3687617A" w14:textId="77777777" w:rsidR="00AF285F" w:rsidRPr="00BC71B4" w:rsidRDefault="00AF285F" w:rsidP="001D540A">
            <w:pPr>
              <w:spacing w:line="360" w:lineRule="auto"/>
            </w:pPr>
            <w:r w:rsidRPr="00BC71B4">
              <w:t>Literature availability for the research process</w:t>
            </w:r>
          </w:p>
        </w:tc>
        <w:tc>
          <w:tcPr>
            <w:tcW w:w="3018" w:type="dxa"/>
          </w:tcPr>
          <w:p w14:paraId="02B36010" w14:textId="77777777" w:rsidR="00AF285F" w:rsidRPr="00BC71B4" w:rsidRDefault="00AF285F" w:rsidP="001D540A">
            <w:pPr>
              <w:spacing w:line="360" w:lineRule="auto"/>
            </w:pPr>
            <w:r w:rsidRPr="00BC71B4">
              <w:t>Literature Review has been done during the creation of this proposal and same will continue throughout the Thesis Preparation. A good amount of literature has been covered in case there is any challenge during next steps</w:t>
            </w:r>
          </w:p>
        </w:tc>
        <w:tc>
          <w:tcPr>
            <w:tcW w:w="3019" w:type="dxa"/>
          </w:tcPr>
          <w:p w14:paraId="3678F804" w14:textId="77777777" w:rsidR="00AF285F" w:rsidRPr="00BC71B4" w:rsidRDefault="00AF285F" w:rsidP="001D540A">
            <w:pPr>
              <w:spacing w:line="360" w:lineRule="auto"/>
            </w:pPr>
            <w:r w:rsidRPr="00BC71B4">
              <w:t>Medium</w:t>
            </w:r>
          </w:p>
        </w:tc>
      </w:tr>
      <w:tr w:rsidR="00AF285F" w:rsidRPr="00BC71B4" w14:paraId="0272D35B" w14:textId="77777777" w:rsidTr="00C87C9E">
        <w:tc>
          <w:tcPr>
            <w:tcW w:w="3018" w:type="dxa"/>
          </w:tcPr>
          <w:p w14:paraId="0864F8D7" w14:textId="77777777" w:rsidR="00AF285F" w:rsidRPr="00BC71B4" w:rsidRDefault="00AF285F" w:rsidP="001D540A">
            <w:pPr>
              <w:spacing w:line="360" w:lineRule="auto"/>
            </w:pPr>
            <w:r w:rsidRPr="00BC71B4">
              <w:t>Data Quality</w:t>
            </w:r>
          </w:p>
        </w:tc>
        <w:tc>
          <w:tcPr>
            <w:tcW w:w="3018" w:type="dxa"/>
          </w:tcPr>
          <w:p w14:paraId="24AB0EE6" w14:textId="77777777" w:rsidR="00AF285F" w:rsidRPr="00BC71B4" w:rsidRDefault="00AF285F" w:rsidP="001D540A">
            <w:pPr>
              <w:spacing w:line="360" w:lineRule="auto"/>
            </w:pPr>
            <w:r w:rsidRPr="00BC71B4">
              <w:t>The dataset for this is a standard dataset which has been used in many different studies.</w:t>
            </w:r>
          </w:p>
        </w:tc>
        <w:tc>
          <w:tcPr>
            <w:tcW w:w="3019" w:type="dxa"/>
          </w:tcPr>
          <w:p w14:paraId="51674946" w14:textId="77777777" w:rsidR="00AF285F" w:rsidRPr="00BC71B4" w:rsidRDefault="00AF285F" w:rsidP="001D540A">
            <w:pPr>
              <w:spacing w:line="360" w:lineRule="auto"/>
            </w:pPr>
            <w:r w:rsidRPr="00BC71B4">
              <w:t>Low</w:t>
            </w:r>
          </w:p>
        </w:tc>
      </w:tr>
      <w:tr w:rsidR="00AF285F" w:rsidRPr="00BC71B4" w14:paraId="6887E58D" w14:textId="77777777" w:rsidTr="00C87C9E">
        <w:tc>
          <w:tcPr>
            <w:tcW w:w="3018" w:type="dxa"/>
          </w:tcPr>
          <w:p w14:paraId="0A230422" w14:textId="77777777" w:rsidR="00AF285F" w:rsidRPr="00BC71B4" w:rsidRDefault="00AF285F" w:rsidP="001D540A">
            <w:pPr>
              <w:spacing w:line="360" w:lineRule="auto"/>
            </w:pPr>
            <w:r w:rsidRPr="00BC71B4">
              <w:t>Hardware/Software failure</w:t>
            </w:r>
          </w:p>
        </w:tc>
        <w:tc>
          <w:tcPr>
            <w:tcW w:w="3018" w:type="dxa"/>
          </w:tcPr>
          <w:p w14:paraId="7C62370F" w14:textId="77777777" w:rsidR="00AF285F" w:rsidRPr="00BC71B4" w:rsidRDefault="00AF285F" w:rsidP="001D540A">
            <w:pPr>
              <w:spacing w:line="360" w:lineRule="auto"/>
            </w:pPr>
            <w:r w:rsidRPr="00BC71B4">
              <w:t xml:space="preserve">Documentation and code will be maintained in a Version Control system </w:t>
            </w:r>
          </w:p>
        </w:tc>
        <w:tc>
          <w:tcPr>
            <w:tcW w:w="3019" w:type="dxa"/>
          </w:tcPr>
          <w:p w14:paraId="5EE73FD0" w14:textId="77777777" w:rsidR="00AF285F" w:rsidRPr="00BC71B4" w:rsidRDefault="00AF285F" w:rsidP="001D540A">
            <w:pPr>
              <w:spacing w:line="360" w:lineRule="auto"/>
            </w:pPr>
            <w:r w:rsidRPr="00BC71B4">
              <w:t>Low</w:t>
            </w:r>
          </w:p>
        </w:tc>
      </w:tr>
      <w:tr w:rsidR="00AF285F" w:rsidRPr="00BC71B4" w14:paraId="124A83C5" w14:textId="77777777" w:rsidTr="00C87C9E">
        <w:tc>
          <w:tcPr>
            <w:tcW w:w="3018" w:type="dxa"/>
          </w:tcPr>
          <w:p w14:paraId="407E4E01" w14:textId="77777777" w:rsidR="00AF285F" w:rsidRPr="00BC71B4" w:rsidRDefault="00AF285F" w:rsidP="001D540A">
            <w:pPr>
              <w:spacing w:line="360" w:lineRule="auto"/>
            </w:pPr>
            <w:r w:rsidRPr="00BC71B4">
              <w:t>Unforeseen Professional and Personal commitments</w:t>
            </w:r>
          </w:p>
        </w:tc>
        <w:tc>
          <w:tcPr>
            <w:tcW w:w="3018" w:type="dxa"/>
          </w:tcPr>
          <w:p w14:paraId="488358E6" w14:textId="77777777" w:rsidR="00AF285F" w:rsidRPr="00BC71B4" w:rsidRDefault="00AF285F" w:rsidP="001D540A">
            <w:pPr>
              <w:spacing w:line="360" w:lineRule="auto"/>
            </w:pPr>
            <w:r w:rsidRPr="00BC71B4">
              <w:t>The Research Plan has been designed to have some buffer time before each milestone</w:t>
            </w:r>
          </w:p>
        </w:tc>
        <w:tc>
          <w:tcPr>
            <w:tcW w:w="3019" w:type="dxa"/>
          </w:tcPr>
          <w:p w14:paraId="71F655E7" w14:textId="77777777" w:rsidR="00AF285F" w:rsidRPr="00BC71B4" w:rsidRDefault="00AF285F" w:rsidP="001D540A">
            <w:pPr>
              <w:spacing w:line="360" w:lineRule="auto"/>
            </w:pPr>
            <w:r w:rsidRPr="00BC71B4">
              <w:t>Low</w:t>
            </w:r>
          </w:p>
        </w:tc>
      </w:tr>
      <w:tr w:rsidR="00AF285F" w:rsidRPr="00BC71B4" w14:paraId="01EC0917" w14:textId="77777777" w:rsidTr="00C87C9E">
        <w:tc>
          <w:tcPr>
            <w:tcW w:w="3018" w:type="dxa"/>
          </w:tcPr>
          <w:p w14:paraId="4FADD1FD" w14:textId="77777777" w:rsidR="00AF285F" w:rsidRPr="00BC71B4" w:rsidRDefault="00AF285F" w:rsidP="001D540A">
            <w:pPr>
              <w:spacing w:line="360" w:lineRule="auto"/>
            </w:pPr>
            <w:r w:rsidRPr="00BC71B4">
              <w:t>Research and Thesis quality below the expectations of the supervisor and university</w:t>
            </w:r>
          </w:p>
        </w:tc>
        <w:tc>
          <w:tcPr>
            <w:tcW w:w="3018" w:type="dxa"/>
          </w:tcPr>
          <w:p w14:paraId="5A5DC44E" w14:textId="77777777" w:rsidR="00AF285F" w:rsidRPr="00BC71B4" w:rsidRDefault="00AF285F" w:rsidP="001D540A">
            <w:pPr>
              <w:spacing w:line="360" w:lineRule="auto"/>
            </w:pPr>
            <w:r w:rsidRPr="00BC71B4">
              <w:t>Regular interactions on the research progress and review meetings for the thesis has been planned with the thesis supervisor</w:t>
            </w:r>
          </w:p>
        </w:tc>
        <w:tc>
          <w:tcPr>
            <w:tcW w:w="3019" w:type="dxa"/>
          </w:tcPr>
          <w:p w14:paraId="5A40C5AB" w14:textId="77777777" w:rsidR="00AF285F" w:rsidRPr="00BC71B4" w:rsidRDefault="00AF285F" w:rsidP="001D540A">
            <w:pPr>
              <w:spacing w:line="360" w:lineRule="auto"/>
            </w:pPr>
            <w:r w:rsidRPr="00BC71B4">
              <w:t>Low</w:t>
            </w:r>
          </w:p>
        </w:tc>
      </w:tr>
    </w:tbl>
    <w:p w14:paraId="57257445" w14:textId="77777777" w:rsidR="00AF285F" w:rsidRPr="00BC71B4" w:rsidRDefault="00AF285F" w:rsidP="001D540A">
      <w:pPr>
        <w:spacing w:line="360" w:lineRule="auto"/>
        <w:jc w:val="center"/>
        <w:rPr>
          <w:b/>
          <w:bCs/>
        </w:rPr>
      </w:pPr>
      <w:r w:rsidRPr="00BC71B4">
        <w:rPr>
          <w:b/>
          <w:bCs/>
        </w:rPr>
        <w:t>Table 4</w:t>
      </w:r>
    </w:p>
    <w:p w14:paraId="52EA6EC2" w14:textId="77777777" w:rsidR="00AF285F" w:rsidRPr="00BC71B4" w:rsidRDefault="00AF285F" w:rsidP="001D540A">
      <w:pPr>
        <w:pStyle w:val="ListParagraph"/>
        <w:spacing w:line="360" w:lineRule="auto"/>
        <w:ind w:left="360"/>
        <w:rPr>
          <w:b/>
          <w:bCs/>
        </w:rPr>
      </w:pPr>
    </w:p>
    <w:p w14:paraId="06A7E458" w14:textId="77777777" w:rsidR="00AF285F" w:rsidRPr="00BC71B4" w:rsidRDefault="00AF285F" w:rsidP="001D540A">
      <w:pPr>
        <w:pStyle w:val="ListParagraph"/>
        <w:spacing w:line="360" w:lineRule="auto"/>
        <w:ind w:left="360"/>
        <w:rPr>
          <w:b/>
          <w:bCs/>
        </w:rPr>
      </w:pPr>
    </w:p>
    <w:p w14:paraId="71EFAB9A" w14:textId="77777777" w:rsidR="00AF285F" w:rsidRDefault="00AF285F" w:rsidP="001D540A">
      <w:pPr>
        <w:spacing w:line="360" w:lineRule="auto"/>
        <w:rPr>
          <w:b/>
          <w:bCs/>
        </w:rPr>
      </w:pPr>
    </w:p>
    <w:p w14:paraId="12973686" w14:textId="77777777" w:rsidR="00AF285F" w:rsidRPr="00AA7EB3" w:rsidRDefault="00AF285F" w:rsidP="001D540A">
      <w:pPr>
        <w:spacing w:line="360" w:lineRule="auto"/>
        <w:rPr>
          <w:b/>
          <w:bCs/>
        </w:rPr>
      </w:pPr>
    </w:p>
    <w:p w14:paraId="4E1364A8" w14:textId="77777777" w:rsidR="00AF285F" w:rsidRDefault="00AF285F" w:rsidP="00744F94">
      <w:pPr>
        <w:pStyle w:val="ListParagraph"/>
        <w:numPr>
          <w:ilvl w:val="0"/>
          <w:numId w:val="41"/>
        </w:numPr>
        <w:spacing w:line="360" w:lineRule="auto"/>
        <w:rPr>
          <w:b/>
          <w:bCs/>
        </w:rPr>
      </w:pPr>
      <w:r w:rsidRPr="00BC71B4">
        <w:rPr>
          <w:b/>
          <w:bCs/>
        </w:rPr>
        <w:t>Research Plan</w:t>
      </w:r>
    </w:p>
    <w:p w14:paraId="590960CA" w14:textId="77777777" w:rsidR="00AF285F" w:rsidRPr="00BC71B4" w:rsidRDefault="00AF285F" w:rsidP="001D540A">
      <w:pPr>
        <w:pStyle w:val="ListParagraph"/>
        <w:spacing w:line="360" w:lineRule="auto"/>
        <w:ind w:left="360"/>
        <w:rPr>
          <w:b/>
          <w:bCs/>
        </w:rPr>
      </w:pPr>
    </w:p>
    <w:p w14:paraId="57D30477" w14:textId="77777777" w:rsidR="00AF285F" w:rsidRPr="00BC71B4" w:rsidRDefault="00AF285F" w:rsidP="001D540A">
      <w:pPr>
        <w:spacing w:line="360" w:lineRule="auto"/>
      </w:pPr>
      <w:r w:rsidRPr="00BC71B4">
        <w:t>The research plan has been created while keeping in mind the research methodology and the submission milestones. This plan is spread across 1</w:t>
      </w:r>
      <w:r w:rsidRPr="00BC71B4">
        <w:rPr>
          <w:vertAlign w:val="superscript"/>
        </w:rPr>
        <w:t>st</w:t>
      </w:r>
      <w:r w:rsidRPr="00BC71B4">
        <w:t xml:space="preserve"> June – 7</w:t>
      </w:r>
      <w:r w:rsidRPr="00BC71B4">
        <w:rPr>
          <w:vertAlign w:val="superscript"/>
        </w:rPr>
        <w:t>th</w:t>
      </w:r>
      <w:r w:rsidRPr="00BC71B4">
        <w:t xml:space="preserve"> Dec which is a span of 27 weeks.</w:t>
      </w:r>
    </w:p>
    <w:p w14:paraId="555F3653" w14:textId="77777777" w:rsidR="00AF285F" w:rsidRPr="00BC71B4" w:rsidRDefault="00AF285F" w:rsidP="001D540A">
      <w:pPr>
        <w:spacing w:line="360" w:lineRule="auto"/>
        <w:rPr>
          <w:b/>
          <w:bCs/>
        </w:rPr>
      </w:pPr>
      <w:r w:rsidRPr="00BC71B4">
        <w:rPr>
          <w:b/>
          <w:bCs/>
          <w:noProof/>
          <w:lang w:val="en-US" w:eastAsia="ja-JP"/>
        </w:rPr>
        <w:drawing>
          <wp:inline distT="0" distB="0" distL="0" distR="0" wp14:anchorId="5CD46439" wp14:editId="5B15CF9F">
            <wp:extent cx="5756275" cy="3729990"/>
            <wp:effectExtent l="0" t="0" r="0" b="381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56275" cy="3729990"/>
                    </a:xfrm>
                    <a:prstGeom prst="rect">
                      <a:avLst/>
                    </a:prstGeom>
                  </pic:spPr>
                </pic:pic>
              </a:graphicData>
            </a:graphic>
          </wp:inline>
        </w:drawing>
      </w:r>
    </w:p>
    <w:p w14:paraId="40B3F9F9" w14:textId="77777777" w:rsidR="00AF285F" w:rsidRPr="00BC71B4" w:rsidRDefault="00AF285F" w:rsidP="001D540A">
      <w:pPr>
        <w:spacing w:line="360" w:lineRule="auto"/>
        <w:jc w:val="center"/>
        <w:rPr>
          <w:b/>
          <w:bCs/>
        </w:rPr>
      </w:pPr>
      <w:r w:rsidRPr="00BC71B4">
        <w:rPr>
          <w:b/>
          <w:bCs/>
        </w:rPr>
        <w:t>Fig. 2</w:t>
      </w:r>
    </w:p>
    <w:p w14:paraId="45CDF88A" w14:textId="4E8976E5" w:rsidR="003D6B3E" w:rsidRDefault="003D6B3E" w:rsidP="001D540A">
      <w:pPr>
        <w:spacing w:line="360" w:lineRule="auto"/>
        <w:rPr>
          <w:b/>
          <w:bCs/>
        </w:rPr>
      </w:pPr>
    </w:p>
    <w:p w14:paraId="0AA30F67" w14:textId="2C929E96" w:rsidR="001512ED" w:rsidRDefault="001512ED" w:rsidP="001D540A">
      <w:pPr>
        <w:spacing w:line="360" w:lineRule="auto"/>
        <w:rPr>
          <w:b/>
          <w:bCs/>
        </w:rPr>
      </w:pPr>
    </w:p>
    <w:p w14:paraId="0FDAB4DD" w14:textId="545949FE" w:rsidR="001512ED" w:rsidRDefault="001512ED" w:rsidP="001D540A">
      <w:pPr>
        <w:spacing w:line="360" w:lineRule="auto"/>
        <w:rPr>
          <w:b/>
          <w:bCs/>
        </w:rPr>
      </w:pPr>
    </w:p>
    <w:p w14:paraId="00786899" w14:textId="26516876" w:rsidR="001512ED" w:rsidRDefault="001512ED" w:rsidP="001D540A">
      <w:pPr>
        <w:spacing w:line="360" w:lineRule="auto"/>
        <w:rPr>
          <w:b/>
          <w:bCs/>
        </w:rPr>
      </w:pPr>
    </w:p>
    <w:p w14:paraId="1C213729" w14:textId="414DD907" w:rsidR="001512ED" w:rsidRDefault="001512ED" w:rsidP="001D540A">
      <w:pPr>
        <w:spacing w:line="360" w:lineRule="auto"/>
        <w:rPr>
          <w:b/>
          <w:bCs/>
        </w:rPr>
      </w:pPr>
    </w:p>
    <w:p w14:paraId="628BBB6B" w14:textId="25A1E02C" w:rsidR="001512ED" w:rsidRDefault="001512ED" w:rsidP="001D540A">
      <w:pPr>
        <w:spacing w:line="360" w:lineRule="auto"/>
        <w:rPr>
          <w:b/>
          <w:bCs/>
        </w:rPr>
      </w:pPr>
    </w:p>
    <w:p w14:paraId="4E21CBD4" w14:textId="019567AD" w:rsidR="001512ED" w:rsidRDefault="001512ED" w:rsidP="001D540A">
      <w:pPr>
        <w:spacing w:line="360" w:lineRule="auto"/>
        <w:rPr>
          <w:b/>
          <w:bCs/>
        </w:rPr>
      </w:pPr>
    </w:p>
    <w:p w14:paraId="5BB6FB4A" w14:textId="15D31C81" w:rsidR="001512ED" w:rsidRDefault="001512ED" w:rsidP="001D540A">
      <w:pPr>
        <w:spacing w:line="360" w:lineRule="auto"/>
        <w:rPr>
          <w:b/>
          <w:bCs/>
        </w:rPr>
      </w:pPr>
    </w:p>
    <w:p w14:paraId="5EF93EE7" w14:textId="1AEF0D0C" w:rsidR="001512ED" w:rsidRDefault="001512ED" w:rsidP="001D540A">
      <w:pPr>
        <w:spacing w:line="360" w:lineRule="auto"/>
        <w:rPr>
          <w:b/>
          <w:bCs/>
        </w:rPr>
      </w:pPr>
    </w:p>
    <w:p w14:paraId="5FD432C4" w14:textId="6AAC65E3" w:rsidR="001512ED" w:rsidRDefault="001512ED" w:rsidP="001D540A">
      <w:pPr>
        <w:spacing w:line="360" w:lineRule="auto"/>
        <w:rPr>
          <w:b/>
          <w:bCs/>
        </w:rPr>
      </w:pPr>
    </w:p>
    <w:p w14:paraId="72CDA9C0" w14:textId="56F6275B" w:rsidR="001512ED" w:rsidRDefault="001512ED" w:rsidP="001D540A">
      <w:pPr>
        <w:spacing w:line="360" w:lineRule="auto"/>
        <w:rPr>
          <w:b/>
          <w:bCs/>
        </w:rPr>
      </w:pPr>
    </w:p>
    <w:p w14:paraId="019E1287" w14:textId="28397A78" w:rsidR="001512ED" w:rsidRDefault="001512ED" w:rsidP="001D540A">
      <w:pPr>
        <w:spacing w:line="360" w:lineRule="auto"/>
        <w:rPr>
          <w:b/>
          <w:bCs/>
        </w:rPr>
      </w:pPr>
    </w:p>
    <w:p w14:paraId="401C14A1" w14:textId="559F0BFA" w:rsidR="001512ED" w:rsidRDefault="001512ED" w:rsidP="001D540A">
      <w:pPr>
        <w:spacing w:line="360" w:lineRule="auto"/>
        <w:rPr>
          <w:b/>
          <w:bCs/>
        </w:rPr>
      </w:pPr>
      <w:r>
        <w:rPr>
          <w:b/>
          <w:bCs/>
        </w:rPr>
        <w:lastRenderedPageBreak/>
        <w:t>APPENDIX C: INTERIM REPORT</w:t>
      </w:r>
    </w:p>
    <w:p w14:paraId="519B4F0F" w14:textId="4E34D91A" w:rsidR="001512ED" w:rsidRDefault="001512ED" w:rsidP="001D540A">
      <w:pPr>
        <w:spacing w:line="360" w:lineRule="auto"/>
        <w:rPr>
          <w:b/>
          <w:bCs/>
        </w:rPr>
      </w:pPr>
    </w:p>
    <w:p w14:paraId="14A4A081" w14:textId="77777777" w:rsidR="00AE3B98" w:rsidRPr="005822D1" w:rsidRDefault="00AE3B98" w:rsidP="00AE3B98">
      <w:pPr>
        <w:spacing w:line="360" w:lineRule="auto"/>
        <w:ind w:firstLine="720"/>
        <w:rPr>
          <w:sz w:val="20"/>
          <w:szCs w:val="20"/>
        </w:rPr>
      </w:pPr>
    </w:p>
    <w:p w14:paraId="0AAE3F45" w14:textId="77777777" w:rsidR="00AE3B98" w:rsidRDefault="00AE3B98" w:rsidP="00AE3B98">
      <w:pPr>
        <w:spacing w:line="360" w:lineRule="auto"/>
      </w:pPr>
    </w:p>
    <w:p w14:paraId="686E06B9" w14:textId="77777777" w:rsidR="00AE3B98" w:rsidRDefault="00AE3B98" w:rsidP="00AE3B98">
      <w:pPr>
        <w:spacing w:line="360" w:lineRule="auto"/>
      </w:pPr>
    </w:p>
    <w:p w14:paraId="6004DB58" w14:textId="77777777" w:rsidR="00AE3B98" w:rsidRPr="00BC71B4" w:rsidRDefault="00AE3B98" w:rsidP="00AE3B98">
      <w:pPr>
        <w:spacing w:line="360" w:lineRule="auto"/>
        <w:ind w:firstLine="720"/>
        <w:rPr>
          <w:b/>
          <w:bCs/>
        </w:rPr>
      </w:pPr>
      <w:r w:rsidRPr="00BC71B4">
        <w:rPr>
          <w:b/>
          <w:bCs/>
        </w:rPr>
        <w:t>Portfolio Optimization using Deep Learning for Momentum Trading</w:t>
      </w:r>
    </w:p>
    <w:p w14:paraId="355FADA4" w14:textId="77777777" w:rsidR="00AE3B98" w:rsidRPr="00BC71B4" w:rsidRDefault="00AE3B98" w:rsidP="00AE3B98">
      <w:pPr>
        <w:spacing w:line="360" w:lineRule="auto"/>
        <w:jc w:val="center"/>
      </w:pPr>
    </w:p>
    <w:p w14:paraId="32952AEB" w14:textId="77777777" w:rsidR="00AE3B98" w:rsidRPr="00BC71B4" w:rsidRDefault="00AE3B98" w:rsidP="00AE3B98">
      <w:pPr>
        <w:spacing w:line="360" w:lineRule="auto"/>
        <w:jc w:val="center"/>
      </w:pPr>
    </w:p>
    <w:p w14:paraId="1F9C5802" w14:textId="77777777" w:rsidR="00AE3B98" w:rsidRPr="00BC71B4" w:rsidRDefault="00AE3B98" w:rsidP="00AE3B98">
      <w:pPr>
        <w:spacing w:line="360" w:lineRule="auto"/>
        <w:jc w:val="center"/>
      </w:pPr>
    </w:p>
    <w:p w14:paraId="4BE90803" w14:textId="77777777" w:rsidR="00AE3B98" w:rsidRPr="00BC71B4" w:rsidRDefault="00AE3B98" w:rsidP="00AE3B98">
      <w:pPr>
        <w:spacing w:line="360" w:lineRule="auto"/>
        <w:jc w:val="center"/>
      </w:pPr>
    </w:p>
    <w:p w14:paraId="45E53946" w14:textId="77777777" w:rsidR="00AE3B98" w:rsidRDefault="00AE3B98" w:rsidP="00AE3B98">
      <w:pPr>
        <w:spacing w:line="360" w:lineRule="auto"/>
      </w:pPr>
    </w:p>
    <w:p w14:paraId="05D318A3" w14:textId="77777777" w:rsidR="00AE3B98" w:rsidRDefault="00AE3B98" w:rsidP="00AE3B98">
      <w:pPr>
        <w:spacing w:line="360" w:lineRule="auto"/>
      </w:pPr>
    </w:p>
    <w:p w14:paraId="0E64CF67" w14:textId="77777777" w:rsidR="00AE3B98" w:rsidRDefault="00AE3B98" w:rsidP="00AE3B98">
      <w:pPr>
        <w:spacing w:line="360" w:lineRule="auto"/>
      </w:pPr>
    </w:p>
    <w:p w14:paraId="4C756002" w14:textId="77777777" w:rsidR="00AE3B98" w:rsidRDefault="00AE3B98" w:rsidP="00AE3B98">
      <w:pPr>
        <w:spacing w:line="360" w:lineRule="auto"/>
      </w:pPr>
    </w:p>
    <w:p w14:paraId="4DF11267" w14:textId="77777777" w:rsidR="00AE3B98" w:rsidRPr="00BC71B4" w:rsidRDefault="00AE3B98" w:rsidP="00AE3B98">
      <w:pPr>
        <w:spacing w:line="360" w:lineRule="auto"/>
        <w:jc w:val="center"/>
      </w:pPr>
    </w:p>
    <w:p w14:paraId="345BE5EA" w14:textId="77777777" w:rsidR="00AE3B98" w:rsidRPr="00BC71B4" w:rsidRDefault="00AE3B98" w:rsidP="00AE3B98">
      <w:pPr>
        <w:spacing w:line="360" w:lineRule="auto"/>
        <w:jc w:val="center"/>
        <w:rPr>
          <w:b/>
          <w:bCs/>
        </w:rPr>
      </w:pPr>
      <w:r w:rsidRPr="00BC71B4">
        <w:rPr>
          <w:b/>
          <w:bCs/>
        </w:rPr>
        <w:t>Sourav Patel</w:t>
      </w:r>
    </w:p>
    <w:p w14:paraId="44901C72" w14:textId="77777777" w:rsidR="00AE3B98" w:rsidRPr="00BC71B4" w:rsidRDefault="00AE3B98" w:rsidP="00AE3B98">
      <w:pPr>
        <w:spacing w:line="360" w:lineRule="auto"/>
        <w:jc w:val="center"/>
        <w:rPr>
          <w:b/>
          <w:bCs/>
        </w:rPr>
      </w:pPr>
    </w:p>
    <w:p w14:paraId="67A02478" w14:textId="77777777" w:rsidR="00AE3B98" w:rsidRPr="00BC71B4" w:rsidRDefault="00AE3B98" w:rsidP="00AE3B98">
      <w:pPr>
        <w:spacing w:line="360" w:lineRule="auto"/>
        <w:jc w:val="center"/>
        <w:rPr>
          <w:b/>
          <w:bCs/>
        </w:rPr>
      </w:pPr>
    </w:p>
    <w:p w14:paraId="05A3EE62" w14:textId="77777777" w:rsidR="00AE3B98" w:rsidRPr="00BC71B4" w:rsidRDefault="00AE3B98" w:rsidP="00AE3B98">
      <w:pPr>
        <w:spacing w:line="360" w:lineRule="auto"/>
        <w:jc w:val="center"/>
        <w:rPr>
          <w:b/>
          <w:bCs/>
        </w:rPr>
      </w:pPr>
    </w:p>
    <w:p w14:paraId="7CFCD075" w14:textId="77777777" w:rsidR="00AE3B98" w:rsidRDefault="00AE3B98" w:rsidP="00AE3B98">
      <w:pPr>
        <w:spacing w:line="360" w:lineRule="auto"/>
        <w:jc w:val="center"/>
        <w:rPr>
          <w:b/>
          <w:bCs/>
        </w:rPr>
      </w:pPr>
    </w:p>
    <w:p w14:paraId="09D614D0" w14:textId="77777777" w:rsidR="00AE3B98" w:rsidRDefault="00AE3B98" w:rsidP="00AE3B98">
      <w:pPr>
        <w:spacing w:line="360" w:lineRule="auto"/>
        <w:jc w:val="center"/>
        <w:rPr>
          <w:b/>
          <w:bCs/>
        </w:rPr>
      </w:pPr>
    </w:p>
    <w:p w14:paraId="74E93039" w14:textId="77777777" w:rsidR="00AE3B98" w:rsidRDefault="00AE3B98" w:rsidP="00AE3B98">
      <w:pPr>
        <w:spacing w:line="360" w:lineRule="auto"/>
        <w:rPr>
          <w:b/>
          <w:bCs/>
        </w:rPr>
      </w:pPr>
    </w:p>
    <w:p w14:paraId="30EBF18B" w14:textId="77777777" w:rsidR="00AE3B98" w:rsidRPr="00BC71B4" w:rsidRDefault="00AE3B98" w:rsidP="00AE3B98">
      <w:pPr>
        <w:spacing w:line="360" w:lineRule="auto"/>
        <w:jc w:val="center"/>
        <w:rPr>
          <w:b/>
          <w:bCs/>
        </w:rPr>
      </w:pPr>
    </w:p>
    <w:p w14:paraId="669E3EA1" w14:textId="77777777" w:rsidR="00AE3B98" w:rsidRPr="00C95B8B" w:rsidRDefault="00AE3B98" w:rsidP="00AE3B98">
      <w:pPr>
        <w:spacing w:line="360" w:lineRule="auto"/>
        <w:jc w:val="center"/>
        <w:rPr>
          <w:b/>
          <w:bCs/>
        </w:rPr>
      </w:pPr>
      <w:r w:rsidRPr="00C95B8B">
        <w:rPr>
          <w:b/>
          <w:bCs/>
        </w:rPr>
        <w:t>Mid Thesis Report</w:t>
      </w:r>
    </w:p>
    <w:p w14:paraId="5FD59E39" w14:textId="77777777" w:rsidR="00AE3B98" w:rsidRPr="00BC71B4" w:rsidRDefault="00AE3B98" w:rsidP="00AE3B98">
      <w:pPr>
        <w:spacing w:line="360" w:lineRule="auto"/>
        <w:jc w:val="center"/>
      </w:pPr>
      <w:r>
        <w:t>Liverpool John Moores University – Master’s in Data Science</w:t>
      </w:r>
    </w:p>
    <w:p w14:paraId="2123D497" w14:textId="77777777" w:rsidR="00AE3B98" w:rsidRPr="00BC71B4" w:rsidRDefault="00AE3B98" w:rsidP="00AE3B98">
      <w:pPr>
        <w:spacing w:line="360" w:lineRule="auto"/>
        <w:jc w:val="center"/>
      </w:pPr>
    </w:p>
    <w:p w14:paraId="769F5D33" w14:textId="77777777" w:rsidR="00AE3B98" w:rsidRPr="00BC71B4" w:rsidRDefault="00AE3B98" w:rsidP="00AE3B98">
      <w:pPr>
        <w:spacing w:line="360" w:lineRule="auto"/>
        <w:jc w:val="center"/>
      </w:pPr>
    </w:p>
    <w:p w14:paraId="5AC75E25" w14:textId="77777777" w:rsidR="00AE3B98" w:rsidRPr="00BC71B4" w:rsidRDefault="00AE3B98" w:rsidP="00AE3B98">
      <w:pPr>
        <w:spacing w:line="360" w:lineRule="auto"/>
        <w:jc w:val="center"/>
      </w:pPr>
    </w:p>
    <w:p w14:paraId="2D738B95" w14:textId="77777777" w:rsidR="00AE3B98" w:rsidRPr="00BC71B4" w:rsidRDefault="00AE3B98" w:rsidP="00AE3B98">
      <w:pPr>
        <w:spacing w:line="360" w:lineRule="auto"/>
        <w:jc w:val="center"/>
      </w:pPr>
    </w:p>
    <w:p w14:paraId="44BE9A50" w14:textId="77777777" w:rsidR="00AE3B98" w:rsidRPr="00BC71B4" w:rsidRDefault="00AE3B98" w:rsidP="00AE3B98">
      <w:pPr>
        <w:spacing w:line="360" w:lineRule="auto"/>
        <w:jc w:val="center"/>
      </w:pPr>
    </w:p>
    <w:p w14:paraId="5F32B7F7" w14:textId="77777777" w:rsidR="00AE3B98" w:rsidRPr="00BC71B4" w:rsidRDefault="00AE3B98" w:rsidP="00AE3B98">
      <w:pPr>
        <w:spacing w:line="360" w:lineRule="auto"/>
        <w:jc w:val="center"/>
      </w:pPr>
    </w:p>
    <w:p w14:paraId="37C874D1" w14:textId="77777777" w:rsidR="00AE3B98" w:rsidRPr="00BC71B4" w:rsidRDefault="00AE3B98" w:rsidP="00AE3B98">
      <w:pPr>
        <w:spacing w:line="360" w:lineRule="auto"/>
        <w:jc w:val="center"/>
      </w:pPr>
    </w:p>
    <w:p w14:paraId="203659F5" w14:textId="77777777" w:rsidR="00AE3B98" w:rsidRPr="00BC71B4" w:rsidRDefault="00AE3B98" w:rsidP="00AE3B98">
      <w:pPr>
        <w:spacing w:line="360" w:lineRule="auto"/>
        <w:jc w:val="center"/>
      </w:pPr>
    </w:p>
    <w:p w14:paraId="6025D249" w14:textId="77777777" w:rsidR="00AE3B98" w:rsidRDefault="00AE3B98" w:rsidP="00AE3B98">
      <w:pPr>
        <w:spacing w:line="360" w:lineRule="auto"/>
        <w:jc w:val="center"/>
      </w:pPr>
      <w:r>
        <w:t>October</w:t>
      </w:r>
      <w:r w:rsidRPr="00BC71B4">
        <w:t xml:space="preserve"> 2021</w:t>
      </w:r>
    </w:p>
    <w:p w14:paraId="260122E6" w14:textId="77777777" w:rsidR="00AE3B98" w:rsidRDefault="00AE3B98" w:rsidP="00AE3B98">
      <w:pPr>
        <w:spacing w:line="360" w:lineRule="auto"/>
      </w:pPr>
    </w:p>
    <w:p w14:paraId="14A48602" w14:textId="77777777" w:rsidR="00AE3B98" w:rsidRPr="00BC71B4" w:rsidRDefault="00AE3B98" w:rsidP="00AE3B98">
      <w:pPr>
        <w:spacing w:line="360" w:lineRule="auto"/>
        <w:jc w:val="center"/>
        <w:rPr>
          <w:b/>
          <w:bCs/>
        </w:rPr>
      </w:pPr>
      <w:r w:rsidRPr="00BC71B4">
        <w:rPr>
          <w:b/>
          <w:bCs/>
        </w:rPr>
        <w:t>Abstract</w:t>
      </w:r>
    </w:p>
    <w:p w14:paraId="06B5B3E7" w14:textId="77777777" w:rsidR="00AE3B98" w:rsidRPr="00BC71B4" w:rsidRDefault="00AE3B98" w:rsidP="00AE3B98">
      <w:pPr>
        <w:spacing w:line="360" w:lineRule="auto"/>
        <w:jc w:val="center"/>
        <w:rPr>
          <w:b/>
          <w:bCs/>
        </w:rPr>
      </w:pPr>
    </w:p>
    <w:p w14:paraId="03C348BD" w14:textId="77777777" w:rsidR="00AE3B98" w:rsidRPr="00BC71B4" w:rsidRDefault="00AE3B98" w:rsidP="00AE3B98">
      <w:pPr>
        <w:spacing w:line="360" w:lineRule="auto"/>
        <w:jc w:val="center"/>
        <w:rPr>
          <w:b/>
          <w:bCs/>
        </w:rPr>
      </w:pPr>
    </w:p>
    <w:p w14:paraId="75CA2764" w14:textId="77777777" w:rsidR="00AE3B98" w:rsidRPr="00BC71B4" w:rsidRDefault="00AE3B98" w:rsidP="00AE3B98">
      <w:pPr>
        <w:spacing w:line="360" w:lineRule="auto"/>
        <w:jc w:val="center"/>
        <w:rPr>
          <w:b/>
          <w:bCs/>
        </w:rPr>
      </w:pPr>
    </w:p>
    <w:p w14:paraId="67561206" w14:textId="77777777" w:rsidR="00AE3B98" w:rsidRPr="00BC71B4" w:rsidRDefault="00AE3B98" w:rsidP="00AE3B98">
      <w:pPr>
        <w:pStyle w:val="NormalWeb"/>
        <w:spacing w:line="360" w:lineRule="auto"/>
        <w:jc w:val="both"/>
        <w:rPr>
          <w:color w:val="000000"/>
        </w:rPr>
      </w:pPr>
      <w:r w:rsidRPr="00BC71B4">
        <w:t xml:space="preserve">Financial portfolio management refers to the continuous reassignment of funds into financial assets like </w:t>
      </w:r>
      <w:r w:rsidRPr="00BC71B4">
        <w:rPr>
          <w:color w:val="202124"/>
          <w:shd w:val="clear" w:color="auto" w:fill="FFFFFF"/>
        </w:rPr>
        <w:t>cash, stocks, bonds, mutual funds, bank deposits and commodities. The financial portfolio is created based on the investors' risk tolerance, investment objectives, and time period.</w:t>
      </w:r>
      <w:r w:rsidRPr="00BC71B4">
        <w:rPr>
          <w:color w:val="000000"/>
        </w:rPr>
        <w:t xml:space="preserve"> The price of each asset has an impact on the portfolio's risk/reward ratio. It's also known as portfolio asset allocation. Because the investing world is so volatile, portfolio management includes asset allocation and rebalancing. With the fast changes that occur throughout time, one sector may become less popular than another, and vice versa. As a result, only a nimble investor can benefit handsomely from the world's stock markets.</w:t>
      </w:r>
    </w:p>
    <w:p w14:paraId="6BFE6331" w14:textId="77777777" w:rsidR="00AE3B98" w:rsidRPr="00BC71B4" w:rsidRDefault="00AE3B98" w:rsidP="00AE3B98">
      <w:pPr>
        <w:pStyle w:val="NormalWeb"/>
        <w:spacing w:line="360" w:lineRule="auto"/>
        <w:jc w:val="both"/>
      </w:pPr>
      <w:r w:rsidRPr="00BC71B4">
        <w:rPr>
          <w:color w:val="000000"/>
        </w:rPr>
        <w:t>To tackle the challenge of Financial Time Series Forecasting, researchers devised a variety of Machine Learning models, and a lot of papers have been published as a result. Despite the increased interest in creating financial time series forecasting models, few review papers have focused on optimizing financial portfolios to maximize returns. As a result, the goal of this paper is to develop a method for managing our portfolio assets so that we may maximize profits depending on market momentum.</w:t>
      </w:r>
    </w:p>
    <w:p w14:paraId="1930480A" w14:textId="77777777" w:rsidR="00AE3B98" w:rsidRDefault="00AE3B98" w:rsidP="00AE3B98">
      <w:pPr>
        <w:spacing w:line="360" w:lineRule="auto"/>
      </w:pPr>
    </w:p>
    <w:p w14:paraId="6C485736" w14:textId="77777777" w:rsidR="00AE3B98" w:rsidRDefault="00AE3B98" w:rsidP="00AE3B98">
      <w:pPr>
        <w:spacing w:line="360" w:lineRule="auto"/>
      </w:pPr>
    </w:p>
    <w:p w14:paraId="2E469992" w14:textId="77777777" w:rsidR="00AE3B98" w:rsidRDefault="00AE3B98" w:rsidP="00AE3B98">
      <w:pPr>
        <w:spacing w:line="360" w:lineRule="auto"/>
      </w:pPr>
    </w:p>
    <w:p w14:paraId="657E3FB1" w14:textId="77777777" w:rsidR="00AE3B98" w:rsidRDefault="00AE3B98" w:rsidP="00AE3B98">
      <w:pPr>
        <w:spacing w:line="360" w:lineRule="auto"/>
      </w:pPr>
    </w:p>
    <w:p w14:paraId="375E5858" w14:textId="77777777" w:rsidR="00AE3B98" w:rsidRDefault="00AE3B98" w:rsidP="00AE3B98">
      <w:pPr>
        <w:spacing w:line="360" w:lineRule="auto"/>
      </w:pPr>
    </w:p>
    <w:p w14:paraId="39700927" w14:textId="77777777" w:rsidR="00AE3B98" w:rsidRDefault="00AE3B98" w:rsidP="00AE3B98">
      <w:pPr>
        <w:spacing w:line="360" w:lineRule="auto"/>
      </w:pPr>
    </w:p>
    <w:p w14:paraId="1A1BE733" w14:textId="77777777" w:rsidR="00AE3B98" w:rsidRDefault="00AE3B98" w:rsidP="00AE3B98">
      <w:pPr>
        <w:spacing w:line="360" w:lineRule="auto"/>
      </w:pPr>
    </w:p>
    <w:p w14:paraId="3B8154B0" w14:textId="77777777" w:rsidR="00AE3B98" w:rsidRDefault="00AE3B98" w:rsidP="00AE3B98">
      <w:pPr>
        <w:spacing w:line="360" w:lineRule="auto"/>
      </w:pPr>
    </w:p>
    <w:p w14:paraId="6B9AB083" w14:textId="77777777" w:rsidR="00AE3B98" w:rsidRDefault="00AE3B98" w:rsidP="00AE3B98">
      <w:pPr>
        <w:spacing w:line="360" w:lineRule="auto"/>
      </w:pPr>
    </w:p>
    <w:p w14:paraId="287283DB" w14:textId="77777777" w:rsidR="00AE3B98" w:rsidRDefault="00AE3B98" w:rsidP="00AE3B98">
      <w:pPr>
        <w:spacing w:line="360" w:lineRule="auto"/>
      </w:pPr>
    </w:p>
    <w:p w14:paraId="4C39428C" w14:textId="77777777" w:rsidR="00AE3B98" w:rsidRPr="00BC71B4" w:rsidRDefault="00AE3B98" w:rsidP="00AE3B98">
      <w:pPr>
        <w:spacing w:line="360" w:lineRule="auto"/>
      </w:pPr>
    </w:p>
    <w:p w14:paraId="4BBAD478" w14:textId="77777777" w:rsidR="00AE3B98" w:rsidRDefault="00AE3B98" w:rsidP="00AE3B98">
      <w:pPr>
        <w:spacing w:after="160" w:line="360" w:lineRule="auto"/>
        <w:rPr>
          <w:b/>
          <w:bCs/>
          <w:lang w:val="en-GB"/>
        </w:rPr>
      </w:pPr>
    </w:p>
    <w:p w14:paraId="5975D0BD" w14:textId="77777777" w:rsidR="00AE3B98" w:rsidRDefault="00AE3B98" w:rsidP="00AE3B98">
      <w:pPr>
        <w:spacing w:after="160" w:line="360" w:lineRule="auto"/>
        <w:rPr>
          <w:b/>
          <w:bCs/>
          <w:lang w:val="en-GB"/>
        </w:rPr>
      </w:pPr>
    </w:p>
    <w:p w14:paraId="17D5D800" w14:textId="77777777" w:rsidR="00AE3B98" w:rsidRPr="005640C4" w:rsidRDefault="00AE3B98" w:rsidP="00AE3B98">
      <w:pPr>
        <w:pStyle w:val="ChapterHeaders"/>
      </w:pPr>
      <w:r w:rsidRPr="004B50DE">
        <w:t>TABLE OF CONTENTS</w:t>
      </w:r>
      <w:r>
        <w:rPr>
          <w:noProof/>
        </w:rPr>
        <w:fldChar w:fldCharType="begin"/>
      </w:r>
      <w:r>
        <w:instrText xml:space="preserve"> TOC \h \z \t "Heading 1,2,Heading 2,3,Heading 3,4,Chapter Headers,1" </w:instrText>
      </w:r>
      <w:r>
        <w:rPr>
          <w:noProof/>
        </w:rPr>
        <w:fldChar w:fldCharType="separate"/>
      </w:r>
    </w:p>
    <w:p w14:paraId="01CC3CB7" w14:textId="77777777" w:rsidR="00AE3B98" w:rsidRPr="00631886" w:rsidRDefault="00AE3B98" w:rsidP="00AE3B98">
      <w:pPr>
        <w:pStyle w:val="TOC1"/>
        <w:tabs>
          <w:tab w:val="clear" w:pos="9061"/>
          <w:tab w:val="right" w:leader="dot" w:pos="9395"/>
        </w:tabs>
        <w:spacing w:after="0"/>
        <w:jc w:val="left"/>
        <w:rPr>
          <w:rFonts w:eastAsiaTheme="minorHAnsi"/>
          <w:lang w:val="en-US" w:eastAsia="en-US"/>
        </w:rPr>
      </w:pPr>
      <w:r w:rsidRPr="00631886">
        <w:rPr>
          <w:rFonts w:eastAsiaTheme="minorHAnsi"/>
          <w:lang w:val="en-US" w:eastAsia="en-US"/>
        </w:rPr>
        <w:t>ABSTRACT</w:t>
      </w:r>
      <w:r w:rsidRPr="00631886">
        <w:rPr>
          <w:rFonts w:eastAsiaTheme="minorHAnsi"/>
          <w:webHidden/>
          <w:lang w:val="en-US" w:eastAsia="en-US"/>
        </w:rPr>
        <w:tab/>
      </w:r>
      <w:r>
        <w:rPr>
          <w:rFonts w:eastAsiaTheme="minorHAnsi"/>
          <w:webHidden/>
          <w:lang w:val="en-US" w:eastAsia="en-US"/>
        </w:rPr>
        <w:t>i</w:t>
      </w:r>
    </w:p>
    <w:p w14:paraId="1341DB40" w14:textId="77777777" w:rsidR="00AE3B98" w:rsidRPr="00631886" w:rsidRDefault="00AE3B98" w:rsidP="00AE3B98">
      <w:pPr>
        <w:pStyle w:val="TOC1"/>
        <w:tabs>
          <w:tab w:val="clear" w:pos="9061"/>
          <w:tab w:val="right" w:leader="dot" w:pos="9395"/>
        </w:tabs>
        <w:spacing w:after="0"/>
        <w:jc w:val="left"/>
        <w:rPr>
          <w:rFonts w:eastAsiaTheme="minorHAnsi"/>
          <w:lang w:val="en-US" w:eastAsia="en-US"/>
        </w:rPr>
      </w:pPr>
      <w:r w:rsidRPr="00631886">
        <w:rPr>
          <w:rFonts w:eastAsiaTheme="minorHAnsi"/>
          <w:lang w:val="en-US" w:eastAsia="en-US"/>
        </w:rPr>
        <w:t>LIST OF TABLES</w:t>
      </w:r>
      <w:r w:rsidRPr="00631886">
        <w:rPr>
          <w:rFonts w:eastAsiaTheme="minorHAnsi"/>
          <w:webHidden/>
          <w:lang w:val="en-US" w:eastAsia="en-US"/>
        </w:rPr>
        <w:tab/>
        <w:t>ii</w:t>
      </w:r>
    </w:p>
    <w:p w14:paraId="6084E484" w14:textId="77777777" w:rsidR="00AE3B98" w:rsidRPr="00631886" w:rsidRDefault="00AE3B98" w:rsidP="00AE3B98">
      <w:pPr>
        <w:pStyle w:val="TOC1"/>
        <w:tabs>
          <w:tab w:val="clear" w:pos="9061"/>
          <w:tab w:val="right" w:leader="dot" w:pos="9395"/>
        </w:tabs>
        <w:spacing w:after="0"/>
        <w:jc w:val="left"/>
        <w:rPr>
          <w:rFonts w:eastAsiaTheme="minorHAnsi"/>
          <w:lang w:val="en-US" w:eastAsia="en-US"/>
        </w:rPr>
      </w:pPr>
      <w:r w:rsidRPr="00631886">
        <w:rPr>
          <w:rFonts w:eastAsiaTheme="minorHAnsi"/>
          <w:lang w:val="en-US" w:eastAsia="en-US"/>
        </w:rPr>
        <w:t>LIST OF FIGURES</w:t>
      </w:r>
      <w:r w:rsidRPr="00631886">
        <w:rPr>
          <w:rFonts w:eastAsiaTheme="minorHAnsi"/>
          <w:webHidden/>
          <w:lang w:val="en-US" w:eastAsia="en-US"/>
        </w:rPr>
        <w:tab/>
      </w:r>
      <w:r>
        <w:rPr>
          <w:rFonts w:eastAsiaTheme="minorHAnsi"/>
          <w:webHidden/>
          <w:lang w:val="en-US" w:eastAsia="en-US"/>
        </w:rPr>
        <w:t>iii</w:t>
      </w:r>
    </w:p>
    <w:p w14:paraId="653F8A9F" w14:textId="77777777" w:rsidR="00AE3B98" w:rsidRDefault="00AE3B98" w:rsidP="00AE3B98">
      <w:pPr>
        <w:pStyle w:val="TOC1"/>
        <w:tabs>
          <w:tab w:val="clear" w:pos="9061"/>
          <w:tab w:val="right" w:leader="dot" w:pos="9395"/>
        </w:tabs>
        <w:spacing w:after="0"/>
        <w:jc w:val="left"/>
        <w:rPr>
          <w:rFonts w:asciiTheme="minorHAnsi" w:eastAsiaTheme="minorEastAsia" w:hAnsiTheme="minorHAnsi" w:cstheme="minorBidi"/>
          <w:sz w:val="22"/>
          <w:szCs w:val="22"/>
        </w:rPr>
      </w:pPr>
      <w:r w:rsidRPr="00631886">
        <w:rPr>
          <w:rFonts w:eastAsiaTheme="minorHAnsi"/>
          <w:lang w:val="en-US" w:eastAsia="en-US"/>
        </w:rPr>
        <w:t>LIST OF ABBREVIATIONS</w:t>
      </w:r>
      <w:r w:rsidRPr="00631886">
        <w:rPr>
          <w:rFonts w:eastAsiaTheme="minorHAnsi"/>
          <w:webHidden/>
          <w:lang w:val="en-US" w:eastAsia="en-US"/>
        </w:rPr>
        <w:tab/>
      </w:r>
      <w:r>
        <w:rPr>
          <w:rFonts w:eastAsiaTheme="minorHAnsi"/>
          <w:webHidden/>
          <w:lang w:val="en-US" w:eastAsia="en-US"/>
        </w:rPr>
        <w:t>iv</w:t>
      </w:r>
    </w:p>
    <w:p w14:paraId="51B5DA77" w14:textId="77777777" w:rsidR="00AE3B98" w:rsidRDefault="00B3575A" w:rsidP="00AE3B98">
      <w:pPr>
        <w:pStyle w:val="TOC1"/>
        <w:spacing w:after="0"/>
        <w:rPr>
          <w:rFonts w:asciiTheme="minorHAnsi" w:eastAsiaTheme="minorEastAsia" w:hAnsiTheme="minorHAnsi" w:cstheme="minorBidi"/>
          <w:sz w:val="22"/>
          <w:szCs w:val="22"/>
          <w:lang w:val="en-US" w:eastAsia="en-US"/>
        </w:rPr>
      </w:pPr>
      <w:hyperlink w:anchor="_Toc499586802" w:history="1">
        <w:r w:rsidR="00AE3B98" w:rsidRPr="00BF3934">
          <w:rPr>
            <w:rStyle w:val="Hyperlink"/>
          </w:rPr>
          <w:t>CHAPTER 1: INTRODUCTION</w:t>
        </w:r>
        <w:r w:rsidR="00AE3B98">
          <w:rPr>
            <w:webHidden/>
          </w:rPr>
          <w:tab/>
          <w:t>9</w:t>
        </w:r>
      </w:hyperlink>
    </w:p>
    <w:p w14:paraId="488AE5DD" w14:textId="77777777" w:rsidR="00AE3B98" w:rsidRPr="001F40EA" w:rsidRDefault="00AE3B98" w:rsidP="00AE3B98">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1</w:t>
      </w:r>
      <w:r w:rsidRPr="001F40EA">
        <w:rPr>
          <w:rFonts w:eastAsiaTheme="minorHAnsi"/>
          <w:noProof/>
          <w:lang w:val="en-US" w:eastAsia="en-US"/>
          <w14:scene3d>
            <w14:camera w14:prst="orthographicFront"/>
            <w14:lightRig w14:rig="threePt" w14:dir="t">
              <w14:rot w14:lat="0" w14:lon="0" w14:rev="0"/>
            </w14:lightRig>
          </w14:scene3d>
        </w:rPr>
        <w:tab/>
        <w:t>Background of the Study</w:t>
      </w:r>
      <w:r w:rsidRPr="001F40EA">
        <w:rPr>
          <w:rFonts w:eastAsiaTheme="minorHAnsi"/>
          <w:noProof/>
          <w:webHidden/>
          <w:lang w:val="en-US" w:eastAsia="en-US"/>
          <w14:scene3d>
            <w14:camera w14:prst="orthographicFront"/>
            <w14:lightRig w14:rig="threePt" w14:dir="t">
              <w14:rot w14:lat="0" w14:lon="0" w14:rev="0"/>
            </w14:lightRig>
          </w14:scene3d>
        </w:rPr>
        <w:tab/>
      </w:r>
      <w:r>
        <w:rPr>
          <w:rFonts w:eastAsiaTheme="minorHAnsi"/>
          <w:noProof/>
          <w:webHidden/>
          <w:lang w:val="en-US" w:eastAsia="en-US"/>
          <w14:scene3d>
            <w14:camera w14:prst="orthographicFront"/>
            <w14:lightRig w14:rig="threePt" w14:dir="t">
              <w14:rot w14:lat="0" w14:lon="0" w14:rev="0"/>
            </w14:lightRig>
          </w14:scene3d>
        </w:rPr>
        <w:t>9</w:t>
      </w:r>
    </w:p>
    <w:p w14:paraId="13A138F0" w14:textId="77777777" w:rsidR="00AE3B98" w:rsidRPr="001F40EA" w:rsidRDefault="00AE3B98" w:rsidP="00AE3B98">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Pr>
          <w:rFonts w:eastAsiaTheme="minorHAnsi"/>
          <w:noProof/>
          <w:lang w:val="en-US" w:eastAsia="en-US"/>
          <w14:scene3d>
            <w14:camera w14:prst="orthographicFront"/>
            <w14:lightRig w14:rig="threePt" w14:dir="t">
              <w14:rot w14:lat="0" w14:lon="0" w14:rev="0"/>
            </w14:lightRig>
          </w14:scene3d>
        </w:rPr>
        <w:t>2</w:t>
      </w:r>
      <w:r w:rsidRPr="001F40EA">
        <w:rPr>
          <w:rFonts w:eastAsiaTheme="minorHAnsi"/>
          <w:noProof/>
          <w:lang w:val="en-US" w:eastAsia="en-US"/>
          <w14:scene3d>
            <w14:camera w14:prst="orthographicFront"/>
            <w14:lightRig w14:rig="threePt" w14:dir="t">
              <w14:rot w14:lat="0" w14:lon="0" w14:rev="0"/>
            </w14:lightRig>
          </w14:scene3d>
        </w:rPr>
        <w:tab/>
        <w:t>Aim and Objectives</w:t>
      </w:r>
      <w:r w:rsidRPr="001F40EA">
        <w:rPr>
          <w:rFonts w:eastAsiaTheme="minorHAnsi"/>
          <w:noProof/>
          <w:webHidden/>
          <w:lang w:val="en-US" w:eastAsia="en-US"/>
          <w14:scene3d>
            <w14:camera w14:prst="orthographicFront"/>
            <w14:lightRig w14:rig="threePt" w14:dir="t">
              <w14:rot w14:lat="0" w14:lon="0" w14:rev="0"/>
            </w14:lightRig>
          </w14:scene3d>
        </w:rPr>
        <w:tab/>
      </w:r>
      <w:r>
        <w:rPr>
          <w:rFonts w:eastAsiaTheme="minorHAnsi"/>
          <w:noProof/>
          <w:webHidden/>
          <w:lang w:val="en-US" w:eastAsia="en-US"/>
          <w14:scene3d>
            <w14:camera w14:prst="orthographicFront"/>
            <w14:lightRig w14:rig="threePt" w14:dir="t">
              <w14:rot w14:lat="0" w14:lon="0" w14:rev="0"/>
            </w14:lightRig>
          </w14:scene3d>
        </w:rPr>
        <w:t>11</w:t>
      </w:r>
    </w:p>
    <w:p w14:paraId="2B120703" w14:textId="77777777" w:rsidR="00AE3B98" w:rsidRPr="001F40EA" w:rsidRDefault="00AE3B98" w:rsidP="00AE3B98">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Pr>
          <w:rFonts w:eastAsiaTheme="minorHAnsi"/>
          <w:noProof/>
          <w:lang w:val="en-US" w:eastAsia="en-US"/>
          <w14:scene3d>
            <w14:camera w14:prst="orthographicFront"/>
            <w14:lightRig w14:rig="threePt" w14:dir="t">
              <w14:rot w14:lat="0" w14:lon="0" w14:rev="0"/>
            </w14:lightRig>
          </w14:scene3d>
        </w:rPr>
        <w:t>3</w:t>
      </w:r>
      <w:r w:rsidRPr="001F40EA">
        <w:rPr>
          <w:rFonts w:eastAsiaTheme="minorHAnsi"/>
          <w:noProof/>
          <w:lang w:val="en-US" w:eastAsia="en-US"/>
          <w14:scene3d>
            <w14:camera w14:prst="orthographicFront"/>
            <w14:lightRig w14:rig="threePt" w14:dir="t">
              <w14:rot w14:lat="0" w14:lon="0" w14:rev="0"/>
            </w14:lightRig>
          </w14:scene3d>
        </w:rPr>
        <w:tab/>
        <w:t>Research Questions (IF ANY)</w:t>
      </w:r>
      <w:r w:rsidRPr="001F40EA">
        <w:rPr>
          <w:rFonts w:eastAsiaTheme="minorHAnsi"/>
          <w:noProof/>
          <w:webHidden/>
          <w:lang w:val="en-US" w:eastAsia="en-US"/>
          <w14:scene3d>
            <w14:camera w14:prst="orthographicFront"/>
            <w14:lightRig w14:rig="threePt" w14:dir="t">
              <w14:rot w14:lat="0" w14:lon="0" w14:rev="0"/>
            </w14:lightRig>
          </w14:scene3d>
        </w:rPr>
        <w:tab/>
      </w:r>
      <w:r>
        <w:rPr>
          <w:rFonts w:eastAsiaTheme="minorHAnsi"/>
          <w:noProof/>
          <w:webHidden/>
          <w:lang w:val="en-US" w:eastAsia="en-US"/>
          <w14:scene3d>
            <w14:camera w14:prst="orthographicFront"/>
            <w14:lightRig w14:rig="threePt" w14:dir="t">
              <w14:rot w14:lat="0" w14:lon="0" w14:rev="0"/>
            </w14:lightRig>
          </w14:scene3d>
        </w:rPr>
        <w:t>11</w:t>
      </w:r>
    </w:p>
    <w:p w14:paraId="6DA3BDED" w14:textId="77777777" w:rsidR="00AE3B98" w:rsidRPr="001F40EA" w:rsidRDefault="00AE3B98" w:rsidP="00AE3B98">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Pr>
          <w:rFonts w:eastAsiaTheme="minorHAnsi"/>
          <w:noProof/>
          <w:lang w:val="en-US" w:eastAsia="en-US"/>
          <w14:scene3d>
            <w14:camera w14:prst="orthographicFront"/>
            <w14:lightRig w14:rig="threePt" w14:dir="t">
              <w14:rot w14:lat="0" w14:lon="0" w14:rev="0"/>
            </w14:lightRig>
          </w14:scene3d>
        </w:rPr>
        <w:t>4</w:t>
      </w:r>
      <w:r w:rsidRPr="001F40EA">
        <w:rPr>
          <w:rFonts w:eastAsiaTheme="minorHAnsi"/>
          <w:noProof/>
          <w:lang w:val="en-US" w:eastAsia="en-US"/>
          <w14:scene3d>
            <w14:camera w14:prst="orthographicFront"/>
            <w14:lightRig w14:rig="threePt" w14:dir="t">
              <w14:rot w14:lat="0" w14:lon="0" w14:rev="0"/>
            </w14:lightRig>
          </w14:scene3d>
        </w:rPr>
        <w:tab/>
        <w:t>Scope of the Study</w:t>
      </w:r>
      <w:r w:rsidRPr="001F40EA">
        <w:rPr>
          <w:rFonts w:eastAsiaTheme="minorHAnsi"/>
          <w:noProof/>
          <w:webHidden/>
          <w:lang w:val="en-US" w:eastAsia="en-US"/>
          <w14:scene3d>
            <w14:camera w14:prst="orthographicFront"/>
            <w14:lightRig w14:rig="threePt" w14:dir="t">
              <w14:rot w14:lat="0" w14:lon="0" w14:rev="0"/>
            </w14:lightRig>
          </w14:scene3d>
        </w:rPr>
        <w:tab/>
      </w:r>
      <w:r>
        <w:rPr>
          <w:rFonts w:eastAsiaTheme="minorHAnsi"/>
          <w:noProof/>
          <w:webHidden/>
          <w:lang w:val="en-US" w:eastAsia="en-US"/>
          <w14:scene3d>
            <w14:camera w14:prst="orthographicFront"/>
            <w14:lightRig w14:rig="threePt" w14:dir="t">
              <w14:rot w14:lat="0" w14:lon="0" w14:rev="0"/>
            </w14:lightRig>
          </w14:scene3d>
        </w:rPr>
        <w:t>11</w:t>
      </w:r>
    </w:p>
    <w:p w14:paraId="3DBA2402" w14:textId="77777777" w:rsidR="00AE3B98" w:rsidRPr="001F40EA" w:rsidRDefault="00AE3B98" w:rsidP="00AE3B98">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Pr>
          <w:rFonts w:eastAsiaTheme="minorHAnsi"/>
          <w:noProof/>
          <w:lang w:val="en-US" w:eastAsia="en-US"/>
          <w14:scene3d>
            <w14:camera w14:prst="orthographicFront"/>
            <w14:lightRig w14:rig="threePt" w14:dir="t">
              <w14:rot w14:lat="0" w14:lon="0" w14:rev="0"/>
            </w14:lightRig>
          </w14:scene3d>
        </w:rPr>
        <w:t>5</w:t>
      </w:r>
      <w:r w:rsidRPr="001F40EA">
        <w:rPr>
          <w:rFonts w:eastAsiaTheme="minorHAnsi"/>
          <w:noProof/>
          <w:lang w:val="en-US" w:eastAsia="en-US"/>
          <w14:scene3d>
            <w14:camera w14:prst="orthographicFront"/>
            <w14:lightRig w14:rig="threePt" w14:dir="t">
              <w14:rot w14:lat="0" w14:lon="0" w14:rev="0"/>
            </w14:lightRig>
          </w14:scene3d>
        </w:rPr>
        <w:tab/>
        <w:t>Significance of the Study</w:t>
      </w:r>
      <w:r w:rsidRPr="001F40EA">
        <w:rPr>
          <w:rFonts w:eastAsiaTheme="minorHAnsi"/>
          <w:noProof/>
          <w:webHidden/>
          <w:lang w:val="en-US" w:eastAsia="en-US"/>
          <w14:scene3d>
            <w14:camera w14:prst="orthographicFront"/>
            <w14:lightRig w14:rig="threePt" w14:dir="t">
              <w14:rot w14:lat="0" w14:lon="0" w14:rev="0"/>
            </w14:lightRig>
          </w14:scene3d>
        </w:rPr>
        <w:tab/>
      </w:r>
      <w:r>
        <w:rPr>
          <w:rFonts w:eastAsiaTheme="minorHAnsi"/>
          <w:noProof/>
          <w:webHidden/>
          <w:lang w:val="en-US" w:eastAsia="en-US"/>
          <w14:scene3d>
            <w14:camera w14:prst="orthographicFront"/>
            <w14:lightRig w14:rig="threePt" w14:dir="t">
              <w14:rot w14:lat="0" w14:lon="0" w14:rev="0"/>
            </w14:lightRig>
          </w14:scene3d>
        </w:rPr>
        <w:t>12</w:t>
      </w:r>
    </w:p>
    <w:p w14:paraId="290444C2" w14:textId="77777777" w:rsidR="00AE3B98" w:rsidRPr="001F40EA" w:rsidRDefault="00AE3B98" w:rsidP="00AE3B98">
      <w:pPr>
        <w:pStyle w:val="TOC2"/>
        <w:tabs>
          <w:tab w:val="clear" w:pos="720"/>
          <w:tab w:val="clear" w:pos="810"/>
          <w:tab w:val="clear" w:pos="9061"/>
          <w:tab w:val="left" w:pos="880"/>
          <w:tab w:val="right" w:leader="dot" w:pos="9395"/>
        </w:tabs>
        <w:ind w:left="240"/>
        <w:rPr>
          <w:rFonts w:eastAsiaTheme="minorHAnsi"/>
          <w:noProof/>
          <w:lang w:val="en-US" w:eastAsia="en-US"/>
          <w14:scene3d>
            <w14:camera w14:prst="orthographicFront"/>
            <w14:lightRig w14:rig="threePt" w14:dir="t">
              <w14:rot w14:lat="0" w14:lon="0" w14:rev="0"/>
            </w14:lightRig>
          </w14:scene3d>
        </w:rPr>
      </w:pPr>
      <w:r w:rsidRPr="001F40EA">
        <w:rPr>
          <w:rFonts w:eastAsiaTheme="minorHAnsi"/>
          <w:noProof/>
          <w:lang w:val="en-US" w:eastAsia="en-US"/>
          <w14:scene3d>
            <w14:camera w14:prst="orthographicFront"/>
            <w14:lightRig w14:rig="threePt" w14:dir="t">
              <w14:rot w14:lat="0" w14:lon="0" w14:rev="0"/>
            </w14:lightRig>
          </w14:scene3d>
        </w:rPr>
        <w:t>1.</w:t>
      </w:r>
      <w:r>
        <w:rPr>
          <w:rFonts w:eastAsiaTheme="minorHAnsi"/>
          <w:noProof/>
          <w:lang w:val="en-US" w:eastAsia="en-US"/>
          <w14:scene3d>
            <w14:camera w14:prst="orthographicFront"/>
            <w14:lightRig w14:rig="threePt" w14:dir="t">
              <w14:rot w14:lat="0" w14:lon="0" w14:rev="0"/>
            </w14:lightRig>
          </w14:scene3d>
        </w:rPr>
        <w:t>6</w:t>
      </w:r>
      <w:r w:rsidRPr="001F40EA">
        <w:rPr>
          <w:rFonts w:eastAsiaTheme="minorHAnsi"/>
          <w:noProof/>
          <w:lang w:val="en-US" w:eastAsia="en-US"/>
          <w14:scene3d>
            <w14:camera w14:prst="orthographicFront"/>
            <w14:lightRig w14:rig="threePt" w14:dir="t">
              <w14:rot w14:lat="0" w14:lon="0" w14:rev="0"/>
            </w14:lightRig>
          </w14:scene3d>
        </w:rPr>
        <w:tab/>
        <w:t>Structure of the Study</w:t>
      </w:r>
      <w:r w:rsidRPr="001F40EA">
        <w:rPr>
          <w:rFonts w:eastAsiaTheme="minorHAnsi"/>
          <w:noProof/>
          <w:webHidden/>
          <w:lang w:val="en-US" w:eastAsia="en-US"/>
          <w14:scene3d>
            <w14:camera w14:prst="orthographicFront"/>
            <w14:lightRig w14:rig="threePt" w14:dir="t">
              <w14:rot w14:lat="0" w14:lon="0" w14:rev="0"/>
            </w14:lightRig>
          </w14:scene3d>
        </w:rPr>
        <w:tab/>
      </w:r>
      <w:r>
        <w:rPr>
          <w:rFonts w:eastAsiaTheme="minorHAnsi"/>
          <w:noProof/>
          <w:webHidden/>
          <w:lang w:val="en-US" w:eastAsia="en-US"/>
          <w14:scene3d>
            <w14:camera w14:prst="orthographicFront"/>
            <w14:lightRig w14:rig="threePt" w14:dir="t">
              <w14:rot w14:lat="0" w14:lon="0" w14:rev="0"/>
            </w14:lightRig>
          </w14:scene3d>
        </w:rPr>
        <w:t>13</w:t>
      </w:r>
    </w:p>
    <w:p w14:paraId="23CE8CC3" w14:textId="77777777" w:rsidR="00AE3B98" w:rsidRDefault="00AE3B98" w:rsidP="00AE3B98">
      <w:pPr>
        <w:pStyle w:val="TOC1"/>
        <w:spacing w:after="0"/>
      </w:pPr>
    </w:p>
    <w:p w14:paraId="45FAD6DA" w14:textId="77777777" w:rsidR="00AE3B98" w:rsidRDefault="00B3575A" w:rsidP="00AE3B98">
      <w:pPr>
        <w:pStyle w:val="TOC1"/>
        <w:spacing w:after="0"/>
      </w:pPr>
      <w:hyperlink w:anchor="_Toc499586811" w:history="1">
        <w:r w:rsidR="00AE3B98" w:rsidRPr="00BF3934">
          <w:rPr>
            <w:rStyle w:val="Hyperlink"/>
          </w:rPr>
          <w:t>CHAPTER 2: LITERATURE REVIEW</w:t>
        </w:r>
        <w:r w:rsidR="00AE3B98">
          <w:rPr>
            <w:webHidden/>
          </w:rPr>
          <w:tab/>
        </w:r>
        <w:r w:rsidR="00AE3B98">
          <w:rPr>
            <w:webHidden/>
          </w:rPr>
          <w:fldChar w:fldCharType="begin"/>
        </w:r>
        <w:r w:rsidR="00AE3B98">
          <w:rPr>
            <w:webHidden/>
          </w:rPr>
          <w:instrText xml:space="preserve"> PAGEREF _Toc499586811 \h </w:instrText>
        </w:r>
        <w:r w:rsidR="00AE3B98">
          <w:rPr>
            <w:webHidden/>
          </w:rPr>
        </w:r>
        <w:r w:rsidR="00AE3B98">
          <w:rPr>
            <w:webHidden/>
          </w:rPr>
          <w:fldChar w:fldCharType="separate"/>
        </w:r>
        <w:r w:rsidR="00AE3B98">
          <w:rPr>
            <w:webHidden/>
          </w:rPr>
          <w:t>1</w:t>
        </w:r>
        <w:r w:rsidR="00AE3B98">
          <w:rPr>
            <w:webHidden/>
          </w:rPr>
          <w:fldChar w:fldCharType="end"/>
        </w:r>
      </w:hyperlink>
      <w:r w:rsidR="00AE3B98">
        <w:t>4</w:t>
      </w:r>
    </w:p>
    <w:p w14:paraId="43114402" w14:textId="77777777" w:rsidR="00AE3B98" w:rsidRDefault="00AE3B98" w:rsidP="00AE3B98">
      <w:pPr>
        <w:spacing w:line="360" w:lineRule="auto"/>
        <w:ind w:firstLine="220"/>
        <w:rPr>
          <w:lang w:val="en-GB"/>
        </w:rPr>
      </w:pPr>
      <w:r>
        <w:rPr>
          <w:lang w:val="en-GB"/>
        </w:rPr>
        <w:t>2.1 Introduction……………………………………………………………………………14</w:t>
      </w:r>
    </w:p>
    <w:p w14:paraId="086AE044" w14:textId="77777777" w:rsidR="00AE3B98" w:rsidRDefault="00AE3B98" w:rsidP="00AE3B98">
      <w:pPr>
        <w:spacing w:line="360" w:lineRule="auto"/>
        <w:ind w:left="220"/>
      </w:pPr>
      <w:r>
        <w:rPr>
          <w:lang w:val="en-GB"/>
        </w:rPr>
        <w:t xml:space="preserve">2.2 </w:t>
      </w:r>
      <w:r w:rsidRPr="003228EC">
        <w:t>Evaluation of co-evolutionary neural network architectures for time series prediction with mobile application in finance</w:t>
      </w:r>
      <w:r w:rsidRPr="003228EC">
        <w:fldChar w:fldCharType="begin"/>
      </w:r>
      <w:r w:rsidRPr="003228EC">
        <w:instrText xml:space="preserve"> ADDIN ZOTERO_ITEM CSL_CITATION {"citationID":"lh3yIH5Y","properties":{"formattedCitation":"(Chandra &amp; Chand, 2016)","plainCitation":"(Chandra &amp; Chand, 2016)","noteIndex":0},"citationItems":[{"id":100,"uris":["http://zotero.org/users/local/g8lD94u9/items/QJEZVPBL"],"uri":["http://zotero.org/users/local/g8lD94u9/items/QJEZVPBL"],"itemData":{"id":100,"type":"article-journal","container-title":"Applied Soft Computing","DOI":"10.1016/j.asoc.2016.08.029","journalAbbreviation":"Applied Soft Computing","page":"462-473","title":"Evaluation of co-evolutionary neural network architectures for time series prediction with mobile application in finance","volume":"49","author":[{"family":"Chandra","given":"Rohitash"},{"family":"Chand","given":"Shelvin"}],"issued":{"date-parts":[["2016",12,1]]}}}],"schema":"https://github.com/citation-style-language/schema/raw/master/csl-citation.json"} </w:instrText>
      </w:r>
      <w:r w:rsidRPr="003228EC">
        <w:fldChar w:fldCharType="separate"/>
      </w:r>
      <w:r w:rsidRPr="003228EC">
        <w:rPr>
          <w:noProof/>
        </w:rPr>
        <w:t>(Chandra &amp; Chand, 2016)</w:t>
      </w:r>
      <w:r w:rsidRPr="003228EC">
        <w:fldChar w:fldCharType="end"/>
      </w:r>
      <w:r>
        <w:t>……………………………..14</w:t>
      </w:r>
    </w:p>
    <w:p w14:paraId="072A3486" w14:textId="77777777" w:rsidR="00AE3B98" w:rsidRDefault="00AE3B98" w:rsidP="00AE3B98">
      <w:pPr>
        <w:spacing w:line="360" w:lineRule="auto"/>
        <w:ind w:left="220"/>
        <w:rPr>
          <w:rFonts w:ascii="TimesNewRomanPS" w:hAnsi="TimesNewRomanPS"/>
        </w:rPr>
      </w:pPr>
      <w:r>
        <w:tab/>
        <w:t xml:space="preserve">2.2.1. </w:t>
      </w:r>
      <w:r w:rsidRPr="003228EC">
        <w:rPr>
          <w:rFonts w:ascii="TimesNewRomanPS" w:hAnsi="TimesNewRomanPS"/>
        </w:rPr>
        <w:t>Business problem</w:t>
      </w:r>
      <w:r>
        <w:rPr>
          <w:rFonts w:ascii="TimesNewRomanPS" w:hAnsi="TimesNewRomanPS"/>
        </w:rPr>
        <w:t>……………………………………………………...………14</w:t>
      </w:r>
    </w:p>
    <w:p w14:paraId="792DA569" w14:textId="77777777" w:rsidR="00AE3B98" w:rsidRDefault="00AE3B98" w:rsidP="00AE3B98">
      <w:pPr>
        <w:spacing w:line="360" w:lineRule="auto"/>
        <w:ind w:left="220"/>
        <w:rPr>
          <w:rFonts w:ascii="TimesNewRomanPS" w:hAnsi="TimesNewRomanPS"/>
        </w:rPr>
      </w:pPr>
      <w:r>
        <w:rPr>
          <w:rFonts w:ascii="TimesNewRomanPS" w:hAnsi="TimesNewRomanPS"/>
        </w:rPr>
        <w:tab/>
        <w:t xml:space="preserve">2.2.2. </w:t>
      </w:r>
      <w:r w:rsidRPr="003228EC">
        <w:rPr>
          <w:rFonts w:ascii="TimesNewRomanPS" w:hAnsi="TimesNewRomanPS"/>
        </w:rPr>
        <w:t>Research Methodology</w:t>
      </w:r>
      <w:r>
        <w:rPr>
          <w:rFonts w:ascii="TimesNewRomanPS" w:hAnsi="TimesNewRomanPS"/>
        </w:rPr>
        <w:t>………………………………………………………...14</w:t>
      </w:r>
    </w:p>
    <w:p w14:paraId="672F97D7" w14:textId="77777777" w:rsidR="00AE3B98" w:rsidRDefault="00AE3B98" w:rsidP="00AE3B98">
      <w:pPr>
        <w:spacing w:line="360" w:lineRule="auto"/>
        <w:ind w:left="220"/>
        <w:rPr>
          <w:rFonts w:ascii="TimesNewRomanPS" w:hAnsi="TimesNewRomanPS"/>
        </w:rPr>
      </w:pPr>
      <w:r>
        <w:rPr>
          <w:rFonts w:ascii="TimesNewRomanPS" w:hAnsi="TimesNewRomanPS"/>
        </w:rPr>
        <w:tab/>
        <w:t xml:space="preserve">2.2.3. </w:t>
      </w:r>
      <w:r w:rsidRPr="003228EC">
        <w:rPr>
          <w:rFonts w:ascii="TimesNewRomanPS" w:hAnsi="TimesNewRomanPS"/>
        </w:rPr>
        <w:t>Results</w:t>
      </w:r>
      <w:r>
        <w:rPr>
          <w:rFonts w:ascii="TimesNewRomanPS" w:hAnsi="TimesNewRomanPS"/>
        </w:rPr>
        <w:t>………………………………………………………………………....17</w:t>
      </w:r>
    </w:p>
    <w:p w14:paraId="27E1061F" w14:textId="77777777" w:rsidR="00AE3B98" w:rsidRDefault="00AE3B98" w:rsidP="00AE3B98">
      <w:pPr>
        <w:spacing w:line="360" w:lineRule="auto"/>
        <w:ind w:left="220"/>
      </w:pPr>
      <w:r>
        <w:rPr>
          <w:lang w:val="en-GB"/>
        </w:rPr>
        <w:t xml:space="preserve">2.3 </w:t>
      </w:r>
      <w:r w:rsidRPr="00493728">
        <w:t>A Deep Learning Approach for Optimization of Systematic Signal Detection in Financial Trading Systems with Big Data</w:t>
      </w:r>
      <w:r w:rsidRPr="00493728">
        <w:fldChar w:fldCharType="begin"/>
      </w:r>
      <w:r w:rsidRPr="00493728">
        <w:instrText xml:space="preserve"> ADDIN ZOTERO_ITEM CSL_CITATION {"citationID":"YB3Ay47K","properties":{"formattedCitation":"(Chang et al., 2011)","plainCitation":"(Chang et al., 2011)","dontUpdate":true,"noteIndex":0},"citationItems":[{"id":74,"uris":["http://zotero.org/users/local/g8lD94u9/items/ICEF3D4H"],"uri":["http://zotero.org/users/local/g8lD94u9/items/ICEF3D4H"],"itemData":{"id":74,"type":"article-journal","container-title":"Applied Soft Computing","DOI":"10.1016/j.asoc.2011.02.029","ISSN":"15684946","issue":"5","journalAbbreviation":"Applied Soft Computing","language":"en","page":"3998-4010","source":"DOI.org (Crossref)","title":"A dynamic threshold decision system for stock trading signal detection","volume":"11","author":[{"family":"Chang","given":"Pei-Chann"},{"family":"Liao","given":"T. Warren"},{"family":"Lin","given":"Jyun-Jie"},{"family":"Fan","given":"Chin-Yuan"}],"issued":{"date-parts":[["2011",7]]}}}],"schema":"https://github.com/citation-style-language/schema/raw/master/csl-citation.json"} </w:instrText>
      </w:r>
      <w:r w:rsidRPr="00493728">
        <w:fldChar w:fldCharType="end"/>
      </w:r>
      <w:r w:rsidRPr="00493728">
        <w:fldChar w:fldCharType="begin"/>
      </w:r>
      <w:r w:rsidRPr="00493728">
        <w:instrText xml:space="preserve"> ADDIN ZOTERO_ITEM CSL_CITATION {"citationID":"b9MBlT7e","properties":{"formattedCitation":"(Arpaci &amp; Karaoglu, 2017)","plainCitation":"(Arpaci &amp; Karaoglu, 2017)","noteIndex":0},"citationItems":[{"id":108,"uris":["http://zotero.org/users/local/g8lD94u9/items/E6BMY8XN"],"uri":["http://zotero.org/users/local/g8lD94u9/items/E6BMY8XN"],"itemData":{"id":108,"type":"article-journal","container-title":"International Journal of Intelligent Systems and Applications in Engineering","DOI":"10.18201/ijisae.2017SpecialIssue31421","ISSN":"2147-6799","issue":"Special Issue","journalAbbreviation":"ijisae","language":"en","page":"31-36","source":"DOI.org (Crossref)","title":"A Deep Learning Approach for Optimization of Systematic Signal Detection in Financial Trading Systems with Big Data","volume":"Special Issue","author":[{"family":"Arpaci","given":"Ugur"},{"family":"Karaoglu","given":"Sercan"}],"issued":{"date-parts":[["2017",7,31]]}}}],"schema":"https://github.com/citation-style-language/schema/raw/master/csl-citation.json"} </w:instrText>
      </w:r>
      <w:r w:rsidRPr="00493728">
        <w:fldChar w:fldCharType="separate"/>
      </w:r>
      <w:r w:rsidRPr="00493728">
        <w:rPr>
          <w:noProof/>
        </w:rPr>
        <w:t>(Arpaci &amp; Karaoglu, 2017)</w:t>
      </w:r>
      <w:r w:rsidRPr="00493728">
        <w:fldChar w:fldCharType="end"/>
      </w:r>
      <w:r>
        <w:t>……………………19</w:t>
      </w:r>
    </w:p>
    <w:p w14:paraId="7EB4A621" w14:textId="77777777" w:rsidR="00AE3B98" w:rsidRDefault="00AE3B98" w:rsidP="00AE3B98">
      <w:pPr>
        <w:spacing w:line="360" w:lineRule="auto"/>
        <w:ind w:firstLine="720"/>
        <w:rPr>
          <w:rFonts w:ascii="TimesNewRomanPS" w:hAnsi="TimesNewRomanPS"/>
        </w:rPr>
      </w:pPr>
      <w:r>
        <w:t xml:space="preserve">2.3.1. </w:t>
      </w:r>
      <w:r w:rsidRPr="003228EC">
        <w:rPr>
          <w:rFonts w:ascii="TimesNewRomanPS" w:hAnsi="TimesNewRomanPS"/>
        </w:rPr>
        <w:t>Business problem</w:t>
      </w:r>
      <w:r>
        <w:rPr>
          <w:rFonts w:ascii="TimesNewRomanPS" w:hAnsi="TimesNewRomanPS"/>
        </w:rPr>
        <w:t>……………………………………………………………...19</w:t>
      </w:r>
    </w:p>
    <w:p w14:paraId="73563C24" w14:textId="77777777" w:rsidR="00AE3B98" w:rsidRDefault="00AE3B98" w:rsidP="00AE3B98">
      <w:pPr>
        <w:spacing w:line="360" w:lineRule="auto"/>
        <w:ind w:left="220"/>
        <w:rPr>
          <w:rFonts w:ascii="TimesNewRomanPS" w:hAnsi="TimesNewRomanPS"/>
        </w:rPr>
      </w:pPr>
      <w:r>
        <w:rPr>
          <w:rFonts w:ascii="TimesNewRomanPS" w:hAnsi="TimesNewRomanPS"/>
        </w:rPr>
        <w:tab/>
        <w:t xml:space="preserve">2.3.2. </w:t>
      </w:r>
      <w:r w:rsidRPr="003228EC">
        <w:rPr>
          <w:rFonts w:ascii="TimesNewRomanPS" w:hAnsi="TimesNewRomanPS"/>
        </w:rPr>
        <w:t>Research Methodology</w:t>
      </w:r>
      <w:r>
        <w:rPr>
          <w:rFonts w:ascii="TimesNewRomanPS" w:hAnsi="TimesNewRomanPS"/>
        </w:rPr>
        <w:t>………………………………………………………...19</w:t>
      </w:r>
    </w:p>
    <w:p w14:paraId="4E4E3088" w14:textId="77777777" w:rsidR="00AE3B98" w:rsidRDefault="00AE3B98" w:rsidP="00AE3B98">
      <w:pPr>
        <w:spacing w:line="360" w:lineRule="auto"/>
        <w:ind w:left="220"/>
        <w:rPr>
          <w:lang w:val="en-GB"/>
        </w:rPr>
      </w:pPr>
      <w:r>
        <w:rPr>
          <w:rFonts w:ascii="TimesNewRomanPS" w:hAnsi="TimesNewRomanPS"/>
        </w:rPr>
        <w:tab/>
        <w:t xml:space="preserve">2.3.3. </w:t>
      </w:r>
      <w:r w:rsidRPr="003228EC">
        <w:rPr>
          <w:rFonts w:ascii="TimesNewRomanPS" w:hAnsi="TimesNewRomanPS"/>
        </w:rPr>
        <w:t>Results</w:t>
      </w:r>
      <w:r>
        <w:rPr>
          <w:rFonts w:ascii="TimesNewRomanPS" w:hAnsi="TimesNewRomanPS"/>
        </w:rPr>
        <w:t>…………………………………………………………………………21</w:t>
      </w:r>
    </w:p>
    <w:p w14:paraId="28A8AA33" w14:textId="77777777" w:rsidR="00AE3B98" w:rsidRDefault="00AE3B98" w:rsidP="00AE3B98">
      <w:pPr>
        <w:spacing w:line="360" w:lineRule="auto"/>
        <w:ind w:left="220"/>
      </w:pPr>
      <w:r>
        <w:rPr>
          <w:lang w:val="en-GB"/>
        </w:rPr>
        <w:t xml:space="preserve">2.4 </w:t>
      </w:r>
      <w:r w:rsidRPr="00F719A6">
        <w:t>Deep learning with long short-term memory networks for financial market predictions</w:t>
      </w:r>
      <w:r w:rsidRPr="00F719A6">
        <w:fldChar w:fldCharType="begin"/>
      </w:r>
      <w:r w:rsidRPr="00F719A6">
        <w:instrText xml:space="preserve"> ADDIN ZOTERO_ITEM CSL_CITATION {"citationID":"pkTfVPkK","properties":{"formattedCitation":"(Fischer &amp; Krauss, 2017)","plainCitation":"(Fischer &amp; Krauss, 2017)","noteIndex":0},"citationItems":[{"id":88,"uris":["http://zotero.org/users/local/g8lD94u9/items/GL93FCVC"],"uri":["http://zotero.org/users/local/g8lD94u9/items/GL93FCVC"],"itemData":{"id":88,"type":"report","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We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is able to explain a portion of the returns of the LSTM.","note":"issue: 11/2017","publisher":"Friedrich-Alexander University Erlangen-Nuremberg, Institute for Economics","title":"Deep learning with long short-term memory networks for financial market predictions","URL":"https://ideas.repec.org/p/zbw/iwqwdp/112017.html","author":[{"family":"Fischer","given":"Thomas"},{"family":"Krauss","given":"Christopher"}],"issued":{"date-parts":[["2017"]]}}}],"schema":"https://github.com/citation-style-language/schema/raw/master/csl-citation.json"} </w:instrText>
      </w:r>
      <w:r w:rsidRPr="00F719A6">
        <w:fldChar w:fldCharType="separate"/>
      </w:r>
      <w:r w:rsidRPr="00F719A6">
        <w:rPr>
          <w:noProof/>
        </w:rPr>
        <w:t>(Fischer &amp; Krauss, 2017)</w:t>
      </w:r>
      <w:r w:rsidRPr="00F719A6">
        <w:fldChar w:fldCharType="end"/>
      </w:r>
      <w:r>
        <w:t>………………………………………………………22</w:t>
      </w:r>
    </w:p>
    <w:p w14:paraId="6996235E" w14:textId="77777777" w:rsidR="00AE3B98" w:rsidRDefault="00AE3B98" w:rsidP="00AE3B98">
      <w:pPr>
        <w:spacing w:line="360" w:lineRule="auto"/>
        <w:ind w:left="220"/>
        <w:rPr>
          <w:rFonts w:ascii="TimesNewRomanPS" w:hAnsi="TimesNewRomanPS"/>
        </w:rPr>
      </w:pPr>
      <w:r>
        <w:tab/>
        <w:t xml:space="preserve">2.4.1. </w:t>
      </w:r>
      <w:r w:rsidRPr="003228EC">
        <w:rPr>
          <w:rFonts w:ascii="TimesNewRomanPS" w:hAnsi="TimesNewRomanPS"/>
        </w:rPr>
        <w:t>Business problem</w:t>
      </w:r>
      <w:r>
        <w:rPr>
          <w:rFonts w:ascii="TimesNewRomanPS" w:hAnsi="TimesNewRomanPS"/>
        </w:rPr>
        <w:t>…………………………………………………….………..22</w:t>
      </w:r>
    </w:p>
    <w:p w14:paraId="3FD7B9DF" w14:textId="77777777" w:rsidR="00AE3B98" w:rsidRDefault="00AE3B98" w:rsidP="00AE3B98">
      <w:pPr>
        <w:spacing w:line="360" w:lineRule="auto"/>
        <w:ind w:left="220"/>
        <w:rPr>
          <w:rFonts w:ascii="TimesNewRomanPS" w:hAnsi="TimesNewRomanPS"/>
        </w:rPr>
      </w:pPr>
      <w:r>
        <w:rPr>
          <w:rFonts w:ascii="TimesNewRomanPS" w:hAnsi="TimesNewRomanPS"/>
        </w:rPr>
        <w:tab/>
        <w:t xml:space="preserve">2.4.2. </w:t>
      </w:r>
      <w:r w:rsidRPr="003228EC">
        <w:rPr>
          <w:rFonts w:ascii="TimesNewRomanPS" w:hAnsi="TimesNewRomanPS"/>
        </w:rPr>
        <w:t>Research Methodology</w:t>
      </w:r>
      <w:r>
        <w:rPr>
          <w:rFonts w:ascii="TimesNewRomanPS" w:hAnsi="TimesNewRomanPS"/>
        </w:rPr>
        <w:t>………………………………………………………...23</w:t>
      </w:r>
    </w:p>
    <w:p w14:paraId="520268FE" w14:textId="77777777" w:rsidR="00AE3B98" w:rsidRDefault="00AE3B98" w:rsidP="00AE3B98">
      <w:pPr>
        <w:spacing w:line="360" w:lineRule="auto"/>
        <w:ind w:left="220"/>
        <w:rPr>
          <w:lang w:val="en-GB"/>
        </w:rPr>
      </w:pPr>
      <w:r>
        <w:rPr>
          <w:rFonts w:ascii="TimesNewRomanPS" w:hAnsi="TimesNewRomanPS"/>
        </w:rPr>
        <w:tab/>
        <w:t xml:space="preserve">2.4.3. </w:t>
      </w:r>
      <w:r w:rsidRPr="003228EC">
        <w:rPr>
          <w:rFonts w:ascii="TimesNewRomanPS" w:hAnsi="TimesNewRomanPS"/>
        </w:rPr>
        <w:t>Results</w:t>
      </w:r>
      <w:r>
        <w:rPr>
          <w:rFonts w:ascii="TimesNewRomanPS" w:hAnsi="TimesNewRomanPS"/>
        </w:rPr>
        <w:t>……………………………………………………………………..…..25</w:t>
      </w:r>
    </w:p>
    <w:p w14:paraId="4182AEF7" w14:textId="77777777" w:rsidR="00AE3B98" w:rsidRDefault="00AE3B98" w:rsidP="00AE3B98">
      <w:pPr>
        <w:spacing w:line="360" w:lineRule="auto"/>
        <w:ind w:left="220"/>
      </w:pPr>
      <w:r>
        <w:rPr>
          <w:lang w:val="en-GB"/>
        </w:rPr>
        <w:t xml:space="preserve">2.5 </w:t>
      </w:r>
      <w:r w:rsidRPr="003228EC">
        <w:t xml:space="preserve">Deep Learning in Finance </w:t>
      </w:r>
      <w:r w:rsidRPr="003228EC">
        <w:fldChar w:fldCharType="begin"/>
      </w:r>
      <w:r w:rsidRPr="003228EC">
        <w:instrText xml:space="preserve"> ADDIN ZOTERO_ITEM CSL_CITATION {"citationID":"8GO4B7mp","properties":{"formattedCitation":"(Heaton et al., 2018)","plainCitation":"(Heaton et al., 2018)","noteIndex":0},"citationItems":[{"id":96,"uris":["http://zotero.org/users/local/g8lD94u9/items/GQGUYCFU"],"uri":["http://zotero.org/users/local/g8lD94u9/items/GQGUYCFU"],"itemData":{"id":96,"type":"article-journal","abstract":"We explore the use of deep learning hierarchical models for problems in financial prediction and classification. Financial prediction problems -- such as those presented in designing and pricing securities, constructing portfolios, and risk management -- often involve large data sets with complex data interactions that currently are difficult or impossible to specify in a full economic model. Applying deep learning methods to these problems can produce more useful results than standard methods in finance. In particular, deep learning can detect and exploit interactions in the data that are, at least currently, invisible to any existing financial economic theory.","container-title":"arXiv:1602.06561 [cs]","note":"arXiv: 1602.06561","source":"arXiv.org","title":"Deep Learning in Finance","URL":"http://arxiv.org/abs/1602.06561","author":[{"family":"Heaton","given":"J. B."},{"family":"Polson","given":"N. G."},{"family":"Witte","given":"J. H."}],"accessed":{"date-parts":[["2021",9,28]]},"issued":{"date-parts":[["2018",1,14]]}}}],"schema":"https://github.com/citation-style-language/schema/raw/master/csl-citation.json"} </w:instrText>
      </w:r>
      <w:r w:rsidRPr="003228EC">
        <w:fldChar w:fldCharType="separate"/>
      </w:r>
      <w:r w:rsidRPr="003228EC">
        <w:rPr>
          <w:noProof/>
        </w:rPr>
        <w:t>(Heaton et al., 2018)</w:t>
      </w:r>
      <w:r w:rsidRPr="003228EC">
        <w:fldChar w:fldCharType="end"/>
      </w:r>
      <w:r>
        <w:t>……………………………………….25</w:t>
      </w:r>
    </w:p>
    <w:p w14:paraId="4D7F19A3" w14:textId="77777777" w:rsidR="00AE3B98" w:rsidRDefault="00AE3B98" w:rsidP="00AE3B98">
      <w:pPr>
        <w:spacing w:line="360" w:lineRule="auto"/>
        <w:ind w:left="220"/>
        <w:rPr>
          <w:rFonts w:ascii="TimesNewRomanPS" w:hAnsi="TimesNewRomanPS"/>
        </w:rPr>
      </w:pPr>
      <w:r>
        <w:lastRenderedPageBreak/>
        <w:tab/>
        <w:t xml:space="preserve">2.5.1. </w:t>
      </w:r>
      <w:r w:rsidRPr="003228EC">
        <w:rPr>
          <w:rFonts w:ascii="TimesNewRomanPS" w:hAnsi="TimesNewRomanPS"/>
        </w:rPr>
        <w:t>Business problem</w:t>
      </w:r>
      <w:r>
        <w:rPr>
          <w:rFonts w:ascii="TimesNewRomanPS" w:hAnsi="TimesNewRomanPS"/>
        </w:rPr>
        <w:t>……………………………………………………………...25</w:t>
      </w:r>
    </w:p>
    <w:p w14:paraId="20076F3D" w14:textId="77777777" w:rsidR="00AE3B98" w:rsidRDefault="00AE3B98" w:rsidP="00AE3B98">
      <w:pPr>
        <w:spacing w:line="360" w:lineRule="auto"/>
        <w:ind w:left="220"/>
        <w:rPr>
          <w:rFonts w:ascii="TimesNewRomanPS" w:hAnsi="TimesNewRomanPS"/>
        </w:rPr>
      </w:pPr>
      <w:r>
        <w:rPr>
          <w:rFonts w:ascii="TimesNewRomanPS" w:hAnsi="TimesNewRomanPS"/>
        </w:rPr>
        <w:tab/>
        <w:t xml:space="preserve">2.5.2. </w:t>
      </w:r>
      <w:r w:rsidRPr="003228EC">
        <w:rPr>
          <w:rFonts w:ascii="TimesNewRomanPS" w:hAnsi="TimesNewRomanPS"/>
        </w:rPr>
        <w:t>Research Methodology</w:t>
      </w:r>
      <w:r>
        <w:rPr>
          <w:rFonts w:ascii="TimesNewRomanPS" w:hAnsi="TimesNewRomanPS"/>
        </w:rPr>
        <w:t>……………………………………………………...…26</w:t>
      </w:r>
    </w:p>
    <w:p w14:paraId="584335A6" w14:textId="77777777" w:rsidR="00AE3B98" w:rsidRDefault="00AE3B98" w:rsidP="00AE3B98">
      <w:pPr>
        <w:spacing w:line="360" w:lineRule="auto"/>
        <w:ind w:left="220"/>
        <w:rPr>
          <w:lang w:val="en-GB"/>
        </w:rPr>
      </w:pPr>
      <w:r>
        <w:rPr>
          <w:rFonts w:ascii="TimesNewRomanPS" w:hAnsi="TimesNewRomanPS"/>
        </w:rPr>
        <w:tab/>
        <w:t xml:space="preserve">2.5.3. </w:t>
      </w:r>
      <w:r w:rsidRPr="003228EC">
        <w:rPr>
          <w:rFonts w:ascii="TimesNewRomanPS" w:hAnsi="TimesNewRomanPS"/>
        </w:rPr>
        <w:t>Results</w:t>
      </w:r>
      <w:r>
        <w:rPr>
          <w:rFonts w:ascii="TimesNewRomanPS" w:hAnsi="TimesNewRomanPS"/>
        </w:rPr>
        <w:t>…………………………………………………………………..……..28</w:t>
      </w:r>
    </w:p>
    <w:p w14:paraId="256E0DE1" w14:textId="77777777" w:rsidR="00AE3B98" w:rsidRPr="00493728" w:rsidRDefault="00AE3B98" w:rsidP="00AE3B98">
      <w:pPr>
        <w:spacing w:line="360" w:lineRule="auto"/>
        <w:ind w:firstLine="220"/>
      </w:pPr>
      <w:r>
        <w:rPr>
          <w:lang w:val="en-GB"/>
        </w:rPr>
        <w:t xml:space="preserve">2.6 </w:t>
      </w:r>
      <w:r w:rsidRPr="00493728">
        <w:t>A deep learning framework for financial time series using stacked</w:t>
      </w:r>
    </w:p>
    <w:p w14:paraId="0A172BC9" w14:textId="77777777" w:rsidR="00AE3B98" w:rsidRPr="00493728" w:rsidRDefault="00AE3B98" w:rsidP="00AE3B98">
      <w:pPr>
        <w:spacing w:line="360" w:lineRule="auto"/>
        <w:ind w:firstLine="220"/>
      </w:pPr>
      <w:r w:rsidRPr="00493728">
        <w:t>autoencoders and long-short term memory</w:t>
      </w:r>
      <w:r w:rsidRPr="00493728">
        <w:fldChar w:fldCharType="begin"/>
      </w:r>
      <w:r w:rsidRPr="00493728">
        <w:instrText xml:space="preserve"> ADDIN ZOTERO_ITEM CSL_CITATION {"citationID":"YW46spwh","properties":{"formattedCitation":"(Bao et al., 2017)","plainCitation":"(Bao et al., 2017)","noteIndex":0},"citationItems":[{"id":116,"uris":["http://zotero.org/users/local/g8lD94u9/items/EPJS9C2D"],"uri":["http://zotero.org/users/local/g8lD94u9/items/EPJS9C2D"],"itemData":{"id":116,"type":"article-journal","container-title":"PLOS ONE","DOI":"10.1371/journal.pone.0180944","ISSN":"1932-6203","issue":"7","journalAbbreviation":"PLoS ONE","language":"en","page":"e0180944","source":"DOI.org (Crossref)","title":"A deep learning framework for financial time series using stacked autoencoders and long-short term memory","volume":"12","author":[{"family":"Bao","given":"Wei"},{"family":"Yue","given":"Jun"},{"family":"Rao","given":"Yulei"}],"editor":[{"family":"Podobnik","given":"Boris"}],"issued":{"date-parts":[["2017",7,14]]}}}],"schema":"https://github.com/citation-style-language/schema/raw/master/csl-citation.json"} </w:instrText>
      </w:r>
      <w:r w:rsidRPr="00493728">
        <w:fldChar w:fldCharType="separate"/>
      </w:r>
      <w:r w:rsidRPr="00493728">
        <w:rPr>
          <w:noProof/>
        </w:rPr>
        <w:t>(Bao et al., 2017)</w:t>
      </w:r>
      <w:r w:rsidRPr="00493728">
        <w:fldChar w:fldCharType="end"/>
      </w:r>
      <w:r>
        <w:t>…………………………..…29</w:t>
      </w:r>
    </w:p>
    <w:p w14:paraId="35F77697" w14:textId="77777777" w:rsidR="00AE3B98" w:rsidRDefault="00AE3B98" w:rsidP="00AE3B98">
      <w:pPr>
        <w:spacing w:line="360" w:lineRule="auto"/>
        <w:ind w:left="220"/>
        <w:rPr>
          <w:rFonts w:ascii="TimesNewRomanPS" w:hAnsi="TimesNewRomanPS"/>
        </w:rPr>
      </w:pPr>
      <w:r>
        <w:tab/>
        <w:t xml:space="preserve">2.6.1. </w:t>
      </w:r>
      <w:r w:rsidRPr="003228EC">
        <w:rPr>
          <w:rFonts w:ascii="TimesNewRomanPS" w:hAnsi="TimesNewRomanPS"/>
        </w:rPr>
        <w:t>Business problem</w:t>
      </w:r>
      <w:r>
        <w:rPr>
          <w:rFonts w:ascii="TimesNewRomanPS" w:hAnsi="TimesNewRomanPS"/>
        </w:rPr>
        <w:t>……………………………………………………………...29</w:t>
      </w:r>
    </w:p>
    <w:p w14:paraId="718D5E03" w14:textId="77777777" w:rsidR="00AE3B98" w:rsidRDefault="00AE3B98" w:rsidP="00AE3B98">
      <w:pPr>
        <w:spacing w:line="360" w:lineRule="auto"/>
        <w:ind w:left="220"/>
        <w:rPr>
          <w:rFonts w:ascii="TimesNewRomanPS" w:hAnsi="TimesNewRomanPS"/>
        </w:rPr>
      </w:pPr>
      <w:r>
        <w:rPr>
          <w:rFonts w:ascii="TimesNewRomanPS" w:hAnsi="TimesNewRomanPS"/>
        </w:rPr>
        <w:tab/>
        <w:t xml:space="preserve">2.6.2. </w:t>
      </w:r>
      <w:r w:rsidRPr="003228EC">
        <w:rPr>
          <w:rFonts w:ascii="TimesNewRomanPS" w:hAnsi="TimesNewRomanPS"/>
        </w:rPr>
        <w:t>Research Methodology</w:t>
      </w:r>
      <w:r>
        <w:rPr>
          <w:rFonts w:ascii="TimesNewRomanPS" w:hAnsi="TimesNewRomanPS"/>
        </w:rPr>
        <w:t>……………………………………………………..…29</w:t>
      </w:r>
    </w:p>
    <w:p w14:paraId="575C8D27" w14:textId="77777777" w:rsidR="00AE3B98" w:rsidRDefault="00AE3B98" w:rsidP="00AE3B98">
      <w:pPr>
        <w:spacing w:line="360" w:lineRule="auto"/>
        <w:ind w:left="220"/>
        <w:rPr>
          <w:lang w:val="en-GB"/>
        </w:rPr>
      </w:pPr>
      <w:r>
        <w:rPr>
          <w:rFonts w:ascii="TimesNewRomanPS" w:hAnsi="TimesNewRomanPS"/>
        </w:rPr>
        <w:tab/>
        <w:t xml:space="preserve">2.6.3. </w:t>
      </w:r>
      <w:r w:rsidRPr="003228EC">
        <w:rPr>
          <w:rFonts w:ascii="TimesNewRomanPS" w:hAnsi="TimesNewRomanPS"/>
        </w:rPr>
        <w:t>Results</w:t>
      </w:r>
      <w:r>
        <w:rPr>
          <w:rFonts w:ascii="TimesNewRomanPS" w:hAnsi="TimesNewRomanPS"/>
        </w:rPr>
        <w:t>…………………………………………………………………………31</w:t>
      </w:r>
    </w:p>
    <w:p w14:paraId="149FF8F2" w14:textId="77777777" w:rsidR="00AE3B98" w:rsidRDefault="00AE3B98" w:rsidP="00AE3B98">
      <w:pPr>
        <w:spacing w:line="360" w:lineRule="auto"/>
        <w:ind w:left="220"/>
      </w:pPr>
      <w:r>
        <w:rPr>
          <w:lang w:val="en-GB"/>
        </w:rPr>
        <w:t xml:space="preserve">2.7 </w:t>
      </w:r>
      <w:r w:rsidRPr="00493728">
        <w:t>A Recurrent Neural Network Approach in Predicting Daily Stock Prices</w:t>
      </w:r>
      <w:r>
        <w:t xml:space="preserve"> </w:t>
      </w:r>
      <w:r w:rsidRPr="00493728">
        <w:t>(Samarawickrama &amp; Fernando, 2017)</w:t>
      </w:r>
      <w:r>
        <w:t>……………………………………………………..32</w:t>
      </w:r>
    </w:p>
    <w:p w14:paraId="581E2558" w14:textId="77777777" w:rsidR="00AE3B98" w:rsidRDefault="00AE3B98" w:rsidP="00AE3B98">
      <w:pPr>
        <w:spacing w:line="360" w:lineRule="auto"/>
        <w:ind w:left="220"/>
        <w:rPr>
          <w:rFonts w:ascii="TimesNewRomanPS" w:hAnsi="TimesNewRomanPS"/>
        </w:rPr>
      </w:pPr>
      <w:r>
        <w:tab/>
        <w:t xml:space="preserve">2.7.1. </w:t>
      </w:r>
      <w:r w:rsidRPr="003228EC">
        <w:rPr>
          <w:rFonts w:ascii="TimesNewRomanPS" w:hAnsi="TimesNewRomanPS"/>
        </w:rPr>
        <w:t>Business problem</w:t>
      </w:r>
      <w:r>
        <w:rPr>
          <w:rFonts w:ascii="TimesNewRomanPS" w:hAnsi="TimesNewRomanPS"/>
        </w:rPr>
        <w:t>……………………………………………………………...32</w:t>
      </w:r>
    </w:p>
    <w:p w14:paraId="178B7B1C" w14:textId="77777777" w:rsidR="00AE3B98" w:rsidRDefault="00AE3B98" w:rsidP="00AE3B98">
      <w:pPr>
        <w:spacing w:line="360" w:lineRule="auto"/>
        <w:ind w:left="220"/>
        <w:rPr>
          <w:rFonts w:ascii="TimesNewRomanPS" w:hAnsi="TimesNewRomanPS"/>
        </w:rPr>
      </w:pPr>
      <w:r>
        <w:rPr>
          <w:rFonts w:ascii="TimesNewRomanPS" w:hAnsi="TimesNewRomanPS"/>
        </w:rPr>
        <w:tab/>
        <w:t xml:space="preserve">2.7.2. </w:t>
      </w:r>
      <w:r w:rsidRPr="003228EC">
        <w:rPr>
          <w:rFonts w:ascii="TimesNewRomanPS" w:hAnsi="TimesNewRomanPS"/>
        </w:rPr>
        <w:t>Research Methodology</w:t>
      </w:r>
      <w:r>
        <w:rPr>
          <w:rFonts w:ascii="TimesNewRomanPS" w:hAnsi="TimesNewRomanPS"/>
        </w:rPr>
        <w:t>……………………………………………………...…32</w:t>
      </w:r>
    </w:p>
    <w:p w14:paraId="5CFEA85A" w14:textId="77777777" w:rsidR="00AE3B98" w:rsidRDefault="00AE3B98" w:rsidP="00AE3B98">
      <w:pPr>
        <w:spacing w:line="360" w:lineRule="auto"/>
        <w:ind w:left="220"/>
        <w:rPr>
          <w:lang w:val="en-GB"/>
        </w:rPr>
      </w:pPr>
      <w:r>
        <w:rPr>
          <w:rFonts w:ascii="TimesNewRomanPS" w:hAnsi="TimesNewRomanPS"/>
        </w:rPr>
        <w:tab/>
        <w:t xml:space="preserve">2.7.3. </w:t>
      </w:r>
      <w:r w:rsidRPr="003228EC">
        <w:rPr>
          <w:rFonts w:ascii="TimesNewRomanPS" w:hAnsi="TimesNewRomanPS"/>
        </w:rPr>
        <w:t>Results</w:t>
      </w:r>
      <w:r>
        <w:rPr>
          <w:rFonts w:ascii="TimesNewRomanPS" w:hAnsi="TimesNewRomanPS"/>
        </w:rPr>
        <w:t>………………………………………………………………………....34</w:t>
      </w:r>
    </w:p>
    <w:p w14:paraId="308D73F7" w14:textId="77777777" w:rsidR="00AE3B98" w:rsidRDefault="00AE3B98" w:rsidP="00AE3B98">
      <w:pPr>
        <w:spacing w:line="360" w:lineRule="auto"/>
        <w:ind w:left="220"/>
        <w:rPr>
          <w:b/>
          <w:bCs/>
        </w:rPr>
      </w:pPr>
      <w:r>
        <w:rPr>
          <w:lang w:val="en-GB"/>
        </w:rPr>
        <w:t xml:space="preserve">2.8 </w:t>
      </w:r>
      <w:r w:rsidRPr="0068487E">
        <w:t>CNN-LSTM Neural Network Model for Quantitative Strategy Analysis in Stock Markets</w:t>
      </w:r>
      <w:r w:rsidRPr="0068487E">
        <w:fldChar w:fldCharType="begin"/>
      </w:r>
      <w:r w:rsidRPr="0068487E">
        <w:instrText xml:space="preserve"> ADDIN ZOTERO_ITEM CSL_CITATION {"citationID":"vI789O2n","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sidRPr="0068487E">
        <w:fldChar w:fldCharType="separate"/>
      </w:r>
      <w:r w:rsidRPr="0068487E">
        <w:rPr>
          <w:noProof/>
        </w:rPr>
        <w:t>(Liu et al., 2017a)</w:t>
      </w:r>
      <w:r w:rsidRPr="0068487E">
        <w:fldChar w:fldCharType="end"/>
      </w:r>
      <w:r>
        <w:t>…………………………………………………………………35</w:t>
      </w:r>
    </w:p>
    <w:p w14:paraId="3DA69A74" w14:textId="77777777" w:rsidR="00AE3B98" w:rsidRDefault="00AE3B98" w:rsidP="00AE3B98">
      <w:pPr>
        <w:spacing w:line="360" w:lineRule="auto"/>
        <w:ind w:left="220"/>
        <w:rPr>
          <w:rFonts w:ascii="TimesNewRomanPS" w:hAnsi="TimesNewRomanPS"/>
        </w:rPr>
      </w:pPr>
      <w:r>
        <w:tab/>
        <w:t xml:space="preserve">2.8.1. </w:t>
      </w:r>
      <w:r w:rsidRPr="003228EC">
        <w:rPr>
          <w:rFonts w:ascii="TimesNewRomanPS" w:hAnsi="TimesNewRomanPS"/>
        </w:rPr>
        <w:t>Business problem</w:t>
      </w:r>
      <w:r>
        <w:rPr>
          <w:rFonts w:ascii="TimesNewRomanPS" w:hAnsi="TimesNewRomanPS"/>
        </w:rPr>
        <w:t>……………………………………………………………...35</w:t>
      </w:r>
    </w:p>
    <w:p w14:paraId="3B80382C" w14:textId="77777777" w:rsidR="00AE3B98" w:rsidRDefault="00AE3B98" w:rsidP="00AE3B98">
      <w:pPr>
        <w:spacing w:line="360" w:lineRule="auto"/>
        <w:ind w:left="220"/>
        <w:rPr>
          <w:rFonts w:ascii="TimesNewRomanPS" w:hAnsi="TimesNewRomanPS"/>
        </w:rPr>
      </w:pPr>
      <w:r>
        <w:rPr>
          <w:rFonts w:ascii="TimesNewRomanPS" w:hAnsi="TimesNewRomanPS"/>
        </w:rPr>
        <w:tab/>
        <w:t xml:space="preserve">2.8.2. </w:t>
      </w:r>
      <w:r w:rsidRPr="003228EC">
        <w:rPr>
          <w:rFonts w:ascii="TimesNewRomanPS" w:hAnsi="TimesNewRomanPS"/>
        </w:rPr>
        <w:t>Research Methodology</w:t>
      </w:r>
      <w:r>
        <w:rPr>
          <w:rFonts w:ascii="TimesNewRomanPS" w:hAnsi="TimesNewRomanPS"/>
        </w:rPr>
        <w:t>………………………………………………………...35</w:t>
      </w:r>
    </w:p>
    <w:p w14:paraId="40F7B644" w14:textId="77777777" w:rsidR="00AE3B98" w:rsidRDefault="00AE3B98" w:rsidP="00AE3B98">
      <w:pPr>
        <w:spacing w:line="360" w:lineRule="auto"/>
        <w:ind w:left="220"/>
        <w:rPr>
          <w:lang w:val="en-GB"/>
        </w:rPr>
      </w:pPr>
      <w:r>
        <w:rPr>
          <w:rFonts w:ascii="TimesNewRomanPS" w:hAnsi="TimesNewRomanPS"/>
        </w:rPr>
        <w:tab/>
        <w:t xml:space="preserve">2.8.3. </w:t>
      </w:r>
      <w:r w:rsidRPr="003228EC">
        <w:rPr>
          <w:rFonts w:ascii="TimesNewRomanPS" w:hAnsi="TimesNewRomanPS"/>
        </w:rPr>
        <w:t>Results</w:t>
      </w:r>
      <w:r>
        <w:rPr>
          <w:rFonts w:ascii="TimesNewRomanPS" w:hAnsi="TimesNewRomanPS"/>
        </w:rPr>
        <w:t>…………………………………………………………………………37</w:t>
      </w:r>
    </w:p>
    <w:p w14:paraId="7A183713" w14:textId="77777777" w:rsidR="00AE3B98" w:rsidRPr="005640C4" w:rsidRDefault="00AE3B98" w:rsidP="00AE3B98">
      <w:pPr>
        <w:spacing w:line="360" w:lineRule="auto"/>
        <w:ind w:left="220"/>
        <w:rPr>
          <w:b/>
          <w:bCs/>
        </w:rPr>
      </w:pPr>
      <w:r>
        <w:rPr>
          <w:lang w:val="en-GB"/>
        </w:rPr>
        <w:t xml:space="preserve">2.9 </w:t>
      </w:r>
      <w:r w:rsidRPr="0068487E">
        <w:t>Deep and Wide Neural Networks on Multiple sets of Temporal data with Correlation</w:t>
      </w:r>
      <w:r w:rsidRPr="0068487E">
        <w:fldChar w:fldCharType="begin"/>
      </w:r>
      <w:r w:rsidRPr="0068487E">
        <w:instrText xml:space="preserve"> ADDIN ZOTERO_ITEM CSL_CITATION {"citationID":"n9xRjY1l","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sidRPr="0068487E">
        <w:fldChar w:fldCharType="separate"/>
      </w:r>
      <w:r w:rsidRPr="0068487E">
        <w:rPr>
          <w:noProof/>
        </w:rPr>
        <w:t>(Yuan et al., 2018a)</w:t>
      </w:r>
      <w:r w:rsidRPr="0068487E">
        <w:fldChar w:fldCharType="end"/>
      </w:r>
      <w:r>
        <w:t>……………………………………………………..……..37</w:t>
      </w:r>
    </w:p>
    <w:p w14:paraId="0E05D515" w14:textId="77777777" w:rsidR="00AE3B98" w:rsidRDefault="00AE3B98" w:rsidP="00AE3B98">
      <w:pPr>
        <w:spacing w:line="360" w:lineRule="auto"/>
        <w:ind w:left="220"/>
        <w:rPr>
          <w:rFonts w:ascii="TimesNewRomanPS" w:hAnsi="TimesNewRomanPS"/>
        </w:rPr>
      </w:pPr>
      <w:r>
        <w:tab/>
        <w:t xml:space="preserve">2.9.1. </w:t>
      </w:r>
      <w:r w:rsidRPr="003228EC">
        <w:rPr>
          <w:rFonts w:ascii="TimesNewRomanPS" w:hAnsi="TimesNewRomanPS"/>
        </w:rPr>
        <w:t>Business problem</w:t>
      </w:r>
      <w:r>
        <w:rPr>
          <w:rFonts w:ascii="TimesNewRomanPS" w:hAnsi="TimesNewRomanPS"/>
        </w:rPr>
        <w:t>……………………………………………………………...37</w:t>
      </w:r>
    </w:p>
    <w:p w14:paraId="10CC3FCD" w14:textId="77777777" w:rsidR="00AE3B98" w:rsidRDefault="00AE3B98" w:rsidP="00AE3B98">
      <w:pPr>
        <w:spacing w:line="360" w:lineRule="auto"/>
        <w:ind w:left="220"/>
        <w:rPr>
          <w:rFonts w:ascii="TimesNewRomanPS" w:hAnsi="TimesNewRomanPS"/>
        </w:rPr>
      </w:pPr>
      <w:r>
        <w:rPr>
          <w:rFonts w:ascii="TimesNewRomanPS" w:hAnsi="TimesNewRomanPS"/>
        </w:rPr>
        <w:tab/>
        <w:t xml:space="preserve">2.9.2. </w:t>
      </w:r>
      <w:r w:rsidRPr="003228EC">
        <w:rPr>
          <w:rFonts w:ascii="TimesNewRomanPS" w:hAnsi="TimesNewRomanPS"/>
        </w:rPr>
        <w:t>Research Methodology</w:t>
      </w:r>
      <w:r>
        <w:rPr>
          <w:rFonts w:ascii="TimesNewRomanPS" w:hAnsi="TimesNewRomanPS"/>
        </w:rPr>
        <w:t>……………………………………………………...…38</w:t>
      </w:r>
    </w:p>
    <w:p w14:paraId="06B865A8" w14:textId="77777777" w:rsidR="00AE3B98" w:rsidRDefault="00AE3B98" w:rsidP="00AE3B98">
      <w:pPr>
        <w:spacing w:line="360" w:lineRule="auto"/>
        <w:ind w:left="220"/>
        <w:rPr>
          <w:lang w:val="en-GB"/>
        </w:rPr>
      </w:pPr>
      <w:r>
        <w:rPr>
          <w:rFonts w:ascii="TimesNewRomanPS" w:hAnsi="TimesNewRomanPS"/>
        </w:rPr>
        <w:tab/>
        <w:t xml:space="preserve">2.9.3. </w:t>
      </w:r>
      <w:r w:rsidRPr="003228EC">
        <w:rPr>
          <w:rFonts w:ascii="TimesNewRomanPS" w:hAnsi="TimesNewRomanPS"/>
        </w:rPr>
        <w:t>Results</w:t>
      </w:r>
      <w:r>
        <w:rPr>
          <w:rFonts w:ascii="TimesNewRomanPS" w:hAnsi="TimesNewRomanPS"/>
        </w:rPr>
        <w:t>………………………………………………………………………....41</w:t>
      </w:r>
    </w:p>
    <w:p w14:paraId="6B208AC3" w14:textId="77777777" w:rsidR="00AE3B98" w:rsidRDefault="00AE3B98" w:rsidP="00AE3B98">
      <w:pPr>
        <w:spacing w:line="360" w:lineRule="auto"/>
        <w:ind w:left="220"/>
      </w:pPr>
      <w:r w:rsidRPr="003E1307">
        <w:t xml:space="preserve">2.10 </w:t>
      </w:r>
      <w:r w:rsidRPr="0068487E">
        <w:t xml:space="preserve">Stock Price Prediction via Discovering Multi-Frequency Trading Patterns </w:t>
      </w:r>
      <w:r w:rsidRPr="0068487E">
        <w:fldChar w:fldCharType="begin"/>
      </w:r>
      <w:r w:rsidRPr="0068487E">
        <w:instrText xml:space="preserve"> ADDIN ZOTERO_ITEM CSL_CITATION {"citationID":"wAcx6K5F","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rsidRPr="0068487E">
        <w:fldChar w:fldCharType="separate"/>
      </w:r>
      <w:r w:rsidRPr="0068487E">
        <w:t>(Zhang et al., 2017)</w:t>
      </w:r>
      <w:r w:rsidRPr="0068487E">
        <w:fldChar w:fldCharType="end"/>
      </w:r>
      <w:r>
        <w:t>…………………………………………………………………………………...43</w:t>
      </w:r>
    </w:p>
    <w:p w14:paraId="5A784589" w14:textId="77777777" w:rsidR="00AE3B98" w:rsidRDefault="00AE3B98" w:rsidP="00AE3B98">
      <w:pPr>
        <w:spacing w:line="360" w:lineRule="auto"/>
        <w:ind w:left="220"/>
        <w:rPr>
          <w:rFonts w:ascii="TimesNewRomanPS" w:hAnsi="TimesNewRomanPS"/>
        </w:rPr>
      </w:pPr>
      <w:r>
        <w:tab/>
        <w:t xml:space="preserve">2.10.1. </w:t>
      </w:r>
      <w:r w:rsidRPr="003228EC">
        <w:rPr>
          <w:rFonts w:ascii="TimesNewRomanPS" w:hAnsi="TimesNewRomanPS"/>
        </w:rPr>
        <w:t>Business problem</w:t>
      </w:r>
      <w:r>
        <w:rPr>
          <w:rFonts w:ascii="TimesNewRomanPS" w:hAnsi="TimesNewRomanPS"/>
        </w:rPr>
        <w:t>…………………………………………………………….43</w:t>
      </w:r>
    </w:p>
    <w:p w14:paraId="53108BC9" w14:textId="77777777" w:rsidR="00AE3B98" w:rsidRDefault="00AE3B98" w:rsidP="00AE3B98">
      <w:pPr>
        <w:spacing w:line="360" w:lineRule="auto"/>
        <w:ind w:left="220"/>
        <w:rPr>
          <w:rFonts w:ascii="TimesNewRomanPS" w:hAnsi="TimesNewRomanPS"/>
        </w:rPr>
      </w:pPr>
      <w:r>
        <w:rPr>
          <w:rFonts w:ascii="TimesNewRomanPS" w:hAnsi="TimesNewRomanPS"/>
        </w:rPr>
        <w:tab/>
        <w:t xml:space="preserve">2.10.2. </w:t>
      </w:r>
      <w:r w:rsidRPr="003228EC">
        <w:rPr>
          <w:rFonts w:ascii="TimesNewRomanPS" w:hAnsi="TimesNewRomanPS"/>
        </w:rPr>
        <w:t>Research Methodology</w:t>
      </w:r>
      <w:r>
        <w:rPr>
          <w:rFonts w:ascii="TimesNewRomanPS" w:hAnsi="TimesNewRomanPS"/>
        </w:rPr>
        <w:t>……………………………………………………….44</w:t>
      </w:r>
    </w:p>
    <w:p w14:paraId="3CCF70E4" w14:textId="77777777" w:rsidR="00AE3B98" w:rsidRDefault="00AE3B98" w:rsidP="00AE3B98">
      <w:pPr>
        <w:spacing w:line="360" w:lineRule="auto"/>
        <w:ind w:left="220"/>
        <w:rPr>
          <w:lang w:val="en-GB"/>
        </w:rPr>
      </w:pPr>
      <w:r>
        <w:rPr>
          <w:rFonts w:ascii="TimesNewRomanPS" w:hAnsi="TimesNewRomanPS"/>
        </w:rPr>
        <w:tab/>
        <w:t xml:space="preserve">2.10.3. </w:t>
      </w:r>
      <w:r w:rsidRPr="003228EC">
        <w:rPr>
          <w:rFonts w:ascii="TimesNewRomanPS" w:hAnsi="TimesNewRomanPS"/>
        </w:rPr>
        <w:t>Results</w:t>
      </w:r>
      <w:r>
        <w:rPr>
          <w:rFonts w:ascii="TimesNewRomanPS" w:hAnsi="TimesNewRomanPS"/>
        </w:rPr>
        <w:t>………………………………………………………………………..46</w:t>
      </w:r>
    </w:p>
    <w:p w14:paraId="7D2AB09E" w14:textId="77777777" w:rsidR="00AE3B98" w:rsidRDefault="00AE3B98" w:rsidP="00AE3B98">
      <w:pPr>
        <w:spacing w:line="360" w:lineRule="auto"/>
        <w:ind w:firstLine="220"/>
      </w:pPr>
      <w:r>
        <w:rPr>
          <w:lang w:val="en-GB"/>
        </w:rPr>
        <w:t xml:space="preserve">2.11 </w:t>
      </w:r>
      <w:r w:rsidRPr="003228EC">
        <w:t>Enhancing Stock Movement Prediction with Adversarial Training</w:t>
      </w:r>
      <w:r w:rsidRPr="003228EC">
        <w:fldChar w:fldCharType="begin"/>
      </w:r>
      <w:r w:rsidRPr="003228EC">
        <w:instrText xml:space="preserve"> ADDIN ZOTERO_ITEM CSL_CITATION {"citationID":"hvo4zPx5","properties":{"formattedCitation":"(Feng et al., 2019)","plainCitation":"(Feng et al., 2019)","noteIndex":0},"citationItems":[{"id":15,"uris":["http://zotero.org/users/local/g8lD94u9/items/KBFGRM9X"],"uri":["http://zotero.org/users/local/g8lD94u9/items/KBFGRM9X"],"itemData":{"id":15,"type":"paper-conference","container-title":"IJCAI","title":"Enhancing Stock Movement Prediction with Adversarial Training","author":[{"family":"Feng","given":"Fuli"},{"family":"Chen","given":"Huimin"},{"family":"He","given":"Xiangnan"},{"family":"Ding","given":"Ji"},{"family":"Sun","given":"Maosong"},{"family":"Chua","given":"Tat-Seng"}],"issued":{"date-parts":[["2019"]]}}}],"schema":"https://github.com/citation-style-language/schema/raw/master/csl-citation.json"} </w:instrText>
      </w:r>
      <w:r w:rsidRPr="003228EC">
        <w:fldChar w:fldCharType="separate"/>
      </w:r>
      <w:r w:rsidRPr="003228EC">
        <w:rPr>
          <w:noProof/>
        </w:rPr>
        <w:t>(Feng et al., 2019)</w:t>
      </w:r>
      <w:r w:rsidRPr="003228EC">
        <w:fldChar w:fldCharType="end"/>
      </w:r>
      <w:r>
        <w:t>………………………………………………………………………………………….50</w:t>
      </w:r>
    </w:p>
    <w:p w14:paraId="69C69CC6" w14:textId="77777777" w:rsidR="00AE3B98" w:rsidRDefault="00AE3B98" w:rsidP="00AE3B98">
      <w:pPr>
        <w:spacing w:line="360" w:lineRule="auto"/>
        <w:ind w:left="220"/>
        <w:rPr>
          <w:rFonts w:ascii="TimesNewRomanPS" w:hAnsi="TimesNewRomanPS"/>
        </w:rPr>
      </w:pPr>
      <w:r>
        <w:tab/>
        <w:t xml:space="preserve">2.11.1. </w:t>
      </w:r>
      <w:r w:rsidRPr="003228EC">
        <w:rPr>
          <w:rFonts w:ascii="TimesNewRomanPS" w:hAnsi="TimesNewRomanPS"/>
        </w:rPr>
        <w:t>Business problem</w:t>
      </w:r>
      <w:r>
        <w:rPr>
          <w:rFonts w:ascii="TimesNewRomanPS" w:hAnsi="TimesNewRomanPS"/>
        </w:rPr>
        <w:t>…………………………………………………………….50</w:t>
      </w:r>
    </w:p>
    <w:p w14:paraId="0379500B" w14:textId="77777777" w:rsidR="00AE3B98" w:rsidRDefault="00AE3B98" w:rsidP="00AE3B98">
      <w:pPr>
        <w:spacing w:line="360" w:lineRule="auto"/>
        <w:ind w:left="220"/>
        <w:rPr>
          <w:rFonts w:ascii="TimesNewRomanPS" w:hAnsi="TimesNewRomanPS"/>
        </w:rPr>
      </w:pPr>
      <w:r>
        <w:rPr>
          <w:rFonts w:ascii="TimesNewRomanPS" w:hAnsi="TimesNewRomanPS"/>
        </w:rPr>
        <w:tab/>
        <w:t xml:space="preserve">2.11.2. </w:t>
      </w:r>
      <w:r w:rsidRPr="003228EC">
        <w:rPr>
          <w:rFonts w:ascii="TimesNewRomanPS" w:hAnsi="TimesNewRomanPS"/>
        </w:rPr>
        <w:t>Research Methodology</w:t>
      </w:r>
      <w:r>
        <w:rPr>
          <w:rFonts w:ascii="TimesNewRomanPS" w:hAnsi="TimesNewRomanPS"/>
        </w:rPr>
        <w:t>…………………………………………………….…50</w:t>
      </w:r>
    </w:p>
    <w:p w14:paraId="60006FFD" w14:textId="77777777" w:rsidR="00AE3B98" w:rsidRDefault="00AE3B98" w:rsidP="00AE3B98">
      <w:pPr>
        <w:spacing w:line="360" w:lineRule="auto"/>
        <w:ind w:left="220"/>
        <w:rPr>
          <w:rFonts w:ascii="TimesNewRomanPS" w:hAnsi="TimesNewRomanPS"/>
        </w:rPr>
      </w:pPr>
      <w:r>
        <w:rPr>
          <w:rFonts w:ascii="TimesNewRomanPS" w:hAnsi="TimesNewRomanPS"/>
        </w:rPr>
        <w:tab/>
        <w:t xml:space="preserve">2.11.3. </w:t>
      </w:r>
      <w:r w:rsidRPr="003228EC">
        <w:rPr>
          <w:rFonts w:ascii="TimesNewRomanPS" w:hAnsi="TimesNewRomanPS"/>
        </w:rPr>
        <w:t>Results</w:t>
      </w:r>
      <w:r>
        <w:rPr>
          <w:rFonts w:ascii="TimesNewRomanPS" w:hAnsi="TimesNewRomanPS"/>
        </w:rPr>
        <w:t>……………………………………………………………………..…52</w:t>
      </w:r>
    </w:p>
    <w:p w14:paraId="0BD52D62" w14:textId="77777777" w:rsidR="00AE3B98" w:rsidRDefault="00AE3B98" w:rsidP="00AE3B98">
      <w:pPr>
        <w:spacing w:line="360" w:lineRule="auto"/>
        <w:ind w:left="220"/>
      </w:pPr>
      <w:r>
        <w:rPr>
          <w:lang w:val="en-GB"/>
        </w:rPr>
        <w:lastRenderedPageBreak/>
        <w:t xml:space="preserve">2.12 </w:t>
      </w:r>
      <w:r w:rsidRPr="003228EC">
        <w:t>Hierarchical Multi-Scale Gaussian Transformer for Stock Movement Prediction</w:t>
      </w:r>
      <w:r w:rsidRPr="003228EC">
        <w:fldChar w:fldCharType="begin"/>
      </w:r>
      <w:r w:rsidRPr="003228EC">
        <w:instrText xml:space="preserve"> ADDIN ZOTERO_ITEM CSL_CITATION {"citationID":"Nj1JV8Ij","properties":{"formattedCitation":"(Ding et al., 2020)","plainCitation":"(Ding et al., 2020)","noteIndex":0},"citationItems":[{"id":115,"uris":["http://zotero.org/users/local/g8lD94u9/items/R3DQX426"],"uri":["http://zotero.org/users/local/g8lD94u9/items/R3DQX426"],"itemData":{"id":115,"type":"paper-conference","container-title":"IJCAI","title":"Hierarchical Multi-Scale Gaussian Transformer for Stock Movement Prediction","author":[{"family":"Ding","given":"Qianggang"},{"family":"Wu","given":"Sifan"},{"family":"Sun","given":"Hao"},{"family":"Guo","given":"Jiadong"},{"family":"Guo","given":"Jian"}],"issued":{"date-parts":[["2020"]]}}}],"schema":"https://github.com/citation-style-language/schema/raw/master/csl-citation.json"} </w:instrText>
      </w:r>
      <w:r w:rsidRPr="003228EC">
        <w:fldChar w:fldCharType="separate"/>
      </w:r>
      <w:r w:rsidRPr="003228EC">
        <w:rPr>
          <w:noProof/>
        </w:rPr>
        <w:t>(Ding et al., 2020)</w:t>
      </w:r>
      <w:r w:rsidRPr="003228EC">
        <w:fldChar w:fldCharType="end"/>
      </w:r>
      <w:r>
        <w:t>………………………………………………………………………...…..54</w:t>
      </w:r>
      <w:r>
        <w:tab/>
      </w:r>
    </w:p>
    <w:p w14:paraId="0C3AAE5E" w14:textId="77777777" w:rsidR="00AE3B98" w:rsidRDefault="00AE3B98" w:rsidP="00AE3B98">
      <w:pPr>
        <w:spacing w:line="360" w:lineRule="auto"/>
        <w:ind w:left="220" w:firstLine="500"/>
        <w:rPr>
          <w:rFonts w:ascii="TimesNewRomanPS" w:hAnsi="TimesNewRomanPS"/>
        </w:rPr>
      </w:pPr>
      <w:r>
        <w:t xml:space="preserve">2.12.1. </w:t>
      </w:r>
      <w:r w:rsidRPr="003228EC">
        <w:rPr>
          <w:rFonts w:ascii="TimesNewRomanPS" w:hAnsi="TimesNewRomanPS"/>
        </w:rPr>
        <w:t>Business problem</w:t>
      </w:r>
      <w:r>
        <w:rPr>
          <w:rFonts w:ascii="TimesNewRomanPS" w:hAnsi="TimesNewRomanPS"/>
        </w:rPr>
        <w:t>……………………………………………………...……..54</w:t>
      </w:r>
    </w:p>
    <w:p w14:paraId="4240149B" w14:textId="77777777" w:rsidR="00AE3B98" w:rsidRDefault="00AE3B98" w:rsidP="00AE3B98">
      <w:pPr>
        <w:spacing w:line="360" w:lineRule="auto"/>
        <w:ind w:left="220"/>
        <w:rPr>
          <w:rFonts w:ascii="TimesNewRomanPS" w:hAnsi="TimesNewRomanPS"/>
        </w:rPr>
      </w:pPr>
      <w:r>
        <w:rPr>
          <w:rFonts w:ascii="TimesNewRomanPS" w:hAnsi="TimesNewRomanPS"/>
        </w:rPr>
        <w:tab/>
        <w:t xml:space="preserve">2.12.2. </w:t>
      </w:r>
      <w:r w:rsidRPr="003228EC">
        <w:rPr>
          <w:rFonts w:ascii="TimesNewRomanPS" w:hAnsi="TimesNewRomanPS"/>
        </w:rPr>
        <w:t>Research Methodology</w:t>
      </w:r>
      <w:r>
        <w:rPr>
          <w:rFonts w:ascii="TimesNewRomanPS" w:hAnsi="TimesNewRomanPS"/>
        </w:rPr>
        <w:t>……………………………………………………….54</w:t>
      </w:r>
    </w:p>
    <w:p w14:paraId="2F634A96" w14:textId="77777777" w:rsidR="00AE3B98" w:rsidRPr="005822D1" w:rsidRDefault="00AE3B98" w:rsidP="00AE3B98">
      <w:pPr>
        <w:spacing w:line="360" w:lineRule="auto"/>
        <w:ind w:left="220"/>
        <w:rPr>
          <w:lang w:val="en-GB"/>
        </w:rPr>
      </w:pPr>
      <w:r>
        <w:rPr>
          <w:rFonts w:ascii="TimesNewRomanPS" w:hAnsi="TimesNewRomanPS"/>
        </w:rPr>
        <w:tab/>
        <w:t xml:space="preserve">2.12.3. </w:t>
      </w:r>
      <w:r w:rsidRPr="003228EC">
        <w:rPr>
          <w:rFonts w:ascii="TimesNewRomanPS" w:hAnsi="TimesNewRomanPS"/>
        </w:rPr>
        <w:t>Results</w:t>
      </w:r>
      <w:r>
        <w:rPr>
          <w:rFonts w:ascii="TimesNewRomanPS" w:hAnsi="TimesNewRomanPS"/>
        </w:rPr>
        <w:t>…………………………………………………………………..……56</w:t>
      </w:r>
    </w:p>
    <w:p w14:paraId="0F3132E3" w14:textId="77777777" w:rsidR="00AE3B98" w:rsidRPr="0008577E" w:rsidRDefault="00B3575A" w:rsidP="00AE3B98">
      <w:pPr>
        <w:pStyle w:val="TOC1"/>
      </w:pPr>
      <w:hyperlink w:anchor="_Toc499586831" w:history="1">
        <w:r w:rsidR="00AE3B98" w:rsidRPr="00BF3934">
          <w:rPr>
            <w:rStyle w:val="Hyperlink"/>
          </w:rPr>
          <w:t>CHAPTER 3: RESEARCH METHODOLOGY</w:t>
        </w:r>
        <w:r w:rsidR="00AE3B98">
          <w:rPr>
            <w:webHidden/>
          </w:rPr>
          <w:tab/>
          <w:t>57</w:t>
        </w:r>
      </w:hyperlink>
    </w:p>
    <w:p w14:paraId="6D79F27F" w14:textId="77777777" w:rsidR="00AE3B98" w:rsidRDefault="00B3575A" w:rsidP="00AE3B98">
      <w:pPr>
        <w:pStyle w:val="TOC2"/>
        <w:rPr>
          <w:rFonts w:asciiTheme="minorHAnsi" w:eastAsiaTheme="minorEastAsia" w:hAnsiTheme="minorHAnsi" w:cstheme="minorBidi"/>
          <w:noProof/>
          <w:sz w:val="22"/>
          <w:szCs w:val="22"/>
          <w:lang w:val="en-US" w:eastAsia="en-US"/>
        </w:rPr>
      </w:pPr>
      <w:hyperlink w:anchor="_Toc499586832" w:history="1">
        <w:r w:rsidR="00AE3B98" w:rsidRPr="00BF3934">
          <w:rPr>
            <w:rStyle w:val="Hyperlink"/>
            <w:noProof/>
          </w:rPr>
          <w:t>3.</w:t>
        </w:r>
        <w:r w:rsidR="00AE3B98">
          <w:rPr>
            <w:rStyle w:val="Hyperlink"/>
            <w:noProof/>
          </w:rPr>
          <w:t>1</w:t>
        </w:r>
        <w:r w:rsidR="00AE3B98">
          <w:rPr>
            <w:rFonts w:asciiTheme="minorHAnsi" w:eastAsiaTheme="minorEastAsia" w:hAnsiTheme="minorHAnsi" w:cstheme="minorBidi"/>
            <w:noProof/>
            <w:sz w:val="22"/>
            <w:szCs w:val="22"/>
            <w:lang w:val="en-US" w:eastAsia="en-US"/>
          </w:rPr>
          <w:tab/>
        </w:r>
        <w:r w:rsidR="00AE3B98">
          <w:rPr>
            <w:rStyle w:val="Hyperlink"/>
            <w:noProof/>
          </w:rPr>
          <w:t>Introduction</w:t>
        </w:r>
        <w:r w:rsidR="00AE3B98">
          <w:rPr>
            <w:noProof/>
            <w:webHidden/>
          </w:rPr>
          <w:tab/>
          <w:t>57</w:t>
        </w:r>
      </w:hyperlink>
    </w:p>
    <w:p w14:paraId="7A58EFA3" w14:textId="77777777" w:rsidR="00AE3B98" w:rsidRDefault="00B3575A" w:rsidP="00AE3B98">
      <w:pPr>
        <w:pStyle w:val="TOC2"/>
        <w:rPr>
          <w:rFonts w:asciiTheme="minorHAnsi" w:eastAsiaTheme="minorEastAsia" w:hAnsiTheme="minorHAnsi" w:cstheme="minorBidi"/>
          <w:noProof/>
          <w:sz w:val="22"/>
          <w:szCs w:val="22"/>
          <w:lang w:val="en-US" w:eastAsia="en-US"/>
        </w:rPr>
      </w:pPr>
      <w:hyperlink w:anchor="_Toc499586841" w:history="1">
        <w:r w:rsidR="00AE3B98">
          <w:rPr>
            <w:rStyle w:val="Hyperlink"/>
            <w:noProof/>
          </w:rPr>
          <w:t>3.2</w:t>
        </w:r>
        <w:r w:rsidR="00AE3B98">
          <w:rPr>
            <w:rFonts w:asciiTheme="minorHAnsi" w:eastAsiaTheme="minorEastAsia" w:hAnsiTheme="minorHAnsi" w:cstheme="minorBidi"/>
            <w:noProof/>
            <w:sz w:val="22"/>
            <w:szCs w:val="22"/>
            <w:lang w:val="en-US" w:eastAsia="en-US"/>
          </w:rPr>
          <w:tab/>
        </w:r>
        <w:r w:rsidR="00AE3B98">
          <w:rPr>
            <w:rStyle w:val="Hyperlink"/>
            <w:noProof/>
          </w:rPr>
          <w:t>Dataset Description</w:t>
        </w:r>
        <w:r w:rsidR="00AE3B98">
          <w:rPr>
            <w:noProof/>
            <w:webHidden/>
          </w:rPr>
          <w:tab/>
          <w:t>58</w:t>
        </w:r>
      </w:hyperlink>
    </w:p>
    <w:p w14:paraId="40EE4A02" w14:textId="77777777" w:rsidR="00AE3B98" w:rsidRDefault="00B3575A" w:rsidP="00AE3B98">
      <w:pPr>
        <w:pStyle w:val="TOC2"/>
        <w:rPr>
          <w:rFonts w:asciiTheme="minorHAnsi" w:eastAsiaTheme="minorEastAsia" w:hAnsiTheme="minorHAnsi" w:cstheme="minorBidi"/>
          <w:noProof/>
          <w:sz w:val="22"/>
          <w:szCs w:val="22"/>
          <w:lang w:val="en-US" w:eastAsia="en-US"/>
        </w:rPr>
      </w:pPr>
      <w:hyperlink w:anchor="_Toc499586842" w:history="1">
        <w:r w:rsidR="00AE3B98">
          <w:rPr>
            <w:rStyle w:val="Hyperlink"/>
            <w:noProof/>
          </w:rPr>
          <w:t>3.3</w:t>
        </w:r>
        <w:r w:rsidR="00AE3B98">
          <w:rPr>
            <w:rFonts w:asciiTheme="minorHAnsi" w:eastAsiaTheme="minorEastAsia" w:hAnsiTheme="minorHAnsi" w:cstheme="minorBidi"/>
            <w:noProof/>
            <w:sz w:val="22"/>
            <w:szCs w:val="22"/>
            <w:lang w:val="en-US" w:eastAsia="en-US"/>
          </w:rPr>
          <w:tab/>
        </w:r>
        <w:r w:rsidR="00AE3B98">
          <w:rPr>
            <w:rStyle w:val="Hyperlink"/>
            <w:noProof/>
          </w:rPr>
          <w:t>Data Preparation and Pre-Processing</w:t>
        </w:r>
        <w:r w:rsidR="00AE3B98">
          <w:rPr>
            <w:noProof/>
            <w:webHidden/>
          </w:rPr>
          <w:tab/>
          <w:t>59</w:t>
        </w:r>
      </w:hyperlink>
    </w:p>
    <w:p w14:paraId="109A0A11" w14:textId="77777777" w:rsidR="00AE3B98" w:rsidRPr="00CF0770" w:rsidRDefault="00B3575A" w:rsidP="00AE3B98">
      <w:pPr>
        <w:pStyle w:val="TOC2"/>
        <w:rPr>
          <w:rStyle w:val="Hyperlink"/>
        </w:rPr>
      </w:pPr>
      <w:hyperlink w:anchor="_Toc499586847" w:history="1">
        <w:r w:rsidR="00AE3B98" w:rsidRPr="00BF3934">
          <w:rPr>
            <w:rStyle w:val="Hyperlink"/>
            <w:noProof/>
          </w:rPr>
          <w:t>3.</w:t>
        </w:r>
        <w:r w:rsidR="00AE3B98">
          <w:rPr>
            <w:rStyle w:val="Hyperlink"/>
            <w:noProof/>
          </w:rPr>
          <w:t>4</w:t>
        </w:r>
        <w:r w:rsidR="00AE3B98" w:rsidRPr="00CF0770">
          <w:rPr>
            <w:rStyle w:val="Hyperlink"/>
          </w:rPr>
          <w:tab/>
        </w:r>
        <w:r w:rsidR="00AE3B98">
          <w:rPr>
            <w:rStyle w:val="Hyperlink"/>
            <w:noProof/>
          </w:rPr>
          <w:t>Feature Extraction and Engineering</w:t>
        </w:r>
        <w:r w:rsidR="00AE3B98" w:rsidRPr="00CF0770">
          <w:rPr>
            <w:rStyle w:val="Hyperlink"/>
            <w:webHidden/>
          </w:rPr>
          <w:tab/>
        </w:r>
        <w:r w:rsidR="00AE3B98">
          <w:rPr>
            <w:rStyle w:val="Hyperlink"/>
            <w:webHidden/>
          </w:rPr>
          <w:t>59</w:t>
        </w:r>
      </w:hyperlink>
    </w:p>
    <w:p w14:paraId="0080F1C4" w14:textId="77777777" w:rsidR="00AE3B98" w:rsidRDefault="00B3575A" w:rsidP="00AE3B98">
      <w:pPr>
        <w:pStyle w:val="TOC2"/>
        <w:rPr>
          <w:rFonts w:asciiTheme="minorHAnsi" w:eastAsiaTheme="minorEastAsia" w:hAnsiTheme="minorHAnsi" w:cstheme="minorBidi"/>
          <w:noProof/>
          <w:sz w:val="22"/>
          <w:szCs w:val="22"/>
          <w:lang w:val="en-US" w:eastAsia="en-US"/>
        </w:rPr>
      </w:pPr>
      <w:hyperlink w:anchor="_Toc499586850" w:history="1">
        <w:r w:rsidR="00AE3B98">
          <w:rPr>
            <w:rStyle w:val="Hyperlink"/>
            <w:noProof/>
          </w:rPr>
          <w:t>3.5</w:t>
        </w:r>
        <w:r w:rsidR="00AE3B98">
          <w:rPr>
            <w:rFonts w:asciiTheme="minorHAnsi" w:eastAsiaTheme="minorEastAsia" w:hAnsiTheme="minorHAnsi" w:cstheme="minorBidi"/>
            <w:noProof/>
            <w:sz w:val="22"/>
            <w:szCs w:val="22"/>
            <w:lang w:val="en-US" w:eastAsia="en-US"/>
          </w:rPr>
          <w:tab/>
        </w:r>
        <w:r w:rsidR="00AE3B98">
          <w:rPr>
            <w:rStyle w:val="Hyperlink"/>
            <w:noProof/>
          </w:rPr>
          <w:t>Stock Sortation Logic</w:t>
        </w:r>
        <w:r w:rsidR="00AE3B98">
          <w:rPr>
            <w:noProof/>
            <w:webHidden/>
          </w:rPr>
          <w:tab/>
          <w:t>60</w:t>
        </w:r>
      </w:hyperlink>
    </w:p>
    <w:p w14:paraId="6DC79988" w14:textId="77777777" w:rsidR="00AE3B98" w:rsidRDefault="00B3575A" w:rsidP="00AE3B98">
      <w:pPr>
        <w:pStyle w:val="TOC2"/>
        <w:rPr>
          <w:noProof/>
        </w:rPr>
      </w:pPr>
      <w:hyperlink w:anchor="_Toc499586856" w:history="1">
        <w:r w:rsidR="00AE3B98">
          <w:rPr>
            <w:rStyle w:val="Hyperlink"/>
            <w:noProof/>
          </w:rPr>
          <w:t>3.6</w:t>
        </w:r>
        <w:r w:rsidR="00AE3B98">
          <w:rPr>
            <w:rFonts w:asciiTheme="minorHAnsi" w:eastAsiaTheme="minorEastAsia" w:hAnsiTheme="minorHAnsi" w:cstheme="minorBidi"/>
            <w:noProof/>
            <w:sz w:val="22"/>
            <w:szCs w:val="22"/>
            <w:lang w:val="en-US" w:eastAsia="en-US"/>
          </w:rPr>
          <w:tab/>
        </w:r>
        <w:r w:rsidR="00AE3B98">
          <w:rPr>
            <w:rStyle w:val="Hyperlink"/>
            <w:noProof/>
          </w:rPr>
          <w:t>Model Development</w:t>
        </w:r>
        <w:r w:rsidR="00AE3B98">
          <w:rPr>
            <w:noProof/>
            <w:webHidden/>
          </w:rPr>
          <w:tab/>
          <w:t>61</w:t>
        </w:r>
      </w:hyperlink>
    </w:p>
    <w:p w14:paraId="1D59F27E" w14:textId="77777777" w:rsidR="00AE3B98" w:rsidRDefault="00B3575A" w:rsidP="00AE3B98">
      <w:pPr>
        <w:pStyle w:val="TOC2"/>
        <w:rPr>
          <w:noProof/>
        </w:rPr>
      </w:pPr>
      <w:hyperlink w:anchor="_Toc499586856" w:history="1">
        <w:r w:rsidR="00AE3B98">
          <w:rPr>
            <w:rStyle w:val="Hyperlink"/>
            <w:noProof/>
          </w:rPr>
          <w:t>3.7</w:t>
        </w:r>
        <w:r w:rsidR="00AE3B98">
          <w:rPr>
            <w:rFonts w:asciiTheme="minorHAnsi" w:eastAsiaTheme="minorEastAsia" w:hAnsiTheme="minorHAnsi" w:cstheme="minorBidi"/>
            <w:noProof/>
            <w:sz w:val="22"/>
            <w:szCs w:val="22"/>
            <w:lang w:val="en-US" w:eastAsia="en-US"/>
          </w:rPr>
          <w:tab/>
        </w:r>
        <w:r w:rsidR="00AE3B98">
          <w:rPr>
            <w:rStyle w:val="Hyperlink"/>
            <w:noProof/>
          </w:rPr>
          <w:t>Model Evaluation</w:t>
        </w:r>
        <w:r w:rsidR="00AE3B98">
          <w:rPr>
            <w:noProof/>
            <w:webHidden/>
          </w:rPr>
          <w:tab/>
          <w:t>62</w:t>
        </w:r>
      </w:hyperlink>
    </w:p>
    <w:p w14:paraId="1EB882FF" w14:textId="77777777" w:rsidR="00AE3B98" w:rsidRPr="00774415" w:rsidRDefault="00B3575A" w:rsidP="00AE3B98">
      <w:pPr>
        <w:pStyle w:val="TOC2"/>
        <w:rPr>
          <w:noProof/>
        </w:rPr>
      </w:pPr>
      <w:hyperlink w:anchor="_Toc499586856" w:history="1">
        <w:r w:rsidR="00AE3B98">
          <w:rPr>
            <w:rStyle w:val="Hyperlink"/>
            <w:noProof/>
          </w:rPr>
          <w:t>3.8</w:t>
        </w:r>
        <w:r w:rsidR="00AE3B98">
          <w:rPr>
            <w:rFonts w:asciiTheme="minorHAnsi" w:eastAsiaTheme="minorEastAsia" w:hAnsiTheme="minorHAnsi" w:cstheme="minorBidi"/>
            <w:noProof/>
            <w:sz w:val="22"/>
            <w:szCs w:val="22"/>
            <w:lang w:val="en-US" w:eastAsia="en-US"/>
          </w:rPr>
          <w:tab/>
        </w:r>
        <w:r w:rsidR="00AE3B98">
          <w:rPr>
            <w:rStyle w:val="Hyperlink"/>
            <w:noProof/>
          </w:rPr>
          <w:t>Resource Requirement</w:t>
        </w:r>
        <w:r w:rsidR="00AE3B98">
          <w:rPr>
            <w:noProof/>
            <w:webHidden/>
          </w:rPr>
          <w:tab/>
          <w:t>63</w:t>
        </w:r>
      </w:hyperlink>
    </w:p>
    <w:p w14:paraId="27864575" w14:textId="77777777" w:rsidR="00AE3B98" w:rsidRDefault="00B3575A" w:rsidP="00AE3B98">
      <w:pPr>
        <w:pStyle w:val="TOC1"/>
        <w:rPr>
          <w:rFonts w:asciiTheme="minorHAnsi" w:eastAsiaTheme="minorEastAsia" w:hAnsiTheme="minorHAnsi" w:cstheme="minorBidi"/>
          <w:sz w:val="22"/>
          <w:szCs w:val="22"/>
          <w:lang w:val="en-US" w:eastAsia="en-US"/>
        </w:rPr>
      </w:pPr>
      <w:hyperlink w:anchor="_Toc499586888" w:history="1">
        <w:r w:rsidR="00AE3B98" w:rsidRPr="00BF3934">
          <w:rPr>
            <w:rStyle w:val="Hyperlink"/>
          </w:rPr>
          <w:t>REFERENCES</w:t>
        </w:r>
        <w:r w:rsidR="00AE3B98">
          <w:rPr>
            <w:webHidden/>
          </w:rPr>
          <w:tab/>
          <w:t>64</w:t>
        </w:r>
      </w:hyperlink>
    </w:p>
    <w:p w14:paraId="652364A8" w14:textId="77777777" w:rsidR="00AE3B98" w:rsidRDefault="00AE3B98" w:rsidP="00AE3B98">
      <w:pPr>
        <w:pStyle w:val="TOC1"/>
        <w:tabs>
          <w:tab w:val="right" w:leader="dot" w:pos="9395"/>
        </w:tabs>
        <w:rPr>
          <w:rFonts w:asciiTheme="minorHAnsi" w:eastAsiaTheme="minorEastAsia" w:hAnsiTheme="minorHAnsi" w:cstheme="minorBidi"/>
          <w:sz w:val="22"/>
          <w:szCs w:val="22"/>
        </w:rPr>
      </w:pPr>
      <w:r w:rsidRPr="0013080A">
        <w:t>APPENDIX A: RESEARCH PLAN</w:t>
      </w:r>
      <w:r>
        <w:rPr>
          <w:webHidden/>
        </w:rPr>
        <w:tab/>
        <w:t>70</w:t>
      </w:r>
    </w:p>
    <w:p w14:paraId="19D961FE" w14:textId="77777777" w:rsidR="00AE3B98" w:rsidRDefault="00AE3B98" w:rsidP="00AE3B98">
      <w:pPr>
        <w:pStyle w:val="TOC1"/>
        <w:tabs>
          <w:tab w:val="right" w:leader="dot" w:pos="9395"/>
        </w:tabs>
        <w:rPr>
          <w:rFonts w:asciiTheme="minorHAnsi" w:eastAsiaTheme="minorEastAsia" w:hAnsiTheme="minorHAnsi" w:cstheme="minorBidi"/>
          <w:sz w:val="22"/>
          <w:szCs w:val="22"/>
        </w:rPr>
      </w:pPr>
      <w:r w:rsidRPr="007D1BAF">
        <w:t xml:space="preserve">APPENDIX B: </w:t>
      </w:r>
      <w:r>
        <w:t>RESEARCH PROPOSAL</w:t>
      </w:r>
      <w:r w:rsidRPr="007D1BAF">
        <w:rPr>
          <w:webHidden/>
        </w:rPr>
        <w:tab/>
      </w:r>
      <w:r>
        <w:rPr>
          <w:webHidden/>
        </w:rPr>
        <w:t>71</w:t>
      </w:r>
    </w:p>
    <w:p w14:paraId="43910266" w14:textId="77777777" w:rsidR="00AE3B98" w:rsidRPr="002D325B" w:rsidRDefault="00AE3B98" w:rsidP="00AE3B98">
      <w:pPr>
        <w:pStyle w:val="TOC1"/>
        <w:rPr>
          <w:rStyle w:val="Hyperlink"/>
        </w:rPr>
      </w:pPr>
    </w:p>
    <w:p w14:paraId="2D15D494" w14:textId="77777777" w:rsidR="00AE3B98" w:rsidRPr="002D325B" w:rsidRDefault="00AE3B98" w:rsidP="00AE3B98">
      <w:pPr>
        <w:spacing w:line="360" w:lineRule="auto"/>
      </w:pPr>
    </w:p>
    <w:p w14:paraId="3988FD38" w14:textId="77777777" w:rsidR="00AE3B98" w:rsidRPr="002D325B" w:rsidRDefault="00AE3B98" w:rsidP="00AE3B98">
      <w:pPr>
        <w:spacing w:line="360" w:lineRule="auto"/>
        <w:rPr>
          <w:rFonts w:eastAsiaTheme="minorEastAsia"/>
        </w:rPr>
      </w:pPr>
    </w:p>
    <w:p w14:paraId="576723CF" w14:textId="77777777" w:rsidR="00AE3B98" w:rsidRDefault="00AE3B98" w:rsidP="00AE3B98">
      <w:pPr>
        <w:spacing w:line="360" w:lineRule="auto"/>
      </w:pPr>
      <w:r>
        <w:fldChar w:fldCharType="end"/>
      </w:r>
    </w:p>
    <w:p w14:paraId="2AD5AD91" w14:textId="77777777" w:rsidR="00AE3B98" w:rsidRDefault="00AE3B98" w:rsidP="00AE3B98">
      <w:pPr>
        <w:spacing w:line="360" w:lineRule="auto"/>
      </w:pPr>
    </w:p>
    <w:p w14:paraId="627066B2" w14:textId="77777777" w:rsidR="00AE3B98" w:rsidRDefault="00AE3B98" w:rsidP="00AE3B98">
      <w:pPr>
        <w:spacing w:line="360" w:lineRule="auto"/>
      </w:pPr>
    </w:p>
    <w:p w14:paraId="0D209E66" w14:textId="77777777" w:rsidR="00AE3B98" w:rsidRDefault="00AE3B98" w:rsidP="00AE3B98">
      <w:pPr>
        <w:spacing w:line="360" w:lineRule="auto"/>
      </w:pPr>
    </w:p>
    <w:p w14:paraId="37695977" w14:textId="77777777" w:rsidR="00AE3B98" w:rsidRDefault="00AE3B98" w:rsidP="00AE3B98">
      <w:pPr>
        <w:spacing w:line="360" w:lineRule="auto"/>
      </w:pPr>
    </w:p>
    <w:p w14:paraId="5F99FCBA" w14:textId="77777777" w:rsidR="00AE3B98" w:rsidRDefault="00AE3B98" w:rsidP="00AE3B98">
      <w:pPr>
        <w:spacing w:line="360" w:lineRule="auto"/>
      </w:pPr>
    </w:p>
    <w:p w14:paraId="318144E3" w14:textId="77777777" w:rsidR="00AE3B98" w:rsidRDefault="00AE3B98" w:rsidP="00AE3B98">
      <w:pPr>
        <w:spacing w:line="360" w:lineRule="auto"/>
      </w:pPr>
    </w:p>
    <w:p w14:paraId="473C7FB9" w14:textId="77777777" w:rsidR="00AE3B98" w:rsidRDefault="00AE3B98" w:rsidP="00AE3B98">
      <w:pPr>
        <w:spacing w:line="360" w:lineRule="auto"/>
      </w:pPr>
    </w:p>
    <w:p w14:paraId="76FCAC14" w14:textId="77777777" w:rsidR="00AE3B98" w:rsidRDefault="00AE3B98" w:rsidP="00AE3B98">
      <w:pPr>
        <w:spacing w:line="360" w:lineRule="auto"/>
      </w:pPr>
    </w:p>
    <w:p w14:paraId="7C975EBC" w14:textId="77777777" w:rsidR="00AE3B98" w:rsidRDefault="00AE3B98" w:rsidP="00AE3B98">
      <w:pPr>
        <w:spacing w:line="360" w:lineRule="auto"/>
      </w:pPr>
    </w:p>
    <w:p w14:paraId="561A484F" w14:textId="77777777" w:rsidR="00AE3B98" w:rsidRDefault="00AE3B98" w:rsidP="00AE3B98">
      <w:pPr>
        <w:spacing w:line="360" w:lineRule="auto"/>
        <w:rPr>
          <w:b/>
          <w:bCs/>
        </w:rPr>
      </w:pPr>
      <w:r w:rsidRPr="003D6B3E">
        <w:rPr>
          <w:b/>
          <w:bCs/>
        </w:rPr>
        <w:lastRenderedPageBreak/>
        <w:t xml:space="preserve">LIST OF TABLES </w:t>
      </w:r>
    </w:p>
    <w:p w14:paraId="4954DBD6" w14:textId="77777777" w:rsidR="00AE3B98" w:rsidRDefault="00AE3B98" w:rsidP="00AE3B98">
      <w:pPr>
        <w:spacing w:line="360" w:lineRule="auto"/>
      </w:pPr>
      <w:r w:rsidRPr="00455B01">
        <w:t>1.</w:t>
      </w:r>
      <w:r>
        <w:t xml:space="preserve"> </w:t>
      </w:r>
      <w:r w:rsidRPr="005640C4">
        <w:t>Features used for model</w:t>
      </w:r>
      <w:r>
        <w:t>…………………………………………………………………...19</w:t>
      </w:r>
    </w:p>
    <w:p w14:paraId="5782721D" w14:textId="77777777" w:rsidR="00AE3B98" w:rsidRDefault="00AE3B98" w:rsidP="00AE3B98">
      <w:pPr>
        <w:spacing w:line="360" w:lineRule="auto"/>
      </w:pPr>
      <w:r>
        <w:t xml:space="preserve">2. </w:t>
      </w:r>
      <w:r w:rsidRPr="00455B01">
        <w:t>Model parameters used for training</w:t>
      </w:r>
      <w:r>
        <w:t>………………………………………………………..33</w:t>
      </w:r>
    </w:p>
    <w:p w14:paraId="4260A66A" w14:textId="77777777" w:rsidR="00AE3B98" w:rsidRDefault="00AE3B98" w:rsidP="00AE3B98">
      <w:pPr>
        <w:spacing w:line="360" w:lineRule="auto"/>
      </w:pPr>
      <w:r>
        <w:t xml:space="preserve">3. </w:t>
      </w:r>
      <w:r w:rsidRPr="00455B01">
        <w:t>CNN-LSTM Parameter Details</w:t>
      </w:r>
      <w:r>
        <w:t>……………………………………………………………36</w:t>
      </w:r>
    </w:p>
    <w:p w14:paraId="10DD0F38" w14:textId="77777777" w:rsidR="00AE3B98" w:rsidRDefault="00AE3B98" w:rsidP="00AE3B98">
      <w:pPr>
        <w:spacing w:line="360" w:lineRule="auto"/>
      </w:pPr>
      <w:r>
        <w:t xml:space="preserve">4. </w:t>
      </w:r>
      <w:r w:rsidRPr="00455B01">
        <w:t>CNN-LSTM vs Benchmark</w:t>
      </w:r>
      <w:r>
        <w:t>……………………………………………………………….37</w:t>
      </w:r>
    </w:p>
    <w:p w14:paraId="0B9DA19A" w14:textId="77777777" w:rsidR="00AE3B98" w:rsidRDefault="00AE3B98" w:rsidP="00AE3B98">
      <w:pPr>
        <w:spacing w:line="360" w:lineRule="auto"/>
      </w:pPr>
      <w:r>
        <w:t xml:space="preserve">5. </w:t>
      </w:r>
      <w:r w:rsidRPr="00455B01">
        <w:t>mean square error of models across multiple steps</w:t>
      </w:r>
      <w:r>
        <w:t>………………………………………..47</w:t>
      </w:r>
    </w:p>
    <w:p w14:paraId="394D44A6" w14:textId="77777777" w:rsidR="00AE3B98" w:rsidRDefault="00AE3B98" w:rsidP="00AE3B98">
      <w:pPr>
        <w:spacing w:line="360" w:lineRule="auto"/>
      </w:pPr>
      <w:r>
        <w:t xml:space="preserve">6. </w:t>
      </w:r>
      <w:r w:rsidRPr="00455B01">
        <w:t>In LSTM, the mean square error vs. # of states</w:t>
      </w:r>
      <w:r>
        <w:t>…………………………………………...49</w:t>
      </w:r>
    </w:p>
    <w:p w14:paraId="644F5484" w14:textId="77777777" w:rsidR="00AE3B98" w:rsidRDefault="00AE3B98" w:rsidP="00AE3B98">
      <w:pPr>
        <w:spacing w:line="360" w:lineRule="auto"/>
      </w:pPr>
      <w:r>
        <w:t xml:space="preserve">7. </w:t>
      </w:r>
      <w:r w:rsidRPr="00455B01">
        <w:t>In SFM, the mean square error vs. # of states with frequencies hardcoded to ten</w:t>
      </w:r>
      <w:r>
        <w:t>……...…49</w:t>
      </w:r>
    </w:p>
    <w:p w14:paraId="526A3F58" w14:textId="77777777" w:rsidR="00AE3B98" w:rsidRDefault="00AE3B98" w:rsidP="00AE3B98">
      <w:pPr>
        <w:spacing w:line="360" w:lineRule="auto"/>
      </w:pPr>
      <w:r>
        <w:t xml:space="preserve">8. </w:t>
      </w:r>
      <w:r w:rsidRPr="00455B01">
        <w:t>In SFM, the mean square error is shown against the # of frequencies with states set at fifty</w:t>
      </w:r>
      <w:r>
        <w:t>…………………………………………………………………………………………...49</w:t>
      </w:r>
    </w:p>
    <w:p w14:paraId="510CE251" w14:textId="77777777" w:rsidR="00AE3B98" w:rsidRDefault="00AE3B98" w:rsidP="00AE3B98">
      <w:pPr>
        <w:spacing w:line="360" w:lineRule="auto"/>
      </w:pPr>
      <w:r>
        <w:t xml:space="preserve">9. </w:t>
      </w:r>
      <w:r w:rsidRPr="00455B01">
        <w:t>temporal features to explain the trend of a stock</w:t>
      </w:r>
      <w:r>
        <w:t>…………………………………………..51</w:t>
      </w:r>
    </w:p>
    <w:p w14:paraId="765324F9" w14:textId="77777777" w:rsidR="00AE3B98" w:rsidRDefault="00AE3B98" w:rsidP="00AE3B98">
      <w:pPr>
        <w:spacing w:line="360" w:lineRule="auto"/>
      </w:pPr>
      <w:r>
        <w:t xml:space="preserve">10. </w:t>
      </w:r>
      <w:r w:rsidRPr="00455B01">
        <w:t>Model Comparison against suggested ALSTM</w:t>
      </w:r>
      <w:r>
        <w:t>………………………………………….52</w:t>
      </w:r>
    </w:p>
    <w:p w14:paraId="6EBE65B5" w14:textId="77777777" w:rsidR="00AE3B98" w:rsidRDefault="00AE3B98" w:rsidP="00AE3B98">
      <w:pPr>
        <w:spacing w:line="360" w:lineRule="auto"/>
      </w:pPr>
      <w:r>
        <w:t xml:space="preserve">11. </w:t>
      </w:r>
      <w:r w:rsidRPr="00455B01">
        <w:t>Compare effect of Adversarial Training</w:t>
      </w:r>
      <w:r>
        <w:t>…………………………………………………53</w:t>
      </w:r>
    </w:p>
    <w:p w14:paraId="1950B755" w14:textId="77777777" w:rsidR="00AE3B98" w:rsidRDefault="00AE3B98" w:rsidP="00AE3B98">
      <w:pPr>
        <w:spacing w:line="360" w:lineRule="auto"/>
      </w:pPr>
      <w:r>
        <w:t xml:space="preserve">12. </w:t>
      </w:r>
      <w:r w:rsidRPr="00455B01">
        <w:t>Dataset properties</w:t>
      </w:r>
      <w:r>
        <w:t>………………………………………………………………………...55</w:t>
      </w:r>
    </w:p>
    <w:p w14:paraId="489604FB" w14:textId="77777777" w:rsidR="00AE3B98" w:rsidRDefault="00AE3B98" w:rsidP="00AE3B98">
      <w:pPr>
        <w:spacing w:line="360" w:lineRule="auto"/>
      </w:pPr>
      <w:r>
        <w:t xml:space="preserve">13. </w:t>
      </w:r>
      <w:r w:rsidRPr="00455B01">
        <w:t>Model Comparison against suggested Transformers</w:t>
      </w:r>
      <w:r>
        <w:t>…………………………………….56</w:t>
      </w:r>
    </w:p>
    <w:p w14:paraId="3E49E780" w14:textId="77777777" w:rsidR="00AE3B98" w:rsidRDefault="00AE3B98" w:rsidP="00AE3B98">
      <w:pPr>
        <w:spacing w:line="360" w:lineRule="auto"/>
      </w:pPr>
      <w:r>
        <w:t xml:space="preserve">14. </w:t>
      </w:r>
      <w:r w:rsidRPr="00455B01">
        <w:t>Base Attributes</w:t>
      </w:r>
      <w:r>
        <w:t>…………………………………………………………………………...58</w:t>
      </w:r>
    </w:p>
    <w:p w14:paraId="3442FCEE" w14:textId="77777777" w:rsidR="00AE3B98" w:rsidRDefault="00AE3B98" w:rsidP="00AE3B98">
      <w:pPr>
        <w:spacing w:line="360" w:lineRule="auto"/>
      </w:pPr>
      <w:r>
        <w:t xml:space="preserve">15. </w:t>
      </w:r>
      <w:r w:rsidRPr="00455B01">
        <w:t>Derived Features</w:t>
      </w:r>
      <w:r>
        <w:t>…………………………………………………………………………60</w:t>
      </w:r>
    </w:p>
    <w:p w14:paraId="08EE11BA" w14:textId="77777777" w:rsidR="00AE3B98" w:rsidRPr="00455B01" w:rsidRDefault="00AE3B98" w:rsidP="00AE3B98">
      <w:pPr>
        <w:spacing w:line="360" w:lineRule="auto"/>
      </w:pPr>
      <w:r>
        <w:t xml:space="preserve">16. </w:t>
      </w:r>
      <w:r w:rsidRPr="00455B01">
        <w:t>Sortation</w:t>
      </w:r>
      <w:r>
        <w:t xml:space="preserve"> and Filtering</w:t>
      </w:r>
      <w:r w:rsidRPr="00455B01">
        <w:t xml:space="preserve"> Logic</w:t>
      </w:r>
      <w:r>
        <w:t>…………………………………………………………….60</w:t>
      </w:r>
    </w:p>
    <w:p w14:paraId="302AC930" w14:textId="77777777" w:rsidR="00AE3B98" w:rsidRDefault="00AE3B98" w:rsidP="00AE3B98">
      <w:pPr>
        <w:spacing w:line="360" w:lineRule="auto"/>
        <w:rPr>
          <w:b/>
          <w:bCs/>
        </w:rPr>
      </w:pPr>
    </w:p>
    <w:p w14:paraId="74750E40" w14:textId="77777777" w:rsidR="00AE3B98" w:rsidRDefault="00AE3B98" w:rsidP="00AE3B98">
      <w:pPr>
        <w:spacing w:line="360" w:lineRule="auto"/>
        <w:rPr>
          <w:b/>
          <w:bCs/>
        </w:rPr>
      </w:pPr>
      <w:r w:rsidRPr="003D6B3E">
        <w:rPr>
          <w:b/>
          <w:bCs/>
        </w:rPr>
        <w:t>LIST OF FIGURES</w:t>
      </w:r>
    </w:p>
    <w:p w14:paraId="49B0A8F5" w14:textId="77777777" w:rsidR="00AE3B98" w:rsidRPr="00EA67A0" w:rsidRDefault="00AE3B98" w:rsidP="00AE3B98">
      <w:pPr>
        <w:spacing w:line="360" w:lineRule="auto"/>
      </w:pPr>
      <w:r w:rsidRPr="00EA67A0">
        <w:t>1. Elman RNN</w:t>
      </w:r>
      <w:r>
        <w:t>…………………………………………………………………………….….15</w:t>
      </w:r>
    </w:p>
    <w:p w14:paraId="194E94A6" w14:textId="77777777" w:rsidR="00AE3B98" w:rsidRPr="00EA67A0" w:rsidRDefault="00AE3B98" w:rsidP="00AE3B98">
      <w:pPr>
        <w:spacing w:line="360" w:lineRule="auto"/>
      </w:pPr>
      <w:r w:rsidRPr="00EA67A0">
        <w:t xml:space="preserve">2. </w:t>
      </w:r>
      <w:r w:rsidRPr="00BF1159">
        <w:t>Decomposition of NL problems using FNN ………………………</w:t>
      </w:r>
      <w:r>
        <w:t>..</w:t>
      </w:r>
      <w:r w:rsidRPr="00BF1159">
        <w:t>…………………….16</w:t>
      </w:r>
    </w:p>
    <w:p w14:paraId="76A96F61" w14:textId="77777777" w:rsidR="00AE3B98" w:rsidRPr="00EA67A0" w:rsidRDefault="00AE3B98" w:rsidP="00AE3B98">
      <w:pPr>
        <w:spacing w:line="360" w:lineRule="auto"/>
      </w:pPr>
      <w:r w:rsidRPr="00EA67A0">
        <w:t>3. Elman RNN decomposition</w:t>
      </w:r>
      <w:r>
        <w:t xml:space="preserve"> with NL………..………………………………………….…17</w:t>
      </w:r>
    </w:p>
    <w:p w14:paraId="5D22DC97" w14:textId="77777777" w:rsidR="00AE3B98" w:rsidRPr="00EA67A0" w:rsidRDefault="00AE3B98" w:rsidP="00AE3B98">
      <w:pPr>
        <w:spacing w:line="360" w:lineRule="auto"/>
      </w:pPr>
      <w:r w:rsidRPr="00EA67A0">
        <w:t>4. Performance characteristics for long-short portfolios of various sizes on a daily basis</w:t>
      </w:r>
      <w:r>
        <w:t>…..25</w:t>
      </w:r>
    </w:p>
    <w:p w14:paraId="1D756C8B" w14:textId="77777777" w:rsidR="00AE3B98" w:rsidRPr="00EA67A0" w:rsidRDefault="00AE3B98" w:rsidP="00AE3B98">
      <w:pPr>
        <w:spacing w:line="360" w:lineRule="auto"/>
      </w:pPr>
      <w:r w:rsidRPr="00EA67A0">
        <w:t>5. Auto-encoded Stock data comparison</w:t>
      </w:r>
      <w:r>
        <w:t>……………………………………………………..28</w:t>
      </w:r>
    </w:p>
    <w:p w14:paraId="3CD1C240" w14:textId="77777777" w:rsidR="00AE3B98" w:rsidRPr="00EA67A0" w:rsidRDefault="00AE3B98" w:rsidP="00AE3B98">
      <w:pPr>
        <w:spacing w:line="360" w:lineRule="auto"/>
      </w:pPr>
      <w:r w:rsidRPr="00EA67A0">
        <w:t xml:space="preserve">6. Suggested DL architecture by Bao et. al </w:t>
      </w:r>
      <w:r>
        <w:t>………………………………………………….30</w:t>
      </w:r>
    </w:p>
    <w:p w14:paraId="5615DC1A" w14:textId="77777777" w:rsidR="00AE3B98" w:rsidRPr="00EA67A0" w:rsidRDefault="00AE3B98" w:rsidP="00AE3B98">
      <w:pPr>
        <w:tabs>
          <w:tab w:val="left" w:pos="6531"/>
        </w:tabs>
        <w:spacing w:line="360" w:lineRule="auto"/>
      </w:pPr>
      <w:r w:rsidRPr="00EA67A0">
        <w:t>7. Methodology  Flowchart for CNN-LSTM</w:t>
      </w:r>
      <w:r>
        <w:t>………………………………………………...35</w:t>
      </w:r>
    </w:p>
    <w:p w14:paraId="1FA9BCE5" w14:textId="77777777" w:rsidR="00AE3B98" w:rsidRPr="00EA67A0" w:rsidRDefault="00AE3B98" w:rsidP="00AE3B98">
      <w:pPr>
        <w:spacing w:line="360" w:lineRule="auto"/>
      </w:pPr>
      <w:r w:rsidRPr="00EA67A0">
        <w:t>8.</w:t>
      </w:r>
      <w:r>
        <w:t xml:space="preserve"> </w:t>
      </w:r>
      <w:r w:rsidRPr="00EA67A0">
        <w:t>CNN-LSTM vs Benchmark net value curves</w:t>
      </w:r>
      <w:r>
        <w:t>……………………………………………...37</w:t>
      </w:r>
    </w:p>
    <w:p w14:paraId="4DC062CD" w14:textId="77777777" w:rsidR="00AE3B98" w:rsidRPr="00EA67A0" w:rsidRDefault="00AE3B98" w:rsidP="00AE3B98">
      <w:pPr>
        <w:spacing w:line="360" w:lineRule="auto"/>
      </w:pPr>
      <w:r w:rsidRPr="00EA67A0">
        <w:t>9. M generic RNN models were extended across timestep</w:t>
      </w:r>
      <w:r>
        <w:t>…………………………………..38</w:t>
      </w:r>
    </w:p>
    <w:p w14:paraId="689B227E" w14:textId="77777777" w:rsidR="00AE3B98" w:rsidRPr="00EA67A0" w:rsidRDefault="00AE3B98" w:rsidP="00AE3B98">
      <w:pPr>
        <w:spacing w:line="360" w:lineRule="auto"/>
      </w:pPr>
      <w:r w:rsidRPr="00EA67A0">
        <w:t>10.</w:t>
      </w:r>
      <w:r>
        <w:t xml:space="preserve"> </w:t>
      </w:r>
      <w:r w:rsidRPr="00EA67A0">
        <w:t>Structure of neighbouring timesteps in DWNN</w:t>
      </w:r>
      <w:r>
        <w:t>……………………………………….…39</w:t>
      </w:r>
    </w:p>
    <w:p w14:paraId="22873BAE" w14:textId="77777777" w:rsidR="00AE3B98" w:rsidRPr="00EA67A0" w:rsidRDefault="00AE3B98" w:rsidP="00AE3B98">
      <w:pPr>
        <w:spacing w:line="360" w:lineRule="auto"/>
      </w:pPr>
      <w:r w:rsidRPr="00EA67A0">
        <w:t>11. DWNN across different period</w:t>
      </w:r>
      <w:r>
        <w:t>…………………………………………………………...40</w:t>
      </w:r>
    </w:p>
    <w:p w14:paraId="39093803" w14:textId="77777777" w:rsidR="00AE3B98" w:rsidRPr="00EA67A0" w:rsidRDefault="00AE3B98" w:rsidP="00AE3B98">
      <w:pPr>
        <w:spacing w:line="360" w:lineRule="auto"/>
      </w:pPr>
      <w:r w:rsidRPr="00EA67A0">
        <w:t>12. Comparison Results</w:t>
      </w:r>
      <w:r>
        <w:t>………………………………………………………………………42</w:t>
      </w:r>
    </w:p>
    <w:p w14:paraId="31B68E9A" w14:textId="77777777" w:rsidR="00AE3B98" w:rsidRPr="00EA67A0" w:rsidRDefault="00AE3B98" w:rsidP="00AE3B98">
      <w:pPr>
        <w:spacing w:line="360" w:lineRule="auto"/>
      </w:pPr>
      <w:r w:rsidRPr="00EA67A0">
        <w:t>13. DWNN Results</w:t>
      </w:r>
      <w:r>
        <w:t>………………………………………………………………………...…43</w:t>
      </w:r>
    </w:p>
    <w:p w14:paraId="438976AC" w14:textId="77777777" w:rsidR="00AE3B98" w:rsidRPr="00EA67A0" w:rsidRDefault="00AE3B98" w:rsidP="00AE3B98">
      <w:pPr>
        <w:spacing w:line="360" w:lineRule="auto"/>
      </w:pPr>
      <w:r w:rsidRPr="00EA67A0">
        <w:t>14. Research Methodology Flowchart</w:t>
      </w:r>
      <w:r>
        <w:t>………………………………………………………..58</w:t>
      </w:r>
    </w:p>
    <w:p w14:paraId="0B9A7E54" w14:textId="77777777" w:rsidR="00AE3B98" w:rsidRPr="003D6B3E" w:rsidRDefault="00AE3B98" w:rsidP="00AE3B98">
      <w:pPr>
        <w:spacing w:line="360" w:lineRule="auto"/>
        <w:rPr>
          <w:b/>
          <w:bCs/>
        </w:rPr>
      </w:pPr>
    </w:p>
    <w:p w14:paraId="40ED07D3" w14:textId="77777777" w:rsidR="00AE3B98" w:rsidRPr="00DF609D" w:rsidRDefault="00AE3B98" w:rsidP="00AE3B98">
      <w:pPr>
        <w:spacing w:line="360" w:lineRule="auto"/>
        <w:rPr>
          <w:b/>
          <w:bCs/>
        </w:rPr>
      </w:pPr>
      <w:r w:rsidRPr="003D6B3E">
        <w:rPr>
          <w:b/>
          <w:bCs/>
        </w:rPr>
        <w:t>LIST OF ABBREVIATIONS</w:t>
      </w:r>
    </w:p>
    <w:tbl>
      <w:tblPr>
        <w:tblStyle w:val="TableGrid"/>
        <w:tblW w:w="0" w:type="auto"/>
        <w:tblLook w:val="04A0" w:firstRow="1" w:lastRow="0" w:firstColumn="1" w:lastColumn="0" w:noHBand="0" w:noVBand="1"/>
      </w:tblPr>
      <w:tblGrid>
        <w:gridCol w:w="1696"/>
        <w:gridCol w:w="7192"/>
      </w:tblGrid>
      <w:tr w:rsidR="00AE3B98" w:rsidRPr="00BC71B4" w14:paraId="7E28D575" w14:textId="77777777" w:rsidTr="007F214D">
        <w:trPr>
          <w:trHeight w:val="342"/>
        </w:trPr>
        <w:tc>
          <w:tcPr>
            <w:tcW w:w="1696" w:type="dxa"/>
          </w:tcPr>
          <w:p w14:paraId="6052030A" w14:textId="77777777" w:rsidR="00AE3B98" w:rsidRPr="00BC71B4" w:rsidRDefault="00AE3B98" w:rsidP="007F214D">
            <w:pPr>
              <w:tabs>
                <w:tab w:val="left" w:pos="1057"/>
              </w:tabs>
              <w:spacing w:line="360" w:lineRule="auto"/>
              <w:jc w:val="center"/>
              <w:rPr>
                <w:b/>
                <w:bCs/>
              </w:rPr>
            </w:pPr>
            <w:r w:rsidRPr="00BC71B4">
              <w:rPr>
                <w:b/>
                <w:bCs/>
              </w:rPr>
              <w:t>Abbreviation</w:t>
            </w:r>
          </w:p>
        </w:tc>
        <w:tc>
          <w:tcPr>
            <w:tcW w:w="7192" w:type="dxa"/>
          </w:tcPr>
          <w:p w14:paraId="454B8B39" w14:textId="77777777" w:rsidR="00AE3B98" w:rsidRPr="00BC71B4" w:rsidRDefault="00AE3B98" w:rsidP="007F214D">
            <w:pPr>
              <w:tabs>
                <w:tab w:val="left" w:pos="503"/>
              </w:tabs>
              <w:spacing w:line="360" w:lineRule="auto"/>
              <w:jc w:val="center"/>
              <w:rPr>
                <w:b/>
                <w:bCs/>
              </w:rPr>
            </w:pPr>
            <w:r w:rsidRPr="00BC71B4">
              <w:rPr>
                <w:b/>
                <w:bCs/>
              </w:rPr>
              <w:t>Expansion</w:t>
            </w:r>
          </w:p>
        </w:tc>
      </w:tr>
      <w:tr w:rsidR="00AE3B98" w:rsidRPr="00BC71B4" w14:paraId="6F1DE707" w14:textId="77777777" w:rsidTr="007F214D">
        <w:trPr>
          <w:trHeight w:val="342"/>
        </w:trPr>
        <w:tc>
          <w:tcPr>
            <w:tcW w:w="1696" w:type="dxa"/>
          </w:tcPr>
          <w:p w14:paraId="7F91DBD7" w14:textId="77777777" w:rsidR="00AE3B98" w:rsidRPr="00BC71B4" w:rsidRDefault="00AE3B98" w:rsidP="007F214D">
            <w:pPr>
              <w:spacing w:line="360" w:lineRule="auto"/>
              <w:jc w:val="center"/>
            </w:pPr>
            <w:r w:rsidRPr="00BC71B4">
              <w:t>OHLCV</w:t>
            </w:r>
          </w:p>
        </w:tc>
        <w:tc>
          <w:tcPr>
            <w:tcW w:w="7192" w:type="dxa"/>
          </w:tcPr>
          <w:p w14:paraId="19ABCE81" w14:textId="77777777" w:rsidR="00AE3B98" w:rsidRPr="00BC71B4" w:rsidRDefault="00AE3B98" w:rsidP="007F214D">
            <w:pPr>
              <w:spacing w:line="360" w:lineRule="auto"/>
              <w:jc w:val="center"/>
            </w:pPr>
            <w:r w:rsidRPr="00BC71B4">
              <w:t>Open-High-Low-Close-Volume</w:t>
            </w:r>
          </w:p>
        </w:tc>
      </w:tr>
      <w:tr w:rsidR="00AE3B98" w:rsidRPr="00BC71B4" w14:paraId="2BC5A290" w14:textId="77777777" w:rsidTr="007F214D">
        <w:trPr>
          <w:trHeight w:val="342"/>
        </w:trPr>
        <w:tc>
          <w:tcPr>
            <w:tcW w:w="1696" w:type="dxa"/>
          </w:tcPr>
          <w:p w14:paraId="6934F246" w14:textId="77777777" w:rsidR="00AE3B98" w:rsidRPr="00BC71B4" w:rsidRDefault="00AE3B98" w:rsidP="007F214D">
            <w:pPr>
              <w:spacing w:line="360" w:lineRule="auto"/>
              <w:jc w:val="center"/>
            </w:pPr>
            <w:r w:rsidRPr="00BC71B4">
              <w:t>DFNN</w:t>
            </w:r>
          </w:p>
        </w:tc>
        <w:tc>
          <w:tcPr>
            <w:tcW w:w="7192" w:type="dxa"/>
          </w:tcPr>
          <w:p w14:paraId="2F3F55A7" w14:textId="77777777" w:rsidR="00AE3B98" w:rsidRPr="00BC71B4" w:rsidRDefault="00AE3B98" w:rsidP="007F214D">
            <w:pPr>
              <w:spacing w:line="360" w:lineRule="auto"/>
              <w:jc w:val="center"/>
            </w:pPr>
            <w:r w:rsidRPr="00BC71B4">
              <w:t>Deep Feedforward Neural Network</w:t>
            </w:r>
          </w:p>
        </w:tc>
      </w:tr>
      <w:tr w:rsidR="00AE3B98" w:rsidRPr="00BC71B4" w14:paraId="74402F65" w14:textId="77777777" w:rsidTr="007F214D">
        <w:trPr>
          <w:trHeight w:val="342"/>
        </w:trPr>
        <w:tc>
          <w:tcPr>
            <w:tcW w:w="1696" w:type="dxa"/>
          </w:tcPr>
          <w:p w14:paraId="57FA3F4F" w14:textId="77777777" w:rsidR="00AE3B98" w:rsidRPr="00BC71B4" w:rsidRDefault="00AE3B98" w:rsidP="007F214D">
            <w:pPr>
              <w:spacing w:line="360" w:lineRule="auto"/>
              <w:jc w:val="center"/>
            </w:pPr>
            <w:r w:rsidRPr="00BC71B4">
              <w:t>FX</w:t>
            </w:r>
          </w:p>
        </w:tc>
        <w:tc>
          <w:tcPr>
            <w:tcW w:w="7192" w:type="dxa"/>
          </w:tcPr>
          <w:p w14:paraId="365BA11A" w14:textId="77777777" w:rsidR="00AE3B98" w:rsidRPr="00BC71B4" w:rsidRDefault="00AE3B98" w:rsidP="007F214D">
            <w:pPr>
              <w:spacing w:line="360" w:lineRule="auto"/>
              <w:jc w:val="center"/>
            </w:pPr>
            <w:r w:rsidRPr="00BC71B4">
              <w:t>Forex</w:t>
            </w:r>
          </w:p>
        </w:tc>
      </w:tr>
      <w:tr w:rsidR="00AE3B98" w:rsidRPr="00BC71B4" w14:paraId="2F724DE5" w14:textId="77777777" w:rsidTr="007F214D">
        <w:trPr>
          <w:trHeight w:val="342"/>
        </w:trPr>
        <w:tc>
          <w:tcPr>
            <w:tcW w:w="1696" w:type="dxa"/>
          </w:tcPr>
          <w:p w14:paraId="5D67246F" w14:textId="77777777" w:rsidR="00AE3B98" w:rsidRPr="00BC71B4" w:rsidRDefault="00AE3B98" w:rsidP="007F214D">
            <w:pPr>
              <w:spacing w:line="360" w:lineRule="auto"/>
              <w:jc w:val="center"/>
            </w:pPr>
            <w:r w:rsidRPr="00BC71B4">
              <w:t>ML</w:t>
            </w:r>
          </w:p>
        </w:tc>
        <w:tc>
          <w:tcPr>
            <w:tcW w:w="7192" w:type="dxa"/>
          </w:tcPr>
          <w:p w14:paraId="58EDA225" w14:textId="77777777" w:rsidR="00AE3B98" w:rsidRPr="00BC71B4" w:rsidRDefault="00AE3B98" w:rsidP="007F214D">
            <w:pPr>
              <w:spacing w:line="360" w:lineRule="auto"/>
              <w:jc w:val="center"/>
            </w:pPr>
            <w:r w:rsidRPr="00BC71B4">
              <w:t>Machine Learning</w:t>
            </w:r>
          </w:p>
        </w:tc>
      </w:tr>
      <w:tr w:rsidR="00AE3B98" w:rsidRPr="00BC71B4" w14:paraId="1051CF8D" w14:textId="77777777" w:rsidTr="007F214D">
        <w:trPr>
          <w:trHeight w:val="350"/>
        </w:trPr>
        <w:tc>
          <w:tcPr>
            <w:tcW w:w="1696" w:type="dxa"/>
          </w:tcPr>
          <w:p w14:paraId="4F23059C" w14:textId="77777777" w:rsidR="00AE3B98" w:rsidRPr="00BC71B4" w:rsidRDefault="00AE3B98" w:rsidP="007F214D">
            <w:pPr>
              <w:spacing w:line="360" w:lineRule="auto"/>
              <w:jc w:val="center"/>
            </w:pPr>
            <w:r w:rsidRPr="00BC71B4">
              <w:t>ANN</w:t>
            </w:r>
          </w:p>
        </w:tc>
        <w:tc>
          <w:tcPr>
            <w:tcW w:w="7192" w:type="dxa"/>
          </w:tcPr>
          <w:p w14:paraId="0D9B0D16" w14:textId="77777777" w:rsidR="00AE3B98" w:rsidRPr="00BC71B4" w:rsidRDefault="00AE3B98" w:rsidP="007F214D">
            <w:pPr>
              <w:spacing w:line="360" w:lineRule="auto"/>
              <w:jc w:val="center"/>
            </w:pPr>
            <w:r w:rsidRPr="00BC71B4">
              <w:t>Artificial Neural Network</w:t>
            </w:r>
          </w:p>
        </w:tc>
      </w:tr>
      <w:tr w:rsidR="00AE3B98" w:rsidRPr="00BC71B4" w14:paraId="229C1466" w14:textId="77777777" w:rsidTr="007F214D">
        <w:trPr>
          <w:trHeight w:val="342"/>
        </w:trPr>
        <w:tc>
          <w:tcPr>
            <w:tcW w:w="1696" w:type="dxa"/>
          </w:tcPr>
          <w:p w14:paraId="2D93FD6F" w14:textId="77777777" w:rsidR="00AE3B98" w:rsidRPr="00BC71B4" w:rsidRDefault="00AE3B98" w:rsidP="007F214D">
            <w:pPr>
              <w:spacing w:line="360" w:lineRule="auto"/>
              <w:jc w:val="center"/>
            </w:pPr>
            <w:r w:rsidRPr="00BC71B4">
              <w:t>EC</w:t>
            </w:r>
          </w:p>
        </w:tc>
        <w:tc>
          <w:tcPr>
            <w:tcW w:w="7192" w:type="dxa"/>
          </w:tcPr>
          <w:p w14:paraId="216E616B" w14:textId="77777777" w:rsidR="00AE3B98" w:rsidRPr="00BC71B4" w:rsidRDefault="00AE3B98" w:rsidP="007F214D">
            <w:pPr>
              <w:spacing w:line="360" w:lineRule="auto"/>
              <w:jc w:val="center"/>
            </w:pPr>
            <w:r w:rsidRPr="00BC71B4">
              <w:t>Evolutionary Computation</w:t>
            </w:r>
          </w:p>
        </w:tc>
      </w:tr>
      <w:tr w:rsidR="00AE3B98" w:rsidRPr="00BC71B4" w14:paraId="34FEBB8A" w14:textId="77777777" w:rsidTr="007F214D">
        <w:trPr>
          <w:trHeight w:val="342"/>
        </w:trPr>
        <w:tc>
          <w:tcPr>
            <w:tcW w:w="1696" w:type="dxa"/>
          </w:tcPr>
          <w:p w14:paraId="58C74E51" w14:textId="77777777" w:rsidR="00AE3B98" w:rsidRPr="00BC71B4" w:rsidRDefault="00AE3B98" w:rsidP="007F214D">
            <w:pPr>
              <w:spacing w:line="360" w:lineRule="auto"/>
              <w:jc w:val="center"/>
            </w:pPr>
            <w:r w:rsidRPr="00BC71B4">
              <w:t>GP</w:t>
            </w:r>
          </w:p>
        </w:tc>
        <w:tc>
          <w:tcPr>
            <w:tcW w:w="7192" w:type="dxa"/>
          </w:tcPr>
          <w:p w14:paraId="71145B48" w14:textId="77777777" w:rsidR="00AE3B98" w:rsidRPr="00BC71B4" w:rsidRDefault="00AE3B98" w:rsidP="007F214D">
            <w:pPr>
              <w:spacing w:line="360" w:lineRule="auto"/>
              <w:jc w:val="center"/>
            </w:pPr>
            <w:r w:rsidRPr="00BC71B4">
              <w:t>Genetic Programming</w:t>
            </w:r>
          </w:p>
        </w:tc>
      </w:tr>
      <w:tr w:rsidR="00AE3B98" w:rsidRPr="00BC71B4" w14:paraId="3D6D1396" w14:textId="77777777" w:rsidTr="007F214D">
        <w:trPr>
          <w:trHeight w:val="342"/>
        </w:trPr>
        <w:tc>
          <w:tcPr>
            <w:tcW w:w="1696" w:type="dxa"/>
          </w:tcPr>
          <w:p w14:paraId="2B6D63A4" w14:textId="77777777" w:rsidR="00AE3B98" w:rsidRPr="00BC71B4" w:rsidRDefault="00AE3B98" w:rsidP="007F214D">
            <w:pPr>
              <w:spacing w:line="360" w:lineRule="auto"/>
              <w:jc w:val="center"/>
            </w:pPr>
            <w:r w:rsidRPr="00BC71B4">
              <w:t>DL</w:t>
            </w:r>
          </w:p>
        </w:tc>
        <w:tc>
          <w:tcPr>
            <w:tcW w:w="7192" w:type="dxa"/>
          </w:tcPr>
          <w:p w14:paraId="1E94617F" w14:textId="77777777" w:rsidR="00AE3B98" w:rsidRPr="00BC71B4" w:rsidRDefault="00AE3B98" w:rsidP="007F214D">
            <w:pPr>
              <w:spacing w:line="360" w:lineRule="auto"/>
              <w:jc w:val="center"/>
            </w:pPr>
            <w:r w:rsidRPr="00BC71B4">
              <w:t>Deep Learning</w:t>
            </w:r>
          </w:p>
        </w:tc>
      </w:tr>
      <w:tr w:rsidR="00AE3B98" w:rsidRPr="00BC71B4" w14:paraId="144087AA" w14:textId="77777777" w:rsidTr="007F214D">
        <w:trPr>
          <w:trHeight w:val="342"/>
        </w:trPr>
        <w:tc>
          <w:tcPr>
            <w:tcW w:w="1696" w:type="dxa"/>
          </w:tcPr>
          <w:p w14:paraId="1C954227" w14:textId="77777777" w:rsidR="00AE3B98" w:rsidRPr="00BC71B4" w:rsidRDefault="00AE3B98" w:rsidP="007F214D">
            <w:pPr>
              <w:spacing w:line="360" w:lineRule="auto"/>
              <w:jc w:val="center"/>
            </w:pPr>
            <w:r w:rsidRPr="00BC71B4">
              <w:t>RNN</w:t>
            </w:r>
          </w:p>
        </w:tc>
        <w:tc>
          <w:tcPr>
            <w:tcW w:w="7192" w:type="dxa"/>
          </w:tcPr>
          <w:p w14:paraId="251791C9" w14:textId="77777777" w:rsidR="00AE3B98" w:rsidRPr="00BC71B4" w:rsidRDefault="00AE3B98" w:rsidP="007F214D">
            <w:pPr>
              <w:spacing w:line="360" w:lineRule="auto"/>
              <w:jc w:val="center"/>
            </w:pPr>
            <w:r w:rsidRPr="00BC71B4">
              <w:t>Recurrent Neural Network</w:t>
            </w:r>
          </w:p>
        </w:tc>
      </w:tr>
      <w:tr w:rsidR="00AE3B98" w:rsidRPr="00BC71B4" w14:paraId="1036172F" w14:textId="77777777" w:rsidTr="007F214D">
        <w:trPr>
          <w:trHeight w:val="342"/>
        </w:trPr>
        <w:tc>
          <w:tcPr>
            <w:tcW w:w="1696" w:type="dxa"/>
          </w:tcPr>
          <w:p w14:paraId="0AA14EB7" w14:textId="77777777" w:rsidR="00AE3B98" w:rsidRPr="00BC71B4" w:rsidRDefault="00AE3B98" w:rsidP="007F214D">
            <w:pPr>
              <w:spacing w:line="360" w:lineRule="auto"/>
              <w:jc w:val="center"/>
            </w:pPr>
            <w:r w:rsidRPr="00BC71B4">
              <w:t>LSTM</w:t>
            </w:r>
          </w:p>
        </w:tc>
        <w:tc>
          <w:tcPr>
            <w:tcW w:w="7192" w:type="dxa"/>
          </w:tcPr>
          <w:p w14:paraId="695580AB" w14:textId="77777777" w:rsidR="00AE3B98" w:rsidRPr="00BC71B4" w:rsidRDefault="00AE3B98" w:rsidP="007F214D">
            <w:pPr>
              <w:spacing w:line="360" w:lineRule="auto"/>
              <w:jc w:val="center"/>
            </w:pPr>
            <w:r w:rsidRPr="00BC71B4">
              <w:t>Long Short Term Memory</w:t>
            </w:r>
          </w:p>
        </w:tc>
      </w:tr>
      <w:tr w:rsidR="00AE3B98" w:rsidRPr="00BC71B4" w14:paraId="66877C7B" w14:textId="77777777" w:rsidTr="007F214D">
        <w:trPr>
          <w:trHeight w:val="342"/>
        </w:trPr>
        <w:tc>
          <w:tcPr>
            <w:tcW w:w="1696" w:type="dxa"/>
          </w:tcPr>
          <w:p w14:paraId="0624319B" w14:textId="77777777" w:rsidR="00AE3B98" w:rsidRPr="00BC71B4" w:rsidRDefault="00AE3B98" w:rsidP="007F214D">
            <w:pPr>
              <w:spacing w:line="360" w:lineRule="auto"/>
              <w:jc w:val="center"/>
            </w:pPr>
            <w:r w:rsidRPr="00BC71B4">
              <w:t>CNN</w:t>
            </w:r>
          </w:p>
        </w:tc>
        <w:tc>
          <w:tcPr>
            <w:tcW w:w="7192" w:type="dxa"/>
          </w:tcPr>
          <w:p w14:paraId="358FBE62" w14:textId="77777777" w:rsidR="00AE3B98" w:rsidRPr="00BC71B4" w:rsidRDefault="00AE3B98" w:rsidP="007F214D">
            <w:pPr>
              <w:spacing w:line="360" w:lineRule="auto"/>
              <w:jc w:val="center"/>
            </w:pPr>
            <w:r w:rsidRPr="00BC71B4">
              <w:t>Convolutional Neural Network</w:t>
            </w:r>
          </w:p>
        </w:tc>
      </w:tr>
      <w:tr w:rsidR="00AE3B98" w:rsidRPr="00BC71B4" w14:paraId="029B0D83" w14:textId="77777777" w:rsidTr="007F214D">
        <w:trPr>
          <w:trHeight w:val="342"/>
        </w:trPr>
        <w:tc>
          <w:tcPr>
            <w:tcW w:w="1696" w:type="dxa"/>
          </w:tcPr>
          <w:p w14:paraId="76BF7470" w14:textId="77777777" w:rsidR="00AE3B98" w:rsidRPr="00BC71B4" w:rsidRDefault="00AE3B98" w:rsidP="007F214D">
            <w:pPr>
              <w:spacing w:line="360" w:lineRule="auto"/>
              <w:jc w:val="center"/>
            </w:pPr>
            <w:r w:rsidRPr="00BC71B4">
              <w:t>DMLP</w:t>
            </w:r>
          </w:p>
        </w:tc>
        <w:tc>
          <w:tcPr>
            <w:tcW w:w="7192" w:type="dxa"/>
          </w:tcPr>
          <w:p w14:paraId="29E2F343" w14:textId="77777777" w:rsidR="00AE3B98" w:rsidRPr="00BC71B4" w:rsidRDefault="00AE3B98" w:rsidP="007F214D">
            <w:pPr>
              <w:spacing w:line="360" w:lineRule="auto"/>
              <w:jc w:val="center"/>
            </w:pPr>
            <w:r w:rsidRPr="00BC71B4">
              <w:t>Deep Multilayer Perceptron</w:t>
            </w:r>
          </w:p>
        </w:tc>
      </w:tr>
      <w:tr w:rsidR="00AE3B98" w:rsidRPr="00BC71B4" w14:paraId="41CF0A35" w14:textId="77777777" w:rsidTr="007F214D">
        <w:trPr>
          <w:trHeight w:val="342"/>
        </w:trPr>
        <w:tc>
          <w:tcPr>
            <w:tcW w:w="1696" w:type="dxa"/>
          </w:tcPr>
          <w:p w14:paraId="11620899" w14:textId="77777777" w:rsidR="00AE3B98" w:rsidRPr="00BC71B4" w:rsidRDefault="00AE3B98" w:rsidP="007F214D">
            <w:pPr>
              <w:spacing w:line="360" w:lineRule="auto"/>
              <w:jc w:val="center"/>
            </w:pPr>
            <w:r w:rsidRPr="00BC71B4">
              <w:t>RBM</w:t>
            </w:r>
          </w:p>
        </w:tc>
        <w:tc>
          <w:tcPr>
            <w:tcW w:w="7192" w:type="dxa"/>
          </w:tcPr>
          <w:p w14:paraId="78F09D4A" w14:textId="77777777" w:rsidR="00AE3B98" w:rsidRPr="00BC71B4" w:rsidRDefault="00AE3B98" w:rsidP="007F214D">
            <w:pPr>
              <w:spacing w:line="360" w:lineRule="auto"/>
              <w:jc w:val="center"/>
            </w:pPr>
            <w:r w:rsidRPr="00BC71B4">
              <w:t>Restricted Boltzmann Machine</w:t>
            </w:r>
          </w:p>
        </w:tc>
      </w:tr>
      <w:tr w:rsidR="00AE3B98" w:rsidRPr="00BC71B4" w14:paraId="15A6FAB7" w14:textId="77777777" w:rsidTr="007F214D">
        <w:trPr>
          <w:trHeight w:val="342"/>
        </w:trPr>
        <w:tc>
          <w:tcPr>
            <w:tcW w:w="1696" w:type="dxa"/>
          </w:tcPr>
          <w:p w14:paraId="3EC76381" w14:textId="77777777" w:rsidR="00AE3B98" w:rsidRPr="00BC71B4" w:rsidRDefault="00AE3B98" w:rsidP="007F214D">
            <w:pPr>
              <w:spacing w:line="360" w:lineRule="auto"/>
              <w:jc w:val="center"/>
            </w:pPr>
            <w:r w:rsidRPr="00BC71B4">
              <w:t>DBN</w:t>
            </w:r>
          </w:p>
        </w:tc>
        <w:tc>
          <w:tcPr>
            <w:tcW w:w="7192" w:type="dxa"/>
          </w:tcPr>
          <w:p w14:paraId="024113F3" w14:textId="77777777" w:rsidR="00AE3B98" w:rsidRPr="00BC71B4" w:rsidRDefault="00AE3B98" w:rsidP="007F214D">
            <w:pPr>
              <w:spacing w:line="360" w:lineRule="auto"/>
              <w:jc w:val="center"/>
            </w:pPr>
            <w:r w:rsidRPr="00BC71B4">
              <w:t>Deep Belief Network</w:t>
            </w:r>
          </w:p>
        </w:tc>
      </w:tr>
      <w:tr w:rsidR="00AE3B98" w:rsidRPr="00BC71B4" w14:paraId="7EBA987E" w14:textId="77777777" w:rsidTr="007F214D">
        <w:trPr>
          <w:trHeight w:val="342"/>
        </w:trPr>
        <w:tc>
          <w:tcPr>
            <w:tcW w:w="1696" w:type="dxa"/>
          </w:tcPr>
          <w:p w14:paraId="41ED031E" w14:textId="77777777" w:rsidR="00AE3B98" w:rsidRPr="00BC71B4" w:rsidRDefault="00AE3B98" w:rsidP="007F214D">
            <w:pPr>
              <w:spacing w:line="360" w:lineRule="auto"/>
              <w:jc w:val="center"/>
            </w:pPr>
            <w:r w:rsidRPr="00BC71B4">
              <w:t>AE</w:t>
            </w:r>
          </w:p>
        </w:tc>
        <w:tc>
          <w:tcPr>
            <w:tcW w:w="7192" w:type="dxa"/>
          </w:tcPr>
          <w:p w14:paraId="3C9D6F10" w14:textId="77777777" w:rsidR="00AE3B98" w:rsidRPr="00BC71B4" w:rsidRDefault="00AE3B98" w:rsidP="007F214D">
            <w:pPr>
              <w:spacing w:line="360" w:lineRule="auto"/>
              <w:jc w:val="center"/>
            </w:pPr>
            <w:r w:rsidRPr="00BC71B4">
              <w:t>Autoencoder</w:t>
            </w:r>
          </w:p>
        </w:tc>
      </w:tr>
      <w:tr w:rsidR="00AE3B98" w:rsidRPr="00BC71B4" w14:paraId="474A00AD" w14:textId="77777777" w:rsidTr="007F214D">
        <w:trPr>
          <w:trHeight w:val="342"/>
        </w:trPr>
        <w:tc>
          <w:tcPr>
            <w:tcW w:w="1696" w:type="dxa"/>
          </w:tcPr>
          <w:p w14:paraId="57791840" w14:textId="77777777" w:rsidR="00AE3B98" w:rsidRPr="00BC71B4" w:rsidRDefault="00AE3B98" w:rsidP="007F214D">
            <w:pPr>
              <w:spacing w:line="360" w:lineRule="auto"/>
              <w:jc w:val="center"/>
            </w:pPr>
            <w:r w:rsidRPr="00BC71B4">
              <w:t>DRL</w:t>
            </w:r>
          </w:p>
        </w:tc>
        <w:tc>
          <w:tcPr>
            <w:tcW w:w="7192" w:type="dxa"/>
          </w:tcPr>
          <w:p w14:paraId="5BA44077" w14:textId="77777777" w:rsidR="00AE3B98" w:rsidRPr="00BC71B4" w:rsidRDefault="00AE3B98" w:rsidP="007F214D">
            <w:pPr>
              <w:spacing w:line="360" w:lineRule="auto"/>
              <w:jc w:val="center"/>
            </w:pPr>
            <w:r w:rsidRPr="00BC71B4">
              <w:t>Deep Reinforcement Learning</w:t>
            </w:r>
          </w:p>
        </w:tc>
      </w:tr>
      <w:tr w:rsidR="00AE3B98" w:rsidRPr="00BC71B4" w14:paraId="6848969A" w14:textId="77777777" w:rsidTr="007F214D">
        <w:trPr>
          <w:trHeight w:val="342"/>
        </w:trPr>
        <w:tc>
          <w:tcPr>
            <w:tcW w:w="1696" w:type="dxa"/>
          </w:tcPr>
          <w:p w14:paraId="7D08D8D1" w14:textId="77777777" w:rsidR="00AE3B98" w:rsidRPr="00BC71B4" w:rsidRDefault="00AE3B98" w:rsidP="007F214D">
            <w:pPr>
              <w:spacing w:line="360" w:lineRule="auto"/>
              <w:jc w:val="center"/>
            </w:pPr>
            <w:r w:rsidRPr="00BC71B4">
              <w:t>GRU</w:t>
            </w:r>
          </w:p>
        </w:tc>
        <w:tc>
          <w:tcPr>
            <w:tcW w:w="7192" w:type="dxa"/>
          </w:tcPr>
          <w:p w14:paraId="5772C050" w14:textId="77777777" w:rsidR="00AE3B98" w:rsidRPr="00BC71B4" w:rsidRDefault="00AE3B98" w:rsidP="007F214D">
            <w:pPr>
              <w:spacing w:line="360" w:lineRule="auto"/>
              <w:jc w:val="center"/>
            </w:pPr>
            <w:r w:rsidRPr="00BC71B4">
              <w:t>Gated Recurrent Unit</w:t>
            </w:r>
          </w:p>
        </w:tc>
      </w:tr>
      <w:tr w:rsidR="00AE3B98" w:rsidRPr="00BC71B4" w14:paraId="3CB0654D" w14:textId="77777777" w:rsidTr="007F214D">
        <w:trPr>
          <w:trHeight w:val="342"/>
        </w:trPr>
        <w:tc>
          <w:tcPr>
            <w:tcW w:w="1696" w:type="dxa"/>
          </w:tcPr>
          <w:p w14:paraId="43C66E1B" w14:textId="77777777" w:rsidR="00AE3B98" w:rsidRPr="00BC71B4" w:rsidRDefault="00AE3B98" w:rsidP="007F214D">
            <w:pPr>
              <w:spacing w:line="360" w:lineRule="auto"/>
              <w:jc w:val="center"/>
            </w:pPr>
            <w:r w:rsidRPr="00BC71B4">
              <w:t>MLP</w:t>
            </w:r>
          </w:p>
        </w:tc>
        <w:tc>
          <w:tcPr>
            <w:tcW w:w="7192" w:type="dxa"/>
          </w:tcPr>
          <w:p w14:paraId="2E7AEBAF" w14:textId="77777777" w:rsidR="00AE3B98" w:rsidRPr="00BC71B4" w:rsidRDefault="00AE3B98" w:rsidP="007F214D">
            <w:pPr>
              <w:spacing w:line="360" w:lineRule="auto"/>
              <w:jc w:val="center"/>
            </w:pPr>
            <w:r w:rsidRPr="00BC71B4">
              <w:t>Multilayer Perceptron</w:t>
            </w:r>
          </w:p>
        </w:tc>
      </w:tr>
      <w:tr w:rsidR="00AE3B98" w:rsidRPr="00BC71B4" w14:paraId="6335742F" w14:textId="77777777" w:rsidTr="007F214D">
        <w:trPr>
          <w:trHeight w:val="342"/>
        </w:trPr>
        <w:tc>
          <w:tcPr>
            <w:tcW w:w="1696" w:type="dxa"/>
          </w:tcPr>
          <w:p w14:paraId="562B14D0" w14:textId="77777777" w:rsidR="00AE3B98" w:rsidRPr="00BC71B4" w:rsidRDefault="00AE3B98" w:rsidP="007F214D">
            <w:pPr>
              <w:spacing w:line="360" w:lineRule="auto"/>
              <w:jc w:val="center"/>
            </w:pPr>
            <w:r w:rsidRPr="00BC71B4">
              <w:t>NLP</w:t>
            </w:r>
          </w:p>
        </w:tc>
        <w:tc>
          <w:tcPr>
            <w:tcW w:w="7192" w:type="dxa"/>
          </w:tcPr>
          <w:p w14:paraId="4DCA413C" w14:textId="77777777" w:rsidR="00AE3B98" w:rsidRPr="00BC71B4" w:rsidRDefault="00AE3B98" w:rsidP="007F214D">
            <w:pPr>
              <w:spacing w:line="360" w:lineRule="auto"/>
              <w:jc w:val="center"/>
            </w:pPr>
            <w:r w:rsidRPr="00BC71B4">
              <w:t>Natural Language Processing</w:t>
            </w:r>
          </w:p>
        </w:tc>
      </w:tr>
      <w:tr w:rsidR="00AE3B98" w:rsidRPr="00BC71B4" w14:paraId="3BE6F991" w14:textId="77777777" w:rsidTr="007F214D">
        <w:trPr>
          <w:trHeight w:val="342"/>
        </w:trPr>
        <w:tc>
          <w:tcPr>
            <w:tcW w:w="1696" w:type="dxa"/>
          </w:tcPr>
          <w:p w14:paraId="14B723AA" w14:textId="77777777" w:rsidR="00AE3B98" w:rsidRPr="00BC71B4" w:rsidRDefault="00AE3B98" w:rsidP="007F214D">
            <w:pPr>
              <w:spacing w:line="360" w:lineRule="auto"/>
              <w:jc w:val="center"/>
            </w:pPr>
            <w:r w:rsidRPr="00BC71B4">
              <w:t>ARIMA</w:t>
            </w:r>
          </w:p>
        </w:tc>
        <w:tc>
          <w:tcPr>
            <w:tcW w:w="7192" w:type="dxa"/>
          </w:tcPr>
          <w:p w14:paraId="50DFFC82" w14:textId="77777777" w:rsidR="00AE3B98" w:rsidRPr="00BC71B4" w:rsidRDefault="00AE3B98" w:rsidP="007F214D">
            <w:pPr>
              <w:spacing w:line="360" w:lineRule="auto"/>
              <w:jc w:val="center"/>
            </w:pPr>
            <w:r w:rsidRPr="00BC71B4">
              <w:t>Autoregressive Integrated Moving Average</w:t>
            </w:r>
          </w:p>
        </w:tc>
      </w:tr>
      <w:tr w:rsidR="00AE3B98" w:rsidRPr="00BC71B4" w14:paraId="65025B3C" w14:textId="77777777" w:rsidTr="007F214D">
        <w:trPr>
          <w:trHeight w:val="342"/>
        </w:trPr>
        <w:tc>
          <w:tcPr>
            <w:tcW w:w="1696" w:type="dxa"/>
          </w:tcPr>
          <w:p w14:paraId="2701108F" w14:textId="77777777" w:rsidR="00AE3B98" w:rsidRPr="00BC71B4" w:rsidRDefault="00AE3B98" w:rsidP="007F214D">
            <w:pPr>
              <w:spacing w:line="360" w:lineRule="auto"/>
              <w:jc w:val="center"/>
            </w:pPr>
            <w:r w:rsidRPr="00BC71B4">
              <w:t>SRNN</w:t>
            </w:r>
          </w:p>
        </w:tc>
        <w:tc>
          <w:tcPr>
            <w:tcW w:w="7192" w:type="dxa"/>
          </w:tcPr>
          <w:p w14:paraId="6EE51277" w14:textId="77777777" w:rsidR="00AE3B98" w:rsidRPr="00BC71B4" w:rsidRDefault="00AE3B98" w:rsidP="007F214D">
            <w:pPr>
              <w:spacing w:line="360" w:lineRule="auto"/>
              <w:jc w:val="center"/>
            </w:pPr>
            <w:r w:rsidRPr="00BC71B4">
              <w:t>Stacked Recurrent Neural Network</w:t>
            </w:r>
          </w:p>
        </w:tc>
      </w:tr>
      <w:tr w:rsidR="00AE3B98" w:rsidRPr="00BC71B4" w14:paraId="3BD9AF4E" w14:textId="77777777" w:rsidTr="007F214D">
        <w:trPr>
          <w:trHeight w:val="342"/>
        </w:trPr>
        <w:tc>
          <w:tcPr>
            <w:tcW w:w="1696" w:type="dxa"/>
          </w:tcPr>
          <w:p w14:paraId="2672FE51" w14:textId="77777777" w:rsidR="00AE3B98" w:rsidRPr="00BC71B4" w:rsidRDefault="00AE3B98" w:rsidP="007F214D">
            <w:pPr>
              <w:spacing w:line="360" w:lineRule="auto"/>
              <w:jc w:val="center"/>
            </w:pPr>
            <w:r w:rsidRPr="00BC71B4">
              <w:t>DWNN</w:t>
            </w:r>
          </w:p>
        </w:tc>
        <w:tc>
          <w:tcPr>
            <w:tcW w:w="7192" w:type="dxa"/>
          </w:tcPr>
          <w:p w14:paraId="24932406" w14:textId="77777777" w:rsidR="00AE3B98" w:rsidRPr="00BC71B4" w:rsidRDefault="00AE3B98" w:rsidP="007F214D">
            <w:pPr>
              <w:spacing w:line="360" w:lineRule="auto"/>
              <w:jc w:val="center"/>
            </w:pPr>
            <w:r w:rsidRPr="00BC71B4">
              <w:t>Deep and Wide Neural Network</w:t>
            </w:r>
          </w:p>
        </w:tc>
      </w:tr>
      <w:tr w:rsidR="00AE3B98" w:rsidRPr="00BC71B4" w14:paraId="5B1FC457" w14:textId="77777777" w:rsidTr="007F214D">
        <w:trPr>
          <w:trHeight w:val="342"/>
        </w:trPr>
        <w:tc>
          <w:tcPr>
            <w:tcW w:w="1696" w:type="dxa"/>
          </w:tcPr>
          <w:p w14:paraId="292714DC" w14:textId="77777777" w:rsidR="00AE3B98" w:rsidRPr="00BC71B4" w:rsidRDefault="00AE3B98" w:rsidP="007F214D">
            <w:pPr>
              <w:spacing w:line="360" w:lineRule="auto"/>
              <w:jc w:val="center"/>
            </w:pPr>
            <w:r w:rsidRPr="00BC71B4">
              <w:t>MAE</w:t>
            </w:r>
          </w:p>
        </w:tc>
        <w:tc>
          <w:tcPr>
            <w:tcW w:w="7192" w:type="dxa"/>
          </w:tcPr>
          <w:p w14:paraId="5B580760" w14:textId="77777777" w:rsidR="00AE3B98" w:rsidRPr="00BC71B4" w:rsidRDefault="00AE3B98" w:rsidP="007F214D">
            <w:pPr>
              <w:spacing w:line="360" w:lineRule="auto"/>
              <w:jc w:val="center"/>
            </w:pPr>
            <w:r w:rsidRPr="00BC71B4">
              <w:t>Mean Absolute Error</w:t>
            </w:r>
          </w:p>
        </w:tc>
      </w:tr>
      <w:tr w:rsidR="00AE3B98" w:rsidRPr="00BC71B4" w14:paraId="0D3E010E" w14:textId="77777777" w:rsidTr="007F214D">
        <w:trPr>
          <w:trHeight w:val="342"/>
        </w:trPr>
        <w:tc>
          <w:tcPr>
            <w:tcW w:w="1696" w:type="dxa"/>
          </w:tcPr>
          <w:p w14:paraId="6CBC2EF8" w14:textId="77777777" w:rsidR="00AE3B98" w:rsidRPr="00BC71B4" w:rsidRDefault="00AE3B98" w:rsidP="007F214D">
            <w:pPr>
              <w:spacing w:line="360" w:lineRule="auto"/>
              <w:jc w:val="center"/>
            </w:pPr>
            <w:r w:rsidRPr="00BC71B4">
              <w:t>MAPE</w:t>
            </w:r>
          </w:p>
        </w:tc>
        <w:tc>
          <w:tcPr>
            <w:tcW w:w="7192" w:type="dxa"/>
          </w:tcPr>
          <w:p w14:paraId="0A62D97B" w14:textId="77777777" w:rsidR="00AE3B98" w:rsidRPr="00BC71B4" w:rsidRDefault="00AE3B98" w:rsidP="007F214D">
            <w:pPr>
              <w:spacing w:line="360" w:lineRule="auto"/>
              <w:jc w:val="center"/>
            </w:pPr>
            <w:r w:rsidRPr="00BC71B4">
              <w:t>Mean Absolute Percentage Error</w:t>
            </w:r>
          </w:p>
        </w:tc>
      </w:tr>
      <w:tr w:rsidR="00AE3B98" w:rsidRPr="00BC71B4" w14:paraId="579F722A" w14:textId="77777777" w:rsidTr="007F214D">
        <w:trPr>
          <w:trHeight w:val="342"/>
        </w:trPr>
        <w:tc>
          <w:tcPr>
            <w:tcW w:w="1696" w:type="dxa"/>
          </w:tcPr>
          <w:p w14:paraId="1EBB207F" w14:textId="77777777" w:rsidR="00AE3B98" w:rsidRPr="00BC71B4" w:rsidRDefault="00AE3B98" w:rsidP="007F214D">
            <w:pPr>
              <w:spacing w:line="360" w:lineRule="auto"/>
              <w:jc w:val="center"/>
            </w:pPr>
            <w:r w:rsidRPr="00BC71B4">
              <w:t>RMSE</w:t>
            </w:r>
          </w:p>
        </w:tc>
        <w:tc>
          <w:tcPr>
            <w:tcW w:w="7192" w:type="dxa"/>
          </w:tcPr>
          <w:p w14:paraId="0BDA7AA3" w14:textId="77777777" w:rsidR="00AE3B98" w:rsidRPr="00BC71B4" w:rsidRDefault="00AE3B98" w:rsidP="007F214D">
            <w:pPr>
              <w:spacing w:line="360" w:lineRule="auto"/>
              <w:jc w:val="center"/>
            </w:pPr>
            <w:r w:rsidRPr="00BC71B4">
              <w:t>Root Mean Square Error</w:t>
            </w:r>
          </w:p>
        </w:tc>
      </w:tr>
      <w:tr w:rsidR="00AE3B98" w:rsidRPr="00BC71B4" w14:paraId="5AB18FA3" w14:textId="77777777" w:rsidTr="007F214D">
        <w:trPr>
          <w:trHeight w:val="342"/>
        </w:trPr>
        <w:tc>
          <w:tcPr>
            <w:tcW w:w="1696" w:type="dxa"/>
          </w:tcPr>
          <w:p w14:paraId="1AEBA2E1" w14:textId="77777777" w:rsidR="00AE3B98" w:rsidRPr="00BC71B4" w:rsidRDefault="00AE3B98" w:rsidP="007F214D">
            <w:pPr>
              <w:spacing w:line="360" w:lineRule="auto"/>
              <w:jc w:val="center"/>
            </w:pPr>
            <w:r w:rsidRPr="00BC71B4">
              <w:t>EDA</w:t>
            </w:r>
          </w:p>
        </w:tc>
        <w:tc>
          <w:tcPr>
            <w:tcW w:w="7192" w:type="dxa"/>
          </w:tcPr>
          <w:p w14:paraId="5CD4619C" w14:textId="77777777" w:rsidR="00AE3B98" w:rsidRPr="00BC71B4" w:rsidRDefault="00AE3B98" w:rsidP="007F214D">
            <w:pPr>
              <w:spacing w:line="360" w:lineRule="auto"/>
              <w:jc w:val="center"/>
            </w:pPr>
            <w:r w:rsidRPr="00BC71B4">
              <w:t>Exploratory Data Analysis</w:t>
            </w:r>
          </w:p>
        </w:tc>
      </w:tr>
      <w:tr w:rsidR="00AE3B98" w:rsidRPr="00BC71B4" w14:paraId="0BF8CA74" w14:textId="77777777" w:rsidTr="007F214D">
        <w:trPr>
          <w:trHeight w:val="342"/>
        </w:trPr>
        <w:tc>
          <w:tcPr>
            <w:tcW w:w="1696" w:type="dxa"/>
          </w:tcPr>
          <w:p w14:paraId="68E0449E" w14:textId="77777777" w:rsidR="00AE3B98" w:rsidRPr="00BC71B4" w:rsidRDefault="00AE3B98" w:rsidP="007F214D">
            <w:pPr>
              <w:spacing w:line="360" w:lineRule="auto"/>
              <w:jc w:val="center"/>
            </w:pPr>
            <w:r>
              <w:t>VWAP</w:t>
            </w:r>
          </w:p>
        </w:tc>
        <w:tc>
          <w:tcPr>
            <w:tcW w:w="7192" w:type="dxa"/>
          </w:tcPr>
          <w:p w14:paraId="7EB54A85" w14:textId="77777777" w:rsidR="00AE3B98" w:rsidRPr="00BC71B4" w:rsidRDefault="00AE3B98" w:rsidP="007F214D">
            <w:pPr>
              <w:spacing w:line="360" w:lineRule="auto"/>
              <w:jc w:val="center"/>
            </w:pPr>
            <w:r w:rsidRPr="00F719A6">
              <w:t>Volume Weighted Average Price</w:t>
            </w:r>
          </w:p>
        </w:tc>
      </w:tr>
      <w:tr w:rsidR="00AE3B98" w:rsidRPr="00BC71B4" w14:paraId="5FF7A98E" w14:textId="77777777" w:rsidTr="007F214D">
        <w:trPr>
          <w:trHeight w:val="342"/>
        </w:trPr>
        <w:tc>
          <w:tcPr>
            <w:tcW w:w="1696" w:type="dxa"/>
          </w:tcPr>
          <w:p w14:paraId="627B7A9D" w14:textId="77777777" w:rsidR="00AE3B98" w:rsidRPr="00BC71B4" w:rsidRDefault="00AE3B98" w:rsidP="007F214D">
            <w:pPr>
              <w:spacing w:line="360" w:lineRule="auto"/>
              <w:jc w:val="center"/>
            </w:pPr>
            <w:r>
              <w:t>PLR</w:t>
            </w:r>
          </w:p>
        </w:tc>
        <w:tc>
          <w:tcPr>
            <w:tcW w:w="7192" w:type="dxa"/>
          </w:tcPr>
          <w:p w14:paraId="361BB4E6" w14:textId="77777777" w:rsidR="00AE3B98" w:rsidRPr="00BC71B4" w:rsidRDefault="00AE3B98" w:rsidP="007F214D">
            <w:pPr>
              <w:spacing w:line="360" w:lineRule="auto"/>
              <w:jc w:val="center"/>
            </w:pPr>
            <w:r>
              <w:t>Piecewise Linear Regression</w:t>
            </w:r>
          </w:p>
        </w:tc>
      </w:tr>
      <w:tr w:rsidR="00AE3B98" w:rsidRPr="00BC71B4" w14:paraId="70E02E88" w14:textId="77777777" w:rsidTr="007F214D">
        <w:trPr>
          <w:trHeight w:val="342"/>
        </w:trPr>
        <w:tc>
          <w:tcPr>
            <w:tcW w:w="1696" w:type="dxa"/>
          </w:tcPr>
          <w:p w14:paraId="3B3089CC" w14:textId="77777777" w:rsidR="00AE3B98" w:rsidRPr="00BC71B4" w:rsidRDefault="00AE3B98" w:rsidP="007F214D">
            <w:pPr>
              <w:spacing w:line="360" w:lineRule="auto"/>
              <w:jc w:val="center"/>
            </w:pPr>
            <w:r w:rsidRPr="00162AB6">
              <w:t>ES</w:t>
            </w:r>
          </w:p>
        </w:tc>
        <w:tc>
          <w:tcPr>
            <w:tcW w:w="7192" w:type="dxa"/>
          </w:tcPr>
          <w:p w14:paraId="50232F73" w14:textId="77777777" w:rsidR="00AE3B98" w:rsidRPr="00BC71B4" w:rsidRDefault="00AE3B98" w:rsidP="007F214D">
            <w:pPr>
              <w:spacing w:line="360" w:lineRule="auto"/>
              <w:jc w:val="center"/>
            </w:pPr>
            <w:r>
              <w:t>Exponential Smoothening</w:t>
            </w:r>
          </w:p>
        </w:tc>
      </w:tr>
      <w:tr w:rsidR="00AE3B98" w:rsidRPr="00BC71B4" w14:paraId="11131694" w14:textId="77777777" w:rsidTr="007F214D">
        <w:trPr>
          <w:trHeight w:val="342"/>
        </w:trPr>
        <w:tc>
          <w:tcPr>
            <w:tcW w:w="1696" w:type="dxa"/>
          </w:tcPr>
          <w:p w14:paraId="63661CDA" w14:textId="77777777" w:rsidR="00AE3B98" w:rsidRPr="00BC71B4" w:rsidRDefault="00AE3B98" w:rsidP="007F214D">
            <w:pPr>
              <w:spacing w:line="360" w:lineRule="auto"/>
              <w:jc w:val="center"/>
            </w:pPr>
            <w:r>
              <w:lastRenderedPageBreak/>
              <w:t>RMSprop</w:t>
            </w:r>
          </w:p>
        </w:tc>
        <w:tc>
          <w:tcPr>
            <w:tcW w:w="7192" w:type="dxa"/>
          </w:tcPr>
          <w:p w14:paraId="5F6DC45D" w14:textId="77777777" w:rsidR="00AE3B98" w:rsidRPr="00BC71B4" w:rsidRDefault="00AE3B98" w:rsidP="007F214D">
            <w:pPr>
              <w:tabs>
                <w:tab w:val="left" w:pos="952"/>
              </w:tabs>
              <w:spacing w:line="360" w:lineRule="auto"/>
              <w:jc w:val="center"/>
            </w:pPr>
            <w:r w:rsidRPr="00412A26">
              <w:t>Root Mean Squared Propagation</w:t>
            </w:r>
          </w:p>
        </w:tc>
      </w:tr>
      <w:tr w:rsidR="00AE3B98" w:rsidRPr="00BC71B4" w14:paraId="56D5833F" w14:textId="77777777" w:rsidTr="007F214D">
        <w:trPr>
          <w:trHeight w:val="342"/>
        </w:trPr>
        <w:tc>
          <w:tcPr>
            <w:tcW w:w="1696" w:type="dxa"/>
          </w:tcPr>
          <w:p w14:paraId="2455E9BC" w14:textId="77777777" w:rsidR="00AE3B98" w:rsidRPr="00BC71B4" w:rsidRDefault="00AE3B98" w:rsidP="007F214D">
            <w:pPr>
              <w:spacing w:line="360" w:lineRule="auto"/>
              <w:jc w:val="center"/>
            </w:pPr>
            <w:r>
              <w:t>ReLU</w:t>
            </w:r>
          </w:p>
        </w:tc>
        <w:tc>
          <w:tcPr>
            <w:tcW w:w="7192" w:type="dxa"/>
          </w:tcPr>
          <w:p w14:paraId="0EF48D18" w14:textId="77777777" w:rsidR="00AE3B98" w:rsidRPr="00BC71B4" w:rsidRDefault="00AE3B98" w:rsidP="007F214D">
            <w:pPr>
              <w:tabs>
                <w:tab w:val="left" w:pos="2086"/>
              </w:tabs>
              <w:spacing w:line="360" w:lineRule="auto"/>
              <w:jc w:val="center"/>
            </w:pPr>
            <w:r w:rsidRPr="00412A26">
              <w:t>Rectified Linear Un</w:t>
            </w:r>
            <w:r>
              <w:t>it</w:t>
            </w:r>
          </w:p>
        </w:tc>
      </w:tr>
      <w:tr w:rsidR="00AE3B98" w:rsidRPr="00BC71B4" w14:paraId="22DDC04F" w14:textId="77777777" w:rsidTr="007F214D">
        <w:trPr>
          <w:trHeight w:val="342"/>
        </w:trPr>
        <w:tc>
          <w:tcPr>
            <w:tcW w:w="1696" w:type="dxa"/>
          </w:tcPr>
          <w:p w14:paraId="5818E432" w14:textId="77777777" w:rsidR="00AE3B98" w:rsidRPr="00BC71B4" w:rsidRDefault="00AE3B98" w:rsidP="007F214D">
            <w:pPr>
              <w:spacing w:line="360" w:lineRule="auto"/>
              <w:jc w:val="center"/>
            </w:pPr>
            <w:r>
              <w:t>MSE</w:t>
            </w:r>
          </w:p>
        </w:tc>
        <w:tc>
          <w:tcPr>
            <w:tcW w:w="7192" w:type="dxa"/>
          </w:tcPr>
          <w:p w14:paraId="4DF749F9" w14:textId="77777777" w:rsidR="00AE3B98" w:rsidRPr="00BC71B4" w:rsidRDefault="00AE3B98" w:rsidP="007F214D">
            <w:pPr>
              <w:tabs>
                <w:tab w:val="left" w:pos="1678"/>
              </w:tabs>
              <w:spacing w:line="360" w:lineRule="auto"/>
              <w:jc w:val="center"/>
            </w:pPr>
            <w:r>
              <w:t>Mean Squared Error</w:t>
            </w:r>
          </w:p>
        </w:tc>
      </w:tr>
      <w:tr w:rsidR="00AE3B98" w:rsidRPr="00BC71B4" w14:paraId="2DC4261D" w14:textId="77777777" w:rsidTr="007F214D">
        <w:trPr>
          <w:trHeight w:val="342"/>
        </w:trPr>
        <w:tc>
          <w:tcPr>
            <w:tcW w:w="1696" w:type="dxa"/>
          </w:tcPr>
          <w:p w14:paraId="30274AED" w14:textId="77777777" w:rsidR="00AE3B98" w:rsidRDefault="00AE3B98" w:rsidP="007F214D">
            <w:pPr>
              <w:spacing w:line="360" w:lineRule="auto"/>
              <w:jc w:val="center"/>
            </w:pPr>
            <w:r w:rsidRPr="00C54230">
              <w:t>SAE</w:t>
            </w:r>
          </w:p>
        </w:tc>
        <w:tc>
          <w:tcPr>
            <w:tcW w:w="7192" w:type="dxa"/>
          </w:tcPr>
          <w:p w14:paraId="6E7230B9" w14:textId="77777777" w:rsidR="00AE3B98" w:rsidRDefault="00AE3B98" w:rsidP="007F214D">
            <w:pPr>
              <w:tabs>
                <w:tab w:val="left" w:pos="1678"/>
              </w:tabs>
              <w:spacing w:line="360" w:lineRule="auto"/>
              <w:jc w:val="center"/>
            </w:pPr>
            <w:r>
              <w:t>Stacked Auto Encoder</w:t>
            </w:r>
          </w:p>
        </w:tc>
      </w:tr>
      <w:tr w:rsidR="00AE3B98" w:rsidRPr="00BC71B4" w14:paraId="660FB39E" w14:textId="77777777" w:rsidTr="007F214D">
        <w:trPr>
          <w:trHeight w:val="342"/>
        </w:trPr>
        <w:tc>
          <w:tcPr>
            <w:tcW w:w="1696" w:type="dxa"/>
          </w:tcPr>
          <w:p w14:paraId="58F6F895" w14:textId="77777777" w:rsidR="00AE3B98" w:rsidRPr="00BC71B4" w:rsidRDefault="00AE3B98" w:rsidP="007F214D">
            <w:pPr>
              <w:spacing w:line="360" w:lineRule="auto"/>
              <w:jc w:val="center"/>
            </w:pPr>
            <w:r>
              <w:t>WT</w:t>
            </w:r>
          </w:p>
        </w:tc>
        <w:tc>
          <w:tcPr>
            <w:tcW w:w="7192" w:type="dxa"/>
          </w:tcPr>
          <w:p w14:paraId="15AB4200" w14:textId="77777777" w:rsidR="00AE3B98" w:rsidRPr="00BC71B4" w:rsidRDefault="00AE3B98" w:rsidP="007F214D">
            <w:pPr>
              <w:spacing w:line="360" w:lineRule="auto"/>
              <w:jc w:val="center"/>
            </w:pPr>
            <w:r>
              <w:t>Wavelet Transform</w:t>
            </w:r>
          </w:p>
        </w:tc>
      </w:tr>
      <w:tr w:rsidR="00AE3B98" w:rsidRPr="00BC71B4" w14:paraId="56029F9C" w14:textId="77777777" w:rsidTr="007F214D">
        <w:trPr>
          <w:trHeight w:val="342"/>
        </w:trPr>
        <w:tc>
          <w:tcPr>
            <w:tcW w:w="1696" w:type="dxa"/>
          </w:tcPr>
          <w:p w14:paraId="036AA864" w14:textId="77777777" w:rsidR="00AE3B98" w:rsidRPr="00BC71B4" w:rsidRDefault="00AE3B98" w:rsidP="007F214D">
            <w:pPr>
              <w:spacing w:line="360" w:lineRule="auto"/>
              <w:jc w:val="center"/>
            </w:pPr>
            <w:r w:rsidRPr="00C54230">
              <w:t>AE</w:t>
            </w:r>
          </w:p>
        </w:tc>
        <w:tc>
          <w:tcPr>
            <w:tcW w:w="7192" w:type="dxa"/>
          </w:tcPr>
          <w:p w14:paraId="2DCABEB3" w14:textId="77777777" w:rsidR="00AE3B98" w:rsidRPr="00BC71B4" w:rsidRDefault="00AE3B98" w:rsidP="007F214D">
            <w:pPr>
              <w:spacing w:line="360" w:lineRule="auto"/>
              <w:jc w:val="center"/>
            </w:pPr>
            <w:r>
              <w:t>Auto Encoder</w:t>
            </w:r>
          </w:p>
        </w:tc>
      </w:tr>
      <w:tr w:rsidR="00AE3B98" w:rsidRPr="00BC71B4" w14:paraId="2555A5D4" w14:textId="77777777" w:rsidTr="007F214D">
        <w:trPr>
          <w:trHeight w:val="342"/>
        </w:trPr>
        <w:tc>
          <w:tcPr>
            <w:tcW w:w="1696" w:type="dxa"/>
          </w:tcPr>
          <w:p w14:paraId="3DB2018F" w14:textId="77777777" w:rsidR="00AE3B98" w:rsidRPr="00BC71B4" w:rsidRDefault="00AE3B98" w:rsidP="007F214D">
            <w:pPr>
              <w:spacing w:line="360" w:lineRule="auto"/>
              <w:jc w:val="center"/>
            </w:pPr>
            <w:r>
              <w:t>RAF</w:t>
            </w:r>
          </w:p>
        </w:tc>
        <w:tc>
          <w:tcPr>
            <w:tcW w:w="7192" w:type="dxa"/>
          </w:tcPr>
          <w:p w14:paraId="70F29547" w14:textId="77777777" w:rsidR="00AE3B98" w:rsidRPr="00BC71B4" w:rsidRDefault="00AE3B98" w:rsidP="007F214D">
            <w:pPr>
              <w:spacing w:line="360" w:lineRule="auto"/>
              <w:jc w:val="center"/>
            </w:pPr>
            <w:r>
              <w:t>Random Forest</w:t>
            </w:r>
          </w:p>
        </w:tc>
      </w:tr>
      <w:tr w:rsidR="00AE3B98" w:rsidRPr="00BC71B4" w14:paraId="7732621E" w14:textId="77777777" w:rsidTr="007F214D">
        <w:trPr>
          <w:trHeight w:val="342"/>
        </w:trPr>
        <w:tc>
          <w:tcPr>
            <w:tcW w:w="1696" w:type="dxa"/>
          </w:tcPr>
          <w:p w14:paraId="61C7722E" w14:textId="77777777" w:rsidR="00AE3B98" w:rsidRPr="00BC71B4" w:rsidRDefault="00AE3B98" w:rsidP="007F214D">
            <w:pPr>
              <w:spacing w:line="360" w:lineRule="auto"/>
              <w:jc w:val="center"/>
            </w:pPr>
            <w:r>
              <w:t>LOG</w:t>
            </w:r>
          </w:p>
        </w:tc>
        <w:tc>
          <w:tcPr>
            <w:tcW w:w="7192" w:type="dxa"/>
          </w:tcPr>
          <w:p w14:paraId="3B744972" w14:textId="77777777" w:rsidR="00AE3B98" w:rsidRPr="00BC71B4" w:rsidRDefault="00AE3B98" w:rsidP="007F214D">
            <w:pPr>
              <w:spacing w:line="360" w:lineRule="auto"/>
              <w:jc w:val="center"/>
            </w:pPr>
            <w:r>
              <w:t>Logistic Regression Classifier</w:t>
            </w:r>
          </w:p>
        </w:tc>
      </w:tr>
      <w:tr w:rsidR="00AE3B98" w:rsidRPr="00BC71B4" w14:paraId="546B77CD" w14:textId="77777777" w:rsidTr="007F214D">
        <w:trPr>
          <w:trHeight w:val="342"/>
        </w:trPr>
        <w:tc>
          <w:tcPr>
            <w:tcW w:w="1696" w:type="dxa"/>
          </w:tcPr>
          <w:p w14:paraId="62EB1295" w14:textId="77777777" w:rsidR="00AE3B98" w:rsidRPr="00BC71B4" w:rsidRDefault="00AE3B98" w:rsidP="007F214D">
            <w:pPr>
              <w:spacing w:line="360" w:lineRule="auto"/>
              <w:jc w:val="center"/>
            </w:pPr>
            <w:r>
              <w:t>DFP</w:t>
            </w:r>
          </w:p>
        </w:tc>
        <w:tc>
          <w:tcPr>
            <w:tcW w:w="7192" w:type="dxa"/>
          </w:tcPr>
          <w:p w14:paraId="6F34B75E" w14:textId="77777777" w:rsidR="00AE3B98" w:rsidRPr="00BC71B4" w:rsidRDefault="00AE3B98" w:rsidP="007F214D">
            <w:pPr>
              <w:spacing w:line="360" w:lineRule="auto"/>
              <w:jc w:val="center"/>
            </w:pPr>
            <w:r>
              <w:t>D</w:t>
            </w:r>
            <w:r w:rsidRPr="00481D00">
              <w:t xml:space="preserve">eep </w:t>
            </w:r>
            <w:r>
              <w:t>F</w:t>
            </w:r>
            <w:r w:rsidRPr="00481D00">
              <w:t xml:space="preserve">eature </w:t>
            </w:r>
            <w:r>
              <w:t>P</w:t>
            </w:r>
            <w:r w:rsidRPr="00481D00">
              <w:t>olicy</w:t>
            </w:r>
          </w:p>
        </w:tc>
      </w:tr>
      <w:tr w:rsidR="00AE3B98" w:rsidRPr="00BC71B4" w14:paraId="02E96100" w14:textId="77777777" w:rsidTr="007F214D">
        <w:trPr>
          <w:trHeight w:val="342"/>
        </w:trPr>
        <w:tc>
          <w:tcPr>
            <w:tcW w:w="1696" w:type="dxa"/>
          </w:tcPr>
          <w:p w14:paraId="39DFC79E" w14:textId="77777777" w:rsidR="00AE3B98" w:rsidRDefault="00AE3B98" w:rsidP="007F214D">
            <w:pPr>
              <w:spacing w:line="360" w:lineRule="auto"/>
              <w:jc w:val="center"/>
            </w:pPr>
            <w:r>
              <w:t>NMSE</w:t>
            </w:r>
          </w:p>
        </w:tc>
        <w:tc>
          <w:tcPr>
            <w:tcW w:w="7192" w:type="dxa"/>
          </w:tcPr>
          <w:p w14:paraId="58F9D190" w14:textId="77777777" w:rsidR="00AE3B98" w:rsidRDefault="00AE3B98" w:rsidP="007F214D">
            <w:pPr>
              <w:spacing w:line="360" w:lineRule="auto"/>
              <w:jc w:val="center"/>
            </w:pPr>
            <w:r>
              <w:t>Normalised Mean Squared Error</w:t>
            </w:r>
          </w:p>
        </w:tc>
      </w:tr>
      <w:tr w:rsidR="00AE3B98" w:rsidRPr="00BC71B4" w14:paraId="2A58022F" w14:textId="77777777" w:rsidTr="007F214D">
        <w:trPr>
          <w:trHeight w:val="342"/>
        </w:trPr>
        <w:tc>
          <w:tcPr>
            <w:tcW w:w="1696" w:type="dxa"/>
          </w:tcPr>
          <w:p w14:paraId="4E3AEEC0" w14:textId="77777777" w:rsidR="00AE3B98" w:rsidRDefault="00AE3B98" w:rsidP="007F214D">
            <w:pPr>
              <w:spacing w:line="360" w:lineRule="auto"/>
              <w:jc w:val="center"/>
            </w:pPr>
            <w:r>
              <w:t>NL</w:t>
            </w:r>
          </w:p>
        </w:tc>
        <w:tc>
          <w:tcPr>
            <w:tcW w:w="7192" w:type="dxa"/>
          </w:tcPr>
          <w:p w14:paraId="45E62CF8" w14:textId="77777777" w:rsidR="00AE3B98" w:rsidRDefault="00AE3B98" w:rsidP="007F214D">
            <w:pPr>
              <w:spacing w:line="360" w:lineRule="auto"/>
              <w:jc w:val="center"/>
            </w:pPr>
            <w:r>
              <w:t>Neuron Level</w:t>
            </w:r>
          </w:p>
        </w:tc>
      </w:tr>
      <w:tr w:rsidR="00AE3B98" w:rsidRPr="00BC71B4" w14:paraId="72C65959" w14:textId="77777777" w:rsidTr="007F214D">
        <w:trPr>
          <w:trHeight w:val="342"/>
        </w:trPr>
        <w:tc>
          <w:tcPr>
            <w:tcW w:w="1696" w:type="dxa"/>
          </w:tcPr>
          <w:p w14:paraId="0D58819F" w14:textId="77777777" w:rsidR="00AE3B98" w:rsidRDefault="00AE3B98" w:rsidP="007F214D">
            <w:pPr>
              <w:spacing w:line="360" w:lineRule="auto"/>
              <w:jc w:val="center"/>
            </w:pPr>
            <w:r>
              <w:t>SL</w:t>
            </w:r>
          </w:p>
        </w:tc>
        <w:tc>
          <w:tcPr>
            <w:tcW w:w="7192" w:type="dxa"/>
          </w:tcPr>
          <w:p w14:paraId="17715B40" w14:textId="77777777" w:rsidR="00AE3B98" w:rsidRDefault="00AE3B98" w:rsidP="007F214D">
            <w:pPr>
              <w:spacing w:line="360" w:lineRule="auto"/>
              <w:jc w:val="center"/>
            </w:pPr>
            <w:r>
              <w:t>Synapse Level</w:t>
            </w:r>
          </w:p>
        </w:tc>
      </w:tr>
      <w:tr w:rsidR="00AE3B98" w:rsidRPr="00BC71B4" w14:paraId="25F99B17" w14:textId="77777777" w:rsidTr="007F214D">
        <w:trPr>
          <w:trHeight w:val="342"/>
        </w:trPr>
        <w:tc>
          <w:tcPr>
            <w:tcW w:w="1696" w:type="dxa"/>
          </w:tcPr>
          <w:p w14:paraId="3E5EA6E4" w14:textId="77777777" w:rsidR="00AE3B98" w:rsidRDefault="00AE3B98" w:rsidP="007F214D">
            <w:pPr>
              <w:spacing w:line="360" w:lineRule="auto"/>
              <w:jc w:val="center"/>
            </w:pPr>
            <w:r>
              <w:t>FNN</w:t>
            </w:r>
          </w:p>
        </w:tc>
        <w:tc>
          <w:tcPr>
            <w:tcW w:w="7192" w:type="dxa"/>
          </w:tcPr>
          <w:p w14:paraId="50354089" w14:textId="77777777" w:rsidR="00AE3B98" w:rsidRDefault="00AE3B98" w:rsidP="007F214D">
            <w:pPr>
              <w:spacing w:line="360" w:lineRule="auto"/>
              <w:jc w:val="center"/>
            </w:pPr>
            <w:r>
              <w:t>Feedforward Neural Network</w:t>
            </w:r>
          </w:p>
        </w:tc>
      </w:tr>
      <w:tr w:rsidR="00AE3B98" w:rsidRPr="00BC71B4" w14:paraId="7EF40227" w14:textId="77777777" w:rsidTr="007F214D">
        <w:trPr>
          <w:trHeight w:val="342"/>
        </w:trPr>
        <w:tc>
          <w:tcPr>
            <w:tcW w:w="1696" w:type="dxa"/>
          </w:tcPr>
          <w:p w14:paraId="73BF9A98" w14:textId="77777777" w:rsidR="00AE3B98" w:rsidRDefault="00AE3B98" w:rsidP="007F214D">
            <w:pPr>
              <w:spacing w:line="360" w:lineRule="auto"/>
              <w:jc w:val="center"/>
            </w:pPr>
            <w:r w:rsidRPr="00810B3F">
              <w:t>DJIA</w:t>
            </w:r>
          </w:p>
        </w:tc>
        <w:tc>
          <w:tcPr>
            <w:tcW w:w="7192" w:type="dxa"/>
          </w:tcPr>
          <w:p w14:paraId="189A9FE0" w14:textId="77777777" w:rsidR="00AE3B98" w:rsidRDefault="00AE3B98" w:rsidP="007F214D">
            <w:pPr>
              <w:spacing w:line="360" w:lineRule="auto"/>
              <w:jc w:val="center"/>
            </w:pPr>
            <w:r w:rsidRPr="00810B3F">
              <w:t>Dow Jones Industrial Average</w:t>
            </w:r>
          </w:p>
        </w:tc>
      </w:tr>
      <w:tr w:rsidR="00AE3B98" w:rsidRPr="00BC71B4" w14:paraId="2D1FA344" w14:textId="77777777" w:rsidTr="007F214D">
        <w:trPr>
          <w:trHeight w:val="342"/>
        </w:trPr>
        <w:tc>
          <w:tcPr>
            <w:tcW w:w="1696" w:type="dxa"/>
          </w:tcPr>
          <w:p w14:paraId="720391B1" w14:textId="77777777" w:rsidR="00AE3B98" w:rsidRPr="00810B3F" w:rsidRDefault="00AE3B98" w:rsidP="007F214D">
            <w:pPr>
              <w:spacing w:line="360" w:lineRule="auto"/>
              <w:jc w:val="center"/>
            </w:pPr>
            <w:r>
              <w:t>NYSE</w:t>
            </w:r>
          </w:p>
        </w:tc>
        <w:tc>
          <w:tcPr>
            <w:tcW w:w="7192" w:type="dxa"/>
          </w:tcPr>
          <w:p w14:paraId="0DF93980" w14:textId="77777777" w:rsidR="00AE3B98" w:rsidRPr="00810B3F" w:rsidRDefault="00AE3B98" w:rsidP="007F214D">
            <w:pPr>
              <w:spacing w:line="360" w:lineRule="auto"/>
              <w:jc w:val="center"/>
            </w:pPr>
            <w:r>
              <w:t>New York Stock Exchange</w:t>
            </w:r>
          </w:p>
        </w:tc>
      </w:tr>
      <w:tr w:rsidR="00AE3B98" w:rsidRPr="00BC71B4" w14:paraId="2AAFDFBD" w14:textId="77777777" w:rsidTr="007F214D">
        <w:trPr>
          <w:trHeight w:val="342"/>
        </w:trPr>
        <w:tc>
          <w:tcPr>
            <w:tcW w:w="1696" w:type="dxa"/>
          </w:tcPr>
          <w:p w14:paraId="31C73149" w14:textId="77777777" w:rsidR="00AE3B98" w:rsidRDefault="00AE3B98" w:rsidP="007F214D">
            <w:pPr>
              <w:spacing w:line="360" w:lineRule="auto"/>
              <w:jc w:val="center"/>
            </w:pPr>
            <w:r w:rsidRPr="005E5BD6">
              <w:t>DWNN</w:t>
            </w:r>
          </w:p>
        </w:tc>
        <w:tc>
          <w:tcPr>
            <w:tcW w:w="7192" w:type="dxa"/>
          </w:tcPr>
          <w:p w14:paraId="41BA7F3B" w14:textId="77777777" w:rsidR="00AE3B98" w:rsidRDefault="00AE3B98" w:rsidP="007F214D">
            <w:pPr>
              <w:spacing w:line="360" w:lineRule="auto"/>
              <w:jc w:val="center"/>
            </w:pPr>
            <w:r>
              <w:t>Deep and Wide Neural Network</w:t>
            </w:r>
          </w:p>
        </w:tc>
      </w:tr>
      <w:tr w:rsidR="00AE3B98" w:rsidRPr="00BC71B4" w14:paraId="3FC0FFFE" w14:textId="77777777" w:rsidTr="007F214D">
        <w:trPr>
          <w:trHeight w:val="342"/>
        </w:trPr>
        <w:tc>
          <w:tcPr>
            <w:tcW w:w="1696" w:type="dxa"/>
          </w:tcPr>
          <w:p w14:paraId="38271F51" w14:textId="77777777" w:rsidR="00AE3B98" w:rsidRDefault="00AE3B98" w:rsidP="007F214D">
            <w:pPr>
              <w:spacing w:line="360" w:lineRule="auto"/>
              <w:jc w:val="center"/>
            </w:pPr>
            <w:r>
              <w:t>SFM</w:t>
            </w:r>
          </w:p>
        </w:tc>
        <w:tc>
          <w:tcPr>
            <w:tcW w:w="7192" w:type="dxa"/>
          </w:tcPr>
          <w:p w14:paraId="4FE92F1B" w14:textId="77777777" w:rsidR="00AE3B98" w:rsidRDefault="00AE3B98" w:rsidP="007F214D">
            <w:pPr>
              <w:spacing w:line="360" w:lineRule="auto"/>
              <w:jc w:val="center"/>
            </w:pPr>
            <w:r w:rsidRPr="002E0E55">
              <w:t>State Frequency Memory</w:t>
            </w:r>
          </w:p>
        </w:tc>
      </w:tr>
      <w:tr w:rsidR="00AE3B98" w:rsidRPr="00BC71B4" w14:paraId="533C7AB6" w14:textId="77777777" w:rsidTr="007F214D">
        <w:trPr>
          <w:trHeight w:val="342"/>
        </w:trPr>
        <w:tc>
          <w:tcPr>
            <w:tcW w:w="1696" w:type="dxa"/>
          </w:tcPr>
          <w:p w14:paraId="6A297D4D" w14:textId="77777777" w:rsidR="00AE3B98" w:rsidRDefault="00AE3B98" w:rsidP="007F214D">
            <w:pPr>
              <w:spacing w:line="360" w:lineRule="auto"/>
              <w:jc w:val="center"/>
            </w:pPr>
            <w:r>
              <w:t>DFT</w:t>
            </w:r>
          </w:p>
        </w:tc>
        <w:tc>
          <w:tcPr>
            <w:tcW w:w="7192" w:type="dxa"/>
          </w:tcPr>
          <w:p w14:paraId="54B8DE7E" w14:textId="77777777" w:rsidR="00AE3B98" w:rsidRDefault="00AE3B98" w:rsidP="007F214D">
            <w:pPr>
              <w:spacing w:line="360" w:lineRule="auto"/>
              <w:jc w:val="center"/>
            </w:pPr>
            <w:r>
              <w:t>Discrete Fourier Transform</w:t>
            </w:r>
          </w:p>
        </w:tc>
      </w:tr>
      <w:tr w:rsidR="00AE3B98" w:rsidRPr="00BC71B4" w14:paraId="43E1BF98" w14:textId="77777777" w:rsidTr="007F214D">
        <w:trPr>
          <w:trHeight w:val="342"/>
        </w:trPr>
        <w:tc>
          <w:tcPr>
            <w:tcW w:w="1696" w:type="dxa"/>
          </w:tcPr>
          <w:p w14:paraId="523C8A62" w14:textId="77777777" w:rsidR="00AE3B98" w:rsidRDefault="00AE3B98" w:rsidP="007F214D">
            <w:pPr>
              <w:spacing w:line="360" w:lineRule="auto"/>
              <w:jc w:val="center"/>
            </w:pPr>
            <w:r>
              <w:t>IFT</w:t>
            </w:r>
          </w:p>
        </w:tc>
        <w:tc>
          <w:tcPr>
            <w:tcW w:w="7192" w:type="dxa"/>
          </w:tcPr>
          <w:p w14:paraId="7795AB83" w14:textId="77777777" w:rsidR="00AE3B98" w:rsidRDefault="00AE3B98" w:rsidP="007F214D">
            <w:pPr>
              <w:spacing w:line="360" w:lineRule="auto"/>
              <w:jc w:val="center"/>
            </w:pPr>
            <w:r>
              <w:t>Inverse Fourier Transform</w:t>
            </w:r>
          </w:p>
        </w:tc>
      </w:tr>
      <w:tr w:rsidR="00AE3B98" w:rsidRPr="00BC71B4" w14:paraId="2D06FE36" w14:textId="77777777" w:rsidTr="007F214D">
        <w:trPr>
          <w:trHeight w:val="342"/>
        </w:trPr>
        <w:tc>
          <w:tcPr>
            <w:tcW w:w="1696" w:type="dxa"/>
          </w:tcPr>
          <w:p w14:paraId="467FFF90" w14:textId="77777777" w:rsidR="00AE3B98" w:rsidRDefault="00AE3B98" w:rsidP="007F214D">
            <w:pPr>
              <w:spacing w:line="360" w:lineRule="auto"/>
              <w:jc w:val="center"/>
            </w:pPr>
            <w:r>
              <w:t>BPTT</w:t>
            </w:r>
          </w:p>
        </w:tc>
        <w:tc>
          <w:tcPr>
            <w:tcW w:w="7192" w:type="dxa"/>
          </w:tcPr>
          <w:p w14:paraId="377C0CE2" w14:textId="77777777" w:rsidR="00AE3B98" w:rsidRDefault="00AE3B98" w:rsidP="007F214D">
            <w:pPr>
              <w:pStyle w:val="NormalWeb"/>
              <w:spacing w:line="360" w:lineRule="auto"/>
              <w:jc w:val="center"/>
            </w:pPr>
            <w:r w:rsidRPr="000C2FC0">
              <w:t>Back-Propagation Through Time</w:t>
            </w:r>
          </w:p>
        </w:tc>
      </w:tr>
      <w:tr w:rsidR="00AE3B98" w:rsidRPr="00BC71B4" w14:paraId="3E150C82" w14:textId="77777777" w:rsidTr="007F214D">
        <w:trPr>
          <w:trHeight w:val="342"/>
        </w:trPr>
        <w:tc>
          <w:tcPr>
            <w:tcW w:w="1696" w:type="dxa"/>
          </w:tcPr>
          <w:p w14:paraId="00533BBB" w14:textId="77777777" w:rsidR="00AE3B98" w:rsidRDefault="00AE3B98" w:rsidP="007F214D">
            <w:pPr>
              <w:spacing w:line="360" w:lineRule="auto"/>
              <w:jc w:val="center"/>
            </w:pPr>
            <w:r>
              <w:t>AR</w:t>
            </w:r>
          </w:p>
        </w:tc>
        <w:tc>
          <w:tcPr>
            <w:tcW w:w="7192" w:type="dxa"/>
          </w:tcPr>
          <w:p w14:paraId="14272DCF" w14:textId="77777777" w:rsidR="00AE3B98" w:rsidRPr="000C2FC0" w:rsidRDefault="00AE3B98" w:rsidP="007F214D">
            <w:pPr>
              <w:pStyle w:val="NormalWeb"/>
              <w:spacing w:line="360" w:lineRule="auto"/>
              <w:jc w:val="center"/>
            </w:pPr>
            <w:r w:rsidRPr="00D0529B">
              <w:t>Autoregressive</w:t>
            </w:r>
          </w:p>
        </w:tc>
      </w:tr>
      <w:tr w:rsidR="00AE3B98" w:rsidRPr="00BC71B4" w14:paraId="65A9A67D" w14:textId="77777777" w:rsidTr="007F214D">
        <w:trPr>
          <w:trHeight w:val="342"/>
        </w:trPr>
        <w:tc>
          <w:tcPr>
            <w:tcW w:w="1696" w:type="dxa"/>
          </w:tcPr>
          <w:p w14:paraId="488DA2CF" w14:textId="77777777" w:rsidR="00AE3B98" w:rsidRDefault="00AE3B98" w:rsidP="007F214D">
            <w:pPr>
              <w:spacing w:line="360" w:lineRule="auto"/>
              <w:jc w:val="center"/>
            </w:pPr>
            <w:r>
              <w:t>AIC</w:t>
            </w:r>
          </w:p>
        </w:tc>
        <w:tc>
          <w:tcPr>
            <w:tcW w:w="7192" w:type="dxa"/>
          </w:tcPr>
          <w:p w14:paraId="7CABCB78" w14:textId="77777777" w:rsidR="00AE3B98" w:rsidRPr="000C2FC0" w:rsidRDefault="00AE3B98" w:rsidP="007F214D">
            <w:pPr>
              <w:pStyle w:val="NormalWeb"/>
              <w:spacing w:line="360" w:lineRule="auto"/>
              <w:jc w:val="center"/>
            </w:pPr>
            <w:r>
              <w:t>A</w:t>
            </w:r>
            <w:r w:rsidRPr="000C2FC0">
              <w:t xml:space="preserve">kaike </w:t>
            </w:r>
            <w:r>
              <w:t>I</w:t>
            </w:r>
            <w:r w:rsidRPr="000C2FC0">
              <w:t xml:space="preserve">nformation </w:t>
            </w:r>
            <w:r>
              <w:t>C</w:t>
            </w:r>
            <w:r w:rsidRPr="000C2FC0">
              <w:t>riterion</w:t>
            </w:r>
          </w:p>
        </w:tc>
      </w:tr>
      <w:tr w:rsidR="00AE3B98" w:rsidRPr="00BC71B4" w14:paraId="74C85AA2" w14:textId="77777777" w:rsidTr="007F214D">
        <w:trPr>
          <w:trHeight w:val="342"/>
        </w:trPr>
        <w:tc>
          <w:tcPr>
            <w:tcW w:w="1696" w:type="dxa"/>
          </w:tcPr>
          <w:p w14:paraId="3864F8D4" w14:textId="77777777" w:rsidR="00AE3B98" w:rsidRDefault="00AE3B98" w:rsidP="007F214D">
            <w:pPr>
              <w:spacing w:line="360" w:lineRule="auto"/>
              <w:jc w:val="center"/>
            </w:pPr>
            <w:r>
              <w:t>BIC</w:t>
            </w:r>
          </w:p>
        </w:tc>
        <w:tc>
          <w:tcPr>
            <w:tcW w:w="7192" w:type="dxa"/>
          </w:tcPr>
          <w:p w14:paraId="14AABAAE" w14:textId="77777777" w:rsidR="00AE3B98" w:rsidRPr="000C2FC0" w:rsidRDefault="00AE3B98" w:rsidP="007F214D">
            <w:pPr>
              <w:pStyle w:val="NormalWeb"/>
              <w:spacing w:line="360" w:lineRule="auto"/>
              <w:jc w:val="center"/>
            </w:pPr>
            <w:r>
              <w:t>Bayesian</w:t>
            </w:r>
            <w:r w:rsidRPr="000C2FC0">
              <w:t xml:space="preserve"> </w:t>
            </w:r>
            <w:r>
              <w:t>I</w:t>
            </w:r>
            <w:r w:rsidRPr="000C2FC0">
              <w:t xml:space="preserve">nformation </w:t>
            </w:r>
            <w:r>
              <w:t>C</w:t>
            </w:r>
            <w:r w:rsidRPr="000C2FC0">
              <w:t>riterion</w:t>
            </w:r>
          </w:p>
        </w:tc>
      </w:tr>
      <w:tr w:rsidR="00AE3B98" w:rsidRPr="00BC71B4" w14:paraId="52309C4F" w14:textId="77777777" w:rsidTr="007F214D">
        <w:trPr>
          <w:trHeight w:val="342"/>
        </w:trPr>
        <w:tc>
          <w:tcPr>
            <w:tcW w:w="1696" w:type="dxa"/>
          </w:tcPr>
          <w:p w14:paraId="4549E63F" w14:textId="77777777" w:rsidR="00AE3B98" w:rsidRDefault="00AE3B98" w:rsidP="007F214D">
            <w:pPr>
              <w:spacing w:line="360" w:lineRule="auto"/>
              <w:jc w:val="center"/>
            </w:pPr>
            <w:r>
              <w:t>MAD</w:t>
            </w:r>
          </w:p>
        </w:tc>
        <w:tc>
          <w:tcPr>
            <w:tcW w:w="7192" w:type="dxa"/>
          </w:tcPr>
          <w:p w14:paraId="3F12E038" w14:textId="77777777" w:rsidR="00AE3B98" w:rsidRPr="000C2FC0" w:rsidRDefault="00AE3B98" w:rsidP="007F214D">
            <w:pPr>
              <w:pStyle w:val="NormalWeb"/>
              <w:spacing w:line="360" w:lineRule="auto"/>
              <w:jc w:val="center"/>
            </w:pPr>
            <w:r w:rsidRPr="000C2FC0">
              <w:t>Mean Absolute Deviation</w:t>
            </w:r>
          </w:p>
        </w:tc>
      </w:tr>
      <w:tr w:rsidR="00AE3B98" w:rsidRPr="00BC71B4" w14:paraId="2EFE3573" w14:textId="77777777" w:rsidTr="007F214D">
        <w:trPr>
          <w:trHeight w:val="342"/>
        </w:trPr>
        <w:tc>
          <w:tcPr>
            <w:tcW w:w="1696" w:type="dxa"/>
          </w:tcPr>
          <w:p w14:paraId="2DE965FB" w14:textId="77777777" w:rsidR="00AE3B98" w:rsidRDefault="00AE3B98" w:rsidP="007F214D">
            <w:pPr>
              <w:spacing w:line="360" w:lineRule="auto"/>
              <w:jc w:val="center"/>
            </w:pPr>
            <w:r>
              <w:t>VAE</w:t>
            </w:r>
          </w:p>
        </w:tc>
        <w:tc>
          <w:tcPr>
            <w:tcW w:w="7192" w:type="dxa"/>
          </w:tcPr>
          <w:p w14:paraId="6DFA1B82" w14:textId="77777777" w:rsidR="00AE3B98" w:rsidRPr="000C2FC0" w:rsidRDefault="00AE3B98" w:rsidP="007F214D">
            <w:pPr>
              <w:pStyle w:val="NormalWeb"/>
              <w:spacing w:line="360" w:lineRule="auto"/>
              <w:jc w:val="center"/>
            </w:pPr>
            <w:r w:rsidRPr="00877084">
              <w:t>Variational Autoencoder</w:t>
            </w:r>
          </w:p>
        </w:tc>
      </w:tr>
      <w:tr w:rsidR="00AE3B98" w:rsidRPr="00BC71B4" w14:paraId="3EC350DD" w14:textId="77777777" w:rsidTr="007F214D">
        <w:trPr>
          <w:trHeight w:val="342"/>
        </w:trPr>
        <w:tc>
          <w:tcPr>
            <w:tcW w:w="1696" w:type="dxa"/>
          </w:tcPr>
          <w:p w14:paraId="695553EB" w14:textId="77777777" w:rsidR="00AE3B98" w:rsidRDefault="00AE3B98" w:rsidP="007F214D">
            <w:pPr>
              <w:spacing w:line="360" w:lineRule="auto"/>
              <w:jc w:val="center"/>
            </w:pPr>
            <w:r>
              <w:t>MCC</w:t>
            </w:r>
          </w:p>
        </w:tc>
        <w:tc>
          <w:tcPr>
            <w:tcW w:w="7192" w:type="dxa"/>
          </w:tcPr>
          <w:p w14:paraId="098141BB" w14:textId="77777777" w:rsidR="00AE3B98" w:rsidRPr="00877084" w:rsidRDefault="00AE3B98" w:rsidP="007F214D">
            <w:pPr>
              <w:pStyle w:val="NormalWeb"/>
              <w:spacing w:line="360" w:lineRule="auto"/>
              <w:jc w:val="center"/>
            </w:pPr>
            <w:r w:rsidRPr="00683F38">
              <w:t xml:space="preserve">Matthews </w:t>
            </w:r>
            <w:r>
              <w:t>C</w:t>
            </w:r>
            <w:r w:rsidRPr="00683F38">
              <w:t xml:space="preserve">orrelation </w:t>
            </w:r>
            <w:r>
              <w:t>C</w:t>
            </w:r>
            <w:r w:rsidRPr="00683F38">
              <w:t>oefficient</w:t>
            </w:r>
          </w:p>
        </w:tc>
      </w:tr>
    </w:tbl>
    <w:p w14:paraId="66021562" w14:textId="77777777" w:rsidR="00AE3B98" w:rsidRDefault="00AE3B98" w:rsidP="00AE3B98">
      <w:pPr>
        <w:spacing w:line="360" w:lineRule="auto"/>
      </w:pPr>
    </w:p>
    <w:p w14:paraId="78FB4E67" w14:textId="77777777" w:rsidR="00AE3B98" w:rsidRDefault="00AE3B98" w:rsidP="00AE3B98">
      <w:pPr>
        <w:spacing w:line="360" w:lineRule="auto"/>
      </w:pPr>
    </w:p>
    <w:p w14:paraId="5BFBC4A5" w14:textId="77777777" w:rsidR="00AE3B98" w:rsidRDefault="00AE3B98" w:rsidP="00AE3B98">
      <w:pPr>
        <w:spacing w:line="360" w:lineRule="auto"/>
      </w:pPr>
    </w:p>
    <w:p w14:paraId="64B3D843" w14:textId="77777777" w:rsidR="00AE3B98" w:rsidRDefault="00AE3B98" w:rsidP="00AE3B98">
      <w:pPr>
        <w:spacing w:line="360" w:lineRule="auto"/>
      </w:pPr>
    </w:p>
    <w:p w14:paraId="627C78E0" w14:textId="77777777" w:rsidR="00AE3B98" w:rsidRDefault="00AE3B98" w:rsidP="00AE3B98">
      <w:pPr>
        <w:spacing w:line="360" w:lineRule="auto"/>
      </w:pPr>
    </w:p>
    <w:p w14:paraId="5C3610D9" w14:textId="77777777" w:rsidR="00AE3B98" w:rsidRDefault="00AE3B98" w:rsidP="00AE3B98">
      <w:pPr>
        <w:spacing w:line="360" w:lineRule="auto"/>
      </w:pPr>
    </w:p>
    <w:p w14:paraId="21314F1E" w14:textId="77777777" w:rsidR="00AE3B98" w:rsidRDefault="00AE3B98" w:rsidP="00AE3B98">
      <w:pPr>
        <w:spacing w:line="360" w:lineRule="auto"/>
      </w:pPr>
    </w:p>
    <w:p w14:paraId="7BB4F628" w14:textId="77777777" w:rsidR="00AE3B98" w:rsidRDefault="00AE3B98" w:rsidP="00AE3B98">
      <w:pPr>
        <w:pStyle w:val="NormalWeb"/>
        <w:spacing w:line="360" w:lineRule="auto"/>
      </w:pPr>
      <w:r>
        <w:rPr>
          <w:rFonts w:ascii="TimesNewRomanPS" w:hAnsi="TimesNewRomanPS"/>
          <w:b/>
          <w:bCs/>
        </w:rPr>
        <w:lastRenderedPageBreak/>
        <w:t>CHAPTER 1: INTRODUCTION</w:t>
      </w:r>
    </w:p>
    <w:p w14:paraId="68544893" w14:textId="6E10BDB2" w:rsidR="00AE3B98" w:rsidRDefault="00AE3B98" w:rsidP="00744F94">
      <w:pPr>
        <w:pStyle w:val="NormalWeb"/>
        <w:numPr>
          <w:ilvl w:val="1"/>
          <w:numId w:val="47"/>
        </w:numPr>
        <w:spacing w:line="360" w:lineRule="auto"/>
        <w:rPr>
          <w:rFonts w:ascii="TimesNewRomanPS" w:hAnsi="TimesNewRomanPS"/>
          <w:b/>
          <w:bCs/>
        </w:rPr>
      </w:pPr>
      <w:r>
        <w:rPr>
          <w:rFonts w:ascii="TimesNewRomanPS" w:hAnsi="TimesNewRomanPS"/>
          <w:b/>
          <w:bCs/>
        </w:rPr>
        <w:t>Background of the Study</w:t>
      </w:r>
    </w:p>
    <w:p w14:paraId="04712CE9" w14:textId="77777777" w:rsidR="00AE3B98" w:rsidRDefault="00AE3B98" w:rsidP="00AE3B98">
      <w:pPr>
        <w:spacing w:line="360" w:lineRule="auto"/>
        <w:jc w:val="both"/>
      </w:pPr>
      <w:r w:rsidRPr="00BC71B4">
        <w:t xml:space="preserve">Portfolio management is the dynamic cycle of consistently redistributing a measure of financial assets into various diverse monetary investment products, where the objective is to boost the returns while limiting the risk as much as possible. According to the study by </w:t>
      </w:r>
      <w:r w:rsidRPr="00BC71B4">
        <w:fldChar w:fldCharType="begin"/>
      </w:r>
      <w:r>
        <w:instrText xml:space="preserve"> ADDIN ZOTERO_ITEM CSL_CITATION {"citationID":"l2PqAj6A","properties":{"formattedCitation":"(B. Li &amp; Hoi, 2013)","plainCitation":"(B. Li &amp; Hoi, 2013)","noteIndex":0},"citationItems":[{"id":33,"uris":["http://zotero.org/users/local/g8lD94u9/items/BFDJHQ4I"],"uri":["http://zotero.org/users/local/g8lD94u9/items/BFDJHQ4I"],"itemData":{"id":33,"type":"article-journal","abstract":"Online portfolio selection is a fundamental problem in computational finance, which has been extensively studied across several research communities, including finance, statistics, artificial intelligence, machine learning, and data mining, etc. This article aims to provide a comprehensive survey and a structural understanding of published online portfolio selection techniques. From an online machine learning perspective, we first formulate online portfolio selection as a sequential decision problem, and then survey a variety of state-of-the-art approaches, which are grouped into several major categories, including benchmarks, \"Follow-the-Winner\" approaches, \"Follow-the-Loser\" approaches, \"Pattern-Matching\" based approaches, and \"Meta-Learning Algorithms\". In addition to the problem formulation and related algorithms, we also discuss the relationship of these algorithms with the Capital Growth theory in order to better understand the similarities and differences of their underlying trading ideas. This article aims to provide a timely and comprehensive survey for both machine learning and data mining researchers in academia and quantitative portfolio managers in the financial industry to help them understand the state-of-the-art and facilitate their research and practical applications. We also discuss some open issues and evaluate some emerging new trends for future research directions.","container-title":"arXiv:1212.2129 [cs, q-fin]","note":"arXiv: 1212.2129","source":"arXiv.org","title":"Online Portfolio Selection: A Survey","title-short":"Online Portfolio Selection","URL":"http://arxiv.org/abs/1212.2129","author":[{"family":"Li","given":"Bin"},{"family":"Hoi","given":"Steven C. H."}],"accessed":{"date-parts":[["2021",8,7]]},"issued":{"date-parts":[["2013",5,19]]}}}],"schema":"https://github.com/citation-style-language/schema/raw/master/csl-citation.json"} </w:instrText>
      </w:r>
      <w:r w:rsidRPr="00BC71B4">
        <w:fldChar w:fldCharType="separate"/>
      </w:r>
      <w:r>
        <w:rPr>
          <w:noProof/>
        </w:rPr>
        <w:t>(B. Li &amp; Hoi, 2013)</w:t>
      </w:r>
      <w:r w:rsidRPr="00BC71B4">
        <w:fldChar w:fldCharType="end"/>
      </w:r>
      <w:r w:rsidRPr="00BC71B4">
        <w:t xml:space="preserve">, Traditional portfolio management strategies can be categorized into four classes, “Follow the Winner”, “Follow the Loser”, “Pattern Matching”, and “Meta Learning” </w:t>
      </w:r>
    </w:p>
    <w:p w14:paraId="04D4A3A4" w14:textId="77777777" w:rsidR="00AE3B98" w:rsidRPr="00BC71B4" w:rsidRDefault="00AE3B98" w:rsidP="00AE3B98">
      <w:pPr>
        <w:spacing w:line="360" w:lineRule="auto"/>
        <w:jc w:val="both"/>
      </w:pPr>
    </w:p>
    <w:p w14:paraId="6C967882" w14:textId="77777777" w:rsidR="00AE3B98" w:rsidRDefault="00AE3B98" w:rsidP="00AE3B98">
      <w:pPr>
        <w:spacing w:line="360" w:lineRule="auto"/>
        <w:jc w:val="both"/>
      </w:pPr>
      <w:r w:rsidRPr="00BC71B4">
        <w:t xml:space="preserve">“Follow the Winner”, attempts to asymptotically accomplish a same growth rate (expected log return) as that of an ideal strategy. According to the “Follow-the-Loser” strategy, wealth should be transferred from winning assets to losing ones, which seems contradictory as per common sense but according to multiple observations, it often generates remarkable results. “Pattern Matching” algorithms anticipate the subsequent market distribution based on the sampled distribution and explicitly optimizes the portfolio using the sampled distribution as per study by </w:t>
      </w:r>
      <w:r w:rsidRPr="00BC71B4">
        <w:fldChar w:fldCharType="begin"/>
      </w:r>
      <w:r w:rsidRPr="00BC71B4">
        <w:instrText xml:space="preserve"> ADDIN ZOTERO_ITEM CSL_CITATION {"citationID":"RceOzRqx","properties":{"formattedCitation":"(Gyorfi et al., 2006)","plainCitation":"(Gyorfi et al., 2006)","noteIndex":0},"citationItems":[{"id":37,"uris":["http://zotero.org/users/local/g8lD94u9/items/XCVQ9YAR"],"uri":["http://zotero.org/users/local/g8lD94u9/items/XCVQ9YAR"],"itemData":{"id":37,"type":"article-journal","container-title":"Mathematical Finance","DOI":"10.1111/j.1467-9965.2006.00274.x","ISSN":"0960-1627, 1467-9965","issue":"2","journalAbbreviation":"Mathematical Finance","language":"en","page":"337-357","source":"DOI.org (Crossref)","title":"NONPARAMETRIC KERNEL-BASED SEQUENTIAL INVESTMENT STRATEGIES","volume":"16","author":[{"family":"Gyorfi","given":"Laszlo"},{"family":"Lugosi","given":"Gabor"},{"family":"Udina","given":"Frederic"}],"issued":{"date-parts":[["2006",4]]}}}],"schema":"https://github.com/citation-style-language/schema/raw/master/csl-citation.json"} </w:instrText>
      </w:r>
      <w:r w:rsidRPr="00BC71B4">
        <w:fldChar w:fldCharType="separate"/>
      </w:r>
      <w:r w:rsidRPr="00BC71B4">
        <w:rPr>
          <w:noProof/>
        </w:rPr>
        <w:t>(Gyorfi et al., 2006)</w:t>
      </w:r>
      <w:r w:rsidRPr="00BC71B4">
        <w:fldChar w:fldCharType="end"/>
      </w:r>
      <w:r w:rsidRPr="00BC71B4">
        <w:t xml:space="preserve">. Lastly, “Meta Learning” strategy consolidates multiple methodologies of different classifications to achieve more consistent and predictable results </w:t>
      </w:r>
      <w:r w:rsidRPr="00BC71B4">
        <w:fldChar w:fldCharType="begin"/>
      </w:r>
      <w:r w:rsidRPr="00BC71B4">
        <w:instrText xml:space="preserve"> ADDIN ZOTERO_ITEM CSL_CITATION {"citationID":"WcOHT99j","properties":{"formattedCitation":"(Das &amp; Banerjee, 2011)","plainCitation":"(Das &amp; Banerjee, 2011)","noteIndex":0},"citationItems":[{"id":38,"uris":["http://zotero.org/users/local/g8lD94u9/items/8768HTL2"],"uri":["http://zotero.org/users/local/g8lD94u9/items/8768HTL2"],"itemData":{"id":38,"type":"paper-conference","container-title":"Proceedings of the 17th ACM SIGKDD international conference on Knowledge discovery and data mining - KDD '11","DOI":"10.1145/2020408.2020588","event":"the 17th ACM SIGKDD international conference","event-place":"San Diego, California, USA","ISBN":"978-1-4503-0813-7","language":"en","page":"1163","publisher":"ACM Press","publisher-place":"San Diego, California, USA","source":"DOI.org (Crossref)","title":"Meta optimization and its application to portfolio selection","URL":"http://dl.acm.org/citation.cfm?doid=2020408.2020588","author":[{"family":"Das","given":"Puja"},{"family":"Banerjee","given":"Arindam"}],"accessed":{"date-parts":[["2021",8,7]]},"issued":{"date-parts":[["2011"]]}}}],"schema":"https://github.com/citation-style-language/schema/raw/master/csl-citation.json"} </w:instrText>
      </w:r>
      <w:r w:rsidRPr="00BC71B4">
        <w:fldChar w:fldCharType="separate"/>
      </w:r>
      <w:r w:rsidRPr="00BC71B4">
        <w:rPr>
          <w:noProof/>
        </w:rPr>
        <w:t>(Das &amp; Banerjee, 2011)</w:t>
      </w:r>
      <w:r w:rsidRPr="00BC71B4">
        <w:fldChar w:fldCharType="end"/>
      </w:r>
      <w:r w:rsidRPr="00BC71B4">
        <w:t>.</w:t>
      </w:r>
    </w:p>
    <w:p w14:paraId="6399FA53" w14:textId="77777777" w:rsidR="00AE3B98" w:rsidRPr="00BC71B4" w:rsidRDefault="00AE3B98" w:rsidP="00AE3B98">
      <w:pPr>
        <w:spacing w:line="360" w:lineRule="auto"/>
        <w:jc w:val="both"/>
      </w:pPr>
    </w:p>
    <w:p w14:paraId="25253FF5" w14:textId="77777777" w:rsidR="00AE3B98" w:rsidRDefault="00AE3B98" w:rsidP="00AE3B98">
      <w:pPr>
        <w:spacing w:line="360" w:lineRule="auto"/>
        <w:jc w:val="both"/>
      </w:pPr>
      <w:r w:rsidRPr="00BC71B4">
        <w:t>Many Deep Learning based approaches have been explored for financial stock market prediction so far. However, the majority of them attempt to forecast price changes or trends for a selected number of assets where the focus is on the said assets only rather than the momentum of the market itself. As per design, a neural network generate</w:t>
      </w:r>
      <w:r>
        <w:t>s</w:t>
      </w:r>
      <w:r w:rsidRPr="00BC71B4">
        <w:t xml:space="preserve"> an output vector of asset prices for the upcoming time period using just historical raw price data (OHLCV) of the financial assets as input. The trading agent can then take action based on the prediction. This can simply be termed as a supervised learning regression problem, and it is straightforward to implement. As a result, the accuracy of these price prediction-based algorithms is largely dependent on their performance, and it turns out that capturing future market momentum is challenging.</w:t>
      </w:r>
    </w:p>
    <w:p w14:paraId="211372DF" w14:textId="77777777" w:rsidR="00AE3B98" w:rsidRPr="00BC71B4" w:rsidRDefault="00AE3B98" w:rsidP="00AE3B98">
      <w:pPr>
        <w:spacing w:line="360" w:lineRule="auto"/>
        <w:jc w:val="both"/>
      </w:pPr>
    </w:p>
    <w:p w14:paraId="022A98D3" w14:textId="77777777" w:rsidR="00AE3B98" w:rsidRDefault="00AE3B98" w:rsidP="00AE3B98">
      <w:pPr>
        <w:spacing w:line="360" w:lineRule="auto"/>
        <w:jc w:val="both"/>
      </w:pPr>
      <w:r w:rsidRPr="00BC71B4">
        <w:t xml:space="preserve">In order to manage the portfolio efficiently to maximize returns based on the momentum of the market, it is essential to choose quality assets themselves rather than only focus on the trading strategy itself. The quality of assets may depend on the intrinsic factor of the asset itself like Current Volume, Price Change %, Market Cap, Volatility, Nearness to 52W High etc. along </w:t>
      </w:r>
      <w:r w:rsidRPr="00BC71B4">
        <w:lastRenderedPageBreak/>
        <w:t>with its historical price itself. These intrinsic attributes also depend on some extrinsic factors like the sentiments regarding the asset, the sector of the asset and the market momentum itself.</w:t>
      </w:r>
    </w:p>
    <w:p w14:paraId="373598E4" w14:textId="77777777" w:rsidR="00AE3B98" w:rsidRDefault="00AE3B98" w:rsidP="00AE3B98">
      <w:pPr>
        <w:spacing w:line="360" w:lineRule="auto"/>
        <w:jc w:val="both"/>
      </w:pPr>
    </w:p>
    <w:p w14:paraId="1E372C30" w14:textId="77777777" w:rsidR="00AE3B98" w:rsidRPr="00BC71B4" w:rsidRDefault="00AE3B98" w:rsidP="00AE3B98">
      <w:pPr>
        <w:spacing w:line="360" w:lineRule="auto"/>
        <w:jc w:val="both"/>
      </w:pPr>
      <w:r w:rsidRPr="00BC71B4">
        <w:t>The most frequently researched financial application field is financial time series forecasting, specifically asset price forecasting where the major focus is always on predicting underlying asset's next movement. This was the focus of the majority of the existing DL implementations. Despite the existence of several sub-problems like price forecasting for Stocks, Indexes, Forex, Cryptocurrency, Bonds, Commodities, Volatility and many more, the fundamental elements in all of these applications are very similar.</w:t>
      </w:r>
    </w:p>
    <w:p w14:paraId="45A6F13F" w14:textId="77777777" w:rsidR="00AE3B98" w:rsidRPr="00BC71B4" w:rsidRDefault="00AE3B98" w:rsidP="00AE3B98">
      <w:pPr>
        <w:spacing w:line="360" w:lineRule="auto"/>
        <w:jc w:val="both"/>
      </w:pPr>
    </w:p>
    <w:p w14:paraId="3081E67D" w14:textId="77777777" w:rsidR="00AE3B98" w:rsidRPr="00BC71B4" w:rsidRDefault="00AE3B98" w:rsidP="00AE3B98">
      <w:pPr>
        <w:spacing w:line="360" w:lineRule="auto"/>
        <w:jc w:val="both"/>
      </w:pPr>
      <w:r w:rsidRPr="00BC71B4">
        <w:t>Based on their dependent output, which can be either price prediction or price movement prediction, the studies can be divided into two groups. Although price prediction can be termed as a fundamental regression problem, in majority of its applications, correctly recognizing the directional movement or momentum is more essential than precise price predictions. Due to this, analysts regard trend forecasting, or anticipating the directional movement of the price, to be more important field of research than precise prediction of price. In this case, trend/momentum prediction turns into a classification problem. As per certain studies, only up and down price movement (2-class problem) are taken into account but neutral movement is also taken into account in others (3-class problem).</w:t>
      </w:r>
    </w:p>
    <w:p w14:paraId="027412C5" w14:textId="77777777" w:rsidR="00AE3B98" w:rsidRPr="00BC71B4" w:rsidRDefault="00AE3B98" w:rsidP="00AE3B98">
      <w:pPr>
        <w:spacing w:line="360" w:lineRule="auto"/>
      </w:pPr>
    </w:p>
    <w:p w14:paraId="3A00BC60" w14:textId="77777777" w:rsidR="00AE3B98" w:rsidRPr="00BC71B4" w:rsidRDefault="00AE3B98" w:rsidP="00AE3B98">
      <w:pPr>
        <w:spacing w:line="360" w:lineRule="auto"/>
        <w:jc w:val="both"/>
      </w:pPr>
      <w:r w:rsidRPr="00BC71B4">
        <w:t xml:space="preserve">DL models like LSTM and its variations, as well as certain hybrid models, have dominated the financial time series forecasting arena. Because LSTM by design is built to exploit the temporal features of any time series </w:t>
      </w:r>
      <w:r>
        <w:t>data</w:t>
      </w:r>
      <w:r w:rsidRPr="00BC71B4">
        <w:t xml:space="preserve">, identifying financial time series signals is a closely examined and useful application. Some analysts, on the other hand, choose to extract relevant characteristics from time series </w:t>
      </w:r>
      <w:r>
        <w:t xml:space="preserve">data </w:t>
      </w:r>
      <w:r w:rsidRPr="00BC71B4">
        <w:t>or modify time series</w:t>
      </w:r>
      <w:r>
        <w:t xml:space="preserve"> data</w:t>
      </w:r>
      <w:r w:rsidRPr="00BC71B4">
        <w:t xml:space="preserve"> such that following financial data is fixed in time. This means that the model can be trained correctly and better test performance can be achieved on unseen data regardless of the data order. DFNN and CNNs were the primarily used models in those implementations.</w:t>
      </w:r>
    </w:p>
    <w:p w14:paraId="49477A2E" w14:textId="77777777" w:rsidR="00AE3B98" w:rsidRPr="00BC71B4" w:rsidRDefault="00AE3B98" w:rsidP="00AE3B98">
      <w:pPr>
        <w:spacing w:line="360" w:lineRule="auto"/>
        <w:jc w:val="both"/>
      </w:pPr>
    </w:p>
    <w:p w14:paraId="5627163E" w14:textId="77777777" w:rsidR="00AE3B98" w:rsidRDefault="00AE3B98" w:rsidP="00AE3B98">
      <w:pPr>
        <w:pStyle w:val="NormalWeb"/>
        <w:spacing w:line="360" w:lineRule="auto"/>
        <w:rPr>
          <w:rFonts w:ascii="TimesNewRomanPS" w:hAnsi="TimesNewRomanPS"/>
          <w:b/>
          <w:bCs/>
        </w:rPr>
      </w:pPr>
    </w:p>
    <w:p w14:paraId="348D3911" w14:textId="77777777" w:rsidR="00AE3B98" w:rsidRDefault="00AE3B98" w:rsidP="00AE3B98">
      <w:pPr>
        <w:pStyle w:val="NormalWeb"/>
        <w:spacing w:line="360" w:lineRule="auto"/>
        <w:rPr>
          <w:rFonts w:ascii="TimesNewRomanPS" w:hAnsi="TimesNewRomanPS"/>
          <w:b/>
          <w:bCs/>
        </w:rPr>
      </w:pPr>
    </w:p>
    <w:p w14:paraId="28D31446" w14:textId="77777777" w:rsidR="00AE3B98" w:rsidRDefault="00AE3B98" w:rsidP="00AE3B98">
      <w:pPr>
        <w:pStyle w:val="NormalWeb"/>
        <w:spacing w:line="360" w:lineRule="auto"/>
        <w:ind w:left="360"/>
        <w:rPr>
          <w:rFonts w:ascii="TimesNewRomanPS" w:hAnsi="TimesNewRomanPS"/>
          <w:b/>
          <w:bCs/>
        </w:rPr>
      </w:pPr>
    </w:p>
    <w:p w14:paraId="44BD85C4" w14:textId="65040D60" w:rsidR="00AE3B98" w:rsidRDefault="00AE3B98" w:rsidP="00744F94">
      <w:pPr>
        <w:pStyle w:val="NormalWeb"/>
        <w:numPr>
          <w:ilvl w:val="1"/>
          <w:numId w:val="47"/>
        </w:numPr>
        <w:spacing w:line="360" w:lineRule="auto"/>
        <w:rPr>
          <w:rFonts w:ascii="TimesNewRomanPS" w:hAnsi="TimesNewRomanPS"/>
          <w:b/>
          <w:bCs/>
        </w:rPr>
      </w:pPr>
      <w:r w:rsidRPr="00C95B8B">
        <w:rPr>
          <w:b/>
          <w:bCs/>
        </w:rPr>
        <w:lastRenderedPageBreak/>
        <w:t>Aims and Objectives</w:t>
      </w:r>
    </w:p>
    <w:p w14:paraId="35C17CDB" w14:textId="77777777" w:rsidR="00AE3B98" w:rsidRPr="00AD4584" w:rsidRDefault="00AE3B98" w:rsidP="00AE3B98">
      <w:pPr>
        <w:pStyle w:val="NormalWeb"/>
        <w:spacing w:line="360" w:lineRule="auto"/>
        <w:rPr>
          <w:rFonts w:ascii="TimesNewRomanPS" w:hAnsi="TimesNewRomanPS"/>
          <w:b/>
          <w:bCs/>
        </w:rPr>
      </w:pPr>
      <w:r w:rsidRPr="00BC71B4">
        <w:t xml:space="preserve">This study is aimed at building a strategy to optimise the financial asset portfolio in order to achieve maximum returns based on a chosen period. More emphasis is given on choosing the assets itself based on their intrinsic attributes along with their historical price data so that depending on the momentum of the market, we always choose quality assets with positive momentum. Most of these attributes can be calculated using the historical price data.  </w:t>
      </w:r>
    </w:p>
    <w:p w14:paraId="5ADFB06E" w14:textId="77777777" w:rsidR="00AE3B98" w:rsidRPr="00BC71B4" w:rsidRDefault="00AE3B98" w:rsidP="00AE3B98">
      <w:pPr>
        <w:spacing w:line="360" w:lineRule="auto"/>
        <w:jc w:val="both"/>
      </w:pPr>
      <w:r w:rsidRPr="00BC71B4">
        <w:t>Various Traditional and Deep Learning  based approaches will be compared for this asset selection strategy to see how the returns of the selected assets compare to fixed indexes like NIFTY50  and SENSEX.</w:t>
      </w:r>
    </w:p>
    <w:p w14:paraId="528041C1" w14:textId="77777777" w:rsidR="00AE3B98" w:rsidRPr="00BC71B4" w:rsidRDefault="00AE3B98" w:rsidP="00AE3B98">
      <w:pPr>
        <w:spacing w:line="360" w:lineRule="auto"/>
      </w:pPr>
    </w:p>
    <w:p w14:paraId="1D676221" w14:textId="77777777" w:rsidR="00AE3B98" w:rsidRPr="00BC71B4" w:rsidRDefault="00AE3B98" w:rsidP="00AE3B98">
      <w:pPr>
        <w:spacing w:line="360" w:lineRule="auto"/>
        <w:jc w:val="both"/>
      </w:pPr>
      <w:r w:rsidRPr="00BC71B4">
        <w:t>The following points form the research objective for this study:</w:t>
      </w:r>
    </w:p>
    <w:p w14:paraId="222C5DBD" w14:textId="77777777" w:rsidR="00AE3B98" w:rsidRPr="00BC71B4" w:rsidRDefault="00AE3B98" w:rsidP="00AE3B98">
      <w:pPr>
        <w:pStyle w:val="ListParagraph"/>
        <w:numPr>
          <w:ilvl w:val="0"/>
          <w:numId w:val="6"/>
        </w:numPr>
        <w:spacing w:line="360" w:lineRule="auto"/>
        <w:jc w:val="both"/>
      </w:pPr>
      <w:r w:rsidRPr="00BC71B4">
        <w:t>Perform Feature-Engineering and come up with intrinsic attributes for the assets.</w:t>
      </w:r>
    </w:p>
    <w:p w14:paraId="1B14D5A8" w14:textId="77777777" w:rsidR="00AE3B98" w:rsidRPr="00BC71B4" w:rsidRDefault="00AE3B98" w:rsidP="00AE3B98">
      <w:pPr>
        <w:pStyle w:val="ListParagraph"/>
        <w:numPr>
          <w:ilvl w:val="0"/>
          <w:numId w:val="6"/>
        </w:numPr>
        <w:spacing w:line="360" w:lineRule="auto"/>
        <w:jc w:val="both"/>
      </w:pPr>
      <w:r w:rsidRPr="00BC71B4">
        <w:t>Build portfolio using the assets chosen based on the new attributes for the chosen period.</w:t>
      </w:r>
    </w:p>
    <w:p w14:paraId="09555824" w14:textId="77777777" w:rsidR="00AE3B98" w:rsidRPr="00BC71B4" w:rsidRDefault="00AE3B98" w:rsidP="00AE3B98">
      <w:pPr>
        <w:pStyle w:val="ListParagraph"/>
        <w:numPr>
          <w:ilvl w:val="0"/>
          <w:numId w:val="6"/>
        </w:numPr>
        <w:spacing w:line="360" w:lineRule="auto"/>
        <w:jc w:val="both"/>
      </w:pPr>
      <w:r w:rsidRPr="00BC71B4">
        <w:t>Build different traditional and Deep Learning approaches to predict the asset price for chosen period.</w:t>
      </w:r>
    </w:p>
    <w:p w14:paraId="2A2302D8" w14:textId="77777777" w:rsidR="00AE3B98" w:rsidRPr="00BC71B4" w:rsidRDefault="00AE3B98" w:rsidP="00AE3B98">
      <w:pPr>
        <w:pStyle w:val="ListParagraph"/>
        <w:numPr>
          <w:ilvl w:val="0"/>
          <w:numId w:val="6"/>
        </w:numPr>
        <w:spacing w:line="360" w:lineRule="auto"/>
        <w:jc w:val="both"/>
      </w:pPr>
      <w:r w:rsidRPr="00BC71B4">
        <w:t xml:space="preserve">Evaluate and compare the different approaches </w:t>
      </w:r>
    </w:p>
    <w:p w14:paraId="1C30E0ED" w14:textId="77777777" w:rsidR="00AE3B98" w:rsidRPr="00BC71B4" w:rsidRDefault="00AE3B98" w:rsidP="00AE3B98">
      <w:pPr>
        <w:pStyle w:val="ListParagraph"/>
        <w:numPr>
          <w:ilvl w:val="0"/>
          <w:numId w:val="6"/>
        </w:numPr>
        <w:spacing w:line="360" w:lineRule="auto"/>
        <w:jc w:val="both"/>
      </w:pPr>
      <w:r w:rsidRPr="00BC71B4">
        <w:t xml:space="preserve">Compare the returns % achieved using our portfolio against the standard indexes  </w:t>
      </w:r>
    </w:p>
    <w:p w14:paraId="1A31B061" w14:textId="77777777" w:rsidR="00AE3B98" w:rsidRDefault="00AE3B98" w:rsidP="00AE3B98">
      <w:pPr>
        <w:spacing w:line="360" w:lineRule="auto"/>
        <w:rPr>
          <w:rFonts w:ascii="TimesNewRomanPS" w:hAnsi="TimesNewRomanPS"/>
          <w:b/>
          <w:bCs/>
        </w:rPr>
      </w:pPr>
    </w:p>
    <w:p w14:paraId="7F482944" w14:textId="77777777" w:rsidR="00AE3B98" w:rsidRDefault="00AE3B98" w:rsidP="00744F94">
      <w:pPr>
        <w:pStyle w:val="ListParagraph"/>
        <w:numPr>
          <w:ilvl w:val="1"/>
          <w:numId w:val="47"/>
        </w:numPr>
        <w:spacing w:line="360" w:lineRule="auto"/>
        <w:rPr>
          <w:b/>
          <w:bCs/>
        </w:rPr>
      </w:pPr>
      <w:r w:rsidRPr="00AD4584">
        <w:rPr>
          <w:b/>
          <w:bCs/>
        </w:rPr>
        <w:t>Scope of Study</w:t>
      </w:r>
    </w:p>
    <w:p w14:paraId="0E64001B" w14:textId="77777777" w:rsidR="00AE3B98" w:rsidRPr="00AD4584" w:rsidRDefault="00AE3B98" w:rsidP="00AE3B98">
      <w:pPr>
        <w:pStyle w:val="ListParagraph"/>
        <w:spacing w:line="360" w:lineRule="auto"/>
        <w:ind w:left="360"/>
        <w:rPr>
          <w:b/>
          <w:bCs/>
        </w:rPr>
      </w:pPr>
    </w:p>
    <w:p w14:paraId="2D64BC97" w14:textId="77777777" w:rsidR="00AE3B98" w:rsidRDefault="00AE3B98" w:rsidP="00AE3B98">
      <w:pPr>
        <w:spacing w:line="360" w:lineRule="auto"/>
        <w:jc w:val="both"/>
      </w:pPr>
      <w:r w:rsidRPr="00BC71B4">
        <w:t xml:space="preserve">This study will focus on the financial assets which belong to the Indian Stock Market only. This includes top equities i.e. individual stocks and indices like NIFTY and SENSEX. The main objective of this study is to optimize the financial portfolio given a period of time to choose quality assets for investments. These assets will be chosen based on the intrinsic attributes which will be derived based only on the base attributes of the financial assets.The base attributes of these assets include only the historical price data of the assets including volume in market. </w:t>
      </w:r>
    </w:p>
    <w:p w14:paraId="0CA3A9DA" w14:textId="77777777" w:rsidR="00AE3B98" w:rsidRPr="00BC71B4" w:rsidRDefault="00AE3B98" w:rsidP="00AE3B98">
      <w:pPr>
        <w:spacing w:line="360" w:lineRule="auto"/>
        <w:jc w:val="both"/>
      </w:pPr>
    </w:p>
    <w:p w14:paraId="7DB7BE1F" w14:textId="77777777" w:rsidR="00AE3B98" w:rsidRPr="00BC71B4" w:rsidRDefault="00AE3B98" w:rsidP="00AE3B98">
      <w:pPr>
        <w:spacing w:line="360" w:lineRule="auto"/>
        <w:jc w:val="both"/>
      </w:pPr>
      <w:r w:rsidRPr="00BC71B4">
        <w:t xml:space="preserve">After these financial assets have been filtered and allocated, the financial time series price prediction model will be deployed on top of them for a certain time period to evaluate performance using evaluation metrics such as MAE, MAPE, RMSE, and Return/Profit percent. </w:t>
      </w:r>
      <w:r w:rsidRPr="00BC71B4">
        <w:lastRenderedPageBreak/>
        <w:t>We will compare and analyse the returns using various DL models, since we have observed in prior research that DL models outperform their ML counterparts.</w:t>
      </w:r>
    </w:p>
    <w:p w14:paraId="0D05B8BB" w14:textId="77777777" w:rsidR="00AE3B98" w:rsidRPr="00BC71B4" w:rsidRDefault="00AE3B98" w:rsidP="00AE3B98">
      <w:pPr>
        <w:spacing w:line="360" w:lineRule="auto"/>
      </w:pPr>
    </w:p>
    <w:p w14:paraId="2F8C8F03" w14:textId="77777777" w:rsidR="00AE3B98" w:rsidRPr="00BC71B4" w:rsidRDefault="00AE3B98" w:rsidP="00AE3B98">
      <w:pPr>
        <w:spacing w:line="360" w:lineRule="auto"/>
        <w:jc w:val="both"/>
      </w:pPr>
      <w:r w:rsidRPr="00BC71B4">
        <w:t xml:space="preserve">We will not be using any traditional ML based models like ANNs, ECs, AEs etc. for the scope of this study as we have already seen that DL models outperform their ML counterparts based on previous researches.  </w:t>
      </w:r>
    </w:p>
    <w:p w14:paraId="3E573EF5" w14:textId="77777777" w:rsidR="00AE3B98" w:rsidRPr="00BC71B4" w:rsidRDefault="00AE3B98" w:rsidP="00AE3B98">
      <w:pPr>
        <w:spacing w:line="360" w:lineRule="auto"/>
      </w:pPr>
    </w:p>
    <w:p w14:paraId="341700D1" w14:textId="77777777" w:rsidR="00AE3B98" w:rsidRPr="00BC71B4" w:rsidRDefault="00AE3B98" w:rsidP="00AE3B98">
      <w:pPr>
        <w:spacing w:line="360" w:lineRule="auto"/>
        <w:jc w:val="both"/>
      </w:pPr>
      <w:r w:rsidRPr="00BC71B4">
        <w:t xml:space="preserve">We will only be considering features for asset selection and model building which can be derived/extracted from the base attributes (OHLCV). Any other macroeconomic data, environmental considerations, sector information, geographical or political factors are out of the scope.  </w:t>
      </w:r>
    </w:p>
    <w:p w14:paraId="71871429" w14:textId="77777777" w:rsidR="00AE3B98" w:rsidRDefault="00AE3B98" w:rsidP="00AE3B98">
      <w:pPr>
        <w:spacing w:line="360" w:lineRule="auto"/>
        <w:rPr>
          <w:b/>
          <w:bCs/>
        </w:rPr>
      </w:pPr>
    </w:p>
    <w:p w14:paraId="661D589C" w14:textId="77777777" w:rsidR="00AE3B98" w:rsidRDefault="00AE3B98" w:rsidP="00744F94">
      <w:pPr>
        <w:pStyle w:val="ListParagraph"/>
        <w:numPr>
          <w:ilvl w:val="1"/>
          <w:numId w:val="47"/>
        </w:numPr>
        <w:spacing w:line="360" w:lineRule="auto"/>
        <w:rPr>
          <w:b/>
          <w:bCs/>
        </w:rPr>
      </w:pPr>
      <w:r w:rsidRPr="00AD4584">
        <w:rPr>
          <w:b/>
          <w:bCs/>
        </w:rPr>
        <w:t>Significance of Study</w:t>
      </w:r>
    </w:p>
    <w:p w14:paraId="0EDD5249" w14:textId="77777777" w:rsidR="00AE3B98" w:rsidRPr="00AD4584" w:rsidRDefault="00AE3B98" w:rsidP="00AE3B98">
      <w:pPr>
        <w:spacing w:line="360" w:lineRule="auto"/>
        <w:rPr>
          <w:b/>
          <w:bCs/>
        </w:rPr>
      </w:pPr>
    </w:p>
    <w:p w14:paraId="5BAA666D" w14:textId="77777777" w:rsidR="00AE3B98" w:rsidRDefault="00AE3B98" w:rsidP="00AE3B98">
      <w:pPr>
        <w:spacing w:line="360" w:lineRule="auto"/>
        <w:jc w:val="both"/>
      </w:pPr>
      <w:r w:rsidRPr="00BC71B4">
        <w:t>Financial portfolio management is a well-studied financial application field by both scholars and investors, with the primary goal of maximizing financial returns. We've seen the use of ML models like ANNs, ECs, GP, and Agent-based models in the financial time series forecasting space. With the advent of DL strategies for financial forecasting research, the financial community received a new push recently, and a slew of new articles resulted. We found that DL models outperformed their ML counterparts in the great majority of trials. DMLP, RNN, LSTM, CNN, RBM, DBN, AE, and DRL are some of the DL models described in the literature.</w:t>
      </w:r>
    </w:p>
    <w:p w14:paraId="33284E5F" w14:textId="77777777" w:rsidR="00AE3B98" w:rsidRPr="00BC71B4" w:rsidRDefault="00AE3B98" w:rsidP="00AE3B98">
      <w:pPr>
        <w:spacing w:line="360" w:lineRule="auto"/>
        <w:jc w:val="both"/>
      </w:pPr>
    </w:p>
    <w:p w14:paraId="2C536622" w14:textId="77777777" w:rsidR="00AE3B98" w:rsidRPr="00BC71B4" w:rsidRDefault="00AE3B98" w:rsidP="00AE3B98">
      <w:pPr>
        <w:spacing w:line="360" w:lineRule="auto"/>
        <w:jc w:val="both"/>
      </w:pPr>
      <w:r w:rsidRPr="00BC71B4">
        <w:t xml:space="preserve">In all of these studies so far we saw that the main research objective was to increase the returns for a chosen specific financial assets which were kept constant and improving the performance of the financial price forecasting algorithm. Also, the dataset which were chosen for these studies contained only the historical price data for the assets and in some cases the user sentiment data extracted from different sources. The quality of the financial asset itself was not given much significance in these studies. One more thing to note is that majority of these studies have been done on US and Chinese Stock market and a very small number of studies have used some specifically chosen financial assets from Indian Stock Market. Based on historical data we have seen that the Indian Stock market is highly volatile compared to the volatility of the US and Chinese counterparts.  </w:t>
      </w:r>
    </w:p>
    <w:p w14:paraId="1681F51B" w14:textId="77777777" w:rsidR="00AE3B98" w:rsidRPr="00BC71B4" w:rsidRDefault="00AE3B98" w:rsidP="00AE3B98">
      <w:pPr>
        <w:spacing w:line="360" w:lineRule="auto"/>
      </w:pPr>
    </w:p>
    <w:p w14:paraId="12A4BC9E" w14:textId="77777777" w:rsidR="00AE3B98" w:rsidRDefault="00AE3B98" w:rsidP="00AE3B98">
      <w:pPr>
        <w:spacing w:line="360" w:lineRule="auto"/>
        <w:jc w:val="both"/>
      </w:pPr>
      <w:r w:rsidRPr="00BC71B4">
        <w:lastRenderedPageBreak/>
        <w:t>In this study, we plan to give more emphasis on the quality of the financial assets itself by deriving various intrinsic attributes for the given assets which can then be used to identify and filter quality assets on top of which we can apply the financial time series forecasting models and evaluate their performance. As we have seen that the DL models were superior to their ML counterparts, we will be using various DL models to compare and evaluate the returns. While deciding on the financial assets for investments, we have to look at the stock market's momentum and reversal impacts. To our knowledge, only a small amount of research has employed machine learning to address this problem.</w:t>
      </w:r>
    </w:p>
    <w:p w14:paraId="54E4A887" w14:textId="77777777" w:rsidR="00AE3B98" w:rsidRPr="00BC71B4" w:rsidRDefault="00AE3B98" w:rsidP="00AE3B98">
      <w:pPr>
        <w:spacing w:line="360" w:lineRule="auto"/>
        <w:jc w:val="both"/>
      </w:pPr>
    </w:p>
    <w:p w14:paraId="6322268C" w14:textId="77777777" w:rsidR="00AE3B98" w:rsidRDefault="00AE3B98" w:rsidP="00744F94">
      <w:pPr>
        <w:pStyle w:val="ListParagraph"/>
        <w:numPr>
          <w:ilvl w:val="1"/>
          <w:numId w:val="47"/>
        </w:numPr>
        <w:spacing w:line="360" w:lineRule="auto"/>
        <w:rPr>
          <w:b/>
          <w:bCs/>
        </w:rPr>
      </w:pPr>
      <w:r w:rsidRPr="00AD4584">
        <w:rPr>
          <w:b/>
          <w:bCs/>
        </w:rPr>
        <w:t>S</w:t>
      </w:r>
      <w:r>
        <w:rPr>
          <w:b/>
          <w:bCs/>
        </w:rPr>
        <w:t>tructure</w:t>
      </w:r>
      <w:r w:rsidRPr="00AD4584">
        <w:rPr>
          <w:b/>
          <w:bCs/>
        </w:rPr>
        <w:t xml:space="preserve"> of</w:t>
      </w:r>
      <w:r>
        <w:rPr>
          <w:b/>
          <w:bCs/>
        </w:rPr>
        <w:t xml:space="preserve"> the</w:t>
      </w:r>
      <w:r w:rsidRPr="00AD4584">
        <w:rPr>
          <w:b/>
          <w:bCs/>
        </w:rPr>
        <w:t xml:space="preserve"> Study</w:t>
      </w:r>
    </w:p>
    <w:p w14:paraId="302DAB17" w14:textId="77777777" w:rsidR="00AE3B98" w:rsidRPr="00DF609D" w:rsidRDefault="00AE3B98" w:rsidP="00AE3B98">
      <w:pPr>
        <w:pStyle w:val="NormalWeb"/>
        <w:spacing w:line="360" w:lineRule="auto"/>
        <w:rPr>
          <w:rFonts w:ascii="TimesNewRomanPS" w:hAnsi="TimesNewRomanPS"/>
        </w:rPr>
      </w:pPr>
      <w:r w:rsidRPr="009F3DD6">
        <w:rPr>
          <w:rFonts w:ascii="TimesNewRomanPS" w:hAnsi="TimesNewRomanPS"/>
        </w:rPr>
        <w:t>In this study</w:t>
      </w:r>
      <w:r>
        <w:rPr>
          <w:rFonts w:ascii="TimesNewRomanPS" w:hAnsi="TimesNewRomanPS"/>
        </w:rPr>
        <w:t xml:space="preserve">, we start with the literature review of the currently existing Deep Learning Solutions for solving the problem of Stock market prediction. Then we will proceed with explaining our methodology. Based on the Literature Review, we will be finalizing on the models to go forward with for our use case.  We will then proceed with implementing the chosen models on our chosen portfolio and evaluating them according to our chosen evaluation metrics. We will also use the models to evaluate the returns achieved in a portfolio with random stocks or standard indexes like NIFTY, SENSEX etc. </w:t>
      </w:r>
    </w:p>
    <w:p w14:paraId="63097036" w14:textId="77777777" w:rsidR="00AE3B98" w:rsidRDefault="00AE3B98" w:rsidP="00AE3B98">
      <w:pPr>
        <w:pStyle w:val="NormalWeb"/>
        <w:spacing w:line="360" w:lineRule="auto"/>
        <w:rPr>
          <w:rFonts w:ascii="TimesNewRomanPS" w:hAnsi="TimesNewRomanPS"/>
          <w:b/>
          <w:bCs/>
        </w:rPr>
      </w:pPr>
    </w:p>
    <w:p w14:paraId="7C22C62B" w14:textId="77777777" w:rsidR="00AE3B98" w:rsidRDefault="00AE3B98" w:rsidP="00AE3B98">
      <w:pPr>
        <w:pStyle w:val="NormalWeb"/>
        <w:spacing w:line="360" w:lineRule="auto"/>
        <w:rPr>
          <w:rFonts w:ascii="TimesNewRomanPS" w:hAnsi="TimesNewRomanPS"/>
          <w:b/>
          <w:bCs/>
        </w:rPr>
      </w:pPr>
    </w:p>
    <w:p w14:paraId="5D1957CE" w14:textId="77777777" w:rsidR="00AE3B98" w:rsidRDefault="00AE3B98" w:rsidP="00AE3B98">
      <w:pPr>
        <w:pStyle w:val="NormalWeb"/>
        <w:spacing w:line="360" w:lineRule="auto"/>
        <w:rPr>
          <w:rFonts w:ascii="TimesNewRomanPS" w:hAnsi="TimesNewRomanPS"/>
          <w:b/>
          <w:bCs/>
        </w:rPr>
      </w:pPr>
    </w:p>
    <w:p w14:paraId="304A612A" w14:textId="77777777" w:rsidR="00AE3B98" w:rsidRDefault="00AE3B98" w:rsidP="00AE3B98">
      <w:pPr>
        <w:pStyle w:val="NormalWeb"/>
        <w:spacing w:line="360" w:lineRule="auto"/>
        <w:rPr>
          <w:rFonts w:ascii="TimesNewRomanPS" w:hAnsi="TimesNewRomanPS"/>
          <w:b/>
          <w:bCs/>
        </w:rPr>
      </w:pPr>
    </w:p>
    <w:p w14:paraId="307E4E3E" w14:textId="77777777" w:rsidR="00AE3B98" w:rsidRDefault="00AE3B98" w:rsidP="00AE3B98">
      <w:pPr>
        <w:pStyle w:val="NormalWeb"/>
        <w:spacing w:line="360" w:lineRule="auto"/>
        <w:rPr>
          <w:rFonts w:ascii="TimesNewRomanPS" w:hAnsi="TimesNewRomanPS"/>
          <w:b/>
          <w:bCs/>
        </w:rPr>
      </w:pPr>
    </w:p>
    <w:p w14:paraId="788C6D06" w14:textId="77777777" w:rsidR="00AE3B98" w:rsidRDefault="00AE3B98" w:rsidP="00AE3B98">
      <w:pPr>
        <w:pStyle w:val="NormalWeb"/>
        <w:spacing w:line="360" w:lineRule="auto"/>
        <w:rPr>
          <w:rFonts w:ascii="TimesNewRomanPS" w:hAnsi="TimesNewRomanPS"/>
          <w:b/>
          <w:bCs/>
        </w:rPr>
      </w:pPr>
    </w:p>
    <w:p w14:paraId="3E3F6A7A" w14:textId="77777777" w:rsidR="00AE3B98" w:rsidRDefault="00AE3B98" w:rsidP="00AE3B98">
      <w:pPr>
        <w:pStyle w:val="NormalWeb"/>
        <w:spacing w:line="360" w:lineRule="auto"/>
        <w:rPr>
          <w:rFonts w:ascii="TimesNewRomanPS" w:hAnsi="TimesNewRomanPS"/>
          <w:b/>
          <w:bCs/>
        </w:rPr>
      </w:pPr>
    </w:p>
    <w:p w14:paraId="21E4A85C" w14:textId="77777777" w:rsidR="00AE3B98" w:rsidRDefault="00AE3B98" w:rsidP="00AE3B98">
      <w:pPr>
        <w:pStyle w:val="NormalWeb"/>
        <w:spacing w:line="360" w:lineRule="auto"/>
        <w:rPr>
          <w:rFonts w:ascii="TimesNewRomanPS" w:hAnsi="TimesNewRomanPS"/>
          <w:b/>
          <w:bCs/>
        </w:rPr>
      </w:pPr>
    </w:p>
    <w:p w14:paraId="5C1B8353" w14:textId="77777777" w:rsidR="00AE3B98" w:rsidRDefault="00AE3B98" w:rsidP="00AE3B98">
      <w:pPr>
        <w:pStyle w:val="NormalWeb"/>
        <w:spacing w:line="360" w:lineRule="auto"/>
        <w:rPr>
          <w:rFonts w:ascii="TimesNewRomanPS" w:hAnsi="TimesNewRomanPS"/>
          <w:b/>
          <w:bCs/>
        </w:rPr>
      </w:pPr>
    </w:p>
    <w:p w14:paraId="2689DFF2" w14:textId="77777777" w:rsidR="00AE3B98" w:rsidRDefault="00AE3B98" w:rsidP="00AE3B98">
      <w:pPr>
        <w:pStyle w:val="NormalWeb"/>
        <w:spacing w:line="360" w:lineRule="auto"/>
      </w:pPr>
      <w:r>
        <w:rPr>
          <w:rFonts w:ascii="TimesNewRomanPS" w:hAnsi="TimesNewRomanPS"/>
          <w:b/>
          <w:bCs/>
        </w:rPr>
        <w:lastRenderedPageBreak/>
        <w:t xml:space="preserve">CHAPTER 2: LITERATURE REVIEW </w:t>
      </w:r>
    </w:p>
    <w:p w14:paraId="126103C2" w14:textId="77777777" w:rsidR="00AE3B98" w:rsidRDefault="00AE3B98" w:rsidP="00AE3B98">
      <w:pPr>
        <w:spacing w:line="360" w:lineRule="auto"/>
        <w:rPr>
          <w:b/>
          <w:bCs/>
        </w:rPr>
      </w:pPr>
      <w:r w:rsidRPr="008D5157">
        <w:rPr>
          <w:b/>
          <w:bCs/>
        </w:rPr>
        <w:t>2.1 Introduction</w:t>
      </w:r>
    </w:p>
    <w:p w14:paraId="2ED9EFD6" w14:textId="77777777" w:rsidR="00AE3B98" w:rsidRDefault="00AE3B98" w:rsidP="00AE3B98">
      <w:pPr>
        <w:spacing w:line="360" w:lineRule="auto"/>
        <w:rPr>
          <w:b/>
          <w:bCs/>
        </w:rPr>
      </w:pPr>
    </w:p>
    <w:p w14:paraId="79D2ADB8" w14:textId="77777777" w:rsidR="00AE3B98" w:rsidRPr="000B27AA" w:rsidRDefault="00AE3B98" w:rsidP="00AE3B98">
      <w:pPr>
        <w:spacing w:line="360" w:lineRule="auto"/>
      </w:pPr>
      <w:r w:rsidRPr="000B27AA">
        <w:t>Af</w:t>
      </w:r>
      <w:r>
        <w:t xml:space="preserve">ter doing literature review extensively, we have filtered out the studies which we felt were relevant and suggested solutions comparable to the current state-of-the-art solutions. A brief overview of these studies are as follows:  </w:t>
      </w:r>
    </w:p>
    <w:p w14:paraId="225F68E7" w14:textId="77777777" w:rsidR="00AE3B98" w:rsidRDefault="00AE3B98" w:rsidP="00AE3B98">
      <w:pPr>
        <w:spacing w:line="360" w:lineRule="auto"/>
        <w:rPr>
          <w:b/>
          <w:bCs/>
        </w:rPr>
      </w:pPr>
    </w:p>
    <w:p w14:paraId="41481F8A" w14:textId="77777777" w:rsidR="00AE3B98" w:rsidRDefault="00AE3B98" w:rsidP="00AE3B98">
      <w:pPr>
        <w:spacing w:line="360" w:lineRule="auto"/>
      </w:pPr>
      <w:r>
        <w:rPr>
          <w:b/>
          <w:bCs/>
        </w:rPr>
        <w:t xml:space="preserve">2.2 </w:t>
      </w:r>
      <w:r w:rsidRPr="00AA0071">
        <w:rPr>
          <w:b/>
          <w:bCs/>
        </w:rPr>
        <w:t>Evaluation of co-evolutionary neural network architectures for time series prediction with mobile application in finance</w:t>
      </w:r>
      <w:r>
        <w:rPr>
          <w:b/>
          <w:bCs/>
        </w:rPr>
        <w:fldChar w:fldCharType="begin"/>
      </w:r>
      <w:r>
        <w:rPr>
          <w:b/>
          <w:bCs/>
        </w:rPr>
        <w:instrText xml:space="preserve"> ADDIN ZOTERO_ITEM CSL_CITATION {"citationID":"sd5gezxd","properties":{"formattedCitation":"(Chandra &amp; Chand, 2016)","plainCitation":"(Chandra &amp; Chand, 2016)","noteIndex":0},"citationItems":[{"id":100,"uris":["http://zotero.org/users/local/g8lD94u9/items/QJEZVPBL"],"uri":["http://zotero.org/users/local/g8lD94u9/items/QJEZVPBL"],"itemData":{"id":100,"type":"article-journal","container-title":"Applied Soft Computing","DOI":"10.1016/j.asoc.2016.08.029","journalAbbreviation":"Applied Soft Computing","page":"462-473","title":"Evaluation of co-evolutionary neural network architectures for time series prediction with mobile application in finance","volume":"49","author":[{"family":"Chandra","given":"Rohitash"},{"family":"Chand","given":"Shelvin"}],"issued":{"date-parts":[["2016",12,1]]}}}],"schema":"https://github.com/citation-style-language/schema/raw/master/csl-citation.json"} </w:instrText>
      </w:r>
      <w:r>
        <w:rPr>
          <w:b/>
          <w:bCs/>
        </w:rPr>
        <w:fldChar w:fldCharType="separate"/>
      </w:r>
      <w:r>
        <w:rPr>
          <w:b/>
          <w:bCs/>
          <w:noProof/>
        </w:rPr>
        <w:t>(Chandra &amp; Chand, 2016)</w:t>
      </w:r>
      <w:r>
        <w:rPr>
          <w:b/>
          <w:bCs/>
        </w:rPr>
        <w:fldChar w:fldCharType="end"/>
      </w:r>
    </w:p>
    <w:p w14:paraId="06EEBEC3" w14:textId="77777777" w:rsidR="00AE3B98" w:rsidRDefault="00AE3B98" w:rsidP="00AE3B98">
      <w:pPr>
        <w:spacing w:line="360" w:lineRule="auto"/>
        <w:rPr>
          <w:b/>
          <w:bCs/>
        </w:rPr>
      </w:pPr>
    </w:p>
    <w:p w14:paraId="1018F936" w14:textId="77777777" w:rsidR="00AE3B98" w:rsidRDefault="00AE3B98" w:rsidP="00AE3B98">
      <w:pPr>
        <w:spacing w:line="360" w:lineRule="auto"/>
        <w:rPr>
          <w:b/>
          <w:bCs/>
        </w:rPr>
      </w:pPr>
      <w:r>
        <w:rPr>
          <w:b/>
          <w:bCs/>
        </w:rPr>
        <w:t>2.2.1 Business Problem</w:t>
      </w:r>
    </w:p>
    <w:p w14:paraId="291D5334" w14:textId="77777777" w:rsidR="00AE3B98" w:rsidRDefault="00AE3B98" w:rsidP="00AE3B98">
      <w:pPr>
        <w:spacing w:line="360" w:lineRule="auto"/>
        <w:rPr>
          <w:b/>
          <w:bCs/>
        </w:rPr>
      </w:pPr>
    </w:p>
    <w:p w14:paraId="650DA969" w14:textId="77777777" w:rsidR="00AE3B98" w:rsidRDefault="00AE3B98" w:rsidP="00AE3B98">
      <w:pPr>
        <w:spacing w:line="360" w:lineRule="auto"/>
      </w:pPr>
      <w:r w:rsidRPr="008B677B">
        <w:t>For time series prediction issues, the combination of soft computing approaches such as evolutionary algorithms</w:t>
      </w:r>
      <w:r>
        <w:t xml:space="preserve"> and NNs</w:t>
      </w:r>
      <w:r w:rsidRPr="008B677B">
        <w:t xml:space="preserve"> has yielded extremely promising results.</w:t>
      </w:r>
    </w:p>
    <w:p w14:paraId="582911D6" w14:textId="75F06E2F" w:rsidR="00AE3B98" w:rsidRDefault="00AE3B98" w:rsidP="00AE3B98">
      <w:pPr>
        <w:spacing w:line="360" w:lineRule="auto"/>
      </w:pPr>
      <w:r w:rsidRPr="00DD6208">
        <w:t>Cooperative coevolution</w:t>
      </w:r>
      <w:r>
        <w:t xml:space="preserve"> breaks down</w:t>
      </w:r>
      <w:r w:rsidRPr="00DD6208">
        <w:t xml:space="preserve"> a problem into isolated subcomponents, and collaboration usually requires fitness evaluation. Developing efficient subcomponent decomposition algorithms for various neural network topologies has been a problem. The </w:t>
      </w:r>
      <w:r>
        <w:t>Two</w:t>
      </w:r>
      <w:r w:rsidRPr="00DD6208">
        <w:t xml:space="preserve"> decomposition approaches</w:t>
      </w:r>
      <w:r>
        <w:t xml:space="preserve"> have been compared and evaluated</w:t>
      </w:r>
      <w:r w:rsidRPr="00DD6208">
        <w:t xml:space="preserve"> for training feedforward and </w:t>
      </w:r>
      <w:r w:rsidR="00DA7C21">
        <w:t>RNNs</w:t>
      </w:r>
      <w:r w:rsidRPr="00DD6208">
        <w:t xml:space="preserve"> for chaotic time series in this study. We also use them to solve financial forecasting challenges from NASDAQ. </w:t>
      </w:r>
      <w:r w:rsidRPr="00E2580C">
        <w:t>The constraints of real-time implementation are discussed, as well as a mobile application architecture for predicting financial time series.</w:t>
      </w:r>
      <w:r>
        <w:t xml:space="preserve"> </w:t>
      </w:r>
      <w:r w:rsidRPr="00DD6208">
        <w:t>In general, the results demonstrate that for real-world time series issues, recurrent neural networks outperform feedforward networks in terms of generalisation.</w:t>
      </w:r>
    </w:p>
    <w:p w14:paraId="3A9E1FC6" w14:textId="77777777" w:rsidR="00AE3B98" w:rsidRDefault="00AE3B98" w:rsidP="00AE3B98">
      <w:pPr>
        <w:spacing w:line="360" w:lineRule="auto"/>
      </w:pPr>
    </w:p>
    <w:p w14:paraId="5F35D162" w14:textId="77777777" w:rsidR="00AE3B98" w:rsidRDefault="00AE3B98" w:rsidP="00AE3B98">
      <w:pPr>
        <w:spacing w:line="360" w:lineRule="auto"/>
        <w:rPr>
          <w:b/>
          <w:bCs/>
        </w:rPr>
      </w:pPr>
      <w:r>
        <w:rPr>
          <w:b/>
          <w:bCs/>
        </w:rPr>
        <w:t>2.2.2 Research Methodology</w:t>
      </w:r>
    </w:p>
    <w:p w14:paraId="2EAE905E" w14:textId="77777777" w:rsidR="00AE3B98" w:rsidRDefault="00AE3B98" w:rsidP="00AE3B98">
      <w:pPr>
        <w:spacing w:line="360" w:lineRule="auto"/>
      </w:pPr>
    </w:p>
    <w:p w14:paraId="79E531F9" w14:textId="77777777" w:rsidR="00AE3B98" w:rsidRDefault="00AE3B98" w:rsidP="00AE3B98">
      <w:pPr>
        <w:spacing w:line="360" w:lineRule="auto"/>
      </w:pPr>
      <w:r w:rsidRPr="00DD6208">
        <w:t xml:space="preserve">This paper examines the effectiveness of coevolutionary techniques for training </w:t>
      </w:r>
      <w:r>
        <w:t>FNNs</w:t>
      </w:r>
      <w:r w:rsidRPr="00DD6208">
        <w:t xml:space="preserve"> and </w:t>
      </w:r>
      <w:r>
        <w:t>RNNs</w:t>
      </w:r>
      <w:r w:rsidRPr="00DD6208">
        <w:t xml:space="preserve"> to predict chaotic time series</w:t>
      </w:r>
      <w:r>
        <w:t xml:space="preserve"> data</w:t>
      </w:r>
      <w:r w:rsidRPr="00DD6208">
        <w:t>. Elman recurrent networks are described in detail initially, followed by cooperative neuro-evolution and time series issues.</w:t>
      </w:r>
    </w:p>
    <w:p w14:paraId="68BB16C4" w14:textId="77777777" w:rsidR="00AE3B98" w:rsidRDefault="00AE3B98" w:rsidP="00AE3B98">
      <w:pPr>
        <w:spacing w:line="360" w:lineRule="auto"/>
      </w:pPr>
    </w:p>
    <w:p w14:paraId="6C653A09" w14:textId="77777777" w:rsidR="00AE3B98" w:rsidRDefault="00AE3B98" w:rsidP="00AE3B98">
      <w:pPr>
        <w:spacing w:line="360" w:lineRule="auto"/>
      </w:pPr>
      <w:r w:rsidRPr="00FD308C">
        <w:t>As illustrated in Fig. 1, Elman RNN is made up of an input layer</w:t>
      </w:r>
      <w:r>
        <w:t xml:space="preserve"> followed by</w:t>
      </w:r>
      <w:r w:rsidRPr="00FD308C">
        <w:t xml:space="preserve"> a context layer that provides state information</w:t>
      </w:r>
      <w:r>
        <w:t xml:space="preserve"> followed by</w:t>
      </w:r>
      <w:r w:rsidRPr="00FD308C">
        <w:t xml:space="preserve"> a hidden layer and </w:t>
      </w:r>
      <w:r>
        <w:t xml:space="preserve">finally </w:t>
      </w:r>
      <w:r w:rsidRPr="00FD308C">
        <w:t xml:space="preserve">an output layer. Each </w:t>
      </w:r>
      <w:r w:rsidRPr="00FD308C">
        <w:lastRenderedPageBreak/>
        <w:t>layer has one or more neurons that use a non-linear function of their weighted sum of inputs to transmit information from one layer to the next.</w:t>
      </w:r>
    </w:p>
    <w:p w14:paraId="02706D80" w14:textId="77777777" w:rsidR="00AE3B98" w:rsidRDefault="00AE3B98" w:rsidP="00AE3B98">
      <w:pPr>
        <w:spacing w:line="360" w:lineRule="auto"/>
      </w:pPr>
      <w:r>
        <w:t xml:space="preserve">                          </w:t>
      </w:r>
      <w:r>
        <w:rPr>
          <w:noProof/>
          <w:lang w:val="en-US" w:eastAsia="ja-JP"/>
        </w:rPr>
        <w:drawing>
          <wp:inline distT="0" distB="0" distL="0" distR="0" wp14:anchorId="312C8904" wp14:editId="14911CB9">
            <wp:extent cx="3905885" cy="2721429"/>
            <wp:effectExtent l="0" t="0" r="0" b="0"/>
            <wp:docPr id="166" name="Picture 1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966278" cy="2763508"/>
                    </a:xfrm>
                    <a:prstGeom prst="rect">
                      <a:avLst/>
                    </a:prstGeom>
                  </pic:spPr>
                </pic:pic>
              </a:graphicData>
            </a:graphic>
          </wp:inline>
        </w:drawing>
      </w:r>
    </w:p>
    <w:p w14:paraId="2E256F4A" w14:textId="77777777" w:rsidR="00AE3B98" w:rsidRPr="00BC378C" w:rsidRDefault="00AE3B98" w:rsidP="00AE3B98">
      <w:pPr>
        <w:spacing w:line="360" w:lineRule="auto"/>
        <w:rPr>
          <w:b/>
          <w:bCs/>
          <w:sz w:val="16"/>
          <w:szCs w:val="16"/>
        </w:rPr>
      </w:pPr>
      <w:r>
        <w:tab/>
      </w:r>
      <w:r>
        <w:tab/>
      </w:r>
      <w:r>
        <w:tab/>
      </w:r>
      <w:r>
        <w:tab/>
        <w:t xml:space="preserve">            </w:t>
      </w:r>
      <w:r w:rsidRPr="00BC378C">
        <w:rPr>
          <w:b/>
          <w:bCs/>
          <w:sz w:val="16"/>
          <w:szCs w:val="16"/>
        </w:rPr>
        <w:t>Fig. 1: Elman RNN</w:t>
      </w:r>
    </w:p>
    <w:p w14:paraId="6D2B2EAB" w14:textId="77777777" w:rsidR="00AE3B98" w:rsidRDefault="00AE3B98" w:rsidP="00AE3B98">
      <w:pPr>
        <w:spacing w:line="360" w:lineRule="auto"/>
      </w:pPr>
      <w:r w:rsidRPr="00FD308C">
        <w:t xml:space="preserve">Elman RNNs have been trained utilizing cooperative neuro-evolution </w:t>
      </w:r>
      <w:r>
        <w:t xml:space="preserve">and </w:t>
      </w:r>
      <w:r w:rsidRPr="00FD308C">
        <w:t xml:space="preserve">back-propagation over time </w:t>
      </w:r>
      <w:r>
        <w:t>which</w:t>
      </w:r>
      <w:r w:rsidRPr="00FD308C">
        <w:t xml:space="preserve"> have proved to be extremely promising for time series prediction issues.</w:t>
      </w:r>
    </w:p>
    <w:p w14:paraId="2CAA3D39" w14:textId="77777777" w:rsidR="00AE3B98" w:rsidRDefault="00AE3B98" w:rsidP="00AE3B98">
      <w:pPr>
        <w:spacing w:line="360" w:lineRule="auto"/>
      </w:pPr>
    </w:p>
    <w:p w14:paraId="19FB8B27" w14:textId="77777777" w:rsidR="00AE3B98" w:rsidRDefault="00AE3B98" w:rsidP="00AE3B98">
      <w:pPr>
        <w:spacing w:line="360" w:lineRule="auto"/>
      </w:pPr>
      <w:r w:rsidRPr="00FD308C">
        <w:t xml:space="preserve">Cooperative coevolution utilizes issue decomposition techniques that deconstruct the network architecture into </w:t>
      </w:r>
      <w:r>
        <w:t>multiple small components</w:t>
      </w:r>
      <w:r w:rsidRPr="00FD308C">
        <w:t xml:space="preserve">. It </w:t>
      </w:r>
      <w:r>
        <w:t xml:space="preserve">also </w:t>
      </w:r>
      <w:r w:rsidRPr="00FD308C">
        <w:t xml:space="preserve">specifies how weights </w:t>
      </w:r>
      <w:r>
        <w:t>of</w:t>
      </w:r>
      <w:r w:rsidRPr="00FD308C">
        <w:t xml:space="preserve"> subcomponents are represented that are implemented as sub-populations. NL and SL issue decomposition are the two most used problem </w:t>
      </w:r>
      <w:r>
        <w:t>break down</w:t>
      </w:r>
      <w:r w:rsidRPr="00FD308C">
        <w:t xml:space="preserve"> approaches.</w:t>
      </w:r>
    </w:p>
    <w:p w14:paraId="621609AB" w14:textId="77777777" w:rsidR="00AE3B98" w:rsidRDefault="00AE3B98" w:rsidP="00AE3B98">
      <w:pPr>
        <w:spacing w:line="360" w:lineRule="auto"/>
      </w:pPr>
    </w:p>
    <w:p w14:paraId="027DCF4C" w14:textId="77777777" w:rsidR="00AE3B98" w:rsidRDefault="00AE3B98" w:rsidP="00AE3B98">
      <w:pPr>
        <w:spacing w:line="360" w:lineRule="auto"/>
      </w:pPr>
      <w:r w:rsidRPr="00FD308C">
        <w:t>The neural network is decomposed to its simplest level in SL problem decomposition, with each weight link (synapse) becoming a subcomponent. The neurons in the network serve as the decomposition's reference point in NL problem decomposition. Enforced sub-populations and neuron-based sub-populations are two examples.</w:t>
      </w:r>
    </w:p>
    <w:p w14:paraId="2F8658D9" w14:textId="77777777" w:rsidR="00AE3B98" w:rsidRDefault="00AE3B98" w:rsidP="00AE3B98">
      <w:pPr>
        <w:spacing w:line="360" w:lineRule="auto"/>
      </w:pPr>
    </w:p>
    <w:p w14:paraId="500B4630" w14:textId="77777777" w:rsidR="00AE3B98" w:rsidRDefault="00AE3B98" w:rsidP="00AE3B98">
      <w:pPr>
        <w:spacing w:line="360" w:lineRule="auto"/>
      </w:pPr>
      <w:r>
        <w:t>A huge number of data points are collected regularly at same intervals for time series prediction. We must alter them in order to use soft computing approaches such as NNs to construct prediction models. The time series must be split/sliced down into smaller chunks that are acquired at regular intervals in order to do the fundamental transformation or reconstruction. Following is a detailed description of the procedure.</w:t>
      </w:r>
    </w:p>
    <w:p w14:paraId="5B90899C" w14:textId="77777777" w:rsidR="00AE3B98" w:rsidRDefault="00AE3B98" w:rsidP="00AE3B98">
      <w:pPr>
        <w:spacing w:line="360" w:lineRule="auto"/>
      </w:pPr>
    </w:p>
    <w:p w14:paraId="52FC0E45" w14:textId="77777777" w:rsidR="00AE3B98" w:rsidRDefault="00AE3B98" w:rsidP="00AE3B98">
      <w:pPr>
        <w:spacing w:line="360" w:lineRule="auto"/>
      </w:pPr>
      <w:r>
        <w:lastRenderedPageBreak/>
        <w:t>An embedded phase space Y(t)=[(x(t), x(t - T),..., x(t(D - 1)T)] can be generated from an observed time series x(t), where T represents time delay, D represents embedding dimension, t=0, 1, 2,..., N - D</w:t>
      </w:r>
      <w:r w:rsidRPr="00810B3F">
        <w:rPr>
          <w:vertAlign w:val="subscript"/>
        </w:rPr>
        <w:t>T</w:t>
      </w:r>
      <w:r>
        <w:t xml:space="preserve"> - 1 and N = original time series length. </w:t>
      </w:r>
      <w:r w:rsidRPr="000026E2">
        <w:t>The vector series reproduces many important properties of the original time series, according to Taken's theorem. To use Taken's theorem effectively, the proper values for D and T must be chosen. It has been demonstrated that if the original attractor had dimension d, then D = 2d + 1 will suffice to recreate it.</w:t>
      </w:r>
      <w:r>
        <w:t xml:space="preserve"> </w:t>
      </w:r>
    </w:p>
    <w:p w14:paraId="2ABC5CC9" w14:textId="77777777" w:rsidR="00AE3B98" w:rsidRDefault="00AE3B98" w:rsidP="00AE3B98">
      <w:pPr>
        <w:spacing w:line="360" w:lineRule="auto"/>
      </w:pPr>
    </w:p>
    <w:p w14:paraId="17405E31" w14:textId="77777777" w:rsidR="00AE3B98" w:rsidRDefault="00AE3B98" w:rsidP="00AE3B98">
      <w:pPr>
        <w:spacing w:line="360" w:lineRule="auto"/>
      </w:pPr>
      <w:r>
        <w:t>To train the FNN and RNN the reconstructed vector is used for one-step-ahead prediction where 1 neuron is employed in the output layer. The number of input neurons in a feedforward network is denoted by D. In recurrent networks, 1 represents the number of input neurons. The embedding dimension D corresponds to the number of steps taken by the recurrent network in time.</w:t>
      </w:r>
    </w:p>
    <w:p w14:paraId="1B6A491B" w14:textId="77777777" w:rsidR="00AE3B98" w:rsidRDefault="00AE3B98" w:rsidP="00AE3B98">
      <w:pPr>
        <w:spacing w:line="360" w:lineRule="auto"/>
      </w:pPr>
      <w:r>
        <w:t>The recurrent and feed-forward networks' prediction performance is measured using the RMSE. For further comparison with literature data, the NMSE is employed.</w:t>
      </w:r>
    </w:p>
    <w:p w14:paraId="57835957" w14:textId="77777777" w:rsidR="00AE3B98" w:rsidRDefault="00AE3B98" w:rsidP="00AE3B98">
      <w:pPr>
        <w:spacing w:line="360" w:lineRule="auto"/>
      </w:pPr>
    </w:p>
    <w:p w14:paraId="650731D9" w14:textId="77777777" w:rsidR="00AE3B98" w:rsidRPr="000026E2" w:rsidRDefault="00AE3B98" w:rsidP="00AE3B98">
      <w:pPr>
        <w:spacing w:line="360" w:lineRule="auto"/>
      </w:pPr>
      <w:r>
        <w:rPr>
          <w:noProof/>
          <w:lang w:val="en-US" w:eastAsia="ja-JP"/>
        </w:rPr>
        <w:drawing>
          <wp:inline distT="0" distB="0" distL="0" distR="0" wp14:anchorId="1E07A204" wp14:editId="25DF2326">
            <wp:extent cx="5638800" cy="2729610"/>
            <wp:effectExtent l="0" t="0" r="0" b="1270"/>
            <wp:docPr id="167" name="Picture 16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663903" cy="2741762"/>
                    </a:xfrm>
                    <a:prstGeom prst="rect">
                      <a:avLst/>
                    </a:prstGeom>
                  </pic:spPr>
                </pic:pic>
              </a:graphicData>
            </a:graphic>
          </wp:inline>
        </w:drawing>
      </w:r>
      <w:r>
        <w:t xml:space="preserve">    </w:t>
      </w:r>
      <w:r w:rsidRPr="00BC378C">
        <w:rPr>
          <w:b/>
          <w:bCs/>
          <w:sz w:val="16"/>
          <w:szCs w:val="16"/>
        </w:rPr>
        <w:t xml:space="preserve">Fig 2 : </w:t>
      </w:r>
      <w:r w:rsidRPr="00BF1159">
        <w:rPr>
          <w:b/>
          <w:bCs/>
          <w:sz w:val="16"/>
          <w:szCs w:val="16"/>
        </w:rPr>
        <w:t>Decomposition of NL problems using FNN. It's worth noting that the four input neurons indicate time series reconstruction with a four-dimensional embedding dimension.</w:t>
      </w:r>
    </w:p>
    <w:p w14:paraId="60104A77" w14:textId="77777777" w:rsidR="00AE3B98" w:rsidRDefault="00AE3B98" w:rsidP="00AE3B98">
      <w:pPr>
        <w:spacing w:line="360" w:lineRule="auto"/>
      </w:pPr>
    </w:p>
    <w:p w14:paraId="6C05A200" w14:textId="77777777" w:rsidR="00AE3B98" w:rsidRDefault="00AE3B98" w:rsidP="00AE3B98">
      <w:pPr>
        <w:spacing w:line="360" w:lineRule="auto"/>
        <w:rPr>
          <w:rFonts w:ascii="GulliverRM" w:hAnsi="GulliverRM"/>
          <w:sz w:val="15"/>
          <w:szCs w:val="15"/>
        </w:rPr>
      </w:pPr>
      <w:r>
        <w:rPr>
          <w:noProof/>
          <w:lang w:val="en-US" w:eastAsia="ja-JP"/>
        </w:rPr>
        <w:lastRenderedPageBreak/>
        <w:drawing>
          <wp:inline distT="0" distB="0" distL="0" distR="0" wp14:anchorId="7C5420A9" wp14:editId="4275F043">
            <wp:extent cx="5421086" cy="2544899"/>
            <wp:effectExtent l="0" t="0" r="1905" b="0"/>
            <wp:docPr id="168" name="Picture 1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437233" cy="2552479"/>
                    </a:xfrm>
                    <a:prstGeom prst="rect">
                      <a:avLst/>
                    </a:prstGeom>
                  </pic:spPr>
                </pic:pic>
              </a:graphicData>
            </a:graphic>
          </wp:inline>
        </w:drawing>
      </w:r>
    </w:p>
    <w:p w14:paraId="2F24D3FC" w14:textId="77777777" w:rsidR="00AE3B98" w:rsidRDefault="00AE3B98" w:rsidP="00AE3B98">
      <w:pPr>
        <w:spacing w:line="360" w:lineRule="auto"/>
        <w:rPr>
          <w:b/>
          <w:bCs/>
          <w:sz w:val="16"/>
          <w:szCs w:val="16"/>
        </w:rPr>
      </w:pPr>
      <w:r w:rsidRPr="00BC378C">
        <w:rPr>
          <w:b/>
          <w:bCs/>
          <w:sz w:val="16"/>
          <w:szCs w:val="16"/>
        </w:rPr>
        <w:t xml:space="preserve">Fig 3 : </w:t>
      </w:r>
      <w:r w:rsidRPr="00BF1159">
        <w:rPr>
          <w:b/>
          <w:bCs/>
          <w:sz w:val="16"/>
          <w:szCs w:val="16"/>
        </w:rPr>
        <w:t>With the NL problem decomposition, Elman RNN is used. It's worth noting that one input neuron can represent any embedding dimension for time series reconstruction. The network expands to the extent that the embedding dimension allows.</w:t>
      </w:r>
    </w:p>
    <w:p w14:paraId="32E5394C" w14:textId="77777777" w:rsidR="00AE3B98" w:rsidRDefault="00AE3B98" w:rsidP="00AE3B98">
      <w:pPr>
        <w:spacing w:line="360" w:lineRule="auto"/>
      </w:pPr>
    </w:p>
    <w:p w14:paraId="1ED3EEC7" w14:textId="77777777" w:rsidR="00AE3B98" w:rsidRDefault="00AE3B98" w:rsidP="00AE3B98">
      <w:pPr>
        <w:spacing w:line="360" w:lineRule="auto"/>
      </w:pPr>
      <w:r w:rsidRPr="00E772D0">
        <w:t xml:space="preserve">The NASDAQ stock exchange provided the financial time series data collection. It includes, </w:t>
      </w:r>
      <w:r>
        <w:t xml:space="preserve">, </w:t>
      </w:r>
      <w:r w:rsidRPr="00E772D0">
        <w:t>Staples Inc.,</w:t>
      </w:r>
      <w:r>
        <w:t xml:space="preserve"> </w:t>
      </w:r>
      <w:r w:rsidRPr="00E772D0">
        <w:t>Seagate Technology Holdings and ACI Worldwide daily closing prices. Each company's data set included closing stock prices from December 2006 to October 2010, totaling roughly 800 data points. Because stock prices varied over a three-year period, the dataset also includes data from the 2008 financial crisis in the United States. To create the training and testing datasets, we utilized Taken's theorem to rebuild the time series data with time lag T = 2</w:t>
      </w:r>
      <w:r>
        <w:t xml:space="preserve"> and </w:t>
      </w:r>
      <w:r w:rsidRPr="00E772D0">
        <w:t>embedding dimension D =</w:t>
      </w:r>
      <w:r>
        <w:t xml:space="preserve"> 5</w:t>
      </w:r>
      <w:r w:rsidRPr="00E772D0">
        <w:t>.</w:t>
      </w:r>
    </w:p>
    <w:p w14:paraId="437C1DC9" w14:textId="77777777" w:rsidR="00AE3B98" w:rsidRDefault="00AE3B98" w:rsidP="00AE3B98">
      <w:pPr>
        <w:spacing w:line="360" w:lineRule="auto"/>
      </w:pPr>
    </w:p>
    <w:p w14:paraId="0B8F8B87" w14:textId="77777777" w:rsidR="00AE3B98" w:rsidRDefault="00AE3B98" w:rsidP="00AE3B98">
      <w:pPr>
        <w:spacing w:line="360" w:lineRule="auto"/>
      </w:pPr>
      <w:r w:rsidRPr="00E772D0">
        <w:t xml:space="preserve">The stock prices at the end of the day were scaled </w:t>
      </w:r>
      <w:r>
        <w:t>using min-max scaling</w:t>
      </w:r>
      <w:r w:rsidRPr="00E772D0">
        <w:t>. The algorithm's maximum function evaluations was set to 50,000, which served as a termina</w:t>
      </w:r>
      <w:r>
        <w:t xml:space="preserve">l </w:t>
      </w:r>
      <w:r w:rsidRPr="00E772D0">
        <w:t>condition. We utilized a population size of 300 people, same as the prior data sets. In the hidden and output layers of the corresponding neural network designs, sigmoid units were used.</w:t>
      </w:r>
    </w:p>
    <w:p w14:paraId="1CE875EA" w14:textId="77777777" w:rsidR="00AE3B98" w:rsidRDefault="00AE3B98" w:rsidP="00AE3B98">
      <w:pPr>
        <w:spacing w:line="360" w:lineRule="auto"/>
      </w:pPr>
    </w:p>
    <w:p w14:paraId="1D004A82" w14:textId="77777777" w:rsidR="00AE3B98" w:rsidRDefault="00AE3B98" w:rsidP="00AE3B98">
      <w:pPr>
        <w:spacing w:line="360" w:lineRule="auto"/>
        <w:rPr>
          <w:b/>
          <w:bCs/>
        </w:rPr>
      </w:pPr>
      <w:r>
        <w:rPr>
          <w:b/>
          <w:bCs/>
        </w:rPr>
        <w:t>2.2.3 Results</w:t>
      </w:r>
    </w:p>
    <w:p w14:paraId="2F370F0E" w14:textId="77777777" w:rsidR="00AE3B98" w:rsidRDefault="00AE3B98" w:rsidP="00AE3B98">
      <w:pPr>
        <w:spacing w:line="360" w:lineRule="auto"/>
      </w:pPr>
    </w:p>
    <w:p w14:paraId="6E495DE8" w14:textId="77777777" w:rsidR="00AE3B98" w:rsidRDefault="00AE3B98" w:rsidP="00AE3B98">
      <w:pPr>
        <w:spacing w:line="360" w:lineRule="auto"/>
      </w:pPr>
      <w:r w:rsidRPr="00E772D0">
        <w:t>Their abilities are assessed in terms of training and generalization. The Mackey–Glass time series and the Lorenz time series are the two simulated time series in the benchmark chaotic time series issues. The Sunspot time series is a real-world situation.</w:t>
      </w:r>
    </w:p>
    <w:p w14:paraId="0FA4749C" w14:textId="77777777" w:rsidR="00AE3B98" w:rsidRDefault="00AE3B98" w:rsidP="00AE3B98">
      <w:pPr>
        <w:spacing w:line="360" w:lineRule="auto"/>
      </w:pPr>
    </w:p>
    <w:p w14:paraId="331A4ABB" w14:textId="77777777" w:rsidR="00AE3B98" w:rsidRDefault="00AE3B98" w:rsidP="00AE3B98">
      <w:pPr>
        <w:spacing w:line="360" w:lineRule="auto"/>
      </w:pPr>
      <w:r w:rsidRPr="00E772D0">
        <w:t xml:space="preserve">For both issue decomposition approaches in the Mackey–Glass problem, the FNN was able to provide better generalization than the RNN. We note that the RNN showed higher </w:t>
      </w:r>
      <w:r w:rsidRPr="00E772D0">
        <w:lastRenderedPageBreak/>
        <w:t xml:space="preserve">generalisation compared to FNN for the Lorenz issue. </w:t>
      </w:r>
      <w:r w:rsidRPr="00DB235A">
        <w:t>Furthermore, NL failed to outperform SL</w:t>
      </w:r>
      <w:r w:rsidRPr="00E772D0">
        <w:t xml:space="preserve">. When compared to the RNN, the FNN performed worse in the Sunspot issue. When NL was compared against SL for both network designs, NL performed better. In general, the results demonstrate that the </w:t>
      </w:r>
      <w:r>
        <w:t>NN</w:t>
      </w:r>
      <w:r w:rsidRPr="00E772D0">
        <w:t xml:space="preserve"> with the lowest training error does not necessarily perform the best in terms of generalization.</w:t>
      </w:r>
      <w:r>
        <w:t xml:space="preserve"> This is due to the dataset's over-fitting and noise. With fewer hidden neurons, performance in the Lorenz and Sunspot tasks was typically better. In the instance of the Mackey–Glass issue, however, this was not the case.</w:t>
      </w:r>
    </w:p>
    <w:p w14:paraId="12B1BB68" w14:textId="77777777" w:rsidR="00AE3B98" w:rsidRDefault="00AE3B98" w:rsidP="00AE3B98">
      <w:pPr>
        <w:spacing w:line="360" w:lineRule="auto"/>
      </w:pPr>
    </w:p>
    <w:p w14:paraId="476F4598" w14:textId="77777777" w:rsidR="00AE3B98" w:rsidRDefault="00AE3B98" w:rsidP="00AE3B98">
      <w:pPr>
        <w:spacing w:line="360" w:lineRule="auto"/>
      </w:pPr>
      <w:r>
        <w:t>In two of the three benchmark problems, the RNN outperformed the FNN. Furthermore, for both neural network architectures, NL has given better performance when compared to SL in the majority of cases.</w:t>
      </w:r>
    </w:p>
    <w:p w14:paraId="12CDB6A2" w14:textId="77777777" w:rsidR="00AE3B98" w:rsidRDefault="00AE3B98" w:rsidP="00AE3B98">
      <w:pPr>
        <w:spacing w:line="360" w:lineRule="auto"/>
      </w:pPr>
    </w:p>
    <w:p w14:paraId="78E4133B" w14:textId="77777777" w:rsidR="00AE3B98" w:rsidRDefault="00AE3B98" w:rsidP="00AE3B98">
      <w:pPr>
        <w:spacing w:line="360" w:lineRule="auto"/>
      </w:pPr>
      <w:r w:rsidRPr="00E772D0">
        <w:t>For both network designs, generalisation performance was extremely competitive. In terms of training and generalization, the RNN outperformed the FNN marginally. In addition, we found that the NL decomposition performed better than the SL decomposition. As the number of hidden neurons rose, so did the performance on NL.</w:t>
      </w:r>
    </w:p>
    <w:p w14:paraId="60C2A8FB" w14:textId="77777777" w:rsidR="00AE3B98" w:rsidRDefault="00AE3B98" w:rsidP="00AE3B98">
      <w:pPr>
        <w:spacing w:line="360" w:lineRule="auto"/>
      </w:pPr>
    </w:p>
    <w:p w14:paraId="26D98A6A" w14:textId="77777777" w:rsidR="00AE3B98" w:rsidRDefault="00AE3B98" w:rsidP="00AE3B98">
      <w:pPr>
        <w:spacing w:line="360" w:lineRule="auto"/>
      </w:pPr>
      <w:r w:rsidRPr="00A906BA">
        <w:t>RNN beat FNN in both generalization</w:t>
      </w:r>
      <w:r>
        <w:t xml:space="preserve"> and </w:t>
      </w:r>
      <w:r w:rsidRPr="00A906BA">
        <w:t>training performance in several situations. We also found that the SL decomposition performed better than the NL decomposition for both neural network designs.</w:t>
      </w:r>
    </w:p>
    <w:p w14:paraId="029FC733" w14:textId="77777777" w:rsidR="00AE3B98" w:rsidRDefault="00AE3B98" w:rsidP="00AE3B98">
      <w:pPr>
        <w:spacing w:line="360" w:lineRule="auto"/>
      </w:pPr>
    </w:p>
    <w:p w14:paraId="46A995F7" w14:textId="77777777" w:rsidR="00AE3B98" w:rsidRDefault="00AE3B98" w:rsidP="00AE3B98">
      <w:pPr>
        <w:spacing w:line="360" w:lineRule="auto"/>
      </w:pPr>
      <w:r w:rsidRPr="00A906BA">
        <w:t>On both network designs, the RNN outperformed the FNN and the NL outperformed the SL. Because the training and generalization performance had a very significant variance, the offered approaches showed evidence of over-fitting with this problem. We also point out that training performance is far superior to generalization performance. This could be owing to a significant difference in the stock market's trajectory, which distinguishes the training dataset from the testing dataset.</w:t>
      </w:r>
    </w:p>
    <w:p w14:paraId="72EB058A" w14:textId="77777777" w:rsidR="00AE3B98" w:rsidRDefault="00AE3B98" w:rsidP="00AE3B98">
      <w:pPr>
        <w:spacing w:line="360" w:lineRule="auto"/>
      </w:pPr>
    </w:p>
    <w:p w14:paraId="3D4063B0" w14:textId="77777777" w:rsidR="00AE3B98" w:rsidRDefault="00AE3B98" w:rsidP="00AE3B98">
      <w:pPr>
        <w:spacing w:line="360" w:lineRule="auto"/>
      </w:pPr>
      <w:r w:rsidRPr="00A906BA">
        <w:t xml:space="preserve">In two </w:t>
      </w:r>
      <w:r>
        <w:t xml:space="preserve">out </w:t>
      </w:r>
      <w:r w:rsidRPr="00A906BA">
        <w:t xml:space="preserve">of the three </w:t>
      </w:r>
      <w:r>
        <w:t>experiments</w:t>
      </w:r>
      <w:r w:rsidRPr="00A906BA">
        <w:t xml:space="preserve">, NL outperformed SL. In a comparison of the two network topologies, we find that the RNN outperforms the FNN in terms of generalization. In all three </w:t>
      </w:r>
      <w:r>
        <w:t>experiments</w:t>
      </w:r>
      <w:r w:rsidRPr="00A906BA">
        <w:t>, the RNN outperformed the others. As a result, we can conclude that the RNN is better suited to financial prediction in general.</w:t>
      </w:r>
    </w:p>
    <w:p w14:paraId="6A3D27C8" w14:textId="77777777" w:rsidR="00AE3B98" w:rsidRDefault="00AE3B98" w:rsidP="00AE3B98">
      <w:pPr>
        <w:spacing w:line="360" w:lineRule="auto"/>
        <w:rPr>
          <w:b/>
          <w:bCs/>
        </w:rPr>
      </w:pPr>
    </w:p>
    <w:p w14:paraId="472C237C" w14:textId="77777777" w:rsidR="00AE3B98" w:rsidRPr="00891DFB" w:rsidRDefault="00AE3B98" w:rsidP="00AE3B98">
      <w:pPr>
        <w:spacing w:line="360" w:lineRule="auto"/>
      </w:pPr>
      <w:r>
        <w:rPr>
          <w:b/>
          <w:bCs/>
        </w:rPr>
        <w:lastRenderedPageBreak/>
        <w:t xml:space="preserve">2.3 </w:t>
      </w:r>
      <w:r w:rsidRPr="00CE2C0F">
        <w:rPr>
          <w:b/>
          <w:bCs/>
        </w:rPr>
        <w:t>A Deep Learning Approach for Optimization of Systematic Signal Detection in Financial Trading Systems with Big Data</w:t>
      </w:r>
      <w:r>
        <w:rPr>
          <w:b/>
          <w:bCs/>
        </w:rPr>
        <w:fldChar w:fldCharType="begin"/>
      </w:r>
      <w:r>
        <w:rPr>
          <w:b/>
          <w:bCs/>
        </w:rPr>
        <w:instrText xml:space="preserve"> ADDIN ZOTERO_ITEM CSL_CITATION {"citationID":"NFRvji6M","properties":{"formattedCitation":"(Chang et al., 2011)","plainCitation":"(Chang et al., 2011)","dontUpdate":true,"noteIndex":0},"citationItems":[{"id":74,"uris":["http://zotero.org/users/local/g8lD94u9/items/ICEF3D4H"],"uri":["http://zotero.org/users/local/g8lD94u9/items/ICEF3D4H"],"itemData":{"id":74,"type":"article-journal","container-title":"Applied Soft Computing","DOI":"10.1016/j.asoc.2011.02.029","ISSN":"15684946","issue":"5","journalAbbreviation":"Applied Soft Computing","language":"en","page":"3998-4010","source":"DOI.org (Crossref)","title":"A dynamic threshold decision system for stock trading signal detection","volume":"11","author":[{"family":"Chang","given":"Pei-Chann"},{"family":"Liao","given":"T. Warren"},{"family":"Lin","given":"Jyun-Jie"},{"family":"Fan","given":"Chin-Yuan"}],"issued":{"date-parts":[["2011",7]]}}}],"schema":"https://github.com/citation-style-language/schema/raw/master/csl-citation.json"} </w:instrText>
      </w:r>
      <w:r>
        <w:rPr>
          <w:b/>
          <w:bCs/>
        </w:rPr>
        <w:fldChar w:fldCharType="end"/>
      </w:r>
      <w:r>
        <w:rPr>
          <w:b/>
          <w:bCs/>
        </w:rPr>
        <w:fldChar w:fldCharType="begin"/>
      </w:r>
      <w:r>
        <w:rPr>
          <w:b/>
          <w:bCs/>
        </w:rPr>
        <w:instrText xml:space="preserve"> ADDIN ZOTERO_ITEM CSL_CITATION {"citationID":"aMWzcFd8","properties":{"formattedCitation":"(Arpaci &amp; Karaoglu, 2017)","plainCitation":"(Arpaci &amp; Karaoglu, 2017)","noteIndex":0},"citationItems":[{"id":108,"uris":["http://zotero.org/users/local/g8lD94u9/items/E6BMY8XN"],"uri":["http://zotero.org/users/local/g8lD94u9/items/E6BMY8XN"],"itemData":{"id":108,"type":"article-journal","container-title":"International Journal of Intelligent Systems and Applications in Engineering","DOI":"10.18201/ijisae.2017SpecialIssue31421","ISSN":"2147-6799","issue":"Special Issue","journalAbbreviation":"ijisae","language":"en","page":"31-36","source":"DOI.org (Crossref)","title":"A Deep Learning Approach for Optimization of Systematic Signal Detection in Financial Trading Systems with Big Data","volume":"Special Issue","author":[{"family":"Arpaci","given":"Ugur"},{"family":"Karaoglu","given":"Sercan"}],"issued":{"date-parts":[["2017",7,31]]}}}],"schema":"https://github.com/citation-style-language/schema/raw/master/csl-citation.json"} </w:instrText>
      </w:r>
      <w:r>
        <w:rPr>
          <w:b/>
          <w:bCs/>
        </w:rPr>
        <w:fldChar w:fldCharType="separate"/>
      </w:r>
      <w:r>
        <w:rPr>
          <w:b/>
          <w:bCs/>
          <w:noProof/>
        </w:rPr>
        <w:t>(Arpaci &amp; Karaoglu, 2017)</w:t>
      </w:r>
      <w:r>
        <w:rPr>
          <w:b/>
          <w:bCs/>
        </w:rPr>
        <w:fldChar w:fldCharType="end"/>
      </w:r>
    </w:p>
    <w:p w14:paraId="035A213F" w14:textId="77777777" w:rsidR="00AE3B98" w:rsidRDefault="00AE3B98" w:rsidP="00AE3B98">
      <w:pPr>
        <w:pStyle w:val="NormalWeb"/>
        <w:spacing w:line="360" w:lineRule="auto"/>
        <w:rPr>
          <w:rFonts w:ascii="TimesNewRomanPS" w:hAnsi="TimesNewRomanPS"/>
          <w:b/>
          <w:bCs/>
        </w:rPr>
      </w:pPr>
      <w:r>
        <w:rPr>
          <w:rFonts w:ascii="TimesNewRomanPS" w:hAnsi="TimesNewRomanPS"/>
          <w:b/>
          <w:bCs/>
        </w:rPr>
        <w:t xml:space="preserve">2.3.1 Business problem </w:t>
      </w:r>
    </w:p>
    <w:p w14:paraId="33BA0F28" w14:textId="77777777" w:rsidR="00AE3B98" w:rsidRDefault="00AE3B98" w:rsidP="00AE3B98">
      <w:pPr>
        <w:pStyle w:val="NormalWeb"/>
        <w:spacing w:line="360" w:lineRule="auto"/>
      </w:pPr>
      <w:r w:rsidRPr="005C5D5A">
        <w:t>The purpose of this research is to create an intelligent trading decision support system by applying recurrent neural network technique to financial trading subsystems in order to discover systematic signals in Big Data. The model was evaluated using data from the Istanbul Stock Exchange in this study.</w:t>
      </w:r>
    </w:p>
    <w:p w14:paraId="03E43DE3" w14:textId="77777777" w:rsidR="00AE3B98" w:rsidRPr="004243A0" w:rsidRDefault="00AE3B98" w:rsidP="00AE3B98">
      <w:pPr>
        <w:pStyle w:val="NormalWeb"/>
        <w:spacing w:line="360" w:lineRule="auto"/>
        <w:rPr>
          <w:rFonts w:ascii="TimesNewRomanPS" w:hAnsi="TimesNewRomanPS"/>
          <w:b/>
          <w:bCs/>
        </w:rPr>
      </w:pPr>
      <w:r>
        <w:rPr>
          <w:rFonts w:ascii="TimesNewRomanPS" w:hAnsi="TimesNewRomanPS"/>
          <w:b/>
          <w:bCs/>
        </w:rPr>
        <w:t xml:space="preserve">2.3.2 Research Methodology </w:t>
      </w:r>
    </w:p>
    <w:p w14:paraId="6626E476" w14:textId="77777777" w:rsidR="00AE3B98" w:rsidRPr="004243A0" w:rsidRDefault="00AE3B98" w:rsidP="00AE3B98">
      <w:pPr>
        <w:spacing w:line="360" w:lineRule="auto"/>
      </w:pPr>
      <w:r w:rsidRPr="00FA1346">
        <w:t>Amazon (S3)</w:t>
      </w:r>
      <w:r>
        <w:t xml:space="preserve"> is used to store the daily stock market data</w:t>
      </w:r>
      <w:r w:rsidRPr="00FA1346">
        <w:t xml:space="preserve"> </w:t>
      </w:r>
      <w:r>
        <w:t xml:space="preserve">compressed </w:t>
      </w:r>
      <w:r w:rsidRPr="00FA1346">
        <w:t>in gzip form</w:t>
      </w:r>
      <w:r>
        <w:t>at</w:t>
      </w:r>
      <w:r w:rsidRPr="00FA1346">
        <w:t>. Because the algorithms demand a variety of types and forms, the data is in a raw format; it is their responsibility to format certain day intervals correctly.</w:t>
      </w:r>
    </w:p>
    <w:p w14:paraId="7D176924" w14:textId="77777777" w:rsidR="00AE3B98" w:rsidRDefault="00AE3B98" w:rsidP="00AE3B98">
      <w:pPr>
        <w:spacing w:line="360" w:lineRule="auto"/>
      </w:pPr>
      <w:r>
        <w:t>W</w:t>
      </w:r>
      <w:r w:rsidRPr="007F2425">
        <w:t xml:space="preserve">e utilized the </w:t>
      </w:r>
      <w:r>
        <w:t xml:space="preserve">stock data of </w:t>
      </w:r>
      <w:r w:rsidRPr="007F2425">
        <w:t xml:space="preserve">Istanbul Stock Exchange-Nasdaq suite's standard raw format. We used the full stock trading data </w:t>
      </w:r>
      <w:r>
        <w:t>from</w:t>
      </w:r>
      <w:r w:rsidRPr="007F2425">
        <w:t xml:space="preserve"> the year of 2016 </w:t>
      </w:r>
      <w:r>
        <w:t xml:space="preserve">in order </w:t>
      </w:r>
      <w:r w:rsidRPr="007F2425">
        <w:t xml:space="preserve">to train our model for this study's assessments. </w:t>
      </w:r>
    </w:p>
    <w:p w14:paraId="062987F6" w14:textId="77777777" w:rsidR="00AE3B98" w:rsidRPr="00B43D96" w:rsidRDefault="00AE3B98" w:rsidP="00AE3B98">
      <w:pPr>
        <w:spacing w:line="360" w:lineRule="auto"/>
        <w:rPr>
          <w:b/>
          <w:bCs/>
          <w:sz w:val="23"/>
          <w:szCs w:val="23"/>
          <w:shd w:val="clear" w:color="auto" w:fill="FFFFFF"/>
        </w:rPr>
      </w:pPr>
      <w:r w:rsidRPr="007F2425">
        <w:rPr>
          <w:b/>
          <w:bCs/>
          <w:sz w:val="23"/>
          <w:szCs w:val="23"/>
          <w:shd w:val="clear" w:color="auto" w:fill="FFFFFF"/>
        </w:rPr>
        <w:t xml:space="preserve"> </w:t>
      </w:r>
    </w:p>
    <w:p w14:paraId="0251A1D7" w14:textId="77777777" w:rsidR="00AE3B98" w:rsidRDefault="00AE3B98" w:rsidP="00AE3B98">
      <w:pPr>
        <w:spacing w:line="360" w:lineRule="auto"/>
      </w:pPr>
      <w:r w:rsidRPr="006633B8">
        <w:t>In the construction of successful machine learning models, choosing input parameters is crucial.</w:t>
      </w:r>
      <w:r>
        <w:t xml:space="preserve"> </w:t>
      </w:r>
      <w:r w:rsidRPr="004243A0">
        <w:t>Market microstructure features should be used to train machine learning models</w:t>
      </w:r>
      <w:r>
        <w:t xml:space="preserve"> </w:t>
      </w:r>
      <w:r w:rsidRPr="006633B8">
        <w:t xml:space="preserve">that have a substantial influence on the market </w:t>
      </w:r>
      <w:r>
        <w:t>which in turn</w:t>
      </w:r>
      <w:r w:rsidRPr="006633B8">
        <w:t xml:space="preserve"> allow</w:t>
      </w:r>
      <w:r>
        <w:t>s</w:t>
      </w:r>
      <w:r w:rsidRPr="006633B8">
        <w:t xml:space="preserve"> learning the policy to condition </w:t>
      </w:r>
      <w:r>
        <w:t>and</w:t>
      </w:r>
      <w:r w:rsidRPr="006633B8">
        <w:t xml:space="preserve"> enhance forecast</w:t>
      </w:r>
      <w:r>
        <w:t>ing</w:t>
      </w:r>
      <w:r w:rsidRPr="006633B8">
        <w:t xml:space="preserve"> accuracy.</w:t>
      </w:r>
      <w:r>
        <w:t xml:space="preserve"> </w:t>
      </w:r>
      <w:r w:rsidRPr="007F2425">
        <w:t xml:space="preserve">We discovered that the properties stated in Table 1 are beneficial in our </w:t>
      </w:r>
      <w:r>
        <w:t>model</w:t>
      </w:r>
      <w:r w:rsidRPr="007F2425">
        <w:t xml:space="preserve">, despite the fact that there are many possible </w:t>
      </w:r>
      <w:r>
        <w:t>paramet</w:t>
      </w:r>
      <w:r w:rsidRPr="007F2425">
        <w:t>e</w:t>
      </w:r>
      <w:r>
        <w:t>r</w:t>
      </w:r>
      <w:r w:rsidRPr="007F2425">
        <w:t xml:space="preserve">s that might be employed in </w:t>
      </w:r>
      <w:r>
        <w:t>ML</w:t>
      </w:r>
      <w:r w:rsidRPr="007F2425">
        <w:t xml:space="preserve"> models.</w:t>
      </w:r>
    </w:p>
    <w:p w14:paraId="10BA74CC" w14:textId="77777777" w:rsidR="00AE3B98" w:rsidRDefault="00AE3B98" w:rsidP="00AE3B98">
      <w:pPr>
        <w:spacing w:line="360" w:lineRule="auto"/>
      </w:pPr>
    </w:p>
    <w:tbl>
      <w:tblPr>
        <w:tblStyle w:val="TableGrid"/>
        <w:tblW w:w="0" w:type="auto"/>
        <w:tblLook w:val="04A0" w:firstRow="1" w:lastRow="0" w:firstColumn="1" w:lastColumn="0" w:noHBand="0" w:noVBand="1"/>
      </w:tblPr>
      <w:tblGrid>
        <w:gridCol w:w="4508"/>
        <w:gridCol w:w="4508"/>
      </w:tblGrid>
      <w:tr w:rsidR="00AE3B98" w14:paraId="175E37DC" w14:textId="77777777" w:rsidTr="007F214D">
        <w:tc>
          <w:tcPr>
            <w:tcW w:w="4508" w:type="dxa"/>
          </w:tcPr>
          <w:p w14:paraId="5C1F78B9" w14:textId="77777777" w:rsidR="00AE3B98" w:rsidRPr="00BF7A71" w:rsidRDefault="00AE3B98" w:rsidP="007F214D">
            <w:pPr>
              <w:spacing w:line="360" w:lineRule="auto"/>
              <w:jc w:val="center"/>
              <w:rPr>
                <w:b/>
                <w:bCs/>
                <w:lang w:val="en-GB"/>
              </w:rPr>
            </w:pPr>
            <w:r w:rsidRPr="00BF7A71">
              <w:rPr>
                <w:b/>
                <w:bCs/>
                <w:sz w:val="23"/>
                <w:szCs w:val="23"/>
                <w:shd w:val="clear" w:color="auto" w:fill="FFFFFF"/>
              </w:rPr>
              <w:t>Feature</w:t>
            </w:r>
          </w:p>
        </w:tc>
        <w:tc>
          <w:tcPr>
            <w:tcW w:w="4508" w:type="dxa"/>
          </w:tcPr>
          <w:p w14:paraId="3E672E0B" w14:textId="77777777" w:rsidR="00AE3B98" w:rsidRPr="00BF7A71" w:rsidRDefault="00AE3B98" w:rsidP="007F214D">
            <w:pPr>
              <w:spacing w:line="360" w:lineRule="auto"/>
              <w:jc w:val="center"/>
              <w:rPr>
                <w:b/>
                <w:bCs/>
                <w:lang w:val="en-GB"/>
              </w:rPr>
            </w:pPr>
            <w:r w:rsidRPr="00BF7A71">
              <w:rPr>
                <w:b/>
                <w:bCs/>
                <w:sz w:val="23"/>
                <w:szCs w:val="23"/>
                <w:shd w:val="clear" w:color="auto" w:fill="FFFFFF"/>
              </w:rPr>
              <w:t>Description</w:t>
            </w:r>
          </w:p>
        </w:tc>
      </w:tr>
      <w:tr w:rsidR="00AE3B98" w14:paraId="2581EE42" w14:textId="77777777" w:rsidTr="007F214D">
        <w:tc>
          <w:tcPr>
            <w:tcW w:w="4508" w:type="dxa"/>
          </w:tcPr>
          <w:p w14:paraId="1491C0ED" w14:textId="77777777" w:rsidR="00AE3B98" w:rsidRPr="00C55ACA" w:rsidRDefault="00AE3B98" w:rsidP="007F214D">
            <w:pPr>
              <w:shd w:val="clear" w:color="auto" w:fill="FFFFFF"/>
              <w:spacing w:line="360" w:lineRule="auto"/>
              <w:jc w:val="center"/>
              <w:rPr>
                <w:sz w:val="23"/>
                <w:szCs w:val="23"/>
                <w:lang w:val="en-GB"/>
              </w:rPr>
            </w:pPr>
            <w:r>
              <w:rPr>
                <w:sz w:val="23"/>
                <w:szCs w:val="23"/>
              </w:rPr>
              <w:t>TradeCount15, TradeCount30, TradeCount60</w:t>
            </w:r>
          </w:p>
        </w:tc>
        <w:tc>
          <w:tcPr>
            <w:tcW w:w="4508" w:type="dxa"/>
          </w:tcPr>
          <w:p w14:paraId="36A2FAF2" w14:textId="77777777" w:rsidR="00AE3B98" w:rsidRPr="00C55ACA" w:rsidRDefault="00AE3B98" w:rsidP="007F214D">
            <w:pPr>
              <w:shd w:val="clear" w:color="auto" w:fill="FFFFFF"/>
              <w:spacing w:line="360" w:lineRule="auto"/>
              <w:jc w:val="both"/>
              <w:rPr>
                <w:sz w:val="23"/>
                <w:szCs w:val="23"/>
                <w:lang w:val="en-GB"/>
              </w:rPr>
            </w:pPr>
            <w:r>
              <w:rPr>
                <w:sz w:val="23"/>
                <w:szCs w:val="23"/>
              </w:rPr>
              <w:t>trade volume within 15,30,60 sec time-step</w:t>
            </w:r>
          </w:p>
        </w:tc>
      </w:tr>
      <w:tr w:rsidR="00AE3B98" w14:paraId="7B226E50" w14:textId="77777777" w:rsidTr="007F214D">
        <w:tc>
          <w:tcPr>
            <w:tcW w:w="4508" w:type="dxa"/>
          </w:tcPr>
          <w:p w14:paraId="049E1360" w14:textId="77777777" w:rsidR="00AE3B98" w:rsidRPr="00C55ACA" w:rsidRDefault="00AE3B98" w:rsidP="007F214D">
            <w:pPr>
              <w:spacing w:line="360" w:lineRule="auto"/>
              <w:jc w:val="center"/>
              <w:rPr>
                <w:lang w:val="en-GB"/>
              </w:rPr>
            </w:pPr>
            <w:r>
              <w:rPr>
                <w:sz w:val="23"/>
                <w:szCs w:val="23"/>
                <w:shd w:val="clear" w:color="auto" w:fill="FFFFFF"/>
              </w:rPr>
              <w:t>Spread</w:t>
            </w:r>
          </w:p>
        </w:tc>
        <w:tc>
          <w:tcPr>
            <w:tcW w:w="4508" w:type="dxa"/>
          </w:tcPr>
          <w:p w14:paraId="3F5A0299" w14:textId="77777777" w:rsidR="00AE3B98" w:rsidRPr="00C55ACA" w:rsidRDefault="00AE3B98" w:rsidP="007F214D">
            <w:pPr>
              <w:shd w:val="clear" w:color="auto" w:fill="FFFFFF"/>
              <w:spacing w:line="360" w:lineRule="auto"/>
              <w:jc w:val="both"/>
              <w:rPr>
                <w:sz w:val="23"/>
                <w:szCs w:val="23"/>
                <w:lang w:val="en-GB"/>
              </w:rPr>
            </w:pPr>
            <w:r>
              <w:rPr>
                <w:sz w:val="23"/>
                <w:szCs w:val="23"/>
              </w:rPr>
              <w:t>Bid vs Ask price difference</w:t>
            </w:r>
          </w:p>
        </w:tc>
      </w:tr>
      <w:tr w:rsidR="00AE3B98" w14:paraId="25F91EF4" w14:textId="77777777" w:rsidTr="007F214D">
        <w:tc>
          <w:tcPr>
            <w:tcW w:w="4508" w:type="dxa"/>
          </w:tcPr>
          <w:p w14:paraId="72EEDEE2" w14:textId="77777777" w:rsidR="00AE3B98" w:rsidRPr="00C55ACA" w:rsidRDefault="00AE3B98" w:rsidP="007F214D">
            <w:pPr>
              <w:shd w:val="clear" w:color="auto" w:fill="FFFFFF"/>
              <w:spacing w:line="360" w:lineRule="auto"/>
              <w:jc w:val="center"/>
              <w:rPr>
                <w:sz w:val="23"/>
                <w:szCs w:val="23"/>
                <w:lang w:val="en-GB"/>
              </w:rPr>
            </w:pPr>
            <w:r>
              <w:rPr>
                <w:sz w:val="23"/>
                <w:szCs w:val="23"/>
              </w:rPr>
              <w:t>PriceVwapDiff, PricePeriodicVwapDiff</w:t>
            </w:r>
          </w:p>
        </w:tc>
        <w:tc>
          <w:tcPr>
            <w:tcW w:w="4508" w:type="dxa"/>
          </w:tcPr>
          <w:p w14:paraId="50E96CA0" w14:textId="77777777" w:rsidR="00AE3B98" w:rsidRPr="00C55ACA" w:rsidRDefault="00AE3B98" w:rsidP="007F214D">
            <w:pPr>
              <w:shd w:val="clear" w:color="auto" w:fill="FFFFFF"/>
              <w:spacing w:line="360" w:lineRule="auto"/>
              <w:jc w:val="both"/>
              <w:rPr>
                <w:sz w:val="23"/>
                <w:szCs w:val="23"/>
                <w:lang w:val="en-GB"/>
              </w:rPr>
            </w:pPr>
            <w:r>
              <w:rPr>
                <w:sz w:val="23"/>
                <w:szCs w:val="23"/>
              </w:rPr>
              <w:t>differences of the price vs Real-time VWAP, differences between price vs periodic VWAP</w:t>
            </w:r>
          </w:p>
        </w:tc>
      </w:tr>
      <w:tr w:rsidR="00AE3B98" w14:paraId="78B72BF9" w14:textId="77777777" w:rsidTr="007F214D">
        <w:tc>
          <w:tcPr>
            <w:tcW w:w="4508" w:type="dxa"/>
          </w:tcPr>
          <w:p w14:paraId="61252E89" w14:textId="77777777" w:rsidR="00AE3B98" w:rsidRPr="00C55ACA" w:rsidRDefault="00AE3B98" w:rsidP="007F214D">
            <w:pPr>
              <w:spacing w:line="360" w:lineRule="auto"/>
              <w:jc w:val="center"/>
              <w:rPr>
                <w:lang w:val="en-GB"/>
              </w:rPr>
            </w:pPr>
            <w:r>
              <w:rPr>
                <w:sz w:val="23"/>
                <w:szCs w:val="23"/>
                <w:shd w:val="clear" w:color="auto" w:fill="FFFFFF"/>
              </w:rPr>
              <w:t>BidAskTotalTradeVolumeDiff</w:t>
            </w:r>
          </w:p>
        </w:tc>
        <w:tc>
          <w:tcPr>
            <w:tcW w:w="4508" w:type="dxa"/>
          </w:tcPr>
          <w:p w14:paraId="6A772AF0" w14:textId="77777777" w:rsidR="00AE3B98" w:rsidRPr="00C55ACA" w:rsidRDefault="00AE3B98" w:rsidP="007F214D">
            <w:pPr>
              <w:shd w:val="clear" w:color="auto" w:fill="FFFFFF"/>
              <w:spacing w:line="360" w:lineRule="auto"/>
              <w:jc w:val="both"/>
              <w:rPr>
                <w:sz w:val="23"/>
                <w:szCs w:val="23"/>
                <w:lang w:val="en-GB"/>
              </w:rPr>
            </w:pPr>
            <w:r>
              <w:rPr>
                <w:sz w:val="23"/>
                <w:szCs w:val="23"/>
              </w:rPr>
              <w:t>Difference of trades happening at Ask price and trades happening at Bid price</w:t>
            </w:r>
          </w:p>
        </w:tc>
      </w:tr>
      <w:tr w:rsidR="00AE3B98" w14:paraId="05AA4622" w14:textId="77777777" w:rsidTr="007F214D">
        <w:tc>
          <w:tcPr>
            <w:tcW w:w="4508" w:type="dxa"/>
          </w:tcPr>
          <w:p w14:paraId="261EFA27" w14:textId="77777777" w:rsidR="00AE3B98" w:rsidRPr="00C55ACA" w:rsidRDefault="00AE3B98" w:rsidP="007F214D">
            <w:pPr>
              <w:shd w:val="clear" w:color="auto" w:fill="FFFFFF"/>
              <w:spacing w:line="360" w:lineRule="auto"/>
              <w:jc w:val="center"/>
              <w:rPr>
                <w:sz w:val="23"/>
                <w:szCs w:val="23"/>
                <w:lang w:val="en-GB"/>
              </w:rPr>
            </w:pPr>
            <w:r>
              <w:rPr>
                <w:sz w:val="23"/>
                <w:szCs w:val="23"/>
              </w:rPr>
              <w:t>TradeVol15, TradeVol30, TradeVol60</w:t>
            </w:r>
          </w:p>
        </w:tc>
        <w:tc>
          <w:tcPr>
            <w:tcW w:w="4508" w:type="dxa"/>
          </w:tcPr>
          <w:p w14:paraId="0D6F660A" w14:textId="77777777" w:rsidR="00AE3B98" w:rsidRPr="009C46FC" w:rsidRDefault="00AE3B98" w:rsidP="007F214D">
            <w:pPr>
              <w:shd w:val="clear" w:color="auto" w:fill="FFFFFF"/>
              <w:spacing w:line="360" w:lineRule="auto"/>
              <w:jc w:val="both"/>
              <w:rPr>
                <w:sz w:val="23"/>
                <w:szCs w:val="23"/>
                <w:lang w:val="en-GB"/>
              </w:rPr>
            </w:pPr>
            <w:r>
              <w:rPr>
                <w:sz w:val="23"/>
                <w:szCs w:val="23"/>
              </w:rPr>
              <w:t>volume in 15,30,60 sec time-step</w:t>
            </w:r>
          </w:p>
        </w:tc>
      </w:tr>
      <w:tr w:rsidR="00AE3B98" w14:paraId="4E1E185B" w14:textId="77777777" w:rsidTr="007F214D">
        <w:tc>
          <w:tcPr>
            <w:tcW w:w="4508" w:type="dxa"/>
          </w:tcPr>
          <w:p w14:paraId="7051382D" w14:textId="77777777" w:rsidR="00AE3B98" w:rsidRPr="00C55ACA" w:rsidRDefault="00AE3B98" w:rsidP="007F214D">
            <w:pPr>
              <w:spacing w:line="360" w:lineRule="auto"/>
              <w:jc w:val="center"/>
              <w:rPr>
                <w:lang w:val="en-GB"/>
              </w:rPr>
            </w:pPr>
            <w:r>
              <w:rPr>
                <w:sz w:val="23"/>
                <w:szCs w:val="23"/>
                <w:shd w:val="clear" w:color="auto" w:fill="FFFFFF"/>
              </w:rPr>
              <w:t>lambda15, lambda30, lambda60</w:t>
            </w:r>
          </w:p>
        </w:tc>
        <w:tc>
          <w:tcPr>
            <w:tcW w:w="4508" w:type="dxa"/>
          </w:tcPr>
          <w:p w14:paraId="76E50E88" w14:textId="77777777" w:rsidR="00AE3B98" w:rsidRDefault="00AE3B98" w:rsidP="007F214D">
            <w:pPr>
              <w:shd w:val="clear" w:color="auto" w:fill="FFFFFF"/>
              <w:spacing w:line="360" w:lineRule="auto"/>
              <w:jc w:val="both"/>
              <w:rPr>
                <w:sz w:val="23"/>
                <w:szCs w:val="23"/>
              </w:rPr>
            </w:pPr>
            <w:r>
              <w:rPr>
                <w:sz w:val="23"/>
                <w:szCs w:val="23"/>
              </w:rPr>
              <w:t>Kyle’s Lambda values under</w:t>
            </w:r>
          </w:p>
          <w:p w14:paraId="4C6B5EBB" w14:textId="77777777" w:rsidR="00AE3B98" w:rsidRPr="009C46FC" w:rsidRDefault="00AE3B98" w:rsidP="007F214D">
            <w:pPr>
              <w:shd w:val="clear" w:color="auto" w:fill="FFFFFF"/>
              <w:spacing w:line="360" w:lineRule="auto"/>
              <w:jc w:val="both"/>
              <w:rPr>
                <w:sz w:val="23"/>
                <w:szCs w:val="23"/>
                <w:lang w:val="en-GB"/>
              </w:rPr>
            </w:pPr>
            <w:r>
              <w:rPr>
                <w:sz w:val="23"/>
                <w:szCs w:val="23"/>
              </w:rPr>
              <w:lastRenderedPageBreak/>
              <w:t>15,30,60 sec time-step</w:t>
            </w:r>
          </w:p>
        </w:tc>
      </w:tr>
      <w:tr w:rsidR="00AE3B98" w14:paraId="296521E7" w14:textId="77777777" w:rsidTr="007F214D">
        <w:tc>
          <w:tcPr>
            <w:tcW w:w="4508" w:type="dxa"/>
          </w:tcPr>
          <w:p w14:paraId="73992E87" w14:textId="77777777" w:rsidR="00AE3B98" w:rsidRDefault="00AE3B98" w:rsidP="007F214D">
            <w:pPr>
              <w:shd w:val="clear" w:color="auto" w:fill="FFFFFF"/>
              <w:spacing w:line="360" w:lineRule="auto"/>
              <w:jc w:val="center"/>
              <w:rPr>
                <w:sz w:val="23"/>
                <w:szCs w:val="23"/>
              </w:rPr>
            </w:pPr>
            <w:r>
              <w:rPr>
                <w:sz w:val="23"/>
                <w:szCs w:val="23"/>
              </w:rPr>
              <w:lastRenderedPageBreak/>
              <w:t>FirstLevelImbalance,</w:t>
            </w:r>
          </w:p>
          <w:p w14:paraId="569AD838" w14:textId="77777777" w:rsidR="00AE3B98" w:rsidRDefault="00AE3B98" w:rsidP="007F214D">
            <w:pPr>
              <w:shd w:val="clear" w:color="auto" w:fill="FFFFFF"/>
              <w:spacing w:line="360" w:lineRule="auto"/>
              <w:jc w:val="center"/>
              <w:rPr>
                <w:sz w:val="23"/>
                <w:szCs w:val="23"/>
              </w:rPr>
            </w:pPr>
            <w:r>
              <w:rPr>
                <w:sz w:val="23"/>
                <w:szCs w:val="23"/>
              </w:rPr>
              <w:t>SecondLevelImbalance,</w:t>
            </w:r>
          </w:p>
          <w:p w14:paraId="0D65BAD5" w14:textId="77777777" w:rsidR="00AE3B98" w:rsidRDefault="00AE3B98" w:rsidP="007F214D">
            <w:pPr>
              <w:shd w:val="clear" w:color="auto" w:fill="FFFFFF"/>
              <w:spacing w:line="360" w:lineRule="auto"/>
              <w:jc w:val="center"/>
              <w:rPr>
                <w:sz w:val="23"/>
                <w:szCs w:val="23"/>
              </w:rPr>
            </w:pPr>
            <w:r>
              <w:rPr>
                <w:sz w:val="23"/>
                <w:szCs w:val="23"/>
              </w:rPr>
              <w:t>ThirthLevelImbalance,</w:t>
            </w:r>
          </w:p>
          <w:p w14:paraId="12BD32BB" w14:textId="77777777" w:rsidR="00AE3B98" w:rsidRDefault="00AE3B98" w:rsidP="007F214D">
            <w:pPr>
              <w:shd w:val="clear" w:color="auto" w:fill="FFFFFF"/>
              <w:spacing w:line="360" w:lineRule="auto"/>
              <w:jc w:val="center"/>
              <w:rPr>
                <w:sz w:val="23"/>
                <w:szCs w:val="23"/>
              </w:rPr>
            </w:pPr>
            <w:r>
              <w:rPr>
                <w:sz w:val="23"/>
                <w:szCs w:val="23"/>
              </w:rPr>
              <w:t>ForthLevelImbalance,</w:t>
            </w:r>
          </w:p>
          <w:p w14:paraId="7F4FEFFE" w14:textId="77777777" w:rsidR="00AE3B98" w:rsidRPr="00C55ACA" w:rsidRDefault="00AE3B98" w:rsidP="007F214D">
            <w:pPr>
              <w:shd w:val="clear" w:color="auto" w:fill="FFFFFF"/>
              <w:spacing w:line="360" w:lineRule="auto"/>
              <w:jc w:val="center"/>
              <w:rPr>
                <w:sz w:val="23"/>
                <w:szCs w:val="23"/>
                <w:lang w:val="en-GB"/>
              </w:rPr>
            </w:pPr>
            <w:r>
              <w:rPr>
                <w:sz w:val="23"/>
                <w:szCs w:val="23"/>
              </w:rPr>
              <w:t>FifthLevelImbalance</w:t>
            </w:r>
          </w:p>
        </w:tc>
        <w:tc>
          <w:tcPr>
            <w:tcW w:w="4508" w:type="dxa"/>
          </w:tcPr>
          <w:p w14:paraId="38B6EF17" w14:textId="77777777" w:rsidR="00AE3B98" w:rsidRDefault="00AE3B98" w:rsidP="007F214D">
            <w:pPr>
              <w:shd w:val="clear" w:color="auto" w:fill="FFFFFF"/>
              <w:spacing w:line="360" w:lineRule="auto"/>
              <w:jc w:val="both"/>
              <w:rPr>
                <w:sz w:val="23"/>
                <w:szCs w:val="23"/>
              </w:rPr>
            </w:pPr>
            <w:r>
              <w:rPr>
                <w:sz w:val="23"/>
                <w:szCs w:val="23"/>
              </w:rPr>
              <w:t>5 Levels of Orderbook Imbalance (BidVolume-AskVolume) /</w:t>
            </w:r>
          </w:p>
          <w:p w14:paraId="5CFF1D18" w14:textId="77777777" w:rsidR="00AE3B98" w:rsidRDefault="00AE3B98" w:rsidP="007F214D">
            <w:pPr>
              <w:shd w:val="clear" w:color="auto" w:fill="FFFFFF"/>
              <w:spacing w:line="360" w:lineRule="auto"/>
              <w:jc w:val="both"/>
              <w:rPr>
                <w:sz w:val="23"/>
                <w:szCs w:val="23"/>
              </w:rPr>
            </w:pPr>
            <w:r>
              <w:rPr>
                <w:sz w:val="23"/>
                <w:szCs w:val="23"/>
              </w:rPr>
              <w:t>(BidVolume+AskVolume)</w:t>
            </w:r>
          </w:p>
          <w:p w14:paraId="420C1675" w14:textId="77777777" w:rsidR="00AE3B98" w:rsidRDefault="00AE3B98" w:rsidP="007F214D">
            <w:pPr>
              <w:spacing w:line="360" w:lineRule="auto"/>
              <w:jc w:val="both"/>
            </w:pPr>
          </w:p>
          <w:p w14:paraId="64C66031" w14:textId="77777777" w:rsidR="00AE3B98" w:rsidRDefault="00AE3B98" w:rsidP="007F214D">
            <w:pPr>
              <w:spacing w:line="360" w:lineRule="auto"/>
              <w:jc w:val="both"/>
            </w:pPr>
          </w:p>
        </w:tc>
      </w:tr>
      <w:tr w:rsidR="00AE3B98" w14:paraId="20CAAFCE" w14:textId="77777777" w:rsidTr="007F214D">
        <w:tc>
          <w:tcPr>
            <w:tcW w:w="4508" w:type="dxa"/>
          </w:tcPr>
          <w:p w14:paraId="27D25630" w14:textId="77777777" w:rsidR="00AE3B98" w:rsidRPr="00C55ACA" w:rsidRDefault="00AE3B98" w:rsidP="007F214D">
            <w:pPr>
              <w:spacing w:line="360" w:lineRule="auto"/>
              <w:jc w:val="center"/>
            </w:pPr>
            <w:r>
              <w:rPr>
                <w:sz w:val="23"/>
                <w:szCs w:val="23"/>
                <w:shd w:val="clear" w:color="auto" w:fill="FFFFFF"/>
              </w:rPr>
              <w:t>Volatility</w:t>
            </w:r>
          </w:p>
        </w:tc>
        <w:tc>
          <w:tcPr>
            <w:tcW w:w="4508" w:type="dxa"/>
          </w:tcPr>
          <w:p w14:paraId="4B413CEA" w14:textId="77777777" w:rsidR="00AE3B98" w:rsidRPr="009C46FC" w:rsidRDefault="00AE3B98" w:rsidP="007F214D">
            <w:pPr>
              <w:shd w:val="clear" w:color="auto" w:fill="FFFFFF"/>
              <w:spacing w:line="360" w:lineRule="auto"/>
              <w:jc w:val="both"/>
              <w:rPr>
                <w:sz w:val="23"/>
                <w:szCs w:val="23"/>
                <w:lang w:val="en-GB"/>
              </w:rPr>
            </w:pPr>
            <w:r>
              <w:rPr>
                <w:sz w:val="23"/>
                <w:szCs w:val="23"/>
              </w:rPr>
              <w:t xml:space="preserve">Daily highest - lowest price </w:t>
            </w:r>
          </w:p>
        </w:tc>
      </w:tr>
      <w:tr w:rsidR="00AE3B98" w14:paraId="25F5D02D" w14:textId="77777777" w:rsidTr="007F214D">
        <w:tc>
          <w:tcPr>
            <w:tcW w:w="4508" w:type="dxa"/>
          </w:tcPr>
          <w:p w14:paraId="1AC740AA" w14:textId="77777777" w:rsidR="00AE3B98" w:rsidRPr="00C55ACA" w:rsidRDefault="00AE3B98" w:rsidP="007F214D">
            <w:pPr>
              <w:spacing w:line="360" w:lineRule="auto"/>
              <w:jc w:val="center"/>
            </w:pPr>
            <w:r>
              <w:rPr>
                <w:sz w:val="23"/>
                <w:szCs w:val="23"/>
                <w:shd w:val="clear" w:color="auto" w:fill="FFFFFF"/>
              </w:rPr>
              <w:t>Pt15, Pt30, Pt60</w:t>
            </w:r>
          </w:p>
        </w:tc>
        <w:tc>
          <w:tcPr>
            <w:tcW w:w="4508" w:type="dxa"/>
          </w:tcPr>
          <w:p w14:paraId="69087087" w14:textId="77777777" w:rsidR="00AE3B98" w:rsidRDefault="00AE3B98" w:rsidP="007F214D">
            <w:pPr>
              <w:shd w:val="clear" w:color="auto" w:fill="FFFFFF"/>
              <w:spacing w:line="360" w:lineRule="auto"/>
              <w:jc w:val="both"/>
              <w:rPr>
                <w:sz w:val="23"/>
                <w:szCs w:val="23"/>
              </w:rPr>
            </w:pPr>
            <w:r>
              <w:rPr>
                <w:sz w:val="23"/>
                <w:szCs w:val="23"/>
              </w:rPr>
              <w:t>difference of sum of trades</w:t>
            </w:r>
          </w:p>
          <w:p w14:paraId="03D1E2C8" w14:textId="77777777" w:rsidR="00AE3B98" w:rsidRPr="009C46FC" w:rsidRDefault="00AE3B98" w:rsidP="007F214D">
            <w:pPr>
              <w:shd w:val="clear" w:color="auto" w:fill="FFFFFF"/>
              <w:spacing w:line="360" w:lineRule="auto"/>
              <w:jc w:val="both"/>
              <w:rPr>
                <w:sz w:val="23"/>
                <w:szCs w:val="23"/>
                <w:lang w:val="en-GB"/>
              </w:rPr>
            </w:pPr>
            <w:r>
              <w:rPr>
                <w:sz w:val="23"/>
                <w:szCs w:val="23"/>
              </w:rPr>
              <w:t>happening at the Ask vs Bid prices under     15, 30, 60 sec time-step x Kyle’s Lambda values</w:t>
            </w:r>
          </w:p>
        </w:tc>
      </w:tr>
      <w:tr w:rsidR="00AE3B98" w14:paraId="36BCA570" w14:textId="77777777" w:rsidTr="007F214D">
        <w:tc>
          <w:tcPr>
            <w:tcW w:w="4508" w:type="dxa"/>
          </w:tcPr>
          <w:p w14:paraId="624006B1" w14:textId="77777777" w:rsidR="00AE3B98" w:rsidRDefault="00AE3B98" w:rsidP="007F214D">
            <w:pPr>
              <w:shd w:val="clear" w:color="auto" w:fill="FFFFFF"/>
              <w:spacing w:line="360" w:lineRule="auto"/>
              <w:jc w:val="center"/>
              <w:rPr>
                <w:sz w:val="23"/>
                <w:szCs w:val="23"/>
              </w:rPr>
            </w:pPr>
            <w:r>
              <w:rPr>
                <w:sz w:val="23"/>
                <w:szCs w:val="23"/>
              </w:rPr>
              <w:t>DifTotalTurnoverPercent, DifTotalTurnover</w:t>
            </w:r>
          </w:p>
        </w:tc>
        <w:tc>
          <w:tcPr>
            <w:tcW w:w="4508" w:type="dxa"/>
          </w:tcPr>
          <w:p w14:paraId="4D4DA4EB" w14:textId="77777777" w:rsidR="00AE3B98" w:rsidRPr="009C46FC" w:rsidRDefault="00AE3B98" w:rsidP="007F214D">
            <w:pPr>
              <w:shd w:val="clear" w:color="auto" w:fill="FFFFFF"/>
              <w:spacing w:line="360" w:lineRule="auto"/>
              <w:jc w:val="both"/>
              <w:rPr>
                <w:sz w:val="23"/>
                <w:szCs w:val="23"/>
                <w:lang w:val="en-GB"/>
              </w:rPr>
            </w:pPr>
            <w:r>
              <w:rPr>
                <w:sz w:val="23"/>
                <w:szCs w:val="23"/>
              </w:rPr>
              <w:t>Bid Turnover – Ask Turnover  and Turnover       %</w:t>
            </w:r>
          </w:p>
        </w:tc>
      </w:tr>
      <w:tr w:rsidR="00AE3B98" w14:paraId="06559644" w14:textId="77777777" w:rsidTr="007F214D">
        <w:tc>
          <w:tcPr>
            <w:tcW w:w="4508" w:type="dxa"/>
          </w:tcPr>
          <w:p w14:paraId="7E2379E6" w14:textId="77777777" w:rsidR="00AE3B98" w:rsidRPr="00C55ACA" w:rsidRDefault="00AE3B98" w:rsidP="007F214D">
            <w:pPr>
              <w:spacing w:line="360" w:lineRule="auto"/>
              <w:jc w:val="center"/>
            </w:pPr>
            <w:r>
              <w:rPr>
                <w:sz w:val="23"/>
                <w:szCs w:val="23"/>
                <w:shd w:val="clear" w:color="auto" w:fill="FFFFFF"/>
              </w:rPr>
              <w:t>BidOrAskDirection</w:t>
            </w:r>
          </w:p>
        </w:tc>
        <w:tc>
          <w:tcPr>
            <w:tcW w:w="4508" w:type="dxa"/>
          </w:tcPr>
          <w:p w14:paraId="32085FF2" w14:textId="77777777" w:rsidR="00AE3B98" w:rsidRPr="00592C9A" w:rsidRDefault="00AE3B98" w:rsidP="007F214D">
            <w:pPr>
              <w:shd w:val="clear" w:color="auto" w:fill="FFFFFF"/>
              <w:spacing w:line="360" w:lineRule="auto"/>
              <w:jc w:val="both"/>
              <w:rPr>
                <w:sz w:val="23"/>
                <w:szCs w:val="23"/>
                <w:lang w:val="en-GB"/>
              </w:rPr>
            </w:pPr>
            <w:r>
              <w:rPr>
                <w:sz w:val="23"/>
                <w:szCs w:val="23"/>
              </w:rPr>
              <w:t>Bid or Ask Trade relization</w:t>
            </w:r>
          </w:p>
        </w:tc>
      </w:tr>
      <w:tr w:rsidR="00AE3B98" w14:paraId="087F5B02" w14:textId="77777777" w:rsidTr="007F214D">
        <w:tc>
          <w:tcPr>
            <w:tcW w:w="4508" w:type="dxa"/>
          </w:tcPr>
          <w:p w14:paraId="1C726FE5" w14:textId="77777777" w:rsidR="00AE3B98" w:rsidRDefault="00AE3B98" w:rsidP="007F214D">
            <w:pPr>
              <w:shd w:val="clear" w:color="auto" w:fill="FFFFFF"/>
              <w:spacing w:line="360" w:lineRule="auto"/>
              <w:jc w:val="center"/>
              <w:rPr>
                <w:sz w:val="23"/>
                <w:szCs w:val="23"/>
              </w:rPr>
            </w:pPr>
            <w:r>
              <w:rPr>
                <w:sz w:val="23"/>
                <w:szCs w:val="23"/>
              </w:rPr>
              <w:t>OpenChangePercent,</w:t>
            </w:r>
          </w:p>
          <w:p w14:paraId="6D3B58B7" w14:textId="77777777" w:rsidR="00AE3B98" w:rsidRDefault="00AE3B98" w:rsidP="007F214D">
            <w:pPr>
              <w:shd w:val="clear" w:color="auto" w:fill="FFFFFF"/>
              <w:spacing w:line="360" w:lineRule="auto"/>
              <w:jc w:val="center"/>
              <w:rPr>
                <w:sz w:val="23"/>
                <w:szCs w:val="23"/>
              </w:rPr>
            </w:pPr>
            <w:r>
              <w:rPr>
                <w:sz w:val="23"/>
                <w:szCs w:val="23"/>
              </w:rPr>
              <w:t>LowChangePercent,</w:t>
            </w:r>
          </w:p>
          <w:p w14:paraId="18C74AFC" w14:textId="77777777" w:rsidR="00AE3B98" w:rsidRDefault="00AE3B98" w:rsidP="007F214D">
            <w:pPr>
              <w:shd w:val="clear" w:color="auto" w:fill="FFFFFF"/>
              <w:spacing w:line="360" w:lineRule="auto"/>
              <w:jc w:val="center"/>
              <w:rPr>
                <w:sz w:val="23"/>
                <w:szCs w:val="23"/>
              </w:rPr>
            </w:pPr>
            <w:r>
              <w:rPr>
                <w:sz w:val="23"/>
                <w:szCs w:val="23"/>
              </w:rPr>
              <w:t>HighChangePercent,</w:t>
            </w:r>
          </w:p>
          <w:p w14:paraId="30946B9B" w14:textId="77777777" w:rsidR="00AE3B98" w:rsidRDefault="00AE3B98" w:rsidP="007F214D">
            <w:pPr>
              <w:shd w:val="clear" w:color="auto" w:fill="FFFFFF"/>
              <w:spacing w:line="360" w:lineRule="auto"/>
              <w:jc w:val="center"/>
              <w:rPr>
                <w:sz w:val="23"/>
                <w:szCs w:val="23"/>
              </w:rPr>
            </w:pPr>
            <w:r>
              <w:rPr>
                <w:sz w:val="23"/>
                <w:szCs w:val="23"/>
              </w:rPr>
              <w:t>PriceOpenDiff, PriceHighDiff,</w:t>
            </w:r>
          </w:p>
          <w:p w14:paraId="48F0ECC7" w14:textId="77777777" w:rsidR="00AE3B98" w:rsidRPr="00C55ACA" w:rsidRDefault="00AE3B98" w:rsidP="007F214D">
            <w:pPr>
              <w:shd w:val="clear" w:color="auto" w:fill="FFFFFF"/>
              <w:spacing w:line="360" w:lineRule="auto"/>
              <w:jc w:val="center"/>
              <w:rPr>
                <w:sz w:val="23"/>
                <w:szCs w:val="23"/>
              </w:rPr>
            </w:pPr>
            <w:r>
              <w:rPr>
                <w:sz w:val="23"/>
                <w:szCs w:val="23"/>
              </w:rPr>
              <w:t>PriceLowDiff</w:t>
            </w:r>
          </w:p>
        </w:tc>
        <w:tc>
          <w:tcPr>
            <w:tcW w:w="4508" w:type="dxa"/>
          </w:tcPr>
          <w:p w14:paraId="5DB87578" w14:textId="77777777" w:rsidR="00AE3B98" w:rsidRPr="00592C9A" w:rsidRDefault="00AE3B98" w:rsidP="007F214D">
            <w:pPr>
              <w:shd w:val="clear" w:color="auto" w:fill="FFFFFF"/>
              <w:spacing w:line="360" w:lineRule="auto"/>
              <w:jc w:val="both"/>
              <w:rPr>
                <w:sz w:val="23"/>
                <w:szCs w:val="23"/>
                <w:lang w:val="en-GB"/>
              </w:rPr>
            </w:pPr>
            <w:r>
              <w:rPr>
                <w:sz w:val="23"/>
                <w:szCs w:val="23"/>
              </w:rPr>
              <w:t>previous closing price - current day lowest and highest opening prices, day change %</w:t>
            </w:r>
          </w:p>
        </w:tc>
      </w:tr>
      <w:tr w:rsidR="00AE3B98" w14:paraId="36DCC023" w14:textId="77777777" w:rsidTr="007F214D">
        <w:tc>
          <w:tcPr>
            <w:tcW w:w="4508" w:type="dxa"/>
          </w:tcPr>
          <w:p w14:paraId="18D30A1C" w14:textId="77777777" w:rsidR="00AE3B98" w:rsidRPr="00C55ACA" w:rsidRDefault="00AE3B98" w:rsidP="007F214D">
            <w:pPr>
              <w:spacing w:line="360" w:lineRule="auto"/>
              <w:jc w:val="center"/>
            </w:pPr>
            <w:r>
              <w:rPr>
                <w:sz w:val="23"/>
                <w:szCs w:val="23"/>
                <w:shd w:val="clear" w:color="auto" w:fill="FFFFFF"/>
              </w:rPr>
              <w:t>TotalVolume</w:t>
            </w:r>
          </w:p>
        </w:tc>
        <w:tc>
          <w:tcPr>
            <w:tcW w:w="4508" w:type="dxa"/>
          </w:tcPr>
          <w:p w14:paraId="7337985B" w14:textId="77777777" w:rsidR="00AE3B98" w:rsidRPr="00592C9A" w:rsidRDefault="00AE3B98" w:rsidP="007F214D">
            <w:pPr>
              <w:shd w:val="clear" w:color="auto" w:fill="FFFFFF"/>
              <w:spacing w:line="360" w:lineRule="auto"/>
              <w:jc w:val="both"/>
              <w:rPr>
                <w:sz w:val="23"/>
                <w:szCs w:val="23"/>
                <w:lang w:val="en-GB"/>
              </w:rPr>
            </w:pPr>
            <w:r>
              <w:rPr>
                <w:sz w:val="23"/>
                <w:szCs w:val="23"/>
              </w:rPr>
              <w:t xml:space="preserve">total volume per day </w:t>
            </w:r>
          </w:p>
        </w:tc>
      </w:tr>
      <w:tr w:rsidR="00AE3B98" w14:paraId="145FDC67" w14:textId="77777777" w:rsidTr="007F214D">
        <w:tc>
          <w:tcPr>
            <w:tcW w:w="4508" w:type="dxa"/>
          </w:tcPr>
          <w:p w14:paraId="4DC3D9E7" w14:textId="77777777" w:rsidR="00AE3B98" w:rsidRPr="00C55ACA" w:rsidRDefault="00AE3B98" w:rsidP="007F214D">
            <w:pPr>
              <w:spacing w:line="360" w:lineRule="auto"/>
              <w:jc w:val="center"/>
            </w:pPr>
            <w:r>
              <w:rPr>
                <w:sz w:val="23"/>
                <w:szCs w:val="23"/>
                <w:shd w:val="clear" w:color="auto" w:fill="FFFFFF"/>
              </w:rPr>
              <w:t>DailyChangePercent</w:t>
            </w:r>
          </w:p>
        </w:tc>
        <w:tc>
          <w:tcPr>
            <w:tcW w:w="4508" w:type="dxa"/>
          </w:tcPr>
          <w:p w14:paraId="6D8B4EED" w14:textId="77777777" w:rsidR="00AE3B98" w:rsidRPr="00592C9A" w:rsidRDefault="00AE3B98" w:rsidP="007F214D">
            <w:pPr>
              <w:shd w:val="clear" w:color="auto" w:fill="FFFFFF"/>
              <w:spacing w:line="360" w:lineRule="auto"/>
              <w:jc w:val="both"/>
              <w:rPr>
                <w:sz w:val="23"/>
                <w:szCs w:val="23"/>
                <w:lang w:val="en-GB"/>
              </w:rPr>
            </w:pPr>
            <w:r>
              <w:rPr>
                <w:sz w:val="23"/>
                <w:szCs w:val="23"/>
              </w:rPr>
              <w:t>closing price – yesterday’s closing price</w:t>
            </w:r>
          </w:p>
        </w:tc>
      </w:tr>
    </w:tbl>
    <w:p w14:paraId="3C970A19" w14:textId="77777777" w:rsidR="00AE3B98" w:rsidRPr="00E44820" w:rsidRDefault="00AE3B98" w:rsidP="00AE3B98">
      <w:pPr>
        <w:spacing w:line="360" w:lineRule="auto"/>
        <w:jc w:val="center"/>
        <w:rPr>
          <w:b/>
          <w:bCs/>
          <w:sz w:val="20"/>
          <w:szCs w:val="20"/>
        </w:rPr>
      </w:pPr>
      <w:r w:rsidRPr="00E44820">
        <w:rPr>
          <w:b/>
          <w:bCs/>
          <w:sz w:val="20"/>
          <w:szCs w:val="20"/>
        </w:rPr>
        <w:t xml:space="preserve">Table 1: Features used for model </w:t>
      </w:r>
    </w:p>
    <w:p w14:paraId="096B4125" w14:textId="77777777" w:rsidR="00AE3B98" w:rsidRDefault="00AE3B98" w:rsidP="00AE3B98">
      <w:pPr>
        <w:spacing w:line="360" w:lineRule="auto"/>
        <w:jc w:val="center"/>
      </w:pPr>
    </w:p>
    <w:p w14:paraId="72AED6AB" w14:textId="77777777" w:rsidR="00AE3B98" w:rsidRPr="00B43D96" w:rsidRDefault="00AE3B98" w:rsidP="00AE3B98">
      <w:pPr>
        <w:spacing w:line="360" w:lineRule="auto"/>
      </w:pPr>
      <w:r w:rsidRPr="00B43D96">
        <w:t>PLR</w:t>
      </w:r>
      <w:r>
        <w:t xml:space="preserve"> </w:t>
      </w:r>
      <w:r w:rsidRPr="00B43D96">
        <w:t>is a basic modelling approach that allows for dynamic incremental updates</w:t>
      </w:r>
      <w:r>
        <w:t xml:space="preserve"> in a time series</w:t>
      </w:r>
      <w:r w:rsidRPr="00B43D96">
        <w:t xml:space="preserve">. The number of line segments may be adjusted dynamically to alter the granularity of PLR approximation </w:t>
      </w:r>
      <w:r>
        <w:fldChar w:fldCharType="begin"/>
      </w:r>
      <w:r>
        <w:instrText xml:space="preserve"> ADDIN ZOTERO_ITEM CSL_CITATION {"citationID":"pSp1UHDM","properties":{"formattedCitation":"(Keogh et al., 2001)","plainCitation":"(Keogh et al., 2001)","noteIndex":0},"citationItems":[{"id":77,"uris":["http://zotero.org/users/local/g8lD94u9/items/PHLBQB4M"],"uri":["http://zotero.org/users/local/g8lD94u9/items/PHLBQB4M"],"itemData":{"id":77,"type":"article-journal","container-title":"Knowledge and Information Systems","DOI":"10.1007/PL00011669","ISSN":"0219-1377","issue":"3","journalAbbreviation":"Knowledge and Information Systems","language":"en","page":"263-286","source":"DOI.org (Crossref)","title":"Dimensionality Reduction for Fast Similarity Search in Large Time Series Databases","volume":"3","author":[{"family":"Keogh","given":"Eamonn"},{"family":"Chakrabarti","given":"Kaushik"},{"family":"Pazzani","given":"Michael"},{"family":"Mehrotra","given":"Sharad"}],"issued":{"date-parts":[["2001",8]]}}}],"schema":"https://github.com/citation-style-language/schema/raw/master/csl-citation.json"} </w:instrText>
      </w:r>
      <w:r>
        <w:fldChar w:fldCharType="separate"/>
      </w:r>
      <w:r>
        <w:rPr>
          <w:noProof/>
        </w:rPr>
        <w:t>(Keogh et al., 2001)</w:t>
      </w:r>
      <w:r>
        <w:fldChar w:fldCharType="end"/>
      </w:r>
      <w:r w:rsidRPr="00B43D96">
        <w:t xml:space="preserve">. The rapid changes in trade points might make it difficult to identify and utilize in prediction systems. As a result, we employ PLR as a sliding window to detect </w:t>
      </w:r>
      <w:r>
        <w:t>falls</w:t>
      </w:r>
      <w:r w:rsidRPr="00B43D96">
        <w:t xml:space="preserve"> and </w:t>
      </w:r>
      <w:r>
        <w:t>spike</w:t>
      </w:r>
      <w:r w:rsidRPr="00B43D96">
        <w:t>s in stock market data. Our method uses PLR to identify turning moments as trading signals.</w:t>
      </w:r>
    </w:p>
    <w:p w14:paraId="386E6119" w14:textId="77777777" w:rsidR="00AE3B98" w:rsidRPr="00B43D96" w:rsidRDefault="00AE3B98" w:rsidP="00AE3B98">
      <w:pPr>
        <w:spacing w:line="360" w:lineRule="auto"/>
        <w:rPr>
          <w:b/>
          <w:bCs/>
        </w:rPr>
      </w:pPr>
    </w:p>
    <w:p w14:paraId="7D8FC309" w14:textId="77777777" w:rsidR="00AE3B98" w:rsidRDefault="00AE3B98" w:rsidP="00AE3B98">
      <w:pPr>
        <w:spacing w:line="360" w:lineRule="auto"/>
      </w:pPr>
      <w:r w:rsidRPr="00B43D96">
        <w:t>A complete gradient</w:t>
      </w:r>
      <w:r>
        <w:t xml:space="preserve"> and </w:t>
      </w:r>
      <w:r w:rsidRPr="00B43D96">
        <w:t>bidirectional version of</w:t>
      </w:r>
      <w:r>
        <w:t xml:space="preserve"> </w:t>
      </w:r>
      <w:r w:rsidRPr="00B43D96">
        <w:t xml:space="preserve">LSTM,  Graves LSTM </w:t>
      </w:r>
      <w:r>
        <w:fldChar w:fldCharType="begin"/>
      </w:r>
      <w:r>
        <w:instrText xml:space="preserve"> ADDIN ZOTERO_ITEM CSL_CITATION {"citationID":"Em0ykhoR","properties":{"formattedCitation":"(Graves &amp; Schmidhuber, 2005)","plainCitation":"(Graves &amp; Schmidhuber, 2005)","noteIndex":0},"citationItems":[{"id":78,"uris":["http://zotero.org/users/local/g8lD94u9/items/7GIIPTVW"],"uri":["http://zotero.org/users/local/g8lD94u9/items/7GIIPTVW"],"itemData":{"id":78,"type":"article-journal","container-title":"Neural Networks","DOI":"10.1016/j.neunet.2005.06.042","ISSN":"08936080","issue":"5-6","journalAbbreviation":"Neural Networks","language":"en","page":"602-610","source":"DOI.org (Crossref)","title":"Framewise phoneme classification with bidirectional LSTM and other neural network architectures","volume":"18","author":[{"family":"Graves","given":"Alex"},{"family":"Schmidhuber","given":"Jürgen"}],"issued":{"date-parts":[["2005",7]]}}}],"schema":"https://github.com/citation-style-language/schema/raw/master/csl-citation.json"} </w:instrText>
      </w:r>
      <w:r>
        <w:fldChar w:fldCharType="separate"/>
      </w:r>
      <w:r>
        <w:rPr>
          <w:noProof/>
        </w:rPr>
        <w:t>(Graves &amp; Schmidhuber, 2005)</w:t>
      </w:r>
      <w:r>
        <w:fldChar w:fldCharType="end"/>
      </w:r>
      <w:r w:rsidRPr="00B43D96">
        <w:t xml:space="preserve">, </w:t>
      </w:r>
      <w:r>
        <w:fldChar w:fldCharType="begin"/>
      </w:r>
      <w:r>
        <w:instrText xml:space="preserve"> ADDIN ZOTERO_ITEM CSL_CITATION {"citationID":"KwovwwAe","properties":{"formattedCitation":"(Graves, 2014)","plainCitation":"(Graves, 2014)","noteIndex":0},"citationItems":[{"id":79,"uris":["http://zotero.org/users/local/g8lD94u9/items/Z3LXYFX3"],"uri":["http://zotero.org/users/local/g8lD94u9/items/Z3LXYFX3"],"itemData":{"id":79,"type":"article-journal","abstract":"This paper shows how Long Short-term Memory recurrent neural networks can be used to generate complex sequences with long-range structure, simply by predicting one data point at a time. The approach is demonstrated for text (where the data are discrete) and online handwriting (where the data are real-valued). It is then extended to handwriting synthesis by allowing the network to condition its predictions on a text sequence. The resulting system is able to generate highly realistic cursive handwriting in a wide variety of styles.","container-title":"arXiv:1308.0850 [cs]","note":"arXiv: 1308.0850","source":"arXiv.org","title":"Generating Sequences With Recurrent Neural Networks","URL":"http://arxiv.org/abs/1308.0850","author":[{"family":"Graves","given":"Alex"}],"accessed":{"date-parts":[["2021",9,6]]},"issued":{"date-parts":[["2014",6,5]]}}}],"schema":"https://github.com/citation-style-language/schema/raw/master/csl-citation.json"} </w:instrText>
      </w:r>
      <w:r>
        <w:fldChar w:fldCharType="separate"/>
      </w:r>
      <w:r>
        <w:rPr>
          <w:noProof/>
        </w:rPr>
        <w:t>(Graves, 2014)</w:t>
      </w:r>
      <w:r>
        <w:fldChar w:fldCharType="end"/>
      </w:r>
      <w:r w:rsidRPr="00B43D96">
        <w:t xml:space="preserve">, is used in the system for data modelling. LSTM </w:t>
      </w:r>
      <w:r>
        <w:fldChar w:fldCharType="begin"/>
      </w:r>
      <w:r>
        <w:instrText xml:space="preserve"> ADDIN ZOTERO_ITEM CSL_CITATION {"citationID":"B7UJhODk","properties":{"formattedCitation":"(Hochreiter &amp; Schmidhuber, 1997)","plainCitation":"(Hochreiter &amp; Schmidhuber, 1997)","noteIndex":0},"citationItems":[{"id":83,"uris":["http://zotero.org/users/local/g8lD94u9/items/ATL7NZYM"],"uri":["http://zotero.org/users/local/g8lD94u9/items/ATL7NZYM"],"itemData":{"id":83,"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fldChar w:fldCharType="separate"/>
      </w:r>
      <w:r>
        <w:rPr>
          <w:noProof/>
        </w:rPr>
        <w:t>(Hochreiter &amp; Schmidhuber, 1997)</w:t>
      </w:r>
      <w:r>
        <w:fldChar w:fldCharType="end"/>
      </w:r>
      <w:r>
        <w:t xml:space="preserve">, </w:t>
      </w:r>
      <w:r>
        <w:fldChar w:fldCharType="begin"/>
      </w:r>
      <w:r>
        <w:instrText xml:space="preserve"> ADDIN ZOTERO_ITEM CSL_CITATION {"citationID":"oeG2Cxsy","properties":{"formattedCitation":"(Gers et al., 2003)","plainCitation":"(Gers et al., 2003)","noteIndex":0},"citationItems":[{"id":86,"uris":["http://zotero.org/users/local/g8lD94u9/items/9ZN4ZTN6"],"uri":["http://zotero.org/users/local/g8lD94u9/items/9ZN4ZTN6"],"itemData":{"id":86,"type":"article-journal","abstract":"The temporal distance between events conveys information essential for numerous sequential tasks such as motor control and rhythm detection. While Hidden Markov Models tend to ignore this information, recurrent neural networks (RNNs) can in principle learn to make use of it. We focus on Long Short-Term Memory (LSTM) because it has been shown to outperform other RNNs on tasks involving long time lags. We find that LSTM augmented by \"peephole connections\" from its internal cells to its multiplicative gates can learn the fine distinction between sequences of spikes spaced either 50 or 49 time steps apart without the help of any short training exemplars. Without external resets or teacher forcing, our LSTM variant also learns to generate stable streams of precisely timed spikes and other highly nonlinear periodic patterns. This makes LSTM a promising approach for tasks that require the accurate measurement or generation of time intervals.","container-title":"J. Mach. Learn. Res.","DOI":"10.1162/153244303768966139","ISSN":"1532-4435","issue":"null","note":"publisher: JMLR.org","page":"115–143","title":"Learning Precise Timing with Lstm Recurrent Networks","volume":"3","author":[{"family":"Gers","given":"Felix A."},{"family":"Schraudolph","given":"Nicol N."},{"family":"Schmidhuber","given":"Jürgen"}],"issued":{"date-parts":[["2003",3]]}}}],"schema":"https://github.com/citation-style-language/schema/raw/master/csl-citation.json"} </w:instrText>
      </w:r>
      <w:r>
        <w:fldChar w:fldCharType="separate"/>
      </w:r>
      <w:r>
        <w:rPr>
          <w:noProof/>
        </w:rPr>
        <w:t>(Gers et al., 2003)</w:t>
      </w:r>
      <w:r>
        <w:fldChar w:fldCharType="end"/>
      </w:r>
      <w:r w:rsidRPr="00B43D96">
        <w:t xml:space="preserve"> is an effective approach for analyzing </w:t>
      </w:r>
      <w:r>
        <w:t xml:space="preserve">serial </w:t>
      </w:r>
      <w:r w:rsidRPr="00B43D96">
        <w:t xml:space="preserve">data with gaps of uncertain size between key occurrences as a form of recurrent neural network (RNN). </w:t>
      </w:r>
      <w:r>
        <w:t>C</w:t>
      </w:r>
      <w:r w:rsidRPr="00B43D96">
        <w:t>ompared to standard hidden Markov models</w:t>
      </w:r>
      <w:r>
        <w:t xml:space="preserve"> and </w:t>
      </w:r>
      <w:r w:rsidRPr="00B43D96">
        <w:t xml:space="preserve">RNNs, the major benefit </w:t>
      </w:r>
      <w:r w:rsidRPr="00B43D96">
        <w:lastRenderedPageBreak/>
        <w:t>of LSTM is its relative insensitivity to lag duration.</w:t>
      </w:r>
      <w:r>
        <w:t xml:space="preserve"> </w:t>
      </w:r>
      <w:r w:rsidRPr="00B43D96">
        <w:t xml:space="preserve">By adding a network design incorporating memory blocks, LSTM overcomes the problem of backpropagation faults </w:t>
      </w:r>
      <w:r>
        <w:fldChar w:fldCharType="begin"/>
      </w:r>
      <w:r>
        <w:instrText xml:space="preserve"> ADDIN ZOTERO_ITEM CSL_CITATION {"citationID":"7GkEQCz4","properties":{"formattedCitation":"(Hochreiter et al., 2001)","plainCitation":"(Hochreiter et al., 2001)","noteIndex":0},"citationItems":[{"id":87,"uris":["http://zotero.org/users/local/g8lD94u9/items/38YR5D6T"],"uri":["http://zotero.org/users/local/g8lD94u9/items/38YR5D6T"],"itemData":{"id":87,"type":"chapter","container-title":"A Field Guide to Dynamical Recurrent Neural Networks","publisher":"IEEE Press","title":"Gradient flow in recurrent nets: the difficulty of learning long-term dependencies","author":[{"family":"Hochreiter","given":"S."},{"family":"Bengio","given":"Y."},{"family":"Frasconi","given":"P."},{"family":"Schmidhuber","given":"J."}],"editor":[{"family":"Kremer","given":"S. C."},{"family":"Kolen","given":"J. F."}],"issued":{"date-parts":[["2001"]]}}}],"schema":"https://github.com/citation-style-language/schema/raw/master/csl-citation.json"} </w:instrText>
      </w:r>
      <w:r>
        <w:fldChar w:fldCharType="separate"/>
      </w:r>
      <w:r>
        <w:rPr>
          <w:noProof/>
        </w:rPr>
        <w:t>(Hochreiter et al., 2001)</w:t>
      </w:r>
      <w:r>
        <w:fldChar w:fldCharType="end"/>
      </w:r>
      <w:r w:rsidRPr="00B43D96">
        <w:t xml:space="preserve"> in standard RNNs with lengthy time delays. The input, output, and forget gates make up the </w:t>
      </w:r>
      <w:r>
        <w:t>RNN</w:t>
      </w:r>
      <w:r w:rsidRPr="00B43D96">
        <w:t xml:space="preserve"> memory blocks. With the activation of the input gate, each cell doubles the input. The forget gate multiplies the preceding cell values. The output gate multiplies the output to the network. As a result, the network's cells communicate through gates </w:t>
      </w:r>
      <w:r>
        <w:fldChar w:fldCharType="begin"/>
      </w:r>
      <w:r>
        <w:instrText xml:space="preserve"> ADDIN ZOTERO_ITEM CSL_CITATION {"citationID":"DybrymU2","properties":{"formattedCitation":"(Graves &amp; Schmidhuber, 2005)","plainCitation":"(Graves &amp; Schmidhuber, 2005)","noteIndex":0},"citationItems":[{"id":78,"uris":["http://zotero.org/users/local/g8lD94u9/items/7GIIPTVW"],"uri":["http://zotero.org/users/local/g8lD94u9/items/7GIIPTVW"],"itemData":{"id":78,"type":"article-journal","container-title":"Neural Networks","DOI":"10.1016/j.neunet.2005.06.042","ISSN":"08936080","issue":"5-6","journalAbbreviation":"Neural Networks","language":"en","page":"602-610","source":"DOI.org (Crossref)","title":"Framewise phoneme classification with bidirectional LSTM and other neural network architectures","volume":"18","author":[{"family":"Graves","given":"Alex"},{"family":"Schmidhuber","given":"Jürgen"}],"issued":{"date-parts":[["2005",7]]}}}],"schema":"https://github.com/citation-style-language/schema/raw/master/csl-citation.json"} </w:instrText>
      </w:r>
      <w:r>
        <w:fldChar w:fldCharType="separate"/>
      </w:r>
      <w:r>
        <w:rPr>
          <w:noProof/>
        </w:rPr>
        <w:t>(Graves &amp; Schmidhuber, 2005)</w:t>
      </w:r>
      <w:r>
        <w:fldChar w:fldCharType="end"/>
      </w:r>
      <w:r w:rsidRPr="00B43D96">
        <w:t>. Graves LSTM is used in our system since it performs better than the original LSTM</w:t>
      </w:r>
      <w:r>
        <w:t xml:space="preserve"> </w:t>
      </w:r>
      <w:r>
        <w:fldChar w:fldCharType="begin"/>
      </w:r>
      <w:r>
        <w:instrText xml:space="preserve"> ADDIN ZOTERO_ITEM CSL_CITATION {"citationID":"iA9mNNN9","properties":{"formattedCitation":"(Graves, 2014)","plainCitation":"(Graves, 2014)","noteIndex":0},"citationItems":[{"id":79,"uris":["http://zotero.org/users/local/g8lD94u9/items/Z3LXYFX3"],"uri":["http://zotero.org/users/local/g8lD94u9/items/Z3LXYFX3"],"itemData":{"id":79,"type":"article-journal","abstract":"This paper shows how Long Short-term Memory recurrent neural networks can be used to generate complex sequences with long-range structure, simply by predicting one data point at a time. The approach is demonstrated for text (where the data are discrete) and online handwriting (where the data are real-valued). It is then extended to handwriting synthesis by allowing the network to condition its predictions on a text sequence. The resulting system is able to generate highly realistic cursive handwriting in a wide variety of styles.","container-title":"arXiv:1308.0850 [cs]","note":"arXiv: 1308.0850","source":"arXiv.org","title":"Generating Sequences With Recurrent Neural Networks","URL":"http://arxiv.org/abs/1308.0850","author":[{"family":"Graves","given":"Alex"}],"accessed":{"date-parts":[["2021",9,6]]},"issued":{"date-parts":[["2014",6,5]]}}}],"schema":"https://github.com/citation-style-language/schema/raw/master/csl-citation.json"} </w:instrText>
      </w:r>
      <w:r>
        <w:fldChar w:fldCharType="separate"/>
      </w:r>
      <w:r>
        <w:rPr>
          <w:noProof/>
        </w:rPr>
        <w:t>(Graves, 2014)</w:t>
      </w:r>
      <w:r>
        <w:fldChar w:fldCharType="end"/>
      </w:r>
      <w:r w:rsidRPr="00B43D96">
        <w:t>.</w:t>
      </w:r>
    </w:p>
    <w:p w14:paraId="0F3A3100" w14:textId="77777777" w:rsidR="00AE3B98" w:rsidRDefault="00AE3B98" w:rsidP="00AE3B98">
      <w:pPr>
        <w:spacing w:line="360" w:lineRule="auto"/>
      </w:pPr>
    </w:p>
    <w:p w14:paraId="467682E0" w14:textId="77777777" w:rsidR="00AE3B98" w:rsidRPr="00AE39B1" w:rsidRDefault="00AE3B98" w:rsidP="00AE3B98">
      <w:pPr>
        <w:spacing w:line="360" w:lineRule="auto"/>
      </w:pPr>
      <w:r w:rsidRPr="00162AB6">
        <w:t xml:space="preserve">Furthermore, our system employs the Exponential Smoothing method. </w:t>
      </w:r>
      <w:r w:rsidRPr="0046664E">
        <w:t xml:space="preserve">This is a common technique for applying low-pass filters </w:t>
      </w:r>
      <w:r>
        <w:t xml:space="preserve">in order </w:t>
      </w:r>
      <w:r w:rsidRPr="0046664E">
        <w:t>to eliminate short-term oscillations while looking at time series data.</w:t>
      </w:r>
      <w:r>
        <w:t xml:space="preserve"> </w:t>
      </w:r>
      <w:r w:rsidRPr="00162AB6">
        <w:t>ES maintains the longer-term trend by flattening noise. In contrast to the moving average, which assigns equal weights to prior data, it reduces weights exponentially with time.</w:t>
      </w:r>
    </w:p>
    <w:p w14:paraId="4B8795DA" w14:textId="77777777" w:rsidR="00AE3B98" w:rsidRDefault="00AE3B98" w:rsidP="00AE3B98">
      <w:pPr>
        <w:pStyle w:val="NormalWeb"/>
        <w:spacing w:line="360" w:lineRule="auto"/>
        <w:rPr>
          <w:rFonts w:ascii="TimesNewRomanPS" w:hAnsi="TimesNewRomanPS"/>
          <w:b/>
          <w:bCs/>
        </w:rPr>
      </w:pPr>
      <w:r>
        <w:rPr>
          <w:rFonts w:ascii="TimesNewRomanPS" w:hAnsi="TimesNewRomanPS"/>
          <w:b/>
          <w:bCs/>
        </w:rPr>
        <w:t xml:space="preserve">2.3.3 Results </w:t>
      </w:r>
    </w:p>
    <w:p w14:paraId="2B8CBB2A" w14:textId="77777777" w:rsidR="00AE3B98" w:rsidRDefault="00AE3B98" w:rsidP="00AE3B98">
      <w:pPr>
        <w:pStyle w:val="NormalWeb"/>
        <w:spacing w:line="360" w:lineRule="auto"/>
      </w:pPr>
      <w:r w:rsidRPr="00BF7A71">
        <w:t xml:space="preserve">We used trade data </w:t>
      </w:r>
      <w:r>
        <w:t xml:space="preserve">of </w:t>
      </w:r>
      <w:r w:rsidRPr="00BF7A71">
        <w:t>Garanti Bank from September 2016 to January 2017 to analyze the performance of our model, which corresponds to the fourth quarter of 2016.</w:t>
      </w:r>
      <w:r>
        <w:t xml:space="preserve"> </w:t>
      </w:r>
      <w:r w:rsidRPr="00BF7A71">
        <w:t>During the time period, the data comprised about 400.000 transactions. To feed each trade into LSTM, we used a sliding window method. In a sliding window method, we employed a total of 20 timesteps for 36 characteristics.</w:t>
      </w:r>
      <w:r>
        <w:t xml:space="preserve"> PLR </w:t>
      </w:r>
      <w:r w:rsidRPr="00BF7A71">
        <w:t xml:space="preserve">with a price </w:t>
      </w:r>
      <w:r>
        <w:t>limit</w:t>
      </w:r>
      <w:r w:rsidRPr="00BF7A71">
        <w:t xml:space="preserve"> of 0.06 points were our goal values. </w:t>
      </w:r>
    </w:p>
    <w:p w14:paraId="50F51479" w14:textId="77777777" w:rsidR="00AE3B98" w:rsidRDefault="00AE3B98" w:rsidP="00AE3B98">
      <w:pPr>
        <w:pStyle w:val="NormalWeb"/>
        <w:spacing w:line="360" w:lineRule="auto"/>
      </w:pPr>
      <w:r>
        <w:t>Following</w:t>
      </w:r>
      <w:r w:rsidRPr="00BF7A71">
        <w:t xml:space="preserve"> parameters </w:t>
      </w:r>
      <w:r>
        <w:t xml:space="preserve">were discovered </w:t>
      </w:r>
      <w:r w:rsidRPr="00BF7A71">
        <w:t xml:space="preserve">to be a good fit for our three-layer model after examining </w:t>
      </w:r>
      <w:r>
        <w:t>multiple</w:t>
      </w:r>
      <w:r w:rsidRPr="00BF7A71">
        <w:t xml:space="preserve"> different parameter</w:t>
      </w:r>
      <w:r>
        <w:t xml:space="preserve"> combinations</w:t>
      </w:r>
      <w:r w:rsidRPr="00BF7A71">
        <w:t xml:space="preserve"> inside the hyperparameter s</w:t>
      </w:r>
      <w:r>
        <w:t>et</w:t>
      </w:r>
      <w:r w:rsidRPr="00BF7A71">
        <w:t xml:space="preserve">. We used the Xavier init technique to set their weights. Graves LSTM is the first two layers, followed by RNN output layer. </w:t>
      </w:r>
      <w:r>
        <w:t>With</w:t>
      </w:r>
      <w:r w:rsidRPr="00BF7A71">
        <w:t xml:space="preserve"> width of the Graves LSTM </w:t>
      </w:r>
      <w:r>
        <w:t>a</w:t>
      </w:r>
      <w:r w:rsidRPr="00BF7A71">
        <w:t xml:space="preserve">s 32, and the RNN layer has </w:t>
      </w:r>
      <w:r>
        <w:t>single</w:t>
      </w:r>
      <w:r w:rsidRPr="00BF7A71">
        <w:t xml:space="preserve"> output per 20 timesteps. The learning rate was set to 0.1, </w:t>
      </w:r>
      <w:r>
        <w:t>taking</w:t>
      </w:r>
      <w:r w:rsidRPr="00BF7A71">
        <w:t xml:space="preserve"> RMSProp</w:t>
      </w:r>
      <w:r>
        <w:t xml:space="preserve"> as </w:t>
      </w:r>
      <w:r w:rsidRPr="00BF7A71">
        <w:t xml:space="preserve">updater function, and </w:t>
      </w:r>
      <w:r>
        <w:t>R</w:t>
      </w:r>
      <w:r w:rsidRPr="00BF7A71">
        <w:t>eLU</w:t>
      </w:r>
      <w:r>
        <w:t xml:space="preserve"> as </w:t>
      </w:r>
      <w:r w:rsidRPr="00BF7A71">
        <w:t xml:space="preserve">activation function. </w:t>
      </w:r>
      <w:r>
        <w:t>T</w:t>
      </w:r>
      <w:r w:rsidRPr="00BF7A71">
        <w:t xml:space="preserve">he training phase started with a </w:t>
      </w:r>
      <w:r>
        <w:t xml:space="preserve">MSE </w:t>
      </w:r>
      <w:r w:rsidRPr="00BF7A71">
        <w:t xml:space="preserve">of 14 </w:t>
      </w:r>
      <w:r>
        <w:t>which</w:t>
      </w:r>
      <w:r w:rsidRPr="00BF7A71">
        <w:t xml:space="preserve"> decreased </w:t>
      </w:r>
      <w:r>
        <w:t xml:space="preserve">down </w:t>
      </w:r>
      <w:r w:rsidRPr="00BF7A71">
        <w:t>to 0.001.</w:t>
      </w:r>
      <w:r>
        <w:t xml:space="preserve"> </w:t>
      </w:r>
    </w:p>
    <w:p w14:paraId="651F341B" w14:textId="77777777" w:rsidR="00AE3B98" w:rsidRDefault="00AE3B98" w:rsidP="00AE3B98">
      <w:pPr>
        <w:pStyle w:val="NormalWeb"/>
        <w:spacing w:line="360" w:lineRule="auto"/>
      </w:pPr>
      <w:r w:rsidRPr="00BF7A71">
        <w:t>When we used a batch size of 20, we found that the error rate fell regularly. The error function became noisy when the number was less than 20. When evaluating the standard deviations of gradients, all layers looked to</w:t>
      </w:r>
      <w:r>
        <w:t xml:space="preserve"> have almost similar learning rate</w:t>
      </w:r>
      <w:r w:rsidRPr="00BF7A71">
        <w:t xml:space="preserve">. </w:t>
      </w:r>
      <w:r>
        <w:t>Subsequently</w:t>
      </w:r>
      <w:r w:rsidRPr="00BF7A71">
        <w:t>, the model's accuracy</w:t>
      </w:r>
      <w:r>
        <w:t xml:space="preserve"> was </w:t>
      </w:r>
      <w:r w:rsidRPr="00BF7A71">
        <w:t xml:space="preserve">enhanced by first performing standardization and then using </w:t>
      </w:r>
      <w:r>
        <w:t>min</w:t>
      </w:r>
      <w:r w:rsidRPr="00BF7A71">
        <w:t>-</w:t>
      </w:r>
      <w:r>
        <w:lastRenderedPageBreak/>
        <w:t>max</w:t>
      </w:r>
      <w:r w:rsidRPr="00BF7A71">
        <w:t xml:space="preserve"> normalization. We selected the first quarter of 2017 as the test period, resulting in an almost 50 percent train-test split. </w:t>
      </w:r>
    </w:p>
    <w:p w14:paraId="791EDAF4" w14:textId="77777777" w:rsidR="00AE3B98" w:rsidRDefault="00AE3B98" w:rsidP="00AE3B98">
      <w:pPr>
        <w:spacing w:line="360" w:lineRule="auto"/>
        <w:rPr>
          <w:b/>
          <w:bCs/>
        </w:rPr>
      </w:pPr>
      <w:r>
        <w:rPr>
          <w:b/>
          <w:bCs/>
        </w:rPr>
        <w:t xml:space="preserve">2.4 </w:t>
      </w:r>
      <w:r w:rsidRPr="003E2B03">
        <w:rPr>
          <w:b/>
          <w:bCs/>
        </w:rPr>
        <w:t>Deep learning with long short-term memory networks for financial market predictions</w:t>
      </w:r>
      <w:r>
        <w:rPr>
          <w:b/>
          <w:bCs/>
        </w:rPr>
        <w:fldChar w:fldCharType="begin"/>
      </w:r>
      <w:r>
        <w:rPr>
          <w:b/>
          <w:bCs/>
        </w:rPr>
        <w:instrText xml:space="preserve"> ADDIN ZOTERO_ITEM CSL_CITATION {"citationID":"egjgG6Cd","properties":{"formattedCitation":"(Fischer &amp; Krauss, 2017)","plainCitation":"(Fischer &amp; Krauss, 2017)","noteIndex":0},"citationItems":[{"id":88,"uris":["http://zotero.org/users/local/g8lD94u9/items/GL93FCVC"],"uri":["http://zotero.org/users/local/g8lD94u9/items/GL93FCVC"],"itemData":{"id":88,"type":"report","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We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is able to explain a portion of the returns of the LSTM.","note":"issue: 11/2017","publisher":"Friedrich-Alexander University Erlangen-Nuremberg, Institute for Economics","title":"Deep learning with long short-term memory networks for financial market predictions","URL":"https://ideas.repec.org/p/zbw/iwqwdp/112017.html","author":[{"family":"Fischer","given":"Thomas"},{"family":"Krauss","given":"Christopher"}],"issued":{"date-parts":[["2017"]]}}}],"schema":"https://github.com/citation-style-language/schema/raw/master/csl-citation.json"} </w:instrText>
      </w:r>
      <w:r>
        <w:rPr>
          <w:b/>
          <w:bCs/>
        </w:rPr>
        <w:fldChar w:fldCharType="separate"/>
      </w:r>
      <w:r>
        <w:rPr>
          <w:b/>
          <w:bCs/>
          <w:noProof/>
        </w:rPr>
        <w:t>(Fischer &amp; Krauss, 2017)</w:t>
      </w:r>
      <w:r>
        <w:rPr>
          <w:b/>
          <w:bCs/>
        </w:rPr>
        <w:fldChar w:fldCharType="end"/>
      </w:r>
    </w:p>
    <w:p w14:paraId="2FC2B91B" w14:textId="77777777" w:rsidR="00AE3B98" w:rsidRDefault="00AE3B98" w:rsidP="00AE3B98">
      <w:pPr>
        <w:spacing w:line="360" w:lineRule="auto"/>
        <w:rPr>
          <w:b/>
          <w:bCs/>
        </w:rPr>
      </w:pPr>
    </w:p>
    <w:p w14:paraId="5C43FB07" w14:textId="77777777" w:rsidR="00AE3B98" w:rsidRDefault="00AE3B98" w:rsidP="00AE3B98">
      <w:pPr>
        <w:spacing w:line="360" w:lineRule="auto"/>
        <w:rPr>
          <w:b/>
          <w:bCs/>
        </w:rPr>
      </w:pPr>
      <w:r>
        <w:rPr>
          <w:b/>
          <w:bCs/>
        </w:rPr>
        <w:t>2.4.1 Business Problem</w:t>
      </w:r>
    </w:p>
    <w:p w14:paraId="37021A8E" w14:textId="77777777" w:rsidR="00AE3B98" w:rsidRDefault="00AE3B98" w:rsidP="00AE3B98">
      <w:pPr>
        <w:spacing w:line="360" w:lineRule="auto"/>
      </w:pPr>
    </w:p>
    <w:p w14:paraId="66C17959" w14:textId="77777777" w:rsidR="00AE3B98" w:rsidRDefault="00AE3B98" w:rsidP="00AE3B98">
      <w:pPr>
        <w:spacing w:line="360" w:lineRule="auto"/>
      </w:pPr>
      <w:r w:rsidRPr="006D391F">
        <w:t xml:space="preserve">Financial time series prediction problems are notoriously tough, owing to the high </w:t>
      </w:r>
      <w:r>
        <w:t xml:space="preserve">noise </w:t>
      </w:r>
      <w:r w:rsidRPr="006D391F">
        <w:t>level and the semi-strong form of market efficiency.</w:t>
      </w:r>
      <w:r>
        <w:t xml:space="preserve"> </w:t>
      </w:r>
      <w:r w:rsidRPr="006D391F">
        <w:t>The financial models used to create a link between these return prediction signals (features) and future returns (targets) are often transparent and incapable of capturing complicated non-linear relationships.</w:t>
      </w:r>
      <w:r>
        <w:t xml:space="preserve"> </w:t>
      </w:r>
      <w:r w:rsidRPr="007E2264">
        <w:t xml:space="preserve">Non-linear patterns in financial time series data can be recognized using </w:t>
      </w:r>
      <w:r>
        <w:t>ML</w:t>
      </w:r>
      <w:r w:rsidRPr="007E2264">
        <w:t xml:space="preserve"> techniques</w:t>
      </w:r>
      <w:r w:rsidRPr="006D391F">
        <w:t>, according to preliminary evidence</w:t>
      </w:r>
      <w:r>
        <w:t xml:space="preserve"> as per </w:t>
      </w:r>
      <w:r>
        <w:fldChar w:fldCharType="begin"/>
      </w:r>
      <w:r>
        <w:instrText xml:space="preserve"> ADDIN ZOTERO_ITEM CSL_CITATION {"citationID":"Pxp2WrlZ","properties":{"formattedCitation":"(Huck, 2009)","plainCitation":"(Huck, 2009)","noteIndex":0},"citationItems":[{"id":89,"uris":["http://zotero.org/users/local/g8lD94u9/items/PXBQ3Z65"],"uri":["http://zotero.org/users/local/g8lD94u9/items/PXBQ3Z65"],"itemData":{"id":89,"type":"article-journal","abstract":"Pairs trading is a popular quantitative speculation strategy. This article proposes a general and flexible framework for pairs selection. The method uses multiple return forecasts based on bivariate information sets and multi-criteria decision techniques. Our approach can be seen as a sort of forecast combination but the output of the method is a ranking. It helps to detect potentially under- and overvalued stocks. A first application with S&amp;P 100 index stocks provides promising results in terms of excess return and directional forecasting.","collection-title":"European Journal of Operational Research","container-title":"European Journal of Operational Research","issue":"2","journalAbbreviation":"European Journal of Operational Research","note":"publisher: Elsevier","page":"819-825","title":"Pairs selection and outranking: An application to the S&amp;P 100 index","volume":"196","author":[{"family":"Huck","given":"Nicolas"}],"issued":{"date-parts":[["2009"]]}}}],"schema":"https://github.com/citation-style-language/schema/raw/master/csl-citation.json"} </w:instrText>
      </w:r>
      <w:r>
        <w:fldChar w:fldCharType="separate"/>
      </w:r>
      <w:r>
        <w:rPr>
          <w:noProof/>
        </w:rPr>
        <w:t>(Huck, 2009)</w:t>
      </w:r>
      <w:r>
        <w:fldChar w:fldCharType="end"/>
      </w:r>
      <w:r>
        <w:t xml:space="preserve">, </w:t>
      </w:r>
      <w:r>
        <w:fldChar w:fldCharType="begin"/>
      </w:r>
      <w:r>
        <w:instrText xml:space="preserve"> ADDIN ZOTERO_ITEM CSL_CITATION {"citationID":"yghVOoUz","properties":{"formattedCitation":"(Takeuchi, 2013)","plainCitation":"(Takeuchi, 2013)","noteIndex":0},"citationItems":[{"id":90,"uris":["http://zotero.org/users/local/g8lD94u9/items/DB8KDF6M"],"uri":["http://zotero.org/users/local/g8lD94u9/items/DB8KDF6M"],"itemData":{"id":90,"type":"paper-conference","title":"Applying Deep Learning to Enhance Momentum Trading Strategies in Stocks","author":[{"family":"Takeuchi","given":"Lawrence"}],"issued":{"date-parts":[["2013"]]}}}],"schema":"https://github.com/citation-style-language/schema/raw/master/csl-citation.json"} </w:instrText>
      </w:r>
      <w:r>
        <w:fldChar w:fldCharType="separate"/>
      </w:r>
      <w:r>
        <w:rPr>
          <w:noProof/>
        </w:rPr>
        <w:t>(Takeuchi, 2013)</w:t>
      </w:r>
      <w:r>
        <w:fldChar w:fldCharType="end"/>
      </w:r>
      <w:r>
        <w:t xml:space="preserve">, </w:t>
      </w:r>
      <w:r>
        <w:fldChar w:fldCharType="begin"/>
      </w:r>
      <w:r>
        <w:instrText xml:space="preserve"> ADDIN ZOTERO_ITEM CSL_CITATION {"citationID":"lnRVsdWD","properties":{"formattedCitation":"(Moritz &amp; Zimmermann, 2016)","plainCitation":"(Moritz &amp; Zimmermann, 2016)","noteIndex":0},"citationItems":[{"id":91,"uris":["http://zotero.org/users/local/g8lD94u9/items/Z3FP5MK4"],"uri":["http://zotero.org/users/local/g8lD94u9/items/Z3FP5MK4"],"itemData":{"id":91,"type":"article-journal","container-title":"SSRN Electronic Journal","DOI":"10.2139/ssrn.2740751","ISSN":"1556-5068","journalAbbreviation":"SSRN Journal","language":"en","source":"DOI.org (Crossref)","title":"Tree-Based Conditional Portfolio Sorts: The Relation between Past and Future Stock Returns","title-short":"Tree-Based Conditional Portfolio Sorts","URL":"http://www.ssrn.com/abstract=2740751","author":[{"family":"Moritz","given":"Benjamin"},{"family":"Zimmermann","given":"Tom"}],"accessed":{"date-parts":[["2021",9,27]]},"issued":{"date-parts":[["2016"]]}}}],"schema":"https://github.com/citation-style-language/schema/raw/master/csl-citation.json"} </w:instrText>
      </w:r>
      <w:r>
        <w:fldChar w:fldCharType="separate"/>
      </w:r>
      <w:r>
        <w:rPr>
          <w:noProof/>
        </w:rPr>
        <w:t>(Moritz &amp; Zimmermann, 2016)</w:t>
      </w:r>
      <w:r>
        <w:fldChar w:fldCharType="end"/>
      </w:r>
      <w:r>
        <w:t xml:space="preserve">, </w:t>
      </w:r>
      <w:r>
        <w:fldChar w:fldCharType="begin"/>
      </w:r>
      <w:r>
        <w:instrText xml:space="preserve"> ADDIN ZOTERO_ITEM CSL_CITATION {"citationID":"x6uMdBuK","properties":{"formattedCitation":"(Dixon et al., 2015)","plainCitation":"(Dixon et al., 2015)","noteIndex":0},"citationItems":[{"id":92,"uris":["http://zotero.org/users/local/g8lD94u9/items/EDP7LDR4"],"uri":["http://zotero.org/users/local/g8lD94u9/items/EDP7LDR4"],"itemData":{"id":92,"type":"paper-conference","container-title":"Proceedings of the 8th Workshop on High Performance Computational Finance","DOI":"10.1145/2830556.2830562","event":"SC15: The International Conference for High Performance Computing, Networking, Storage and Analysis","event-place":"Austin Texas","ISBN":"978-1-4503-4015-1","language":"en","page":"1-6","publisher":"ACM","publisher-place":"Austin Texas","source":"DOI.org (Crossref)","title":"Implementing deep neural networks for financial market prediction on the Intel Xeon Phi","URL":"https://dl.acm.org/doi/10.1145/2830556.2830562","author":[{"family":"Dixon","given":"Matthew"},{"family":"Klabjan","given":"Diego"},{"family":"Bang","given":"Jin Hoon"}],"accessed":{"date-parts":[["2021",9,27]]},"issued":{"date-parts":[["2015",11,15]]}}}],"schema":"https://github.com/citation-style-language/schema/raw/master/csl-citation.json"} </w:instrText>
      </w:r>
      <w:r>
        <w:fldChar w:fldCharType="separate"/>
      </w:r>
      <w:r>
        <w:rPr>
          <w:noProof/>
        </w:rPr>
        <w:t>(Dixon et al., 2015)</w:t>
      </w:r>
      <w:r>
        <w:fldChar w:fldCharType="end"/>
      </w:r>
      <w:r>
        <w:t xml:space="preserve">. </w:t>
      </w:r>
      <w:r w:rsidRPr="006D391F">
        <w:t xml:space="preserve">For the sake of comparison, this study </w:t>
      </w:r>
      <w:r>
        <w:t xml:space="preserve">uses the same dataset as that of </w:t>
      </w:r>
      <w:r>
        <w:fldChar w:fldCharType="begin"/>
      </w:r>
      <w:r>
        <w:instrText xml:space="preserve"> ADDIN ZOTERO_ITEM CSL_CITATION {"citationID":"R7m9toUQ","properties":{"formattedCitation":"(Krauss et al., 2017)","plainCitation":"(Krauss et al., 2017)","noteIndex":0},"citationItems":[{"id":93,"uris":["http://zotero.org/users/local/g8lD94u9/items/Y3GBKK4K"],"uri":["http://zotero.org/users/local/g8lD94u9/items/Y3GBKK4K"],"itemData":{"id":93,"type":"article-journal","container-title":"European Journal of Operational Research","DOI":"10.1016/j.ejor.2016.10.031","ISSN":"03772217","issue":"2","journalAbbreviation":"European Journal of Operational Research","language":"en","page":"689-702","source":"DOI.org (Crossref)","title":"Deep neural networks, gradient-boosted trees, random forests: Statistical arbitrage on the S&amp;P 500","title-short":"Deep neural networks, gradient-boosted trees, random forests","volume":"259","author":[{"family":"Krauss","given":"Christopher"},{"family":"Do","given":"Xuan Anh"},{"family":"Huck","given":"Nicolas"}],"issued":{"date-parts":[["2017",6]]}}}],"schema":"https://github.com/citation-style-language/schema/raw/master/csl-citation.json"} </w:instrText>
      </w:r>
      <w:r>
        <w:fldChar w:fldCharType="separate"/>
      </w:r>
      <w:r>
        <w:rPr>
          <w:noProof/>
        </w:rPr>
        <w:t>(Krauss et al., 2017)</w:t>
      </w:r>
      <w:r>
        <w:fldChar w:fldCharType="end"/>
      </w:r>
      <w:r>
        <w:t xml:space="preserve"> and </w:t>
      </w:r>
      <w:r w:rsidRPr="006D391F">
        <w:t xml:space="preserve">builds on </w:t>
      </w:r>
      <w:r>
        <w:t>his</w:t>
      </w:r>
      <w:r w:rsidRPr="006D391F">
        <w:t xml:space="preserve"> work.</w:t>
      </w:r>
      <w:r>
        <w:t xml:space="preserve"> </w:t>
      </w:r>
    </w:p>
    <w:p w14:paraId="27593B47" w14:textId="77777777" w:rsidR="00AE3B98" w:rsidRDefault="00AE3B98" w:rsidP="00AE3B98">
      <w:pPr>
        <w:spacing w:line="360" w:lineRule="auto"/>
      </w:pPr>
    </w:p>
    <w:p w14:paraId="2543D482" w14:textId="77777777" w:rsidR="00AE3B98" w:rsidRDefault="00AE3B98" w:rsidP="00AE3B98">
      <w:pPr>
        <w:spacing w:line="360" w:lineRule="auto"/>
      </w:pPr>
      <w:r w:rsidRPr="005451FA">
        <w:t xml:space="preserve">In this work, focus </w:t>
      </w:r>
      <w:r>
        <w:t xml:space="preserve">is </w:t>
      </w:r>
      <w:r w:rsidRPr="005451FA">
        <w:t xml:space="preserve">largely on deep learning and how it may be used to solve a large-scale </w:t>
      </w:r>
      <w:r>
        <w:t xml:space="preserve">financial </w:t>
      </w:r>
      <w:r w:rsidRPr="005451FA">
        <w:t xml:space="preserve">time series </w:t>
      </w:r>
      <w:r>
        <w:t>forecasting</w:t>
      </w:r>
      <w:r w:rsidRPr="005451FA">
        <w:t xml:space="preserve"> </w:t>
      </w:r>
      <w:r>
        <w:t>problem</w:t>
      </w:r>
      <w:r w:rsidRPr="005451FA">
        <w:t>.</w:t>
      </w:r>
      <w:r>
        <w:t xml:space="preserve"> T</w:t>
      </w:r>
      <w:r w:rsidRPr="005451FA">
        <w:t xml:space="preserve">hree additions to the literature </w:t>
      </w:r>
      <w:r>
        <w:t xml:space="preserve">have been made </w:t>
      </w:r>
      <w:r w:rsidRPr="005451FA">
        <w:t>in this regard.</w:t>
      </w:r>
    </w:p>
    <w:p w14:paraId="363C3E2B" w14:textId="77777777" w:rsidR="00AE3B98" w:rsidRDefault="00AE3B98" w:rsidP="00AE3B98">
      <w:pPr>
        <w:spacing w:line="360" w:lineRule="auto"/>
      </w:pPr>
    </w:p>
    <w:p w14:paraId="4029C147" w14:textId="77777777" w:rsidR="00AE3B98" w:rsidRDefault="00AE3B98" w:rsidP="00AE3B98">
      <w:pPr>
        <w:pStyle w:val="ListParagraph"/>
        <w:numPr>
          <w:ilvl w:val="0"/>
          <w:numId w:val="2"/>
        </w:numPr>
        <w:spacing w:line="360" w:lineRule="auto"/>
      </w:pPr>
      <w:r w:rsidRPr="005451FA">
        <w:t xml:space="preserve">LSTM networks, for example, are one </w:t>
      </w:r>
      <w:r>
        <w:t>among the</w:t>
      </w:r>
      <w:r w:rsidRPr="005451FA">
        <w:t xml:space="preserve"> most sophisticated </w:t>
      </w:r>
      <w:r>
        <w:t>DL</w:t>
      </w:r>
      <w:r w:rsidRPr="005451FA">
        <w:t xml:space="preserve"> architectures for sequent</w:t>
      </w:r>
      <w:r>
        <w:t>ial</w:t>
      </w:r>
      <w:r w:rsidRPr="005451FA">
        <w:t xml:space="preserve"> learning applications including speech recognition,</w:t>
      </w:r>
      <w:r>
        <w:t xml:space="preserve"> </w:t>
      </w:r>
      <w:r w:rsidRPr="005451FA">
        <w:t>handwriting recognition, and time series prediction.</w:t>
      </w:r>
      <w:r>
        <w:t xml:space="preserve"> </w:t>
      </w:r>
      <w:r w:rsidRPr="005451FA">
        <w:t xml:space="preserve">More emphasis on offering a comprehensive guide to data preparation, </w:t>
      </w:r>
      <w:r>
        <w:t>also</w:t>
      </w:r>
      <w:r w:rsidRPr="005451FA">
        <w:t xml:space="preserve"> the creation</w:t>
      </w:r>
      <w:r>
        <w:t xml:space="preserve"> and</w:t>
      </w:r>
      <w:r w:rsidRPr="005451FA">
        <w:t xml:space="preserve"> training</w:t>
      </w:r>
      <w:r>
        <w:t xml:space="preserve"> </w:t>
      </w:r>
      <w:r w:rsidRPr="005451FA">
        <w:t>for financial time series prediction tasks, or the impact of adding news for specific businesses.</w:t>
      </w:r>
      <w:r>
        <w:t xml:space="preserve"> </w:t>
      </w:r>
      <w:r w:rsidRPr="00841C76">
        <w:t>Finally, compare the results against a random forest, to demonstrate the value-add</w:t>
      </w:r>
      <w:r>
        <w:t>ed</w:t>
      </w:r>
      <w:r w:rsidRPr="00841C76">
        <w:t xml:space="preserve"> </w:t>
      </w:r>
      <w:r>
        <w:t>by</w:t>
      </w:r>
      <w:r w:rsidRPr="00841C76">
        <w:t xml:space="preserve"> the LSTM, and a standard </w:t>
      </w:r>
      <w:r>
        <w:t>LOG</w:t>
      </w:r>
      <w:r w:rsidRPr="00841C76">
        <w:t xml:space="preserve"> model from the literature (to establish a baseline).</w:t>
      </w:r>
    </w:p>
    <w:p w14:paraId="1CE8897A" w14:textId="77777777" w:rsidR="00AE3B98" w:rsidRDefault="00AE3B98" w:rsidP="00AE3B98">
      <w:pPr>
        <w:pStyle w:val="ListParagraph"/>
        <w:numPr>
          <w:ilvl w:val="0"/>
          <w:numId w:val="2"/>
        </w:numPr>
        <w:spacing w:line="360" w:lineRule="auto"/>
      </w:pPr>
      <w:r>
        <w:t>F</w:t>
      </w:r>
      <w:r w:rsidRPr="00841C76">
        <w:t xml:space="preserve">ind </w:t>
      </w:r>
      <w:r>
        <w:t>the</w:t>
      </w:r>
      <w:r w:rsidRPr="00841C76">
        <w:t xml:space="preserve"> stocks chosen for trading </w:t>
      </w:r>
      <w:r>
        <w:t xml:space="preserve">which </w:t>
      </w:r>
      <w:r w:rsidRPr="00841C76">
        <w:t>have below-average momentum</w:t>
      </w:r>
      <w:r>
        <w:t xml:space="preserve">, </w:t>
      </w:r>
      <w:r w:rsidRPr="00841C76">
        <w:t xml:space="preserve">significant volatility, extreme directional moves in the days leading up to trading and a propensity to reverse these extreme movements </w:t>
      </w:r>
      <w:r>
        <w:t>in upcoming time period</w:t>
      </w:r>
      <w:r w:rsidRPr="00841C76">
        <w:t>.</w:t>
      </w:r>
    </w:p>
    <w:p w14:paraId="1FEEC824" w14:textId="77777777" w:rsidR="00AE3B98" w:rsidRDefault="00AE3B98" w:rsidP="00AE3B98">
      <w:pPr>
        <w:pStyle w:val="ListParagraph"/>
        <w:numPr>
          <w:ilvl w:val="0"/>
          <w:numId w:val="2"/>
        </w:numPr>
        <w:spacing w:line="360" w:lineRule="auto"/>
      </w:pPr>
      <w:r w:rsidRPr="00D92C5E">
        <w:t>Finally, combine the data from the previous section into a simpler, rules-based trading strategy that attempts to capture the core patterns that LSTM uses to identify successful and losing stocks.</w:t>
      </w:r>
    </w:p>
    <w:p w14:paraId="2680D71C" w14:textId="77777777" w:rsidR="00AE3B98" w:rsidRDefault="00AE3B98" w:rsidP="00AE3B98">
      <w:pPr>
        <w:spacing w:line="360" w:lineRule="auto"/>
        <w:rPr>
          <w:b/>
          <w:bCs/>
        </w:rPr>
      </w:pPr>
      <w:r>
        <w:rPr>
          <w:b/>
          <w:bCs/>
        </w:rPr>
        <w:lastRenderedPageBreak/>
        <w:t>2.4.2 Research Methodology</w:t>
      </w:r>
    </w:p>
    <w:p w14:paraId="37C91255" w14:textId="77777777" w:rsidR="00AE3B98" w:rsidRDefault="00AE3B98" w:rsidP="00AE3B98">
      <w:pPr>
        <w:spacing w:line="360" w:lineRule="auto"/>
        <w:rPr>
          <w:b/>
          <w:bCs/>
        </w:rPr>
      </w:pPr>
    </w:p>
    <w:p w14:paraId="37D11375" w14:textId="77777777" w:rsidR="00AE3B98" w:rsidRDefault="00AE3B98" w:rsidP="00AE3B98">
      <w:pPr>
        <w:spacing w:line="360" w:lineRule="auto"/>
      </w:pPr>
      <w:r w:rsidRPr="006B6CA1">
        <w:t>To begin, the raw data</w:t>
      </w:r>
      <w:r>
        <w:t xml:space="preserve"> is first divided</w:t>
      </w:r>
      <w:r w:rsidRPr="006B6CA1">
        <w:t xml:space="preserve"> into study periods, each of which includes training sets</w:t>
      </w:r>
      <w:r>
        <w:t>( used for in-sample training)</w:t>
      </w:r>
      <w:r w:rsidRPr="006B6CA1">
        <w:t xml:space="preserve"> and trade sets</w:t>
      </w:r>
      <w:r>
        <w:t xml:space="preserve"> (used for out-sample training)</w:t>
      </w:r>
      <w:r w:rsidRPr="006B6CA1">
        <w:t xml:space="preserve">. </w:t>
      </w:r>
      <w:r>
        <w:t>Next</w:t>
      </w:r>
      <w:r w:rsidRPr="006B6CA1">
        <w:t xml:space="preserve">, go through the essential </w:t>
      </w:r>
      <w:r>
        <w:t>parameter</w:t>
      </w:r>
      <w:r w:rsidRPr="006B6CA1">
        <w:t xml:space="preserve"> space and objectives for training and prediction. </w:t>
      </w:r>
    </w:p>
    <w:p w14:paraId="6AE43B67" w14:textId="77777777" w:rsidR="00AE3B98" w:rsidRDefault="00AE3B98" w:rsidP="00AE3B98">
      <w:pPr>
        <w:spacing w:line="360" w:lineRule="auto"/>
      </w:pPr>
    </w:p>
    <w:p w14:paraId="50C7DEB2" w14:textId="77777777" w:rsidR="00AE3B98" w:rsidRPr="006B6CA1" w:rsidRDefault="00AE3B98" w:rsidP="00AE3B98">
      <w:pPr>
        <w:spacing w:line="360" w:lineRule="auto"/>
      </w:pPr>
      <w:r w:rsidRPr="00351168">
        <w:t>A "study period"</w:t>
      </w:r>
      <w:r>
        <w:t xml:space="preserve"> is defined which</w:t>
      </w:r>
      <w:r w:rsidRPr="00351168">
        <w:t xml:space="preserve"> is a training-trading set that consists of a 750-day training phase</w:t>
      </w:r>
      <w:r>
        <w:t xml:space="preserve"> </w:t>
      </w:r>
      <w:r w:rsidRPr="00351168">
        <w:t>and a 250-day trading period</w:t>
      </w:r>
      <w:r>
        <w:t>.</w:t>
      </w:r>
      <w:r w:rsidRPr="00351168">
        <w:t xml:space="preserve"> Then, from 1990 to 2015, divide the full data set into 23 research periods with non-overlapping trade periods.</w:t>
      </w:r>
    </w:p>
    <w:p w14:paraId="1EB72B4E" w14:textId="77777777" w:rsidR="00AE3B98" w:rsidRDefault="00AE3B98" w:rsidP="00AE3B98">
      <w:pPr>
        <w:spacing w:line="360" w:lineRule="auto"/>
      </w:pPr>
    </w:p>
    <w:p w14:paraId="7405249A" w14:textId="77777777" w:rsidR="00AE3B98" w:rsidRDefault="00AE3B98" w:rsidP="00AE3B98">
      <w:pPr>
        <w:spacing w:line="360" w:lineRule="auto"/>
      </w:pPr>
      <w:r w:rsidRPr="007310C0">
        <w:t xml:space="preserve">For the training set, we take into account all stocks that are S&amp;P 500 constituents on the last day of the training period that have available historical data. </w:t>
      </w:r>
      <w:r w:rsidRPr="00A05132">
        <w:t>Some stocks show the whole 750-day training history, while others only show a fraction of it, such as when they are listed later.</w:t>
      </w:r>
      <w:r>
        <w:t xml:space="preserve"> </w:t>
      </w:r>
      <w:r w:rsidRPr="00A05132">
        <w:t>If a component has no price data after a specific trading day throughout the trading period, it is regarded for trade until that day.</w:t>
      </w:r>
    </w:p>
    <w:p w14:paraId="045A1CEA" w14:textId="77777777" w:rsidR="00AE3B98" w:rsidRDefault="00AE3B98" w:rsidP="00AE3B98">
      <w:pPr>
        <w:spacing w:line="360" w:lineRule="auto"/>
      </w:pPr>
    </w:p>
    <w:p w14:paraId="1013DEF4" w14:textId="77777777" w:rsidR="00AE3B98" w:rsidRDefault="00AE3B98" w:rsidP="00AE3B98">
      <w:pPr>
        <w:spacing w:line="360" w:lineRule="auto"/>
      </w:pPr>
      <w:r w:rsidRPr="007310C0">
        <w:t>For training, LSTM</w:t>
      </w:r>
      <w:r>
        <w:t>s</w:t>
      </w:r>
      <w:r w:rsidRPr="007310C0">
        <w:t xml:space="preserve"> need sequences of input </w:t>
      </w:r>
      <w:r>
        <w:t>parameters</w:t>
      </w:r>
      <w:r w:rsidRPr="007310C0">
        <w:t xml:space="preserve">, or the values of the input </w:t>
      </w:r>
      <w:r>
        <w:t>parameters</w:t>
      </w:r>
      <w:r w:rsidRPr="007310C0">
        <w:t xml:space="preserve"> at different time</w:t>
      </w:r>
      <w:r>
        <w:t>-steps</w:t>
      </w:r>
      <w:r w:rsidRPr="007310C0">
        <w:t xml:space="preserve">. The standardized one-day return is our only feature. We choose a series length of 240, which corresponds to about one trading year's worth of data. </w:t>
      </w:r>
      <w:r w:rsidRPr="006E57D9">
        <w:t>As a consequence, we have 240 standardized one-day returns in overlapping sequences.</w:t>
      </w:r>
    </w:p>
    <w:p w14:paraId="655CF4FB" w14:textId="77777777" w:rsidR="00AE3B98" w:rsidRDefault="00AE3B98" w:rsidP="00AE3B98">
      <w:pPr>
        <w:spacing w:line="360" w:lineRule="auto"/>
      </w:pPr>
    </w:p>
    <w:p w14:paraId="3A2F1FD2" w14:textId="77777777" w:rsidR="00AE3B98" w:rsidRDefault="00AE3B98" w:rsidP="00AE3B98">
      <w:pPr>
        <w:spacing w:line="360" w:lineRule="auto"/>
      </w:pPr>
      <w:r>
        <w:t>The author has</w:t>
      </w:r>
      <w:r w:rsidRPr="007310C0">
        <w:t xml:space="preserve"> follow</w:t>
      </w:r>
      <w:r>
        <w:t>ed</w:t>
      </w:r>
      <w:r w:rsidRPr="007310C0">
        <w:t xml:space="preserve"> </w:t>
      </w:r>
      <w:r>
        <w:fldChar w:fldCharType="begin"/>
      </w:r>
      <w:r>
        <w:instrText xml:space="preserve"> ADDIN ZOTERO_ITEM CSL_CITATION {"citationID":"I2x3IOrl","properties":{"formattedCitation":"(Takeuchi, 2013)","plainCitation":"(Takeuchi, 2013)","noteIndex":0},"citationItems":[{"id":90,"uris":["http://zotero.org/users/local/g8lD94u9/items/DB8KDF6M"],"uri":["http://zotero.org/users/local/g8lD94u9/items/DB8KDF6M"],"itemData":{"id":90,"type":"paper-conference","title":"Applying Deep Learning to Enhance Momentum Trading Strategies in Stocks","author":[{"family":"Takeuchi","given":"Lawrence"}],"issued":{"date-parts":[["2013"]]}}}],"schema":"https://github.com/citation-style-language/schema/raw/master/csl-citation.json"} </w:instrText>
      </w:r>
      <w:r>
        <w:fldChar w:fldCharType="separate"/>
      </w:r>
      <w:r>
        <w:rPr>
          <w:noProof/>
        </w:rPr>
        <w:t>(Takeuchi, 2013)</w:t>
      </w:r>
      <w:r>
        <w:fldChar w:fldCharType="end"/>
      </w:r>
      <w:r w:rsidRPr="007310C0">
        <w:t xml:space="preserve"> and design</w:t>
      </w:r>
      <w:r>
        <w:t>ed</w:t>
      </w:r>
      <w:r w:rsidRPr="007310C0">
        <w:t xml:space="preserve"> a binary classification issue, in which the </w:t>
      </w:r>
      <w:r>
        <w:t>output</w:t>
      </w:r>
      <w:r w:rsidRPr="007310C0">
        <w:t xml:space="preserve"> variable for each stock s and date t can take two distinct values for the sake of comparison. To determine the two classes, the one-period returns of all stocks s in period t+1 </w:t>
      </w:r>
      <w:r>
        <w:t xml:space="preserve">are ordered </w:t>
      </w:r>
      <w:r w:rsidRPr="007310C0">
        <w:t>and divide</w:t>
      </w:r>
      <w:r>
        <w:t>d</w:t>
      </w:r>
      <w:r w:rsidRPr="007310C0">
        <w:t xml:space="preserve"> into two equal-sized classes. If the cross-sectional median return of all stocks in period t+1</w:t>
      </w:r>
      <w:r>
        <w:t xml:space="preserve"> is more than </w:t>
      </w:r>
      <w:r w:rsidRPr="007310C0">
        <w:t>one-period return of stock s, class 0 is achieved. Similarly, if the cross-sectional median</w:t>
      </w:r>
      <w:r>
        <w:t xml:space="preserve"> is less than or equal to </w:t>
      </w:r>
      <w:r w:rsidRPr="007310C0">
        <w:t xml:space="preserve">one-period return </w:t>
      </w:r>
      <w:r>
        <w:t>of stock s</w:t>
      </w:r>
      <w:r w:rsidRPr="007310C0">
        <w:t>, class 1 is attained.</w:t>
      </w:r>
    </w:p>
    <w:p w14:paraId="3CE47E93" w14:textId="77777777" w:rsidR="00AE3B98" w:rsidRDefault="00AE3B98" w:rsidP="00AE3B98">
      <w:pPr>
        <w:spacing w:line="360" w:lineRule="auto"/>
      </w:pPr>
    </w:p>
    <w:p w14:paraId="24D8AB97" w14:textId="77777777" w:rsidR="00AE3B98" w:rsidRDefault="00AE3B98" w:rsidP="00AE3B98">
      <w:pPr>
        <w:spacing w:line="360" w:lineRule="auto"/>
      </w:pPr>
      <w:r>
        <w:t>The study</w:t>
      </w:r>
      <w:r w:rsidRPr="00AB31E0">
        <w:t xml:space="preserve"> use</w:t>
      </w:r>
      <w:r>
        <w:t>s</w:t>
      </w:r>
      <w:r w:rsidRPr="00AB31E0">
        <w:t xml:space="preserve"> keras to train the LSTM network and </w:t>
      </w:r>
      <w:r>
        <w:t xml:space="preserve">has </w:t>
      </w:r>
      <w:r w:rsidRPr="00AB31E0">
        <w:t>use</w:t>
      </w:r>
      <w:r>
        <w:t>d</w:t>
      </w:r>
      <w:r w:rsidRPr="00AB31E0">
        <w:t xml:space="preserve"> three sophisticated techniques. RMSprop is used as an optimizer first, followed by dropout regularization in the recurrent layer. Early halting is often employed as a safeguard against overfitting.</w:t>
      </w:r>
    </w:p>
    <w:p w14:paraId="273B7FB2" w14:textId="77777777" w:rsidR="00AE3B98" w:rsidRDefault="00AE3B98" w:rsidP="00AE3B98">
      <w:pPr>
        <w:spacing w:line="360" w:lineRule="auto"/>
      </w:pPr>
    </w:p>
    <w:p w14:paraId="309EA037" w14:textId="77777777" w:rsidR="00AE3B98" w:rsidRDefault="00AE3B98" w:rsidP="00AE3B98">
      <w:pPr>
        <w:spacing w:line="360" w:lineRule="auto"/>
      </w:pPr>
      <w:r w:rsidRPr="006E57D9">
        <w:t>The following is the topology of our trained LSTM network</w:t>
      </w:r>
      <w:r w:rsidRPr="00AB31E0">
        <w:t>:</w:t>
      </w:r>
    </w:p>
    <w:p w14:paraId="50751B92" w14:textId="77777777" w:rsidR="00AE3B98" w:rsidRDefault="00AE3B98" w:rsidP="00AE3B98">
      <w:pPr>
        <w:pStyle w:val="ListParagraph"/>
        <w:numPr>
          <w:ilvl w:val="0"/>
          <w:numId w:val="3"/>
        </w:numPr>
        <w:spacing w:line="360" w:lineRule="auto"/>
      </w:pPr>
      <w:r w:rsidRPr="00AB31E0">
        <w:lastRenderedPageBreak/>
        <w:t xml:space="preserve">One </w:t>
      </w:r>
      <w:r>
        <w:t>parameter</w:t>
      </w:r>
      <w:r w:rsidRPr="00AB31E0">
        <w:t xml:space="preserve"> and 240 time</w:t>
      </w:r>
      <w:r>
        <w:t>-</w:t>
      </w:r>
      <w:r w:rsidRPr="00AB31E0">
        <w:t>steps in the input layer.</w:t>
      </w:r>
    </w:p>
    <w:p w14:paraId="37AF95B8" w14:textId="77777777" w:rsidR="00AE3B98" w:rsidRDefault="00AE3B98" w:rsidP="00AE3B98">
      <w:pPr>
        <w:pStyle w:val="ListParagraph"/>
        <w:numPr>
          <w:ilvl w:val="0"/>
          <w:numId w:val="3"/>
        </w:numPr>
        <w:spacing w:line="360" w:lineRule="auto"/>
      </w:pPr>
      <w:r w:rsidRPr="00B62FDB">
        <w:t xml:space="preserve">an LSTM layer </w:t>
      </w:r>
      <w:r>
        <w:t>with dropout of 0.1 and 25 hidden neurons</w:t>
      </w:r>
      <w:r w:rsidRPr="00B62FDB">
        <w:t xml:space="preserve">. </w:t>
      </w:r>
    </w:p>
    <w:p w14:paraId="660F79FA" w14:textId="77777777" w:rsidR="00AE3B98" w:rsidRDefault="00AE3B98" w:rsidP="00AE3B98">
      <w:pPr>
        <w:pStyle w:val="ListParagraph"/>
        <w:numPr>
          <w:ilvl w:val="0"/>
          <w:numId w:val="3"/>
        </w:numPr>
        <w:spacing w:line="360" w:lineRule="auto"/>
      </w:pPr>
      <w:r w:rsidRPr="00B62FDB">
        <w:t xml:space="preserve">A typical setup includes an output dense layer </w:t>
      </w:r>
      <w:r>
        <w:t>consisting of</w:t>
      </w:r>
      <w:r w:rsidRPr="00B62FDB">
        <w:t xml:space="preserve"> </w:t>
      </w:r>
      <w:r>
        <w:t>2</w:t>
      </w:r>
      <w:r w:rsidRPr="00B62FDB">
        <w:t xml:space="preserve"> neurons </w:t>
      </w:r>
      <w:r>
        <w:t>with</w:t>
      </w:r>
      <w:r w:rsidRPr="00B62FDB">
        <w:t xml:space="preserve"> a softmax activation function.</w:t>
      </w:r>
    </w:p>
    <w:p w14:paraId="7AC74641" w14:textId="77777777" w:rsidR="00AE3B98" w:rsidRDefault="00AE3B98" w:rsidP="00AE3B98">
      <w:pPr>
        <w:spacing w:line="360" w:lineRule="auto"/>
      </w:pPr>
    </w:p>
    <w:p w14:paraId="49DF3508" w14:textId="77777777" w:rsidR="00AE3B98" w:rsidRDefault="00AE3B98" w:rsidP="00AE3B98">
      <w:pPr>
        <w:spacing w:line="360" w:lineRule="auto"/>
      </w:pPr>
      <w:r>
        <w:t xml:space="preserve">The LSTM model is benchmarked against a Radom Forest, DNN and a Logistic Regression Model. </w:t>
      </w:r>
      <w:r w:rsidRPr="00B62FDB">
        <w:t xml:space="preserve">For two reasons, </w:t>
      </w:r>
      <w:r>
        <w:t>the author</w:t>
      </w:r>
      <w:r w:rsidRPr="00B62FDB">
        <w:t xml:space="preserve"> </w:t>
      </w:r>
      <w:r>
        <w:t xml:space="preserve">has </w:t>
      </w:r>
      <w:r w:rsidRPr="00B62FDB">
        <w:t>cho</w:t>
      </w:r>
      <w:r>
        <w:t>sen</w:t>
      </w:r>
      <w:r w:rsidRPr="00B62FDB">
        <w:t xml:space="preserve"> a random forest as a benchmark. For starters, it's a cutting-edge </w:t>
      </w:r>
      <w:r>
        <w:t>ML</w:t>
      </w:r>
      <w:r w:rsidRPr="00B62FDB">
        <w:t xml:space="preserve"> model that takes almost minimal tuning and consistently produces good results. </w:t>
      </w:r>
      <w:r>
        <w:t>Also</w:t>
      </w:r>
      <w:r w:rsidRPr="00B62FDB">
        <w:t xml:space="preserve">, in </w:t>
      </w:r>
      <w:r>
        <w:fldChar w:fldCharType="begin"/>
      </w:r>
      <w:r>
        <w:instrText xml:space="preserve"> ADDIN ZOTERO_ITEM CSL_CITATION {"citationID":"gWc6DjV3","properties":{"formattedCitation":"(Krauss et al., 2017)","plainCitation":"(Krauss et al., 2017)","noteIndex":0},"citationItems":[{"id":93,"uris":["http://zotero.org/users/local/g8lD94u9/items/Y3GBKK4K"],"uri":["http://zotero.org/users/local/g8lD94u9/items/Y3GBKK4K"],"itemData":{"id":93,"type":"article-journal","container-title":"European Journal of Operational Research","DOI":"10.1016/j.ejor.2016.10.031","ISSN":"03772217","issue":"2","journalAbbreviation":"European Journal of Operational Research","language":"en","page":"689-702","source":"DOI.org (Crossref)","title":"Deep neural networks, gradient-boosted trees, random forests: Statistical arbitrage on the S&amp;P 500","title-short":"Deep neural networks, gradient-boosted trees, random forests","volume":"259","author":[{"family":"Krauss","given":"Christopher"},{"family":"Do","given":"Xuan Anh"},{"family":"Huck","given":"Nicolas"}],"issued":{"date-parts":[["2017",6]]}}}],"schema":"https://github.com/citation-style-language/schema/raw/master/csl-citation.json"} </w:instrText>
      </w:r>
      <w:r>
        <w:fldChar w:fldCharType="separate"/>
      </w:r>
      <w:r>
        <w:rPr>
          <w:noProof/>
        </w:rPr>
        <w:t>(Krauss et al., 2017)</w:t>
      </w:r>
      <w:r>
        <w:fldChar w:fldCharType="end"/>
      </w:r>
      <w:r>
        <w:t xml:space="preserve"> </w:t>
      </w:r>
      <w:r w:rsidRPr="00B62FDB">
        <w:t xml:space="preserve">and </w:t>
      </w:r>
      <w:r>
        <w:fldChar w:fldCharType="begin"/>
      </w:r>
      <w:r>
        <w:instrText xml:space="preserve"> ADDIN ZOTERO_ITEM CSL_CITATION {"citationID":"w1qm6nrl","properties":{"formattedCitation":"(Moritz &amp; Zimmermann, 2016)","plainCitation":"(Moritz &amp; Zimmermann, 2016)","noteIndex":0},"citationItems":[{"id":91,"uris":["http://zotero.org/users/local/g8lD94u9/items/Z3FP5MK4"],"uri":["http://zotero.org/users/local/g8lD94u9/items/Z3FP5MK4"],"itemData":{"id":91,"type":"article-journal","container-title":"SSRN Electronic Journal","DOI":"10.2139/ssrn.2740751","ISSN":"1556-5068","journalAbbreviation":"SSRN Journal","language":"en","source":"DOI.org (Crossref)","title":"Tree-Based Conditional Portfolio Sorts: The Relation between Past and Future Stock Returns","title-short":"Tree-Based Conditional Portfolio Sorts","URL":"http://www.ssrn.com/abstract=2740751","author":[{"family":"Moritz","given":"Benjamin"},{"family":"Zimmermann","given":"Tom"}],"accessed":{"date-parts":[["2021",9,27]]},"issued":{"date-parts":[["2016"]]}}}],"schema":"https://github.com/citation-style-language/schema/raw/master/csl-citation.json"} </w:instrText>
      </w:r>
      <w:r>
        <w:fldChar w:fldCharType="separate"/>
      </w:r>
      <w:r>
        <w:rPr>
          <w:noProof/>
        </w:rPr>
        <w:t>(Moritz &amp; Zimmermann, 2016)</w:t>
      </w:r>
      <w:r>
        <w:fldChar w:fldCharType="end"/>
      </w:r>
      <w:r>
        <w:t xml:space="preserve"> </w:t>
      </w:r>
      <w:r w:rsidRPr="00B62FDB">
        <w:t xml:space="preserve">- a large-scale </w:t>
      </w:r>
      <w:r>
        <w:t>ML</w:t>
      </w:r>
      <w:r w:rsidRPr="00B62FDB">
        <w:t xml:space="preserve"> application using monthly stock market data - </w:t>
      </w:r>
      <w:r>
        <w:t>RAF</w:t>
      </w:r>
      <w:r w:rsidRPr="00B62FDB">
        <w:t xml:space="preserve"> in this configuration are the best single approach and the method of choice. As a result, random forests are an excellent baseline for every new machine learning model.</w:t>
      </w:r>
    </w:p>
    <w:p w14:paraId="130252D8" w14:textId="77777777" w:rsidR="00AE3B98" w:rsidRDefault="00AE3B98" w:rsidP="00AE3B98">
      <w:pPr>
        <w:spacing w:line="360" w:lineRule="auto"/>
      </w:pPr>
    </w:p>
    <w:p w14:paraId="5B30E143" w14:textId="77777777" w:rsidR="00AE3B98" w:rsidRDefault="00AE3B98" w:rsidP="00AE3B98">
      <w:pPr>
        <w:spacing w:line="360" w:lineRule="auto"/>
      </w:pPr>
      <w:r w:rsidRPr="00D40208">
        <w:t xml:space="preserve">To demonstrate the relative benefit of LSTM networks, a typical DNN is used. A </w:t>
      </w:r>
      <w:r>
        <w:t>FNN</w:t>
      </w:r>
      <w:r w:rsidRPr="00D40208">
        <w:t xml:space="preserve"> </w:t>
      </w:r>
      <w:r>
        <w:t xml:space="preserve">is used </w:t>
      </w:r>
      <w:r w:rsidRPr="00D40208">
        <w:t>with 31 input neurons</w:t>
      </w:r>
      <w:r>
        <w:t xml:space="preserve"> followed by</w:t>
      </w:r>
      <w:r w:rsidRPr="00D40208">
        <w:t xml:space="preserve"> 31 neurons in the </w:t>
      </w:r>
      <w:r>
        <w:t>1st</w:t>
      </w:r>
      <w:r w:rsidRPr="00D40208">
        <w:t xml:space="preserve"> hidden layer</w:t>
      </w:r>
      <w:r>
        <w:t xml:space="preserve"> followed by</w:t>
      </w:r>
      <w:r w:rsidRPr="00D40208">
        <w:t xml:space="preserve"> 10 neurons in the second hidden layer</w:t>
      </w:r>
      <w:r>
        <w:t xml:space="preserve"> followed by</w:t>
      </w:r>
      <w:r w:rsidRPr="00D40208">
        <w:t xml:space="preserve"> 5 neurons in the </w:t>
      </w:r>
      <w:r>
        <w:t>3</w:t>
      </w:r>
      <w:r w:rsidRPr="007E2264">
        <w:rPr>
          <w:vertAlign w:val="superscript"/>
        </w:rPr>
        <w:t>rd</w:t>
      </w:r>
      <w:r>
        <w:t xml:space="preserve"> </w:t>
      </w:r>
      <w:r w:rsidRPr="00D40208">
        <w:t xml:space="preserve"> hidden layer</w:t>
      </w:r>
      <w:r>
        <w:t xml:space="preserve"> </w:t>
      </w:r>
      <w:r w:rsidRPr="00D40208">
        <w:t xml:space="preserve">and </w:t>
      </w:r>
      <w:r>
        <w:t xml:space="preserve"> lastly </w:t>
      </w:r>
      <w:r w:rsidRPr="00D40208">
        <w:t>2 neurons in the output laye</w:t>
      </w:r>
      <w:r>
        <w:t>r</w:t>
      </w:r>
      <w:r w:rsidRPr="00D40208">
        <w:t xml:space="preserve">. Following </w:t>
      </w:r>
      <w:r>
        <w:fldChar w:fldCharType="begin"/>
      </w:r>
      <w:r>
        <w:instrText xml:space="preserve"> ADDIN ZOTERO_ITEM CSL_CITATION {"citationID":"qoay4B8W","properties":{"formattedCitation":"(Goodfellow et al., 2013)","plainCitation":"(Goodfellow et al., 2013)","noteIndex":0},"citationItems":[{"id":95,"uris":["http://zotero.org/users/local/g8lD94u9/items/M2TECZJG"],"uri":["http://zotero.org/users/local/g8lD94u9/items/M2TECZJG"],"itemData":{"id":95,"type":"article","note":"_eprint: 1302.4389","title":"Maxout Networks","author":[{"family":"Goodfellow","given":"Ian J."},{"family":"Warde-Farley","given":"David"},{"family":"Mirza","given":"Mehdi"},{"family":"Courville","given":"Aaron"},{"family":"Bengio","given":"Yoshua"}],"issued":{"date-parts":[["2013"]]}}}],"schema":"https://github.com/citation-style-language/schema/raw/master/csl-citation.json"} </w:instrText>
      </w:r>
      <w:r>
        <w:fldChar w:fldCharType="separate"/>
      </w:r>
      <w:r>
        <w:rPr>
          <w:noProof/>
        </w:rPr>
        <w:t>(Goodfellow et al., 2013)</w:t>
      </w:r>
      <w:r>
        <w:fldChar w:fldCharType="end"/>
      </w:r>
      <w:r>
        <w:t xml:space="preserve">, </w:t>
      </w:r>
      <w:r w:rsidRPr="00D40208">
        <w:t>the activation function is maxout with two channels and softmax in the output layer. L1 regularization is used</w:t>
      </w:r>
      <w:r>
        <w:t xml:space="preserve"> with</w:t>
      </w:r>
      <w:r w:rsidRPr="00D40208">
        <w:t xml:space="preserve"> 0.00001</w:t>
      </w:r>
      <w:r>
        <w:t xml:space="preserve"> shrinkage</w:t>
      </w:r>
      <w:r w:rsidRPr="00D40208">
        <w:t>, and dropout is set to 0.5.</w:t>
      </w:r>
    </w:p>
    <w:p w14:paraId="7D3EBB66" w14:textId="77777777" w:rsidR="00AE3B98" w:rsidRDefault="00AE3B98" w:rsidP="00AE3B98">
      <w:pPr>
        <w:spacing w:line="360" w:lineRule="auto"/>
      </w:pPr>
    </w:p>
    <w:p w14:paraId="6AA8461E" w14:textId="77777777" w:rsidR="00AE3B98" w:rsidRDefault="00AE3B98" w:rsidP="00AE3B98">
      <w:pPr>
        <w:spacing w:line="360" w:lineRule="auto"/>
      </w:pPr>
      <w:r w:rsidRPr="00D40208">
        <w:t xml:space="preserve">A logistic regression model has also been used as a baseline model. Details regarding our implementation may be found in the sci-kit learn manual (Pedregosa et al., 2011) and its references. L2 regularization is chosen from a set of 100 options on a log scale ranging from 0.0001 to 10,000 using 5-fold cross-validation on the training set, and LBFGS is used to find an optimum with a maximum of 100 iterations. In compared to a conventional classifier, we use logistic regression as a baseline to calculate the additional </w:t>
      </w:r>
      <w:r>
        <w:t>impact of the</w:t>
      </w:r>
      <w:r w:rsidRPr="00D40208">
        <w:t xml:space="preserve"> far more sophisticated and computationally demanding LSTM network.</w:t>
      </w:r>
    </w:p>
    <w:p w14:paraId="5496D5B9" w14:textId="77777777" w:rsidR="00AE3B98" w:rsidRDefault="00AE3B98" w:rsidP="00AE3B98">
      <w:pPr>
        <w:spacing w:line="360" w:lineRule="auto"/>
      </w:pPr>
    </w:p>
    <w:p w14:paraId="6781FC88" w14:textId="77777777" w:rsidR="00744F94" w:rsidRDefault="00744F94" w:rsidP="00AE3B98">
      <w:pPr>
        <w:spacing w:line="360" w:lineRule="auto"/>
      </w:pPr>
    </w:p>
    <w:p w14:paraId="00C1D363" w14:textId="77777777" w:rsidR="00744F94" w:rsidRDefault="00744F94" w:rsidP="00AE3B98">
      <w:pPr>
        <w:spacing w:line="360" w:lineRule="auto"/>
      </w:pPr>
    </w:p>
    <w:p w14:paraId="26D7389C" w14:textId="77777777" w:rsidR="00744F94" w:rsidRDefault="00744F94" w:rsidP="00AE3B98">
      <w:pPr>
        <w:spacing w:line="360" w:lineRule="auto"/>
      </w:pPr>
    </w:p>
    <w:p w14:paraId="29A382A1" w14:textId="77777777" w:rsidR="00744F94" w:rsidRDefault="00744F94" w:rsidP="00AE3B98">
      <w:pPr>
        <w:spacing w:line="360" w:lineRule="auto"/>
      </w:pPr>
    </w:p>
    <w:p w14:paraId="00D7242F" w14:textId="77777777" w:rsidR="00744F94" w:rsidRDefault="00744F94" w:rsidP="00AE3B98">
      <w:pPr>
        <w:spacing w:line="360" w:lineRule="auto"/>
      </w:pPr>
    </w:p>
    <w:p w14:paraId="3991F878" w14:textId="77777777" w:rsidR="00AE3B98" w:rsidRPr="0012050B" w:rsidRDefault="00AE3B98" w:rsidP="00AE3B98">
      <w:pPr>
        <w:spacing w:line="360" w:lineRule="auto"/>
        <w:rPr>
          <w:b/>
          <w:bCs/>
        </w:rPr>
      </w:pPr>
      <w:r>
        <w:rPr>
          <w:b/>
          <w:bCs/>
        </w:rPr>
        <w:lastRenderedPageBreak/>
        <w:t>2.4.3 Results</w:t>
      </w:r>
    </w:p>
    <w:p w14:paraId="2FF5DA67" w14:textId="77777777" w:rsidR="00AE3B98" w:rsidRDefault="00AE3B98" w:rsidP="00AE3B98">
      <w:pPr>
        <w:spacing w:line="360" w:lineRule="auto"/>
      </w:pPr>
      <w:r>
        <w:t xml:space="preserve">             </w:t>
      </w:r>
      <w:r>
        <w:rPr>
          <w:noProof/>
          <w:lang w:val="en-US" w:eastAsia="ja-JP"/>
        </w:rPr>
        <w:drawing>
          <wp:inline distT="0" distB="0" distL="0" distR="0" wp14:anchorId="418F1C1F" wp14:editId="2A36ACAD">
            <wp:extent cx="4406865" cy="2577600"/>
            <wp:effectExtent l="0" t="0" r="635" b="635"/>
            <wp:docPr id="169" name="Picture 1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26182" cy="2588898"/>
                    </a:xfrm>
                    <a:prstGeom prst="rect">
                      <a:avLst/>
                    </a:prstGeom>
                  </pic:spPr>
                </pic:pic>
              </a:graphicData>
            </a:graphic>
          </wp:inline>
        </w:drawing>
      </w:r>
    </w:p>
    <w:p w14:paraId="05C86DD9" w14:textId="77777777" w:rsidR="00AE3B98" w:rsidRPr="0012050B" w:rsidRDefault="00AE3B98" w:rsidP="00AE3B98">
      <w:pPr>
        <w:spacing w:line="360" w:lineRule="auto"/>
        <w:rPr>
          <w:b/>
          <w:bCs/>
          <w:sz w:val="16"/>
          <w:szCs w:val="16"/>
        </w:rPr>
      </w:pPr>
      <w:r>
        <w:rPr>
          <w:b/>
          <w:bCs/>
          <w:sz w:val="16"/>
          <w:szCs w:val="16"/>
        </w:rPr>
        <w:t xml:space="preserve">                          </w:t>
      </w:r>
      <w:r w:rsidRPr="0012050B">
        <w:rPr>
          <w:b/>
          <w:bCs/>
          <w:sz w:val="16"/>
          <w:szCs w:val="16"/>
        </w:rPr>
        <w:t>Fig 4: Performance characteristics for long-short portfolios of various sizes on a daily basis</w:t>
      </w:r>
    </w:p>
    <w:p w14:paraId="752ADBCB" w14:textId="77777777" w:rsidR="00AE3B98" w:rsidRDefault="00AE3B98" w:rsidP="00AE3B98">
      <w:pPr>
        <w:spacing w:line="360" w:lineRule="auto"/>
      </w:pPr>
      <w:r>
        <w:t xml:space="preserve">k = portfolio equity size </w:t>
      </w:r>
    </w:p>
    <w:p w14:paraId="083F0345" w14:textId="77777777" w:rsidR="00AE3B98" w:rsidRDefault="00AE3B98" w:rsidP="00AE3B98">
      <w:pPr>
        <w:spacing w:line="360" w:lineRule="auto"/>
      </w:pPr>
    </w:p>
    <w:p w14:paraId="746D1FBE" w14:textId="77777777" w:rsidR="00AE3B98" w:rsidRDefault="00AE3B98" w:rsidP="00AE3B98">
      <w:pPr>
        <w:spacing w:line="360" w:lineRule="auto"/>
      </w:pPr>
      <w:r w:rsidRPr="00D40208">
        <w:t xml:space="preserve">Regardless of the portfolio size k, the LSTM outperforms the other methods. For k = 10, daily returns before transaction costs are 0.46 </w:t>
      </w:r>
      <w:r>
        <w:t>%</w:t>
      </w:r>
      <w:r w:rsidRPr="00D40208">
        <w:t xml:space="preserve">, against 0.32 </w:t>
      </w:r>
      <w:r>
        <w:t>%</w:t>
      </w:r>
      <w:r w:rsidRPr="00D40208">
        <w:t xml:space="preserve"> for the DNN</w:t>
      </w:r>
      <w:r>
        <w:t xml:space="preserve">, </w:t>
      </w:r>
      <w:r w:rsidRPr="00D40208">
        <w:t xml:space="preserve">0.26 </w:t>
      </w:r>
      <w:r>
        <w:t>%</w:t>
      </w:r>
      <w:r w:rsidRPr="00D40208">
        <w:t xml:space="preserve"> for the L</w:t>
      </w:r>
      <w:r>
        <w:t>ogistic Regression</w:t>
      </w:r>
      <w:r w:rsidRPr="00D40208">
        <w:t xml:space="preserve"> </w:t>
      </w:r>
      <w:r>
        <w:t xml:space="preserve">and </w:t>
      </w:r>
      <w:r w:rsidRPr="00D40208">
        <w:t xml:space="preserve">0.43 </w:t>
      </w:r>
      <w:r>
        <w:t>%</w:t>
      </w:r>
      <w:r w:rsidRPr="00D40208">
        <w:t xml:space="preserve"> for the RAF. </w:t>
      </w:r>
      <w:r>
        <w:t>Except for</w:t>
      </w:r>
      <w:r w:rsidRPr="00D40208">
        <w:t xml:space="preserve"> k = 200, when it is tied with the RAF, the LSTM also gets the greatest mean returns per day for bigger portfolio sizes. The LSTM and the RAF are similar in terms of standard deviation, a risk metric, with slightly </w:t>
      </w:r>
      <w:r>
        <w:t>smaller</w:t>
      </w:r>
      <w:r w:rsidRPr="00D40208">
        <w:t xml:space="preserve"> values for k = 10 and slightly greater values for rising portfolio sizes.</w:t>
      </w:r>
      <w:r>
        <w:t xml:space="preserve"> </w:t>
      </w:r>
      <w:r w:rsidRPr="000664BC">
        <w:t xml:space="preserve">Across all values of k, both LSTM and RAF have a considerably smaller standard deviation than DNN and </w:t>
      </w:r>
      <w:r>
        <w:t>LOG</w:t>
      </w:r>
      <w:r w:rsidRPr="000664BC">
        <w:t>. The LSTM has the greatest return per unit of risk</w:t>
      </w:r>
      <w:r>
        <w:t>(</w:t>
      </w:r>
      <w:r w:rsidRPr="000664BC">
        <w:t>Sharpe ratio</w:t>
      </w:r>
      <w:r>
        <w:t>)</w:t>
      </w:r>
      <w:r w:rsidRPr="000664BC">
        <w:t>, up to k = 100, and slightly less than the RAF for even bigger portfolios, when the RAF's lower standard deviation exceeds the LSTM's greater return. An essential machine learning measure is accuracy, which refers to the percentage of correct classifications. The LSTM has a clear advantage for the k = 10 portfolio, a small advantage till k = 100, and a tie for rising sizes with the RAF.</w:t>
      </w:r>
    </w:p>
    <w:p w14:paraId="1967A646" w14:textId="77777777" w:rsidR="00AE3B98" w:rsidRDefault="00AE3B98" w:rsidP="00AE3B98">
      <w:pPr>
        <w:spacing w:line="360" w:lineRule="auto"/>
      </w:pPr>
    </w:p>
    <w:p w14:paraId="386294C9" w14:textId="77777777" w:rsidR="00AE3B98" w:rsidRDefault="00AE3B98" w:rsidP="00AE3B98">
      <w:pPr>
        <w:spacing w:line="360" w:lineRule="auto"/>
      </w:pPr>
      <w:r>
        <w:rPr>
          <w:b/>
          <w:bCs/>
        </w:rPr>
        <w:t xml:space="preserve">2.5 </w:t>
      </w:r>
      <w:r w:rsidRPr="00171D87">
        <w:rPr>
          <w:b/>
          <w:bCs/>
        </w:rPr>
        <w:t>Deep Learning in Finance</w:t>
      </w:r>
      <w:r>
        <w:rPr>
          <w:b/>
          <w:bCs/>
        </w:rPr>
        <w:t xml:space="preserve"> </w:t>
      </w:r>
      <w:r>
        <w:rPr>
          <w:b/>
          <w:bCs/>
        </w:rPr>
        <w:fldChar w:fldCharType="begin"/>
      </w:r>
      <w:r>
        <w:rPr>
          <w:b/>
          <w:bCs/>
        </w:rPr>
        <w:instrText xml:space="preserve"> ADDIN ZOTERO_ITEM CSL_CITATION {"citationID":"U0BclBOy","properties":{"formattedCitation":"(Heaton et al., 2018)","plainCitation":"(Heaton et al., 2018)","noteIndex":0},"citationItems":[{"id":96,"uris":["http://zotero.org/users/local/g8lD94u9/items/GQGUYCFU"],"uri":["http://zotero.org/users/local/g8lD94u9/items/GQGUYCFU"],"itemData":{"id":96,"type":"article-journal","abstract":"We explore the use of deep learning hierarchical models for problems in financial prediction and classification. Financial prediction problems -- such as those presented in designing and pricing securities, constructing portfolios, and risk management -- often involve large data sets with complex data interactions that currently are difficult or impossible to specify in a full economic model. Applying deep learning methods to these problems can produce more useful results than standard methods in finance. In particular, deep learning can detect and exploit interactions in the data that are, at least currently, invisible to any existing financial economic theory.","container-title":"arXiv:1602.06561 [cs]","note":"arXiv: 1602.06561","source":"arXiv.org","title":"Deep Learning in Finance","URL":"http://arxiv.org/abs/1602.06561","author":[{"family":"Heaton","given":"J. B."},{"family":"Polson","given":"N. G."},{"family":"Witte","given":"J. H."}],"accessed":{"date-parts":[["2021",9,28]]},"issued":{"date-parts":[["2018",1,14]]}}}],"schema":"https://github.com/citation-style-language/schema/raw/master/csl-citation.json"} </w:instrText>
      </w:r>
      <w:r>
        <w:rPr>
          <w:b/>
          <w:bCs/>
        </w:rPr>
        <w:fldChar w:fldCharType="separate"/>
      </w:r>
      <w:r>
        <w:rPr>
          <w:b/>
          <w:bCs/>
          <w:noProof/>
        </w:rPr>
        <w:t>(Heaton et al., 2018)</w:t>
      </w:r>
      <w:r>
        <w:rPr>
          <w:b/>
          <w:bCs/>
        </w:rPr>
        <w:fldChar w:fldCharType="end"/>
      </w:r>
    </w:p>
    <w:p w14:paraId="38F2B631" w14:textId="77777777" w:rsidR="00AE3B98" w:rsidRDefault="00AE3B98" w:rsidP="00AE3B98">
      <w:pPr>
        <w:spacing w:line="360" w:lineRule="auto"/>
        <w:rPr>
          <w:b/>
          <w:bCs/>
        </w:rPr>
      </w:pPr>
    </w:p>
    <w:p w14:paraId="5244411A" w14:textId="77777777" w:rsidR="00AE3B98" w:rsidRDefault="00AE3B98" w:rsidP="00AE3B98">
      <w:pPr>
        <w:spacing w:line="360" w:lineRule="auto"/>
        <w:rPr>
          <w:b/>
          <w:bCs/>
        </w:rPr>
      </w:pPr>
      <w:r>
        <w:rPr>
          <w:b/>
          <w:bCs/>
        </w:rPr>
        <w:t>2.5.1 Business Problem</w:t>
      </w:r>
    </w:p>
    <w:p w14:paraId="1F827157" w14:textId="77777777" w:rsidR="00AE3B98" w:rsidRDefault="00AE3B98" w:rsidP="00AE3B98">
      <w:pPr>
        <w:spacing w:line="360" w:lineRule="auto"/>
        <w:rPr>
          <w:b/>
          <w:bCs/>
        </w:rPr>
      </w:pPr>
    </w:p>
    <w:p w14:paraId="6A42E9D9" w14:textId="77777777" w:rsidR="00AE3B98" w:rsidRDefault="00AE3B98" w:rsidP="00AE3B98">
      <w:pPr>
        <w:spacing w:line="360" w:lineRule="auto"/>
      </w:pPr>
      <w:r>
        <w:t xml:space="preserve">Financial forecasting issues are both practical and theoretically fascinating. They're also extremely intimidating. According to theory, most information important to financial </w:t>
      </w:r>
      <w:r>
        <w:lastRenderedPageBreak/>
        <w:t>prediction issues is dispersed throughout accessible economic and other data, a concept backed up by the numerous divergent data sources that market players monitor for hints on future price movements.</w:t>
      </w:r>
    </w:p>
    <w:p w14:paraId="24122278" w14:textId="77777777" w:rsidR="00AE3B98" w:rsidRDefault="00AE3B98" w:rsidP="00AE3B98">
      <w:pPr>
        <w:spacing w:line="360" w:lineRule="auto"/>
      </w:pPr>
    </w:p>
    <w:p w14:paraId="66C11A00" w14:textId="77777777" w:rsidR="00AE3B98" w:rsidRDefault="00AE3B98" w:rsidP="00AE3B98">
      <w:pPr>
        <w:spacing w:line="360" w:lineRule="auto"/>
      </w:pPr>
      <w:r>
        <w:t xml:space="preserve">It's challenging to deal with so many different data sources. Financial economic theory does not adequately specify the relevance of the data or the potentially complicated non-linear interactions in the data, thus there is a huge collection of potentially relevant data. </w:t>
      </w:r>
      <w:r w:rsidRPr="007C49F4">
        <w:t>In reality, this leads to a slew of predictive models, many of which lack theoretical support and are prone to overfitting and poor predicted out-of-sample performance.</w:t>
      </w:r>
      <w:r>
        <w:t xml:space="preserve"> </w:t>
      </w:r>
    </w:p>
    <w:p w14:paraId="190F6BFC" w14:textId="77777777" w:rsidR="00AE3B98" w:rsidRDefault="00AE3B98" w:rsidP="00AE3B98">
      <w:pPr>
        <w:spacing w:line="360" w:lineRule="auto"/>
      </w:pPr>
    </w:p>
    <w:p w14:paraId="7FAE714B" w14:textId="77777777" w:rsidR="00AE3B98" w:rsidRDefault="00AE3B98" w:rsidP="00AE3B98">
      <w:pPr>
        <w:spacing w:line="360" w:lineRule="auto"/>
      </w:pPr>
      <w:r>
        <w:t xml:space="preserve"> What is required is a technique capable of learning the complicated characteristics of data inputs that result in accurate predictions of the desired output variables (such as an asset or portfolio return).</w:t>
      </w:r>
    </w:p>
    <w:p w14:paraId="623D46C6" w14:textId="77777777" w:rsidR="00AE3B98" w:rsidRDefault="00AE3B98" w:rsidP="00AE3B98">
      <w:pPr>
        <w:spacing w:line="360" w:lineRule="auto"/>
      </w:pPr>
    </w:p>
    <w:p w14:paraId="63D115EF" w14:textId="77777777" w:rsidR="00AE3B98" w:rsidRDefault="00AE3B98" w:rsidP="00AE3B98">
      <w:pPr>
        <w:spacing w:line="360" w:lineRule="auto"/>
      </w:pPr>
      <w:r>
        <w:t>The study introduces deep learning hierarchical decision models for financial prediction and categorization in this work. The deep learning predictor provides a variety of benefits over standard predictors, including the ability to learn from experience.</w:t>
      </w:r>
    </w:p>
    <w:p w14:paraId="67436343" w14:textId="77777777" w:rsidR="00AE3B98" w:rsidRDefault="00AE3B98" w:rsidP="00AE3B98">
      <w:pPr>
        <w:spacing w:line="360" w:lineRule="auto"/>
      </w:pPr>
    </w:p>
    <w:p w14:paraId="1F4401B2" w14:textId="77777777" w:rsidR="00AE3B98" w:rsidRDefault="00AE3B98" w:rsidP="00AE3B98">
      <w:pPr>
        <w:spacing w:line="360" w:lineRule="auto"/>
        <w:rPr>
          <w:b/>
          <w:bCs/>
        </w:rPr>
      </w:pPr>
      <w:r>
        <w:rPr>
          <w:b/>
          <w:bCs/>
        </w:rPr>
        <w:t>2.5.2 Research Methodology</w:t>
      </w:r>
    </w:p>
    <w:p w14:paraId="0F01C2EA" w14:textId="77777777" w:rsidR="00AE3B98" w:rsidRDefault="00AE3B98" w:rsidP="00AE3B98">
      <w:pPr>
        <w:spacing w:line="360" w:lineRule="auto"/>
      </w:pPr>
    </w:p>
    <w:p w14:paraId="519F35CB" w14:textId="77777777" w:rsidR="00AE3B98" w:rsidRDefault="00AE3B98" w:rsidP="00AE3B98">
      <w:pPr>
        <w:spacing w:line="360" w:lineRule="auto"/>
      </w:pPr>
      <w:r>
        <w:t>The study applies a hybrid AE + LSTM approach with Smart Indexing. The concept of applying Smart Indexing is as follows:</w:t>
      </w:r>
    </w:p>
    <w:p w14:paraId="63DF7BB8" w14:textId="77777777" w:rsidR="00AE3B98" w:rsidRDefault="00AE3B98" w:rsidP="00AE3B98">
      <w:pPr>
        <w:spacing w:line="360" w:lineRule="auto"/>
      </w:pPr>
    </w:p>
    <w:p w14:paraId="0F9A2CEB" w14:textId="77777777" w:rsidR="00AE3B98" w:rsidRDefault="00AE3B98" w:rsidP="00AE3B98">
      <w:pPr>
        <w:spacing w:line="360" w:lineRule="auto"/>
      </w:pPr>
      <w:r w:rsidRPr="001542ED">
        <w:t>There are two basic methods we may use when attempting to duplicate (or approximate) a stock index using a subset of equities.</w:t>
      </w:r>
    </w:p>
    <w:p w14:paraId="28B9FC81" w14:textId="77777777" w:rsidR="00AE3B98" w:rsidRDefault="00AE3B98" w:rsidP="00AE3B98">
      <w:pPr>
        <w:spacing w:line="360" w:lineRule="auto"/>
      </w:pPr>
    </w:p>
    <w:p w14:paraId="02189F22" w14:textId="77777777" w:rsidR="00AE3B98" w:rsidRDefault="00AE3B98" w:rsidP="00AE3B98">
      <w:pPr>
        <w:pStyle w:val="ListParagraph"/>
        <w:numPr>
          <w:ilvl w:val="0"/>
          <w:numId w:val="4"/>
        </w:numPr>
        <w:spacing w:line="360" w:lineRule="auto"/>
      </w:pPr>
      <w:r w:rsidRPr="001542ED">
        <w:t>Identify a small set of equities that have historically performed similarly to the index under consideration.</w:t>
      </w:r>
    </w:p>
    <w:p w14:paraId="059D8CA9" w14:textId="77777777" w:rsidR="00AE3B98" w:rsidRDefault="00AE3B98" w:rsidP="00AE3B98">
      <w:pPr>
        <w:pStyle w:val="ListParagraph"/>
        <w:numPr>
          <w:ilvl w:val="0"/>
          <w:numId w:val="4"/>
        </w:numPr>
        <w:spacing w:line="360" w:lineRule="auto"/>
      </w:pPr>
      <w:r w:rsidRPr="001542ED">
        <w:t>Identify a small set of stocks which historically have represented an over-proportionally significant share of the total aggregate information of all the stocks the index consisted of.</w:t>
      </w:r>
    </w:p>
    <w:p w14:paraId="0829D072" w14:textId="77777777" w:rsidR="00AE3B98" w:rsidRDefault="00AE3B98" w:rsidP="00AE3B98">
      <w:pPr>
        <w:spacing w:line="360" w:lineRule="auto"/>
      </w:pPr>
    </w:p>
    <w:p w14:paraId="472E4D7E" w14:textId="77777777" w:rsidR="00AE3B98" w:rsidRDefault="00AE3B98" w:rsidP="00AE3B98">
      <w:pPr>
        <w:spacing w:line="360" w:lineRule="auto"/>
      </w:pPr>
      <w:r>
        <w:t>While 1 and 2 may appear to be fairly similar on the surface, they represent completely distinct methods.</w:t>
      </w:r>
    </w:p>
    <w:p w14:paraId="565FAC2C" w14:textId="77777777" w:rsidR="00AE3B98" w:rsidRDefault="00AE3B98" w:rsidP="00AE3B98">
      <w:pPr>
        <w:spacing w:line="360" w:lineRule="auto"/>
      </w:pPr>
    </w:p>
    <w:p w14:paraId="2F5CFF48" w14:textId="77777777" w:rsidR="00AE3B98" w:rsidRDefault="00AE3B98" w:rsidP="00AE3B98">
      <w:pPr>
        <w:spacing w:line="360" w:lineRule="auto"/>
      </w:pPr>
      <w:r>
        <w:t>Many traditional techniques to index replication are based on linear regression, which belongs to group 1. We frequently try to discover a small group of stocks that in-sample offers a decent linear approximation of the considered index via trial and error.</w:t>
      </w:r>
    </w:p>
    <w:p w14:paraId="1DBA4B32" w14:textId="77777777" w:rsidR="00AE3B98" w:rsidRDefault="00AE3B98" w:rsidP="00AE3B98">
      <w:pPr>
        <w:spacing w:line="360" w:lineRule="auto"/>
      </w:pPr>
    </w:p>
    <w:p w14:paraId="0EE36F12" w14:textId="77777777" w:rsidR="00AE3B98" w:rsidRDefault="00AE3B98" w:rsidP="00AE3B98">
      <w:pPr>
        <w:spacing w:line="360" w:lineRule="auto"/>
      </w:pPr>
      <w:r w:rsidRPr="00481D00">
        <w:t>The deep learning version of 1 allows for the translation of input data into a desired output via a hierarchical series of adaptive linear layers, which implies that even non-linear correlations may be easily detected during training. We call the resultant approximation (or prediction) method a deep feature policy since each buried layer gives a different interpretation of the input features</w:t>
      </w:r>
      <w:r>
        <w:t>.</w:t>
      </w:r>
    </w:p>
    <w:p w14:paraId="4628B7F7" w14:textId="77777777" w:rsidR="00AE3B98" w:rsidRDefault="00AE3B98" w:rsidP="00AE3B98">
      <w:pPr>
        <w:spacing w:line="360" w:lineRule="auto"/>
      </w:pPr>
    </w:p>
    <w:p w14:paraId="232661F0" w14:textId="77777777" w:rsidR="00AE3B98" w:rsidRDefault="00AE3B98" w:rsidP="00AE3B98">
      <w:pPr>
        <w:spacing w:line="360" w:lineRule="auto"/>
      </w:pPr>
      <w:r w:rsidRPr="00DD2C24">
        <w:t>The availability of customized non-linear connections in deep learning reduces the traditional goal of 1, namely good in-sample approximation, to a triviality, and shifts the focus to out-of-sample performance training.</w:t>
      </w:r>
    </w:p>
    <w:p w14:paraId="1287FA8C" w14:textId="77777777" w:rsidR="00AE3B98" w:rsidRDefault="00AE3B98" w:rsidP="00AE3B98">
      <w:pPr>
        <w:spacing w:line="360" w:lineRule="auto"/>
      </w:pPr>
    </w:p>
    <w:p w14:paraId="05A395D8" w14:textId="77777777" w:rsidR="00AE3B98" w:rsidRDefault="00AE3B98" w:rsidP="00AE3B98">
      <w:pPr>
        <w:spacing w:line="360" w:lineRule="auto"/>
      </w:pPr>
      <w:r w:rsidRPr="00481D00">
        <w:t xml:space="preserve">Another flaw with 1 is that it corresponds to the final (and hence diluted) product. </w:t>
      </w:r>
      <w:r w:rsidRPr="00DD2C24">
        <w:t>A deep auto-encoder solves this problem by directly (rather than indirectly) estimating the aggregate information contained in the index stock family in question.</w:t>
      </w:r>
    </w:p>
    <w:p w14:paraId="6FB82FCB" w14:textId="77777777" w:rsidR="00AE3B98" w:rsidRDefault="00AE3B98" w:rsidP="00AE3B98">
      <w:pPr>
        <w:spacing w:line="360" w:lineRule="auto"/>
      </w:pPr>
      <w:r w:rsidRPr="00DD2C24">
        <w:t>The construction of an auto-bottleneck encoder produces a compressed data set from which all stocks are recreated. As a consequence, when it comes to indexing, the stocks that are closest to the compressed core of the index may be thought of as a non-linear foundation of the aggregate information of the considered family of firms.</w:t>
      </w:r>
    </w:p>
    <w:p w14:paraId="080E8505" w14:textId="77777777" w:rsidR="00AE3B98" w:rsidRDefault="00AE3B98" w:rsidP="00AE3B98">
      <w:pPr>
        <w:spacing w:line="360" w:lineRule="auto"/>
      </w:pPr>
    </w:p>
    <w:p w14:paraId="3011D77A" w14:textId="77777777" w:rsidR="00AE3B98" w:rsidRDefault="00AE3B98" w:rsidP="00AE3B98">
      <w:pPr>
        <w:spacing w:line="360" w:lineRule="auto"/>
      </w:pPr>
      <w:r w:rsidRPr="00481D00">
        <w:t xml:space="preserve">During the 2014/15 financial year, all S&amp;P500 equities were auto-encoded. We then rated the stocks based on </w:t>
      </w:r>
      <w:r>
        <w:t>their closeness</w:t>
      </w:r>
      <w:r w:rsidRPr="00481D00">
        <w:t xml:space="preserve"> to their own auto-encoded version; the closer a stock was to its own auto-encoded version, the greater its shared information richness.</w:t>
      </w:r>
    </w:p>
    <w:p w14:paraId="378421D0" w14:textId="77777777" w:rsidR="00AE3B98" w:rsidRDefault="00AE3B98" w:rsidP="00AE3B98">
      <w:pPr>
        <w:spacing w:line="360" w:lineRule="auto"/>
      </w:pPr>
    </w:p>
    <w:p w14:paraId="6311EEC5" w14:textId="77777777" w:rsidR="00AE3B98" w:rsidRDefault="00AE3B98" w:rsidP="00AE3B98">
      <w:pPr>
        <w:spacing w:line="360" w:lineRule="auto"/>
      </w:pPr>
      <w:r>
        <w:rPr>
          <w:noProof/>
          <w:lang w:val="en-US" w:eastAsia="ja-JP"/>
        </w:rPr>
        <w:lastRenderedPageBreak/>
        <w:drawing>
          <wp:inline distT="0" distB="0" distL="0" distR="0" wp14:anchorId="0E8B3368" wp14:editId="0D3FC5FF">
            <wp:extent cx="5801389" cy="4767943"/>
            <wp:effectExtent l="0" t="0" r="2540" b="0"/>
            <wp:docPr id="170" name="Picture 17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54032" cy="4893395"/>
                    </a:xfrm>
                    <a:prstGeom prst="rect">
                      <a:avLst/>
                    </a:prstGeom>
                  </pic:spPr>
                </pic:pic>
              </a:graphicData>
            </a:graphic>
          </wp:inline>
        </w:drawing>
      </w:r>
    </w:p>
    <w:p w14:paraId="4201DCF9" w14:textId="77777777" w:rsidR="00AE3B98" w:rsidRPr="006B677B" w:rsidRDefault="00AE3B98" w:rsidP="00AE3B98">
      <w:pPr>
        <w:spacing w:line="360" w:lineRule="auto"/>
        <w:rPr>
          <w:b/>
          <w:bCs/>
        </w:rPr>
      </w:pPr>
      <w:r w:rsidRPr="006B677B">
        <w:rPr>
          <w:b/>
          <w:bCs/>
          <w:sz w:val="16"/>
          <w:szCs w:val="16"/>
        </w:rPr>
        <w:t>Fig 5: From the auto-encoder basis of the 10 top stocks, develop an equally weighted portfolio based on their proximity to the auto-encoded information.</w:t>
      </w:r>
    </w:p>
    <w:p w14:paraId="5C871B64" w14:textId="77777777" w:rsidR="00AE3B98" w:rsidRDefault="00AE3B98" w:rsidP="00AE3B98">
      <w:pPr>
        <w:spacing w:line="360" w:lineRule="auto"/>
      </w:pPr>
    </w:p>
    <w:p w14:paraId="4632AA7D" w14:textId="77777777" w:rsidR="00AE3B98" w:rsidRDefault="00AE3B98" w:rsidP="00AE3B98">
      <w:pPr>
        <w:spacing w:line="360" w:lineRule="auto"/>
      </w:pPr>
      <w:r w:rsidRPr="00426C70">
        <w:t xml:space="preserve">We auto-encoded all equities in the S&amp;P500 throughout the 2014/15 timeframe in Figure </w:t>
      </w:r>
      <w:r>
        <w:t>5</w:t>
      </w:r>
      <w:r w:rsidRPr="00426C70">
        <w:t>. We then rated the stocks based on how near they were to their own auto-encoded version; the closer a stock was to its own auto-encoded version, the greater its shared information richness. The S&amp; P500 may be approximated by just investing in the 10 stocks having the largest community information content, as shown in the upper right.</w:t>
      </w:r>
    </w:p>
    <w:p w14:paraId="20C34B1D" w14:textId="77777777" w:rsidR="00AE3B98" w:rsidRDefault="00AE3B98" w:rsidP="00AE3B98">
      <w:pPr>
        <w:spacing w:line="360" w:lineRule="auto"/>
      </w:pPr>
    </w:p>
    <w:p w14:paraId="7F2558DE" w14:textId="77777777" w:rsidR="00AE3B98" w:rsidRDefault="00AE3B98" w:rsidP="00AE3B98">
      <w:pPr>
        <w:spacing w:line="360" w:lineRule="auto"/>
      </w:pPr>
      <w:r w:rsidRPr="00426C70">
        <w:t>While the ten stock auto-encoder foundation is fair, we note that the approximation is somewhat wrong, especially in the latter seven months of the training period. It's enlightening to see how utilizing a DFP index approximation, this divergence may be easily prevented in-sample.</w:t>
      </w:r>
      <w:r>
        <w:t xml:space="preserve"> </w:t>
      </w:r>
    </w:p>
    <w:p w14:paraId="56CF4BD6" w14:textId="77777777" w:rsidR="00AE3B98" w:rsidRDefault="00AE3B98" w:rsidP="00AE3B98">
      <w:pPr>
        <w:spacing w:line="360" w:lineRule="auto"/>
      </w:pPr>
    </w:p>
    <w:p w14:paraId="699D2F13" w14:textId="77777777" w:rsidR="00AE3B98" w:rsidRDefault="00AE3B98" w:rsidP="00AE3B98">
      <w:pPr>
        <w:spacing w:line="360" w:lineRule="auto"/>
      </w:pPr>
      <w:r w:rsidRPr="00CE149F">
        <w:t xml:space="preserve">We merged the two groups of 10 stocks with the greatest and lowest communal information, respectively, in Figure </w:t>
      </w:r>
      <w:r>
        <w:t>5</w:t>
      </w:r>
      <w:r w:rsidRPr="00CE149F">
        <w:t xml:space="preserve"> at the bottom, and then trained a deep learning procedure to </w:t>
      </w:r>
      <w:r w:rsidRPr="00CE149F">
        <w:lastRenderedPageBreak/>
        <w:t>approximate the S&amp;P500 index based on this extended foundation of twenty stocks during the same period of 2014/15. The DFP generates an optimal action for approximating the target index for each combination of inputs from the selected twenty stocks, based on the hierarchical composition of non-linear characteristics derived from the input data.</w:t>
      </w:r>
      <w:r>
        <w:t xml:space="preserve"> </w:t>
      </w:r>
      <w:r w:rsidRPr="00CE149F">
        <w:t>Given enough variation in the input data, a DFP may frequently be taught to estimate the target data to almost arbitrarily high accuracy, as seen in the bottom right chart over the last six months of the training period.</w:t>
      </w:r>
    </w:p>
    <w:p w14:paraId="4E23E00A" w14:textId="77777777" w:rsidR="00AE3B98" w:rsidRDefault="00AE3B98" w:rsidP="00AE3B98">
      <w:pPr>
        <w:spacing w:line="360" w:lineRule="auto"/>
      </w:pPr>
    </w:p>
    <w:p w14:paraId="5156CE4D" w14:textId="77777777" w:rsidR="00AE3B98" w:rsidRPr="0001773C" w:rsidRDefault="00AE3B98" w:rsidP="00AE3B98">
      <w:pPr>
        <w:spacing w:line="360" w:lineRule="auto"/>
        <w:rPr>
          <w:b/>
          <w:bCs/>
        </w:rPr>
      </w:pPr>
      <w:r>
        <w:rPr>
          <w:b/>
          <w:bCs/>
        </w:rPr>
        <w:t xml:space="preserve">2.6 </w:t>
      </w:r>
      <w:r w:rsidRPr="0001773C">
        <w:rPr>
          <w:b/>
          <w:bCs/>
        </w:rPr>
        <w:t>A deep learning framework for financial time series using stacked</w:t>
      </w:r>
    </w:p>
    <w:p w14:paraId="0A3544AE" w14:textId="77777777" w:rsidR="00AE3B98" w:rsidRDefault="00AE3B98" w:rsidP="00AE3B98">
      <w:pPr>
        <w:spacing w:line="360" w:lineRule="auto"/>
        <w:rPr>
          <w:b/>
          <w:bCs/>
        </w:rPr>
      </w:pPr>
      <w:r w:rsidRPr="0001773C">
        <w:rPr>
          <w:b/>
          <w:bCs/>
        </w:rPr>
        <w:t>autoencoders and long-short term memory</w:t>
      </w:r>
      <w:r>
        <w:rPr>
          <w:b/>
          <w:bCs/>
        </w:rPr>
        <w:fldChar w:fldCharType="begin"/>
      </w:r>
      <w:r>
        <w:rPr>
          <w:b/>
          <w:bCs/>
        </w:rPr>
        <w:instrText xml:space="preserve"> ADDIN ZOTERO_ITEM CSL_CITATION {"citationID":"8xvcNErb","properties":{"formattedCitation":"(Bao et al., 2017)","plainCitation":"(Bao et al., 2017)","noteIndex":0},"citationItems":[{"id":116,"uris":["http://zotero.org/users/local/g8lD94u9/items/EPJS9C2D"],"uri":["http://zotero.org/users/local/g8lD94u9/items/EPJS9C2D"],"itemData":{"id":116,"type":"article-journal","container-title":"PLOS ONE","DOI":"10.1371/journal.pone.0180944","ISSN":"1932-6203","issue":"7","journalAbbreviation":"PLoS ONE","language":"en","page":"e0180944","source":"DOI.org (Crossref)","title":"A deep learning framework for financial time series using stacked autoencoders and long-short term memory","volume":"12","author":[{"family":"Bao","given":"Wei"},{"family":"Yue","given":"Jun"},{"family":"Rao","given":"Yulei"}],"editor":[{"family":"Podobnik","given":"Boris"}],"issued":{"date-parts":[["2017",7,14]]}}}],"schema":"https://github.com/citation-style-language/schema/raw/master/csl-citation.json"} </w:instrText>
      </w:r>
      <w:r>
        <w:rPr>
          <w:b/>
          <w:bCs/>
        </w:rPr>
        <w:fldChar w:fldCharType="separate"/>
      </w:r>
      <w:r>
        <w:rPr>
          <w:b/>
          <w:bCs/>
          <w:noProof/>
        </w:rPr>
        <w:t>(Bao et al., 2017)</w:t>
      </w:r>
      <w:r>
        <w:rPr>
          <w:b/>
          <w:bCs/>
        </w:rPr>
        <w:fldChar w:fldCharType="end"/>
      </w:r>
    </w:p>
    <w:p w14:paraId="38987F7C" w14:textId="77777777" w:rsidR="00AE3B98" w:rsidRDefault="00AE3B98" w:rsidP="00AE3B98">
      <w:pPr>
        <w:spacing w:line="360" w:lineRule="auto"/>
        <w:rPr>
          <w:b/>
          <w:bCs/>
        </w:rPr>
      </w:pPr>
    </w:p>
    <w:p w14:paraId="4D5F7B55" w14:textId="77777777" w:rsidR="00AE3B98" w:rsidRDefault="00AE3B98" w:rsidP="00AE3B98">
      <w:pPr>
        <w:spacing w:line="360" w:lineRule="auto"/>
        <w:rPr>
          <w:b/>
          <w:bCs/>
        </w:rPr>
      </w:pPr>
      <w:r>
        <w:rPr>
          <w:b/>
          <w:bCs/>
        </w:rPr>
        <w:t>2.6.1 Business Problem</w:t>
      </w:r>
    </w:p>
    <w:p w14:paraId="630B4A10" w14:textId="77777777" w:rsidR="00AE3B98" w:rsidRDefault="00AE3B98" w:rsidP="00AE3B98">
      <w:pPr>
        <w:spacing w:line="360" w:lineRule="auto"/>
        <w:rPr>
          <w:b/>
          <w:bCs/>
        </w:rPr>
      </w:pPr>
    </w:p>
    <w:p w14:paraId="43252E04" w14:textId="77777777" w:rsidR="00AE3B98" w:rsidRDefault="00AE3B98" w:rsidP="00AE3B98">
      <w:pPr>
        <w:spacing w:line="360" w:lineRule="auto"/>
      </w:pPr>
      <w:r w:rsidRPr="00C54230">
        <w:t>This paper offers a unique deep learning framework for stock price forecasting that combines</w:t>
      </w:r>
      <w:r>
        <w:t xml:space="preserve"> </w:t>
      </w:r>
      <w:r w:rsidRPr="00C54230">
        <w:t>stacked autoencoders (SAEs), wavelet transformations (WT), and long-short term memory (LSTM).</w:t>
      </w:r>
      <w:r>
        <w:t xml:space="preserve"> This study aims at applying a deep nonlinear topology for time series prediction. B</w:t>
      </w:r>
      <w:r w:rsidRPr="00950605">
        <w:t xml:space="preserve">y extracting strong features that capture the key information </w:t>
      </w:r>
      <w:r>
        <w:t xml:space="preserve">from the </w:t>
      </w:r>
      <w:r w:rsidRPr="00950605">
        <w:t>complex real-world data</w:t>
      </w:r>
      <w:r>
        <w:t>, tt</w:t>
      </w:r>
      <w:r w:rsidRPr="00950605">
        <w:t>he new model can successfully</w:t>
      </w:r>
      <w:r>
        <w:t xml:space="preserve"> </w:t>
      </w:r>
      <w:r w:rsidRPr="00950605">
        <w:t>achieve even better performance than before, which is an improvement above traditional machine learning approaches.</w:t>
      </w:r>
    </w:p>
    <w:p w14:paraId="04632001" w14:textId="77777777" w:rsidR="00AE3B98" w:rsidRDefault="00AE3B98" w:rsidP="00AE3B98">
      <w:pPr>
        <w:spacing w:line="360" w:lineRule="auto"/>
        <w:rPr>
          <w:b/>
          <w:bCs/>
        </w:rPr>
      </w:pPr>
    </w:p>
    <w:p w14:paraId="69CF83F4" w14:textId="77777777" w:rsidR="00AE3B98" w:rsidRDefault="00AE3B98" w:rsidP="00AE3B98">
      <w:pPr>
        <w:spacing w:line="360" w:lineRule="auto"/>
        <w:rPr>
          <w:b/>
          <w:bCs/>
        </w:rPr>
      </w:pPr>
      <w:r>
        <w:rPr>
          <w:b/>
          <w:bCs/>
        </w:rPr>
        <w:t>2.6.2 Research Methodology</w:t>
      </w:r>
    </w:p>
    <w:p w14:paraId="59060D51" w14:textId="77777777" w:rsidR="00AE3B98" w:rsidRDefault="00AE3B98" w:rsidP="00AE3B98">
      <w:pPr>
        <w:spacing w:line="360" w:lineRule="auto"/>
        <w:rPr>
          <w:b/>
          <w:bCs/>
        </w:rPr>
      </w:pPr>
    </w:p>
    <w:p w14:paraId="5839C8EC" w14:textId="77777777" w:rsidR="00AE3B98" w:rsidRDefault="00AE3B98" w:rsidP="00AE3B98">
      <w:pPr>
        <w:spacing w:line="360" w:lineRule="auto"/>
      </w:pPr>
      <w:r w:rsidRPr="00E97767">
        <w:t>Few attempts have been made to examine if the stacked autoencoders approach might be used to financial market prediction, and this work contributes to that field. It proposes a unique stock market prediction model based on the stacked autoencoders method.</w:t>
      </w:r>
    </w:p>
    <w:p w14:paraId="3BDDE02C" w14:textId="77777777" w:rsidR="00AE3B98" w:rsidRDefault="00AE3B98" w:rsidP="00AE3B98">
      <w:pPr>
        <w:spacing w:line="360" w:lineRule="auto"/>
      </w:pPr>
    </w:p>
    <w:p w14:paraId="49EDDB0A" w14:textId="77777777" w:rsidR="00AE3B98" w:rsidRDefault="00AE3B98" w:rsidP="00AE3B98">
      <w:pPr>
        <w:spacing w:line="360" w:lineRule="auto"/>
      </w:pPr>
      <w:r w:rsidRPr="00E97767">
        <w:t xml:space="preserve">WT, SAEs, and </w:t>
      </w:r>
      <w:r>
        <w:t>LSTM</w:t>
      </w:r>
      <w:r w:rsidRPr="00E97767">
        <w:t xml:space="preserve"> are the three components of the suggested model in this study</w:t>
      </w:r>
      <w:r>
        <w:t xml:space="preserve">. </w:t>
      </w:r>
      <w:r w:rsidRPr="005907E2">
        <w:t>The SAEs are a key component of the model, since they are utilized to learn the characteristics of financial time series in an unsupervised manner.</w:t>
      </w:r>
      <w:r>
        <w:t xml:space="preserve"> </w:t>
      </w:r>
      <w:r w:rsidRPr="00950605">
        <w:t>It's a single-layer autoencoder neural network with each layer's output feature linked to the inputs of the following layer. SAEs are trained unsupervised one at a time, with output and input data compared to reduce error. As a result, the SAEs model is capable of learning both invariant and abstract features.</w:t>
      </w:r>
    </w:p>
    <w:p w14:paraId="44F8ED6B" w14:textId="77777777" w:rsidR="00AE3B98" w:rsidRDefault="00AE3B98" w:rsidP="00AE3B98">
      <w:pPr>
        <w:spacing w:line="360" w:lineRule="auto"/>
      </w:pPr>
    </w:p>
    <w:p w14:paraId="1CB8F319" w14:textId="77777777" w:rsidR="00AE3B98" w:rsidRDefault="00AE3B98" w:rsidP="00AE3B98">
      <w:pPr>
        <w:spacing w:line="360" w:lineRule="auto"/>
      </w:pPr>
      <w:r w:rsidRPr="00E97767">
        <w:lastRenderedPageBreak/>
        <w:t xml:space="preserve">To assist enhance prediction accuracy, the other two approaches are used. </w:t>
      </w:r>
      <w:r w:rsidRPr="00950605">
        <w:t xml:space="preserve">Because it is </w:t>
      </w:r>
      <w:r>
        <w:t>ideal</w:t>
      </w:r>
      <w:r w:rsidRPr="00950605">
        <w:t xml:space="preserve"> to learning from </w:t>
      </w:r>
      <w:r>
        <w:t xml:space="preserve">past </w:t>
      </w:r>
      <w:r w:rsidRPr="00950605">
        <w:t xml:space="preserve">experience </w:t>
      </w:r>
      <w:r>
        <w:t>and</w:t>
      </w:r>
      <w:r w:rsidRPr="00950605">
        <w:t xml:space="preserve"> forecast time series with variable size </w:t>
      </w:r>
      <w:r>
        <w:t>windows</w:t>
      </w:r>
      <w:r w:rsidRPr="00950605">
        <w:t>, the LSTM, a kind of RNN, was used. Financial time series are believed to benefit from WT since it reduces noise. For single-dimensional data, it is a common filtering and mining approach.</w:t>
      </w:r>
    </w:p>
    <w:p w14:paraId="7E52B5A8" w14:textId="77777777" w:rsidR="00AE3B98" w:rsidRPr="00E97767" w:rsidRDefault="00AE3B98" w:rsidP="00AE3B98">
      <w:pPr>
        <w:spacing w:line="360" w:lineRule="auto"/>
      </w:pPr>
    </w:p>
    <w:p w14:paraId="460FFB59" w14:textId="77777777" w:rsidR="00AE3B98" w:rsidRDefault="00AE3B98" w:rsidP="00AE3B98">
      <w:pPr>
        <w:spacing w:line="360" w:lineRule="auto"/>
        <w:rPr>
          <w:b/>
          <w:bCs/>
        </w:rPr>
      </w:pPr>
      <w:r>
        <w:rPr>
          <w:b/>
          <w:bCs/>
        </w:rPr>
        <w:t xml:space="preserve">                 </w:t>
      </w:r>
      <w:r>
        <w:rPr>
          <w:b/>
          <w:bCs/>
          <w:noProof/>
          <w:lang w:val="en-US" w:eastAsia="ja-JP"/>
        </w:rPr>
        <w:drawing>
          <wp:inline distT="0" distB="0" distL="0" distR="0" wp14:anchorId="629B775D" wp14:editId="013F1FAD">
            <wp:extent cx="4165600" cy="5257800"/>
            <wp:effectExtent l="0" t="0" r="0" b="0"/>
            <wp:docPr id="171" name="Picture 1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165600" cy="5257800"/>
                    </a:xfrm>
                    <a:prstGeom prst="rect">
                      <a:avLst/>
                    </a:prstGeom>
                  </pic:spPr>
                </pic:pic>
              </a:graphicData>
            </a:graphic>
          </wp:inline>
        </w:drawing>
      </w:r>
    </w:p>
    <w:p w14:paraId="6E2A4EFC" w14:textId="77777777" w:rsidR="00AE3B98" w:rsidRDefault="00AE3B98" w:rsidP="00AE3B98">
      <w:pPr>
        <w:spacing w:line="360" w:lineRule="auto"/>
        <w:rPr>
          <w:b/>
          <w:bCs/>
          <w:sz w:val="16"/>
          <w:szCs w:val="16"/>
        </w:rPr>
      </w:pPr>
      <w:r w:rsidRPr="00F97807">
        <w:rPr>
          <w:b/>
          <w:bCs/>
          <w:sz w:val="16"/>
          <w:szCs w:val="16"/>
        </w:rPr>
        <w:t>Fig 6: The suggested deep learning architecture for financial time series is depicted as a flowchart. The detailed signal at the j-level is D(j). At level J, S(J) is the coarsest signal. At time step t, I(t) and O(t) represent the denoised feature and one-step-ahead output, respectively. The number of LSTM delays is N.</w:t>
      </w:r>
    </w:p>
    <w:p w14:paraId="68250897" w14:textId="77777777" w:rsidR="00AE3B98" w:rsidRPr="00F97807" w:rsidRDefault="00AE3B98" w:rsidP="00AE3B98">
      <w:pPr>
        <w:spacing w:line="360" w:lineRule="auto"/>
        <w:rPr>
          <w:b/>
          <w:bCs/>
          <w:sz w:val="16"/>
          <w:szCs w:val="16"/>
        </w:rPr>
      </w:pPr>
    </w:p>
    <w:p w14:paraId="6FC76A2F" w14:textId="77777777" w:rsidR="00AE3B98" w:rsidRDefault="00AE3B98" w:rsidP="00AE3B98">
      <w:pPr>
        <w:spacing w:line="360" w:lineRule="auto"/>
      </w:pPr>
      <w:r w:rsidRPr="004E6990">
        <w:t xml:space="preserve">The framework consists of three stages: </w:t>
      </w:r>
    </w:p>
    <w:p w14:paraId="50418B67" w14:textId="77777777" w:rsidR="00AE3B98" w:rsidRDefault="00AE3B98" w:rsidP="00AE3B98">
      <w:pPr>
        <w:pStyle w:val="ListParagraph"/>
        <w:numPr>
          <w:ilvl w:val="0"/>
          <w:numId w:val="1"/>
        </w:numPr>
        <w:spacing w:line="360" w:lineRule="auto"/>
      </w:pPr>
      <w:r w:rsidRPr="00950605">
        <w:t xml:space="preserve">eliminate </w:t>
      </w:r>
      <w:r>
        <w:t xml:space="preserve">the </w:t>
      </w:r>
      <w:r w:rsidRPr="00950605">
        <w:t>noise</w:t>
      </w:r>
      <w:r>
        <w:t xml:space="preserve"> by using the </w:t>
      </w:r>
      <w:r w:rsidRPr="00950605">
        <w:t>wavelet transform</w:t>
      </w:r>
      <w:r>
        <w:t xml:space="preserve"> </w:t>
      </w:r>
      <w:r w:rsidRPr="00950605">
        <w:t>to deconstruct the time series</w:t>
      </w:r>
    </w:p>
    <w:p w14:paraId="7D8DD1D8" w14:textId="77777777" w:rsidR="00AE3B98" w:rsidRDefault="00AE3B98" w:rsidP="00AE3B98">
      <w:pPr>
        <w:pStyle w:val="ListParagraph"/>
        <w:numPr>
          <w:ilvl w:val="0"/>
          <w:numId w:val="1"/>
        </w:numPr>
        <w:spacing w:line="360" w:lineRule="auto"/>
      </w:pPr>
      <w:r w:rsidRPr="00950605">
        <w:t xml:space="preserve">use </w:t>
      </w:r>
      <w:r>
        <w:t>SAEs</w:t>
      </w:r>
      <w:r w:rsidRPr="00950605">
        <w:t xml:space="preserve"> with an unsupervised deep architecture</w:t>
      </w:r>
    </w:p>
    <w:p w14:paraId="44B84D18" w14:textId="77777777" w:rsidR="00AE3B98" w:rsidRDefault="00AE3B98" w:rsidP="00AE3B98">
      <w:pPr>
        <w:pStyle w:val="ListParagraph"/>
        <w:numPr>
          <w:ilvl w:val="0"/>
          <w:numId w:val="1"/>
        </w:numPr>
        <w:spacing w:line="360" w:lineRule="auto"/>
      </w:pPr>
      <w:r w:rsidRPr="004E6990">
        <w:t>generation of one-step-ahead output using long-short term memory with delays.</w:t>
      </w:r>
    </w:p>
    <w:p w14:paraId="6D7274D9" w14:textId="77777777" w:rsidR="00AE3B98" w:rsidRDefault="00AE3B98" w:rsidP="00AE3B98">
      <w:pPr>
        <w:spacing w:line="360" w:lineRule="auto"/>
      </w:pPr>
    </w:p>
    <w:p w14:paraId="5AF98E95" w14:textId="77777777" w:rsidR="00AE3B98" w:rsidRPr="00C025A7" w:rsidRDefault="00AE3B98" w:rsidP="00AE3B98">
      <w:pPr>
        <w:spacing w:line="360" w:lineRule="auto"/>
        <w:ind w:firstLine="360"/>
        <w:rPr>
          <w:b/>
          <w:bCs/>
        </w:rPr>
      </w:pPr>
      <w:r w:rsidRPr="00C025A7">
        <w:rPr>
          <w:b/>
          <w:bCs/>
        </w:rPr>
        <w:lastRenderedPageBreak/>
        <w:t>2.</w:t>
      </w:r>
      <w:r>
        <w:rPr>
          <w:b/>
          <w:bCs/>
        </w:rPr>
        <w:t>6</w:t>
      </w:r>
      <w:r w:rsidRPr="00C025A7">
        <w:rPr>
          <w:b/>
          <w:bCs/>
        </w:rPr>
        <w:t>.2.1 Data Description</w:t>
      </w:r>
    </w:p>
    <w:p w14:paraId="32DFDDBF" w14:textId="77777777" w:rsidR="00AE3B98" w:rsidRDefault="00AE3B98" w:rsidP="00AE3B98">
      <w:pPr>
        <w:spacing w:line="360" w:lineRule="auto"/>
      </w:pPr>
    </w:p>
    <w:p w14:paraId="514AA647" w14:textId="77777777" w:rsidR="00AE3B98" w:rsidRDefault="00AE3B98" w:rsidP="00AE3B98">
      <w:pPr>
        <w:spacing w:line="360" w:lineRule="auto"/>
      </w:pPr>
      <w:r w:rsidRPr="00EA2BC7">
        <w:t>CSI 300, Nifty 50, Hang Seng index, Nikkei 225, S&amp;P500, and DJIA index are the six stock indexes used in this study.</w:t>
      </w:r>
      <w:r>
        <w:t xml:space="preserve"> As t</w:t>
      </w:r>
      <w:r w:rsidRPr="00EA2BC7">
        <w:t xml:space="preserve">he neural network's validity may be influenced by market conditions. Samples from various market circumstances may be useful in resolving this issue. </w:t>
      </w:r>
      <w:r w:rsidRPr="00950605">
        <w:t xml:space="preserve">The NYSE, often </w:t>
      </w:r>
      <w:r>
        <w:t>regarded</w:t>
      </w:r>
      <w:r w:rsidRPr="00950605">
        <w:t xml:space="preserve"> as the world's most </w:t>
      </w:r>
      <w:r>
        <w:t>rich and developed</w:t>
      </w:r>
      <w:r w:rsidRPr="00950605">
        <w:t xml:space="preserve"> financial exchange, trades the S&amp;P500 and DJIA indices. Mainland China and India's financial markets, on the other hand, are usually classified as new markets. In actuality, the majority of the country's market institutions are still in the planning stages. The Nifty 50</w:t>
      </w:r>
      <w:r>
        <w:t xml:space="preserve"> and </w:t>
      </w:r>
      <w:r w:rsidRPr="00950605">
        <w:t xml:space="preserve">CSI 300 </w:t>
      </w:r>
      <w:r>
        <w:t>w</w:t>
      </w:r>
      <w:r w:rsidRPr="00950605">
        <w:t xml:space="preserve">ere chosen to represent emerging markets as a consequence. </w:t>
      </w:r>
    </w:p>
    <w:p w14:paraId="37D9CCFB" w14:textId="77777777" w:rsidR="00AE3B98" w:rsidRDefault="00AE3B98" w:rsidP="00AE3B98">
      <w:pPr>
        <w:spacing w:line="360" w:lineRule="auto"/>
      </w:pPr>
    </w:p>
    <w:p w14:paraId="39999532" w14:textId="77777777" w:rsidR="00AE3B98" w:rsidRDefault="00AE3B98" w:rsidP="00AE3B98">
      <w:pPr>
        <w:spacing w:line="360" w:lineRule="auto"/>
      </w:pPr>
      <w:r w:rsidRPr="00FF429D">
        <w:t>As inputs, three sets of variables have been chosen. The first set of variables is each index's historical trade data. The data contains the OHLC variables as well as the trade volume, as per prior literature. Each index's fundamental trade information is represented by these variables. Another set of inputs for each index is a collection of 12 frequently utilized technical indicators.</w:t>
      </w:r>
    </w:p>
    <w:p w14:paraId="53FD7B1A" w14:textId="77777777" w:rsidR="00AE3B98" w:rsidRPr="004E6990" w:rsidRDefault="00AE3B98" w:rsidP="00AE3B98">
      <w:pPr>
        <w:spacing w:line="360" w:lineRule="auto"/>
      </w:pPr>
    </w:p>
    <w:p w14:paraId="3E68696A" w14:textId="77777777" w:rsidR="00AE3B98" w:rsidRDefault="00AE3B98" w:rsidP="00AE3B98">
      <w:pPr>
        <w:spacing w:line="360" w:lineRule="auto"/>
        <w:rPr>
          <w:b/>
          <w:bCs/>
        </w:rPr>
      </w:pPr>
      <w:r>
        <w:rPr>
          <w:b/>
          <w:bCs/>
        </w:rPr>
        <w:t>2.6.3 Results</w:t>
      </w:r>
    </w:p>
    <w:p w14:paraId="46A0E099" w14:textId="77777777" w:rsidR="00AE3B98" w:rsidRDefault="00AE3B98" w:rsidP="00AE3B98">
      <w:pPr>
        <w:spacing w:line="360" w:lineRule="auto"/>
        <w:rPr>
          <w:b/>
          <w:bCs/>
        </w:rPr>
      </w:pPr>
    </w:p>
    <w:p w14:paraId="24D5264D" w14:textId="77777777" w:rsidR="00AE3B98" w:rsidRDefault="00AE3B98" w:rsidP="00AE3B98">
      <w:pPr>
        <w:spacing w:line="360" w:lineRule="auto"/>
      </w:pPr>
      <w:r w:rsidRPr="00950605">
        <w:t xml:space="preserve">According to the model findings during a 6-year time span, RNN </w:t>
      </w:r>
      <w:r>
        <w:t xml:space="preserve">and LSTM </w:t>
      </w:r>
      <w:r w:rsidRPr="00950605">
        <w:t xml:space="preserve">had larger distances </w:t>
      </w:r>
      <w:r>
        <w:t xml:space="preserve">and </w:t>
      </w:r>
      <w:r w:rsidRPr="00950605">
        <w:t xml:space="preserve">variations to the real data </w:t>
      </w:r>
      <w:r>
        <w:t>compared to</w:t>
      </w:r>
      <w:r w:rsidRPr="00950605">
        <w:t xml:space="preserve"> WLSTM</w:t>
      </w:r>
      <w:r>
        <w:t xml:space="preserve"> and </w:t>
      </w:r>
      <w:r w:rsidRPr="00950605">
        <w:t>WSAEs- LSTM, according to the yearly expected data and the corresponding actual data in the graph. In addition, when comparing WLSTM</w:t>
      </w:r>
      <w:r>
        <w:t xml:space="preserve"> to </w:t>
      </w:r>
      <w:r w:rsidRPr="00950605">
        <w:t xml:space="preserve">WSAEs-LSTM, the </w:t>
      </w:r>
      <w:r>
        <w:t>latter</w:t>
      </w:r>
      <w:r w:rsidRPr="00950605">
        <w:t xml:space="preserve"> beats the </w:t>
      </w:r>
      <w:r>
        <w:t>former</w:t>
      </w:r>
      <w:r w:rsidRPr="00950605">
        <w:t xml:space="preserve">: WSAEs-LSTM </w:t>
      </w:r>
      <w:r>
        <w:t>is less volatile</w:t>
      </w:r>
      <w:r w:rsidRPr="00950605">
        <w:t xml:space="preserve"> and is </w:t>
      </w:r>
      <w:r>
        <w:t>similar</w:t>
      </w:r>
      <w:r w:rsidRPr="00950605">
        <w:t xml:space="preserve"> to real-time trade data </w:t>
      </w:r>
      <w:r>
        <w:t>compared to</w:t>
      </w:r>
      <w:r w:rsidRPr="00950605">
        <w:t xml:space="preserve"> WLSTM. </w:t>
      </w:r>
      <w:r>
        <w:t xml:space="preserve">Prediction Performance of </w:t>
      </w:r>
      <w:r w:rsidRPr="00950605">
        <w:t xml:space="preserve"> WSAEs-LSTM </w:t>
      </w:r>
      <w:r>
        <w:t>appears to be</w:t>
      </w:r>
      <w:r w:rsidRPr="00950605">
        <w:t xml:space="preserve"> more apparent in </w:t>
      </w:r>
      <w:r>
        <w:t>developing</w:t>
      </w:r>
      <w:r w:rsidRPr="00950605">
        <w:t xml:space="preserve"> markets </w:t>
      </w:r>
      <w:r>
        <w:t>compared to</w:t>
      </w:r>
      <w:r w:rsidRPr="00950605">
        <w:t xml:space="preserve"> established ones.</w:t>
      </w:r>
    </w:p>
    <w:p w14:paraId="202B0DD9" w14:textId="77777777" w:rsidR="00AE3B98" w:rsidRDefault="00AE3B98" w:rsidP="00AE3B98">
      <w:pPr>
        <w:spacing w:line="360" w:lineRule="auto"/>
      </w:pPr>
    </w:p>
    <w:p w14:paraId="2EBF0850" w14:textId="77777777" w:rsidR="00AE3B98" w:rsidRDefault="00AE3B98" w:rsidP="00AE3B98">
      <w:pPr>
        <w:spacing w:line="360" w:lineRule="auto"/>
      </w:pPr>
      <w:r w:rsidRPr="002D2801">
        <w:t>Not just on average, but year after year, WSAEs-LSTM beats the other three.</w:t>
      </w:r>
      <w:r>
        <w:t xml:space="preserve"> </w:t>
      </w:r>
      <w:r w:rsidRPr="00316317">
        <w:t xml:space="preserve">To show the robustness of our findings, the study looks at the statistical </w:t>
      </w:r>
      <w:r>
        <w:t>relevance</w:t>
      </w:r>
      <w:r w:rsidRPr="00316317">
        <w:t xml:space="preserve"> of discrepancies between the other three models</w:t>
      </w:r>
      <w:r>
        <w:t xml:space="preserve"> and </w:t>
      </w:r>
      <w:r w:rsidRPr="00316317">
        <w:t>WSAEs-LSTM.</w:t>
      </w:r>
      <w:r>
        <w:t xml:space="preserve"> </w:t>
      </w:r>
      <w:r w:rsidRPr="002D2801">
        <w:t>For each accuracy parameter, we compare the 24 quarterly WSAEs-LSTM results to the three models</w:t>
      </w:r>
      <w:r>
        <w:t xml:space="preserve"> using </w:t>
      </w:r>
      <w:r w:rsidRPr="00950605">
        <w:t>T-test statisti</w:t>
      </w:r>
      <w:r>
        <w:t>c</w:t>
      </w:r>
      <w:r w:rsidRPr="00950605">
        <w:t xml:space="preserve">. </w:t>
      </w:r>
    </w:p>
    <w:p w14:paraId="71AEADAA" w14:textId="77777777" w:rsidR="00AE3B98" w:rsidRDefault="00AE3B98" w:rsidP="00AE3B98">
      <w:pPr>
        <w:spacing w:line="360" w:lineRule="auto"/>
      </w:pPr>
    </w:p>
    <w:p w14:paraId="55495355" w14:textId="77777777" w:rsidR="00AE3B98" w:rsidRDefault="00AE3B98" w:rsidP="00AE3B98">
      <w:pPr>
        <w:spacing w:line="360" w:lineRule="auto"/>
      </w:pPr>
      <w:r w:rsidRPr="002D2801">
        <w:t xml:space="preserve">According to the data, the difference in predictability between two particular models in forecasting two stock indices is modest if the two stock indices are traded in markets with </w:t>
      </w:r>
      <w:r w:rsidRPr="002D2801">
        <w:lastRenderedPageBreak/>
        <w:t>comparable development states, but it rises if the two stock indices are exchanged in markets with distinct development states.</w:t>
      </w:r>
    </w:p>
    <w:p w14:paraId="790ED864" w14:textId="77777777" w:rsidR="00AE3B98" w:rsidRDefault="00AE3B98" w:rsidP="00AE3B98">
      <w:pPr>
        <w:spacing w:line="360" w:lineRule="auto"/>
      </w:pPr>
    </w:p>
    <w:p w14:paraId="49905F7A" w14:textId="77777777" w:rsidR="00AE3B98" w:rsidRPr="0094562E" w:rsidRDefault="00AE3B98" w:rsidP="00AE3B98">
      <w:pPr>
        <w:spacing w:line="360" w:lineRule="auto"/>
        <w:rPr>
          <w:b/>
          <w:bCs/>
        </w:rPr>
      </w:pPr>
      <w:r>
        <w:rPr>
          <w:b/>
          <w:bCs/>
        </w:rPr>
        <w:t xml:space="preserve">2.7 </w:t>
      </w:r>
      <w:r w:rsidRPr="00E86E5E">
        <w:rPr>
          <w:b/>
          <w:bCs/>
        </w:rPr>
        <w:t>A Recurrent Neural Network Approach in Predicting</w:t>
      </w:r>
      <w:r>
        <w:rPr>
          <w:b/>
          <w:bCs/>
        </w:rPr>
        <w:t xml:space="preserve"> </w:t>
      </w:r>
      <w:r w:rsidRPr="00E86E5E">
        <w:rPr>
          <w:b/>
          <w:bCs/>
        </w:rPr>
        <w:t>Daily Stock Prices</w:t>
      </w:r>
      <w:r>
        <w:rPr>
          <w:b/>
          <w:bCs/>
        </w:rPr>
        <w:fldChar w:fldCharType="begin"/>
      </w:r>
      <w:r>
        <w:rPr>
          <w:b/>
          <w:bCs/>
        </w:rPr>
        <w:instrText xml:space="preserve"> ADDIN ZOTERO_ITEM CSL_CITATION {"citationID":"3L6uvPFm","properties":{"formattedCitation":"(Samarawickrama &amp; Fernando, 2017)","plainCitation":"(Samarawickrama &amp; Fernando, 2017)","noteIndex":0},"citationItems":[{"id":47,"uris":["http://zotero.org/users/local/g8lD94u9/items/ZU3B5IXN"],"uri":["http://zotero.org/users/local/g8lD94u9/items/ZU3B5IXN"],"itemData":{"id":47,"type":"paper-conference","container-title":"2017 IEEE International Conference on Industrial and Information Systems (ICIIS)","DOI":"10.1109/ICIINFS.2017.8300345","event":"2017 IEEE International Conference on Industrial and Information Systems (ICIIS)","event-place":"Peradeniya","ISBN":"978-1-5386-1674-1","page":"1-6","publisher":"IEEE","publisher-place":"Peradeniya","source":"DOI.org (Crossref)","title":"A recurrent neural network approach in predicting daily stock prices an application to the Sri Lankan stock market","URL":"http://ieeexplore.ieee.org/document/8300345/","author":[{"family":"Samarawickrama","given":"A.J.P."},{"family":"Fernando","given":"T.G.I."}],"accessed":{"date-parts":[["2021",8,7]]},"issued":{"date-parts":[["2017",12]]}}}],"schema":"https://github.com/citation-style-language/schema/raw/master/csl-citation.json"} </w:instrText>
      </w:r>
      <w:r>
        <w:rPr>
          <w:b/>
          <w:bCs/>
        </w:rPr>
        <w:fldChar w:fldCharType="separate"/>
      </w:r>
      <w:r>
        <w:rPr>
          <w:b/>
          <w:bCs/>
          <w:noProof/>
        </w:rPr>
        <w:t>(Samarawickrama &amp; Fernando, 2017)</w:t>
      </w:r>
      <w:r>
        <w:rPr>
          <w:b/>
          <w:bCs/>
        </w:rPr>
        <w:fldChar w:fldCharType="end"/>
      </w:r>
    </w:p>
    <w:p w14:paraId="42AB9B92" w14:textId="77777777" w:rsidR="00AE3B98" w:rsidRDefault="00AE3B98" w:rsidP="00AE3B98">
      <w:pPr>
        <w:spacing w:line="360" w:lineRule="auto"/>
        <w:rPr>
          <w:b/>
          <w:bCs/>
        </w:rPr>
      </w:pPr>
    </w:p>
    <w:p w14:paraId="4C7BF81F" w14:textId="77777777" w:rsidR="00AE3B98" w:rsidRDefault="00AE3B98" w:rsidP="00AE3B98">
      <w:pPr>
        <w:spacing w:line="360" w:lineRule="auto"/>
        <w:rPr>
          <w:b/>
          <w:bCs/>
        </w:rPr>
      </w:pPr>
      <w:r>
        <w:rPr>
          <w:b/>
          <w:bCs/>
        </w:rPr>
        <w:t>2.7.1 Business Problem</w:t>
      </w:r>
    </w:p>
    <w:p w14:paraId="4AEA8D0F" w14:textId="77777777" w:rsidR="00AE3B98" w:rsidRDefault="00AE3B98" w:rsidP="00AE3B98">
      <w:pPr>
        <w:spacing w:line="360" w:lineRule="auto"/>
      </w:pPr>
    </w:p>
    <w:p w14:paraId="23326373" w14:textId="77777777" w:rsidR="00AE3B98" w:rsidRDefault="00AE3B98" w:rsidP="00AE3B98">
      <w:pPr>
        <w:spacing w:line="360" w:lineRule="auto"/>
      </w:pPr>
      <w:r w:rsidRPr="007D5C36">
        <w:t xml:space="preserve">The purpose of this study was to create models based on the Recurrent Neural Network (RNN) Approach to forecast daily stock values of chosen listed firms on the Colombo Stock Exchange (CSE), as well as to assess the accuracy of the models generated and, if necessary, to detect model flaws. Models were built using </w:t>
      </w:r>
      <w:r>
        <w:t>FNN</w:t>
      </w:r>
      <w:r w:rsidRPr="007D5C36">
        <w:t xml:space="preserve">, SRNN, GRU, and LSTM architectures. For each firm, the </w:t>
      </w:r>
      <w:r>
        <w:t>OHLC</w:t>
      </w:r>
      <w:r w:rsidRPr="007D5C36">
        <w:t xml:space="preserve"> prices from the previous two days were chosen as input variables. The biggest and lowest predicting errors are produced by feedforward networks. The finest feedforward networks have a predicting accuracy of around 99 percent.</w:t>
      </w:r>
      <w:r>
        <w:t xml:space="preserve"> </w:t>
      </w:r>
      <w:r w:rsidRPr="007D5C36">
        <w:t>When compared to feedforward networks, SRNN and LSTM networks yield lesser mistakes on average, but on rare instances, the error is greater. GRU networks have a stronger predicting capability than the other two networks.</w:t>
      </w:r>
    </w:p>
    <w:p w14:paraId="5F1DF4F0" w14:textId="77777777" w:rsidR="00AE3B98" w:rsidRDefault="00AE3B98" w:rsidP="00AE3B98">
      <w:pPr>
        <w:spacing w:line="360" w:lineRule="auto"/>
      </w:pPr>
    </w:p>
    <w:p w14:paraId="1B4A83F1" w14:textId="77777777" w:rsidR="00AE3B98" w:rsidRDefault="00AE3B98" w:rsidP="00AE3B98">
      <w:pPr>
        <w:spacing w:line="360" w:lineRule="auto"/>
        <w:rPr>
          <w:b/>
          <w:bCs/>
        </w:rPr>
      </w:pPr>
      <w:r>
        <w:rPr>
          <w:b/>
          <w:bCs/>
        </w:rPr>
        <w:t>2.7.2 Research Methodology</w:t>
      </w:r>
    </w:p>
    <w:p w14:paraId="14B4657B" w14:textId="77777777" w:rsidR="00AE3B98" w:rsidRDefault="00AE3B98" w:rsidP="00AE3B98">
      <w:pPr>
        <w:spacing w:line="360" w:lineRule="auto"/>
        <w:rPr>
          <w:b/>
          <w:bCs/>
        </w:rPr>
      </w:pPr>
    </w:p>
    <w:p w14:paraId="67A5EA9C" w14:textId="77777777" w:rsidR="00AE3B98" w:rsidRDefault="00AE3B98" w:rsidP="00AE3B98">
      <w:pPr>
        <w:spacing w:line="360" w:lineRule="auto"/>
      </w:pPr>
      <w:r w:rsidRPr="0086297D">
        <w:t>Three firms were chosen for this study among the Colombo Stock Exchange's (CSE) 297 listed companies. These businesses were chosen from among 20 CSE sectors from three industries with the greatest trading volume</w:t>
      </w:r>
      <w:r>
        <w:t xml:space="preserve"> per year</w:t>
      </w:r>
      <w:r w:rsidRPr="0086297D">
        <w:t>. The companies were chosen based on the stock price's stability and market performance (trading volume and frequency). The following companies were chosen for this study: COM(</w:t>
      </w:r>
      <w:r>
        <w:t>Finance</w:t>
      </w:r>
      <w:r w:rsidRPr="0086297D">
        <w:t>)</w:t>
      </w:r>
      <w:r>
        <w:t xml:space="preserve">, </w:t>
      </w:r>
      <w:r w:rsidRPr="0086297D">
        <w:t>RCL(Manufacturing) and JKH(Diversified Holding Sector). The model was built using data from these firms from January 1, 2002, to June 30, 2013.</w:t>
      </w:r>
    </w:p>
    <w:p w14:paraId="63265516" w14:textId="77777777" w:rsidR="00AE3B98" w:rsidRDefault="00AE3B98" w:rsidP="00AE3B98">
      <w:pPr>
        <w:spacing w:line="360" w:lineRule="auto"/>
      </w:pPr>
    </w:p>
    <w:p w14:paraId="509B14D8" w14:textId="77777777" w:rsidR="00AE3B98" w:rsidRDefault="00AE3B98" w:rsidP="00AE3B98">
      <w:pPr>
        <w:spacing w:line="360" w:lineRule="auto"/>
      </w:pPr>
      <w:r>
        <w:t>The Low and High prices of the previous 2 days have been chosen as inputs for model building.</w:t>
      </w:r>
    </w:p>
    <w:p w14:paraId="687B72DD" w14:textId="77777777" w:rsidR="00AE3B98" w:rsidRDefault="00AE3B98" w:rsidP="00AE3B98">
      <w:pPr>
        <w:spacing w:line="360" w:lineRule="auto"/>
      </w:pPr>
    </w:p>
    <w:p w14:paraId="62F284AA" w14:textId="77777777" w:rsidR="00AE3B98" w:rsidRDefault="00AE3B98" w:rsidP="00AE3B98">
      <w:pPr>
        <w:spacing w:line="360" w:lineRule="auto"/>
      </w:pPr>
      <w:r>
        <w:t>As a result, input params (t – current time) consist of:</w:t>
      </w:r>
    </w:p>
    <w:p w14:paraId="0CD85BAE" w14:textId="77777777" w:rsidR="00AE3B98" w:rsidRDefault="00AE3B98" w:rsidP="00AE3B98">
      <w:pPr>
        <w:spacing w:line="360" w:lineRule="auto"/>
      </w:pPr>
      <w:r w:rsidRPr="005869F9">
        <w:t>C(t-1) –</w:t>
      </w:r>
      <w:r>
        <w:t xml:space="preserve"> </w:t>
      </w:r>
      <w:r w:rsidRPr="005869F9">
        <w:t>day t-1</w:t>
      </w:r>
      <w:r>
        <w:t xml:space="preserve"> </w:t>
      </w:r>
      <w:r w:rsidRPr="005869F9">
        <w:t>closing price</w:t>
      </w:r>
    </w:p>
    <w:p w14:paraId="6341E798" w14:textId="77777777" w:rsidR="00AE3B98" w:rsidRDefault="00AE3B98" w:rsidP="00AE3B98">
      <w:pPr>
        <w:spacing w:line="360" w:lineRule="auto"/>
      </w:pPr>
      <w:r w:rsidRPr="005869F9">
        <w:lastRenderedPageBreak/>
        <w:t>C(t-2) – day t-</w:t>
      </w:r>
      <w:r>
        <w:t xml:space="preserve">2 </w:t>
      </w:r>
      <w:r w:rsidRPr="005869F9">
        <w:t>closing price</w:t>
      </w:r>
    </w:p>
    <w:p w14:paraId="725E93B3" w14:textId="77777777" w:rsidR="00AE3B98" w:rsidRDefault="00AE3B98" w:rsidP="00AE3B98">
      <w:pPr>
        <w:spacing w:line="360" w:lineRule="auto"/>
      </w:pPr>
      <w:r w:rsidRPr="005869F9">
        <w:t>L(t-1) –</w:t>
      </w:r>
      <w:r>
        <w:t xml:space="preserve"> </w:t>
      </w:r>
      <w:r w:rsidRPr="005869F9">
        <w:t xml:space="preserve">day t-1 </w:t>
      </w:r>
      <w:r>
        <w:t>lowest price</w:t>
      </w:r>
    </w:p>
    <w:p w14:paraId="31551FEE" w14:textId="77777777" w:rsidR="00AE3B98" w:rsidRDefault="00AE3B98" w:rsidP="00AE3B98">
      <w:pPr>
        <w:spacing w:line="360" w:lineRule="auto"/>
      </w:pPr>
      <w:r w:rsidRPr="005869F9">
        <w:t>L(t-2) – day t-</w:t>
      </w:r>
      <w:r>
        <w:t>2</w:t>
      </w:r>
      <w:r w:rsidRPr="005869F9">
        <w:t xml:space="preserve"> </w:t>
      </w:r>
      <w:r>
        <w:t>lowest price</w:t>
      </w:r>
    </w:p>
    <w:p w14:paraId="29B6C880" w14:textId="77777777" w:rsidR="00AE3B98" w:rsidRDefault="00AE3B98" w:rsidP="00AE3B98">
      <w:pPr>
        <w:spacing w:line="360" w:lineRule="auto"/>
      </w:pPr>
      <w:r w:rsidRPr="005869F9">
        <w:t xml:space="preserve">H(t-1) – day t-1 </w:t>
      </w:r>
      <w:r>
        <w:t>highest price</w:t>
      </w:r>
    </w:p>
    <w:p w14:paraId="6436A493" w14:textId="77777777" w:rsidR="00AE3B98" w:rsidRDefault="00AE3B98" w:rsidP="00AE3B98">
      <w:pPr>
        <w:spacing w:line="360" w:lineRule="auto"/>
      </w:pPr>
      <w:r w:rsidRPr="005869F9">
        <w:t>H(t-2) – day t-</w:t>
      </w:r>
      <w:r>
        <w:t>2</w:t>
      </w:r>
      <w:r w:rsidRPr="005869F9">
        <w:t xml:space="preserve"> </w:t>
      </w:r>
      <w:r>
        <w:t>highest price</w:t>
      </w:r>
    </w:p>
    <w:p w14:paraId="1F547F95" w14:textId="77777777" w:rsidR="00AE3B98" w:rsidRDefault="00AE3B98" w:rsidP="00AE3B98">
      <w:pPr>
        <w:spacing w:line="360" w:lineRule="auto"/>
      </w:pPr>
    </w:p>
    <w:p w14:paraId="07AF4B5A" w14:textId="77777777" w:rsidR="00AE3B98" w:rsidRDefault="00AE3B98" w:rsidP="00AE3B98">
      <w:pPr>
        <w:spacing w:line="360" w:lineRule="auto"/>
      </w:pPr>
      <w:r w:rsidRPr="005869F9">
        <w:t>Three prominent neural network topologies were used for model development in this study</w:t>
      </w:r>
      <w:r>
        <w:t xml:space="preserve"> are</w:t>
      </w:r>
      <w:r w:rsidRPr="005869F9">
        <w:t xml:space="preserve"> GRU, LSTM and</w:t>
      </w:r>
      <w:r>
        <w:t xml:space="preserve"> </w:t>
      </w:r>
      <w:r w:rsidRPr="005869F9">
        <w:t xml:space="preserve">SRNN. </w:t>
      </w:r>
      <w:r>
        <w:t>The</w:t>
      </w:r>
      <w:r w:rsidRPr="00046527">
        <w:t xml:space="preserve"> Feed Forward Neural Network (MLP) </w:t>
      </w:r>
      <w:r>
        <w:t>has</w:t>
      </w:r>
      <w:r w:rsidRPr="00046527">
        <w:t xml:space="preserve"> </w:t>
      </w:r>
      <w:r>
        <w:t xml:space="preserve">also been </w:t>
      </w:r>
      <w:r w:rsidRPr="00046527">
        <w:t>utilized for comparison.</w:t>
      </w:r>
      <w:r>
        <w:t xml:space="preserve"> </w:t>
      </w:r>
      <w:r w:rsidRPr="005869F9">
        <w:t xml:space="preserve">Ten </w:t>
      </w:r>
      <w:r>
        <w:t>NN</w:t>
      </w:r>
      <w:r w:rsidRPr="005869F9">
        <w:t xml:space="preserve"> models were created for each of the neural network designs </w:t>
      </w:r>
      <w:r>
        <w:t>which were created with different latent/hidden units between 2 and 11</w:t>
      </w:r>
      <w:r w:rsidRPr="005869F9">
        <w:t xml:space="preserve">. As a result, each firm had 40 </w:t>
      </w:r>
      <w:r>
        <w:t>NN</w:t>
      </w:r>
      <w:r w:rsidRPr="005869F9">
        <w:t xml:space="preserve"> models.</w:t>
      </w:r>
    </w:p>
    <w:p w14:paraId="6AEA7576" w14:textId="77777777" w:rsidR="00AE3B98" w:rsidRDefault="00AE3B98" w:rsidP="00AE3B98">
      <w:pPr>
        <w:spacing w:line="360" w:lineRule="auto"/>
      </w:pPr>
    </w:p>
    <w:p w14:paraId="3FA931CB" w14:textId="77777777" w:rsidR="00AE3B98" w:rsidRDefault="00AE3B98" w:rsidP="00AE3B98">
      <w:pPr>
        <w:spacing w:line="360" w:lineRule="auto"/>
      </w:pPr>
      <w:r>
        <w:t>Each NN model contains a 6 input neuron input layer, a 2 to 11 hidden neuron hidden layer, and a 1 output neuron output layer. The internal architecture of each of ten models built using a single design for a single firm is described in the table below.</w:t>
      </w:r>
    </w:p>
    <w:p w14:paraId="58E81163" w14:textId="77777777" w:rsidR="00AE3B98" w:rsidRDefault="00AE3B98" w:rsidP="00AE3B98">
      <w:pPr>
        <w:spacing w:line="360" w:lineRule="auto"/>
      </w:pPr>
    </w:p>
    <w:p w14:paraId="59EFD83B" w14:textId="77777777" w:rsidR="00AE3B98" w:rsidRDefault="00AE3B98" w:rsidP="00AE3B98">
      <w:pPr>
        <w:spacing w:line="360" w:lineRule="auto"/>
      </w:pPr>
      <w:r w:rsidRPr="005869F9">
        <w:t>The data w</w:t>
      </w:r>
      <w:r>
        <w:t>as</w:t>
      </w:r>
      <w:r w:rsidRPr="005869F9">
        <w:t xml:space="preserve"> </w:t>
      </w:r>
      <w:r>
        <w:t>scaled using min-max scaling</w:t>
      </w:r>
      <w:r w:rsidRPr="005869F9">
        <w:t xml:space="preserve"> in this investigation.</w:t>
      </w:r>
      <w:r>
        <w:t xml:space="preserve"> </w:t>
      </w:r>
      <w:r w:rsidRPr="005869F9">
        <w:t xml:space="preserve">The </w:t>
      </w:r>
      <w:r>
        <w:t>train, validation and test data ratio was taken as 70:15:15.</w:t>
      </w:r>
      <w:r w:rsidRPr="005869F9">
        <w:t xml:space="preserve"> </w:t>
      </w:r>
    </w:p>
    <w:p w14:paraId="61474465" w14:textId="77777777" w:rsidR="00AE3B98" w:rsidRDefault="00AE3B98" w:rsidP="00AE3B98">
      <w:pPr>
        <w:spacing w:line="360" w:lineRule="auto"/>
      </w:pPr>
    </w:p>
    <w:p w14:paraId="0617C54A" w14:textId="77777777" w:rsidR="00AE3B98" w:rsidRDefault="00AE3B98" w:rsidP="00AE3B98">
      <w:pPr>
        <w:spacing w:line="360" w:lineRule="auto"/>
      </w:pPr>
      <w:r w:rsidRPr="005869F9">
        <w:t xml:space="preserve">On the Windows platform, the Keras was used to </w:t>
      </w:r>
      <w:r>
        <w:t xml:space="preserve">implementation </w:t>
      </w:r>
      <w:r w:rsidRPr="005869F9">
        <w:t>and train</w:t>
      </w:r>
      <w:r>
        <w:t>ing</w:t>
      </w:r>
      <w:r w:rsidRPr="005869F9">
        <w:t xml:space="preserve"> </w:t>
      </w:r>
      <w:r>
        <w:t>of the NNs</w:t>
      </w:r>
      <w:r w:rsidRPr="005869F9">
        <w:t xml:space="preserve">. To train neural networks, the following activation functions </w:t>
      </w:r>
      <w:r>
        <w:t>and features</w:t>
      </w:r>
      <w:r w:rsidRPr="005869F9">
        <w:t xml:space="preserve"> were utilized.</w:t>
      </w:r>
    </w:p>
    <w:p w14:paraId="58F85F41" w14:textId="77777777" w:rsidR="00AE3B98" w:rsidRDefault="00AE3B98" w:rsidP="00AE3B98">
      <w:pPr>
        <w:spacing w:line="360" w:lineRule="auto"/>
      </w:pPr>
    </w:p>
    <w:p w14:paraId="4B6B235E" w14:textId="77777777" w:rsidR="00AE3B98" w:rsidRDefault="00AE3B98" w:rsidP="00AE3B98">
      <w:pPr>
        <w:spacing w:line="360" w:lineRule="auto"/>
      </w:pPr>
      <w:r>
        <w:rPr>
          <w:noProof/>
          <w:lang w:val="en-US" w:eastAsia="ja-JP"/>
        </w:rPr>
        <w:drawing>
          <wp:inline distT="0" distB="0" distL="0" distR="0" wp14:anchorId="6DAEF11C" wp14:editId="6B64A107">
            <wp:extent cx="5731510" cy="2541270"/>
            <wp:effectExtent l="0" t="0" r="0" b="0"/>
            <wp:docPr id="172" name="Picture 17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2541270"/>
                    </a:xfrm>
                    <a:prstGeom prst="rect">
                      <a:avLst/>
                    </a:prstGeom>
                  </pic:spPr>
                </pic:pic>
              </a:graphicData>
            </a:graphic>
          </wp:inline>
        </w:drawing>
      </w:r>
    </w:p>
    <w:p w14:paraId="6838B66C" w14:textId="77777777" w:rsidR="00AE3B98" w:rsidRPr="00E44820" w:rsidRDefault="00AE3B98" w:rsidP="00AE3B98">
      <w:pPr>
        <w:spacing w:line="360" w:lineRule="auto"/>
        <w:rPr>
          <w:b/>
          <w:bCs/>
          <w:sz w:val="20"/>
          <w:szCs w:val="20"/>
        </w:rPr>
      </w:pPr>
      <w:r>
        <w:rPr>
          <w:b/>
          <w:bCs/>
          <w:sz w:val="20"/>
          <w:szCs w:val="20"/>
        </w:rPr>
        <w:t xml:space="preserve">                                               </w:t>
      </w:r>
      <w:r w:rsidRPr="00E44820">
        <w:rPr>
          <w:b/>
          <w:bCs/>
          <w:sz w:val="20"/>
          <w:szCs w:val="20"/>
        </w:rPr>
        <w:t>Table 2: Model parameters used for training</w:t>
      </w:r>
    </w:p>
    <w:p w14:paraId="62BB2EF0" w14:textId="77777777" w:rsidR="00AE3B98" w:rsidRDefault="00AE3B98" w:rsidP="00AE3B98">
      <w:pPr>
        <w:spacing w:line="360" w:lineRule="auto"/>
      </w:pPr>
    </w:p>
    <w:p w14:paraId="4204A7FF" w14:textId="77777777" w:rsidR="00AE3B98" w:rsidRDefault="00AE3B98" w:rsidP="00AE3B98">
      <w:pPr>
        <w:spacing w:line="360" w:lineRule="auto"/>
      </w:pPr>
      <w:r>
        <w:lastRenderedPageBreak/>
        <w:t>All the</w:t>
      </w:r>
      <w:r w:rsidRPr="00D554D3">
        <w:t xml:space="preserve"> 40 </w:t>
      </w:r>
      <w:r>
        <w:t>NN</w:t>
      </w:r>
      <w:r w:rsidRPr="00D554D3">
        <w:t xml:space="preserve"> models underwent 5000 rounds of training. So, for all of the networks, the halting condition was 5000 iterations.</w:t>
      </w:r>
    </w:p>
    <w:p w14:paraId="47ADB050" w14:textId="77777777" w:rsidR="00AE3B98" w:rsidRDefault="00AE3B98" w:rsidP="00AE3B98">
      <w:pPr>
        <w:spacing w:line="360" w:lineRule="auto"/>
      </w:pPr>
    </w:p>
    <w:p w14:paraId="6D51BC42" w14:textId="77777777" w:rsidR="00AE3B98" w:rsidRDefault="00AE3B98" w:rsidP="00AE3B98">
      <w:pPr>
        <w:spacing w:line="360" w:lineRule="auto"/>
      </w:pPr>
      <w:r w:rsidRPr="00D554D3">
        <w:t xml:space="preserve">The test dataset was used to make predictions after training. MAPE </w:t>
      </w:r>
      <w:r>
        <w:t xml:space="preserve">and </w:t>
      </w:r>
      <w:r w:rsidRPr="00D554D3">
        <w:t>MAD were calculated to quantify the accuracy of each neural network model in order to assess its performance. The model with the lowest MAPE</w:t>
      </w:r>
      <w:r>
        <w:t>/MAD</w:t>
      </w:r>
      <w:r w:rsidRPr="00D554D3">
        <w:t xml:space="preserve"> was deemed the best.</w:t>
      </w:r>
      <w:r>
        <w:t xml:space="preserve">                   </w:t>
      </w:r>
      <w:r>
        <w:rPr>
          <w:noProof/>
          <w:lang w:val="en-US" w:eastAsia="ja-JP"/>
        </w:rPr>
        <w:drawing>
          <wp:inline distT="0" distB="0" distL="0" distR="0" wp14:anchorId="0E827777" wp14:editId="3E2DD5B0">
            <wp:extent cx="4047063" cy="1100517"/>
            <wp:effectExtent l="0" t="0" r="4445" b="4445"/>
            <wp:docPr id="173" name="Picture 17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4067283" cy="1106015"/>
                    </a:xfrm>
                    <a:prstGeom prst="rect">
                      <a:avLst/>
                    </a:prstGeom>
                  </pic:spPr>
                </pic:pic>
              </a:graphicData>
            </a:graphic>
          </wp:inline>
        </w:drawing>
      </w:r>
    </w:p>
    <w:p w14:paraId="73B02FF4" w14:textId="77777777" w:rsidR="00AE3B98" w:rsidRDefault="00AE3B98" w:rsidP="00AE3B98">
      <w:pPr>
        <w:spacing w:line="360" w:lineRule="auto"/>
      </w:pPr>
      <w:r w:rsidRPr="00050F0F">
        <w:t>To compare projected prices to actual prices, the results from the tests were converted back to raw format.</w:t>
      </w:r>
    </w:p>
    <w:p w14:paraId="492C86C5" w14:textId="77777777" w:rsidR="00AE3B98" w:rsidRDefault="00AE3B98" w:rsidP="00AE3B98">
      <w:pPr>
        <w:spacing w:line="360" w:lineRule="auto"/>
      </w:pPr>
    </w:p>
    <w:p w14:paraId="4C3B1965" w14:textId="77777777" w:rsidR="00AE3B98" w:rsidRPr="00DF0D60" w:rsidRDefault="00AE3B98" w:rsidP="00AE3B98">
      <w:pPr>
        <w:spacing w:line="360" w:lineRule="auto"/>
        <w:rPr>
          <w:b/>
          <w:bCs/>
        </w:rPr>
      </w:pPr>
      <w:r w:rsidRPr="00DF0D60">
        <w:rPr>
          <w:b/>
          <w:bCs/>
        </w:rPr>
        <w:t>2.</w:t>
      </w:r>
      <w:r>
        <w:rPr>
          <w:b/>
          <w:bCs/>
        </w:rPr>
        <w:t>7</w:t>
      </w:r>
      <w:r w:rsidRPr="00DF0D60">
        <w:rPr>
          <w:b/>
          <w:bCs/>
        </w:rPr>
        <w:t>.</w:t>
      </w:r>
      <w:r>
        <w:rPr>
          <w:b/>
          <w:bCs/>
        </w:rPr>
        <w:t>3 Results</w:t>
      </w:r>
    </w:p>
    <w:p w14:paraId="124A0BC4" w14:textId="77777777" w:rsidR="00AE3B98" w:rsidRDefault="00AE3B98" w:rsidP="00AE3B98">
      <w:pPr>
        <w:spacing w:line="360" w:lineRule="auto"/>
      </w:pPr>
    </w:p>
    <w:p w14:paraId="3DB20A09" w14:textId="77777777" w:rsidR="00AE3B98" w:rsidRDefault="00AE3B98" w:rsidP="00AE3B98">
      <w:pPr>
        <w:spacing w:line="360" w:lineRule="auto"/>
      </w:pPr>
      <w:r w:rsidRPr="00050F0F">
        <w:t xml:space="preserve">When it comes to </w:t>
      </w:r>
      <w:r>
        <w:t>test</w:t>
      </w:r>
      <w:r w:rsidRPr="00050F0F">
        <w:t xml:space="preserve"> error (or </w:t>
      </w:r>
      <w:r>
        <w:t>forecast</w:t>
      </w:r>
      <w:r w:rsidRPr="00050F0F">
        <w:t xml:space="preserve"> error), </w:t>
      </w:r>
      <w:r>
        <w:t xml:space="preserve">we observed that </w:t>
      </w:r>
      <w:r w:rsidRPr="00050F0F">
        <w:t xml:space="preserve">MLP models yield the lowest </w:t>
      </w:r>
      <w:r>
        <w:t xml:space="preserve">and highest </w:t>
      </w:r>
      <w:r w:rsidRPr="00050F0F">
        <w:t>mistakes in this study. The finest feedforward networks have a predicting accuracy of around 99 percent. When compared to feedforward networks, SRNN and LSTM networks yield lesser mistakes on average, but on rare instances, the error is greater. GRU networks produce far greater predicting errors than the other two networks.</w:t>
      </w:r>
    </w:p>
    <w:p w14:paraId="7237DF12" w14:textId="77777777" w:rsidR="00AE3B98" w:rsidRDefault="00AE3B98" w:rsidP="00AE3B98">
      <w:pPr>
        <w:spacing w:line="360" w:lineRule="auto"/>
      </w:pPr>
    </w:p>
    <w:p w14:paraId="6475B3A4" w14:textId="77777777" w:rsidR="00AE3B98" w:rsidRDefault="00AE3B98" w:rsidP="00AE3B98">
      <w:pPr>
        <w:spacing w:line="360" w:lineRule="auto"/>
      </w:pPr>
      <w:r w:rsidRPr="00B425C0">
        <w:t xml:space="preserve">In most research, </w:t>
      </w:r>
      <w:r>
        <w:t>RNN</w:t>
      </w:r>
      <w:r w:rsidRPr="00B425C0">
        <w:t xml:space="preserve"> models (particularly LSTM) g</w:t>
      </w:r>
      <w:r>
        <w:t>a</w:t>
      </w:r>
      <w:r w:rsidRPr="00B425C0">
        <w:t>ve the best results when incorporating the findings of prior investigations. MLP models, on the other hand, yield the greatest outcomes in this investigation. This is due to the fact that only data from the previous two days were used as inputs in this study. RNN models would give the best results if the number of previous days examined for input variable selection was increased.</w:t>
      </w:r>
    </w:p>
    <w:p w14:paraId="12798F65" w14:textId="77777777" w:rsidR="00AE3B98" w:rsidRDefault="00AE3B98" w:rsidP="00AE3B98">
      <w:pPr>
        <w:spacing w:line="360" w:lineRule="auto"/>
      </w:pPr>
    </w:p>
    <w:p w14:paraId="5C7ECFFC" w14:textId="77777777" w:rsidR="00AE3B98" w:rsidRDefault="00AE3B98" w:rsidP="00AE3B98">
      <w:pPr>
        <w:spacing w:line="360" w:lineRule="auto"/>
      </w:pPr>
    </w:p>
    <w:p w14:paraId="07FDDC87" w14:textId="77777777" w:rsidR="00AE3B98" w:rsidRDefault="00AE3B98" w:rsidP="00AE3B98">
      <w:pPr>
        <w:spacing w:line="360" w:lineRule="auto"/>
      </w:pPr>
    </w:p>
    <w:p w14:paraId="3101E2B0" w14:textId="77777777" w:rsidR="00AE3B98" w:rsidRDefault="00AE3B98" w:rsidP="00AE3B98">
      <w:pPr>
        <w:spacing w:line="360" w:lineRule="auto"/>
      </w:pPr>
    </w:p>
    <w:p w14:paraId="306243E5" w14:textId="77777777" w:rsidR="00AE3B98" w:rsidRDefault="00AE3B98" w:rsidP="00AE3B98">
      <w:pPr>
        <w:spacing w:line="360" w:lineRule="auto"/>
      </w:pPr>
    </w:p>
    <w:p w14:paraId="44D36662" w14:textId="77777777" w:rsidR="00AE3B98" w:rsidRDefault="00AE3B98" w:rsidP="00AE3B98">
      <w:pPr>
        <w:spacing w:line="360" w:lineRule="auto"/>
      </w:pPr>
    </w:p>
    <w:p w14:paraId="7D0B8E4C" w14:textId="77777777" w:rsidR="00AE3B98" w:rsidRDefault="00AE3B98" w:rsidP="00AE3B98">
      <w:pPr>
        <w:spacing w:line="360" w:lineRule="auto"/>
        <w:rPr>
          <w:b/>
          <w:bCs/>
        </w:rPr>
      </w:pPr>
      <w:r>
        <w:rPr>
          <w:b/>
          <w:bCs/>
        </w:rPr>
        <w:lastRenderedPageBreak/>
        <w:t xml:space="preserve">2.8 </w:t>
      </w:r>
      <w:r w:rsidRPr="00774C4A">
        <w:rPr>
          <w:b/>
          <w:bCs/>
        </w:rPr>
        <w:t>CNN-LSTM Neural Network Model for Quantitative Strategy Analysis in Stock Markets</w:t>
      </w:r>
      <w:r>
        <w:rPr>
          <w:b/>
          <w:bCs/>
        </w:rPr>
        <w:fldChar w:fldCharType="begin"/>
      </w:r>
      <w:r>
        <w:rPr>
          <w:b/>
          <w:bCs/>
        </w:rPr>
        <w:instrText xml:space="preserve"> ADDIN ZOTERO_ITEM CSL_CITATION {"citationID":"cvuBuow0","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rPr>
          <w:b/>
          <w:bCs/>
        </w:rPr>
        <w:fldChar w:fldCharType="separate"/>
      </w:r>
      <w:r>
        <w:rPr>
          <w:b/>
          <w:bCs/>
          <w:noProof/>
        </w:rPr>
        <w:t>(Liu et al., 2017a)</w:t>
      </w:r>
      <w:r>
        <w:rPr>
          <w:b/>
          <w:bCs/>
        </w:rPr>
        <w:fldChar w:fldCharType="end"/>
      </w:r>
    </w:p>
    <w:p w14:paraId="3F5EEB80" w14:textId="77777777" w:rsidR="00AE3B98" w:rsidRDefault="00AE3B98" w:rsidP="00AE3B98">
      <w:pPr>
        <w:spacing w:line="360" w:lineRule="auto"/>
        <w:rPr>
          <w:b/>
          <w:bCs/>
        </w:rPr>
      </w:pPr>
    </w:p>
    <w:p w14:paraId="377D6AF0" w14:textId="77777777" w:rsidR="00AE3B98" w:rsidRDefault="00AE3B98" w:rsidP="00AE3B98">
      <w:pPr>
        <w:spacing w:line="360" w:lineRule="auto"/>
        <w:rPr>
          <w:b/>
          <w:bCs/>
        </w:rPr>
      </w:pPr>
      <w:r>
        <w:rPr>
          <w:b/>
          <w:bCs/>
        </w:rPr>
        <w:t>2.8.1 Business Problem</w:t>
      </w:r>
    </w:p>
    <w:p w14:paraId="617C4011" w14:textId="77777777" w:rsidR="00AE3B98" w:rsidRDefault="00AE3B98" w:rsidP="00AE3B98">
      <w:pPr>
        <w:spacing w:line="360" w:lineRule="auto"/>
      </w:pPr>
    </w:p>
    <w:p w14:paraId="76B2C5EE" w14:textId="77777777" w:rsidR="00AE3B98" w:rsidRDefault="00AE3B98" w:rsidP="00AE3B98">
      <w:pPr>
        <w:spacing w:line="360" w:lineRule="auto"/>
      </w:pPr>
      <w:r w:rsidRPr="008B5432">
        <w:t xml:space="preserve">The CNN and CNN-LSTM neural networks are used to model and analyze quantitative selection and quantitative timing strategy in stock markets in this article. The CNN is used methodically to create a quantitative stock selection approach, and then the LSTM is used to create a quantitative timing strategy for increasing profits. </w:t>
      </w:r>
      <w:r w:rsidRPr="008A114F">
        <w:t>Experiments have shown that the CNN-LSTM neural network model may be utilized to build quantitative strategies that outperform the Benchmark index.</w:t>
      </w:r>
    </w:p>
    <w:p w14:paraId="43604208" w14:textId="77777777" w:rsidR="00AE3B98" w:rsidRDefault="00AE3B98" w:rsidP="00AE3B98">
      <w:pPr>
        <w:spacing w:line="360" w:lineRule="auto"/>
      </w:pPr>
    </w:p>
    <w:p w14:paraId="5ED20F6F" w14:textId="77777777" w:rsidR="00AE3B98" w:rsidRDefault="00AE3B98" w:rsidP="00AE3B98">
      <w:pPr>
        <w:spacing w:line="360" w:lineRule="auto"/>
        <w:rPr>
          <w:b/>
          <w:bCs/>
        </w:rPr>
      </w:pPr>
      <w:r>
        <w:rPr>
          <w:b/>
          <w:bCs/>
        </w:rPr>
        <w:t>2.8.2 Research Methodology</w:t>
      </w:r>
    </w:p>
    <w:p w14:paraId="3BA7100F" w14:textId="77777777" w:rsidR="00AE3B98" w:rsidRDefault="00AE3B98" w:rsidP="00AE3B98">
      <w:pPr>
        <w:spacing w:line="360" w:lineRule="auto"/>
      </w:pPr>
    </w:p>
    <w:p w14:paraId="131FD729" w14:textId="77777777" w:rsidR="00AE3B98" w:rsidRDefault="00AE3B98" w:rsidP="00AE3B98">
      <w:pPr>
        <w:spacing w:line="360" w:lineRule="auto"/>
      </w:pPr>
      <w:r w:rsidRPr="00AD0C5D">
        <w:t>The CNN-LSTM framework's specifics are as follows:</w:t>
      </w:r>
    </w:p>
    <w:p w14:paraId="478DECDA" w14:textId="77777777" w:rsidR="00AE3B98" w:rsidRDefault="00AE3B98" w:rsidP="00AE3B98">
      <w:pPr>
        <w:spacing w:line="360" w:lineRule="auto"/>
      </w:pPr>
    </w:p>
    <w:p w14:paraId="2AC44070" w14:textId="77777777" w:rsidR="00AE3B98" w:rsidRDefault="00AE3B98" w:rsidP="00AE3B98">
      <w:pPr>
        <w:spacing w:line="360" w:lineRule="auto"/>
      </w:pPr>
      <w:r>
        <w:t xml:space="preserve">                                  </w:t>
      </w:r>
      <w:r>
        <w:rPr>
          <w:noProof/>
          <w:lang w:val="en-US" w:eastAsia="ja-JP"/>
        </w:rPr>
        <w:drawing>
          <wp:inline distT="0" distB="0" distL="0" distR="0" wp14:anchorId="7F6BA962" wp14:editId="604E1CBF">
            <wp:extent cx="2909194" cy="4089600"/>
            <wp:effectExtent l="0" t="0" r="0" b="0"/>
            <wp:docPr id="174" name="Picture 1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22666" cy="4108539"/>
                    </a:xfrm>
                    <a:prstGeom prst="rect">
                      <a:avLst/>
                    </a:prstGeom>
                  </pic:spPr>
                </pic:pic>
              </a:graphicData>
            </a:graphic>
          </wp:inline>
        </w:drawing>
      </w:r>
    </w:p>
    <w:p w14:paraId="45E8C8FA" w14:textId="77777777" w:rsidR="00AE3B98" w:rsidRPr="004D2421" w:rsidRDefault="00AE3B98" w:rsidP="00AE3B98">
      <w:pPr>
        <w:spacing w:line="360" w:lineRule="auto"/>
        <w:rPr>
          <w:b/>
          <w:bCs/>
          <w:sz w:val="16"/>
          <w:szCs w:val="16"/>
        </w:rPr>
      </w:pPr>
      <w:r>
        <w:rPr>
          <w:b/>
          <w:bCs/>
          <w:sz w:val="16"/>
          <w:szCs w:val="16"/>
        </w:rPr>
        <w:t xml:space="preserve">                                                                 </w:t>
      </w:r>
      <w:r w:rsidRPr="004D2421">
        <w:rPr>
          <w:b/>
          <w:bCs/>
          <w:sz w:val="16"/>
          <w:szCs w:val="16"/>
        </w:rPr>
        <w:t>Fig 7: Methodology  Flowchart for CNN-LSTM</w:t>
      </w:r>
    </w:p>
    <w:p w14:paraId="0E72F2D1" w14:textId="77777777" w:rsidR="00AE3B98" w:rsidRDefault="00AE3B98" w:rsidP="00AE3B98">
      <w:pPr>
        <w:spacing w:line="360" w:lineRule="auto"/>
      </w:pPr>
      <w:r>
        <w:lastRenderedPageBreak/>
        <w:t xml:space="preserve">                                    </w:t>
      </w:r>
      <w:r>
        <w:rPr>
          <w:noProof/>
          <w:lang w:val="en-US" w:eastAsia="ja-JP"/>
        </w:rPr>
        <w:drawing>
          <wp:inline distT="0" distB="0" distL="0" distR="0" wp14:anchorId="2FB1A6E0" wp14:editId="4D5BB0E6">
            <wp:extent cx="3048000" cy="1816100"/>
            <wp:effectExtent l="0" t="0" r="0" b="0"/>
            <wp:docPr id="175" name="Picture 1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48000" cy="1816100"/>
                    </a:xfrm>
                    <a:prstGeom prst="rect">
                      <a:avLst/>
                    </a:prstGeom>
                  </pic:spPr>
                </pic:pic>
              </a:graphicData>
            </a:graphic>
          </wp:inline>
        </w:drawing>
      </w:r>
    </w:p>
    <w:p w14:paraId="6ADA0727" w14:textId="77777777" w:rsidR="00AE3B98" w:rsidRPr="00E44820" w:rsidRDefault="00AE3B98" w:rsidP="00AE3B98">
      <w:pPr>
        <w:spacing w:before="100" w:beforeAutospacing="1" w:after="100" w:afterAutospacing="1" w:line="360" w:lineRule="auto"/>
        <w:rPr>
          <w:b/>
          <w:bCs/>
          <w:sz w:val="20"/>
          <w:szCs w:val="20"/>
        </w:rPr>
      </w:pPr>
      <w:r>
        <w:rPr>
          <w:rFonts w:ascii="CMR9" w:hAnsi="CMR9"/>
          <w:sz w:val="18"/>
          <w:szCs w:val="18"/>
        </w:rPr>
        <w:t xml:space="preserve">                                                                         </w:t>
      </w:r>
      <w:r w:rsidRPr="00E44820">
        <w:rPr>
          <w:b/>
          <w:bCs/>
          <w:sz w:val="20"/>
          <w:szCs w:val="20"/>
        </w:rPr>
        <w:t>Table 3:  CNN-LSTM Parameter Details</w:t>
      </w:r>
    </w:p>
    <w:p w14:paraId="49514B18" w14:textId="77777777" w:rsidR="00AE3B98" w:rsidRDefault="00AE3B98" w:rsidP="00AE3B98">
      <w:pPr>
        <w:spacing w:line="360" w:lineRule="auto"/>
      </w:pPr>
      <w:r w:rsidRPr="00AD0C5D">
        <w:t>When necessary, data was subjected to z-score normalization. The training data spans the years 2007-1-1 to 2013-12-31, whereas the testing data spans the years 2014-1-1 to 2017-3-31. Only the characteristics that will be input into the neural network are chosen, and the neural network is trained with random weights</w:t>
      </w:r>
      <w:r>
        <w:t xml:space="preserve"> and biases</w:t>
      </w:r>
      <w:r w:rsidRPr="00AD0C5D">
        <w:t xml:space="preserve">. The LSTM component of the CNN-LSTM model is made up of consecutive layers, 1 LSTM layer, </w:t>
      </w:r>
      <w:r>
        <w:t>followed by</w:t>
      </w:r>
      <w:r w:rsidRPr="00AD0C5D">
        <w:t xml:space="preserve"> a dense layer.</w:t>
      </w:r>
      <w:r>
        <w:t xml:space="preserve"> Activation function used for dense layer is Tanh</w:t>
      </w:r>
    </w:p>
    <w:p w14:paraId="4EBAAF29" w14:textId="77777777" w:rsidR="00AE3B98" w:rsidRDefault="00AE3B98" w:rsidP="00AE3B98">
      <w:pPr>
        <w:spacing w:line="360" w:lineRule="auto"/>
      </w:pPr>
    </w:p>
    <w:p w14:paraId="6ADE90C2" w14:textId="77777777" w:rsidR="00AE3B98" w:rsidRDefault="00AE3B98" w:rsidP="00AE3B98">
      <w:pPr>
        <w:spacing w:line="360" w:lineRule="auto"/>
      </w:pPr>
      <w:r w:rsidRPr="00F35C60">
        <w:t xml:space="preserve">The dropout parameter is introduced to the CNN-LSTM model, and </w:t>
      </w:r>
      <w:r>
        <w:t>t</w:t>
      </w:r>
      <w:r w:rsidRPr="008C0042">
        <w:t>o avoid overfitting the model, the regularization term is added to the weight.</w:t>
      </w:r>
    </w:p>
    <w:p w14:paraId="77644CA6" w14:textId="77777777" w:rsidR="00AE3B98" w:rsidRDefault="00AE3B98" w:rsidP="00AE3B98">
      <w:pPr>
        <w:spacing w:line="360" w:lineRule="auto"/>
      </w:pPr>
    </w:p>
    <w:p w14:paraId="5DDD64FA" w14:textId="77777777" w:rsidR="00AE3B98" w:rsidRDefault="00AE3B98" w:rsidP="00AE3B98">
      <w:pPr>
        <w:spacing w:line="360" w:lineRule="auto"/>
        <w:rPr>
          <w:noProof/>
        </w:rPr>
      </w:pPr>
      <w:r w:rsidRPr="00F915EB">
        <w:t>We purchase and hold for 5 days when the LSTM projected value equals 1, then update the number of held days to 5 and hold for another 5 days.</w:t>
      </w:r>
      <w:r>
        <w:t xml:space="preserve"> </w:t>
      </w:r>
      <w:r w:rsidRPr="00F915EB">
        <w:t>If the LSTM predictive value is equal to -1, it will continue to maintain short positions; previously held shares will have their number of held days decreased by one; and if the number of held days is equal to 0, the share will be sold.</w:t>
      </w:r>
    </w:p>
    <w:p w14:paraId="1177C196" w14:textId="77777777" w:rsidR="00AE3B98" w:rsidRDefault="00AE3B98" w:rsidP="00AE3B98">
      <w:pPr>
        <w:spacing w:line="360" w:lineRule="auto"/>
        <w:rPr>
          <w:noProof/>
        </w:rPr>
      </w:pPr>
    </w:p>
    <w:p w14:paraId="5893D80E" w14:textId="77777777" w:rsidR="00744F94" w:rsidRDefault="00744F94" w:rsidP="00AE3B98">
      <w:pPr>
        <w:spacing w:line="360" w:lineRule="auto"/>
        <w:rPr>
          <w:noProof/>
        </w:rPr>
      </w:pPr>
    </w:p>
    <w:p w14:paraId="3AD48364" w14:textId="77777777" w:rsidR="00744F94" w:rsidRDefault="00744F94" w:rsidP="00AE3B98">
      <w:pPr>
        <w:spacing w:line="360" w:lineRule="auto"/>
        <w:rPr>
          <w:noProof/>
        </w:rPr>
      </w:pPr>
    </w:p>
    <w:p w14:paraId="05C1690D" w14:textId="77777777" w:rsidR="00744F94" w:rsidRDefault="00744F94" w:rsidP="00AE3B98">
      <w:pPr>
        <w:spacing w:line="360" w:lineRule="auto"/>
        <w:rPr>
          <w:noProof/>
        </w:rPr>
      </w:pPr>
    </w:p>
    <w:p w14:paraId="67E7C367" w14:textId="77777777" w:rsidR="00744F94" w:rsidRDefault="00744F94" w:rsidP="00AE3B98">
      <w:pPr>
        <w:spacing w:line="360" w:lineRule="auto"/>
        <w:rPr>
          <w:noProof/>
        </w:rPr>
      </w:pPr>
    </w:p>
    <w:p w14:paraId="414042A6" w14:textId="77777777" w:rsidR="00744F94" w:rsidRDefault="00744F94" w:rsidP="00AE3B98">
      <w:pPr>
        <w:spacing w:line="360" w:lineRule="auto"/>
        <w:rPr>
          <w:noProof/>
        </w:rPr>
      </w:pPr>
    </w:p>
    <w:p w14:paraId="5949BA49" w14:textId="77777777" w:rsidR="00744F94" w:rsidRDefault="00744F94" w:rsidP="00AE3B98">
      <w:pPr>
        <w:spacing w:line="360" w:lineRule="auto"/>
        <w:rPr>
          <w:noProof/>
        </w:rPr>
      </w:pPr>
    </w:p>
    <w:p w14:paraId="7C7C7681" w14:textId="77777777" w:rsidR="00744F94" w:rsidRDefault="00744F94" w:rsidP="00AE3B98">
      <w:pPr>
        <w:spacing w:line="360" w:lineRule="auto"/>
        <w:rPr>
          <w:noProof/>
        </w:rPr>
      </w:pPr>
    </w:p>
    <w:p w14:paraId="4DDB39F5" w14:textId="77777777" w:rsidR="00744F94" w:rsidRDefault="00744F94" w:rsidP="00AE3B98">
      <w:pPr>
        <w:spacing w:line="360" w:lineRule="auto"/>
        <w:rPr>
          <w:noProof/>
        </w:rPr>
      </w:pPr>
    </w:p>
    <w:p w14:paraId="3A4A4726" w14:textId="77777777" w:rsidR="00AE3B98" w:rsidRPr="00DF0D60" w:rsidRDefault="00AE3B98" w:rsidP="00AE3B98">
      <w:pPr>
        <w:spacing w:line="360" w:lineRule="auto"/>
        <w:rPr>
          <w:b/>
          <w:bCs/>
        </w:rPr>
      </w:pPr>
      <w:r w:rsidRPr="00DF0D60">
        <w:rPr>
          <w:b/>
          <w:bCs/>
        </w:rPr>
        <w:lastRenderedPageBreak/>
        <w:t>2.</w:t>
      </w:r>
      <w:r>
        <w:rPr>
          <w:b/>
          <w:bCs/>
        </w:rPr>
        <w:t>8</w:t>
      </w:r>
      <w:r w:rsidRPr="00DF0D60">
        <w:rPr>
          <w:b/>
          <w:bCs/>
        </w:rPr>
        <w:t>.</w:t>
      </w:r>
      <w:r>
        <w:rPr>
          <w:b/>
          <w:bCs/>
        </w:rPr>
        <w:t>3 Results</w:t>
      </w:r>
    </w:p>
    <w:p w14:paraId="4E98445C" w14:textId="77777777" w:rsidR="00AE3B98" w:rsidRDefault="00AE3B98" w:rsidP="00AE3B98">
      <w:pPr>
        <w:spacing w:line="360" w:lineRule="auto"/>
        <w:rPr>
          <w:noProof/>
        </w:rPr>
      </w:pPr>
    </w:p>
    <w:p w14:paraId="4283692B" w14:textId="77777777" w:rsidR="00AE3B98" w:rsidRDefault="00AE3B98" w:rsidP="00AE3B98">
      <w:pPr>
        <w:spacing w:line="360" w:lineRule="auto"/>
        <w:rPr>
          <w:noProof/>
        </w:rPr>
      </w:pPr>
      <w:r>
        <w:rPr>
          <w:noProof/>
        </w:rPr>
        <w:t xml:space="preserve">                             </w:t>
      </w:r>
      <w:r>
        <w:rPr>
          <w:noProof/>
          <w:lang w:val="en-US" w:eastAsia="ja-JP"/>
        </w:rPr>
        <w:drawing>
          <wp:inline distT="0" distB="0" distL="0" distR="0" wp14:anchorId="519E3302" wp14:editId="3D17AA32">
            <wp:extent cx="3231397" cy="2249586"/>
            <wp:effectExtent l="0" t="0" r="0" b="0"/>
            <wp:docPr id="176" name="Picture 17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242747" cy="2257487"/>
                    </a:xfrm>
                    <a:prstGeom prst="rect">
                      <a:avLst/>
                    </a:prstGeom>
                  </pic:spPr>
                </pic:pic>
              </a:graphicData>
            </a:graphic>
          </wp:inline>
        </w:drawing>
      </w:r>
    </w:p>
    <w:p w14:paraId="4666781A" w14:textId="77777777" w:rsidR="00AE3B98" w:rsidRPr="004D2421" w:rsidRDefault="00AE3B98" w:rsidP="00AE3B98">
      <w:pPr>
        <w:spacing w:line="360" w:lineRule="auto"/>
        <w:rPr>
          <w:b/>
          <w:bCs/>
          <w:noProof/>
          <w:sz w:val="16"/>
          <w:szCs w:val="16"/>
        </w:rPr>
      </w:pPr>
      <w:r>
        <w:rPr>
          <w:b/>
          <w:bCs/>
          <w:noProof/>
          <w:sz w:val="16"/>
          <w:szCs w:val="16"/>
        </w:rPr>
        <w:t xml:space="preserve">                                                               </w:t>
      </w:r>
      <w:r w:rsidRPr="004D2421">
        <w:rPr>
          <w:b/>
          <w:bCs/>
          <w:noProof/>
          <w:sz w:val="16"/>
          <w:szCs w:val="16"/>
        </w:rPr>
        <w:t>Fig 8: CNN-LSTM vs Benchmark net value curves</w:t>
      </w:r>
    </w:p>
    <w:p w14:paraId="641A6359" w14:textId="77777777" w:rsidR="00AE3B98" w:rsidRDefault="00AE3B98" w:rsidP="00AE3B98">
      <w:pPr>
        <w:spacing w:line="360" w:lineRule="auto"/>
        <w:rPr>
          <w:noProof/>
        </w:rPr>
      </w:pPr>
      <w:r>
        <w:rPr>
          <w:noProof/>
        </w:rPr>
        <w:t xml:space="preserve">                                    </w:t>
      </w:r>
      <w:r>
        <w:rPr>
          <w:noProof/>
          <w:lang w:val="en-US" w:eastAsia="ja-JP"/>
        </w:rPr>
        <w:drawing>
          <wp:inline distT="0" distB="0" distL="0" distR="0" wp14:anchorId="4FE90B2B" wp14:editId="3A5E43A4">
            <wp:extent cx="2755900" cy="673100"/>
            <wp:effectExtent l="0" t="0" r="0" b="0"/>
            <wp:docPr id="177" name="Picture 17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55900" cy="673100"/>
                    </a:xfrm>
                    <a:prstGeom prst="rect">
                      <a:avLst/>
                    </a:prstGeom>
                  </pic:spPr>
                </pic:pic>
              </a:graphicData>
            </a:graphic>
          </wp:inline>
        </w:drawing>
      </w:r>
    </w:p>
    <w:p w14:paraId="6362285E" w14:textId="77777777" w:rsidR="00AE3B98" w:rsidRPr="00E44820" w:rsidRDefault="00AE3B98" w:rsidP="00AE3B98">
      <w:pPr>
        <w:spacing w:line="360" w:lineRule="auto"/>
        <w:rPr>
          <w:b/>
          <w:bCs/>
          <w:noProof/>
          <w:sz w:val="20"/>
          <w:szCs w:val="20"/>
        </w:rPr>
      </w:pPr>
      <w:r>
        <w:rPr>
          <w:noProof/>
        </w:rPr>
        <w:tab/>
      </w:r>
      <w:r>
        <w:rPr>
          <w:noProof/>
        </w:rPr>
        <w:tab/>
      </w:r>
      <w:r>
        <w:rPr>
          <w:noProof/>
        </w:rPr>
        <w:tab/>
        <w:t xml:space="preserve">            </w:t>
      </w:r>
      <w:r w:rsidRPr="00E44820">
        <w:rPr>
          <w:b/>
          <w:bCs/>
          <w:noProof/>
          <w:sz w:val="20"/>
          <w:szCs w:val="20"/>
        </w:rPr>
        <w:t xml:space="preserve">Table 4: CNN-LSTM vs Benchmark </w:t>
      </w:r>
    </w:p>
    <w:p w14:paraId="47B39296" w14:textId="77777777" w:rsidR="00AE3B98" w:rsidRDefault="00AE3B98" w:rsidP="00AE3B98">
      <w:pPr>
        <w:spacing w:line="360" w:lineRule="auto"/>
        <w:rPr>
          <w:noProof/>
        </w:rPr>
      </w:pPr>
    </w:p>
    <w:p w14:paraId="4F0B68AC" w14:textId="77777777" w:rsidR="00AE3B98" w:rsidRDefault="00AE3B98" w:rsidP="00AE3B98">
      <w:pPr>
        <w:spacing w:line="360" w:lineRule="auto"/>
      </w:pPr>
      <w:r w:rsidRPr="004F4167">
        <w:t>Our CNN-LSTM model's net value, rate of return, and maximum retracement are compared to the Benchmark index.</w:t>
      </w:r>
    </w:p>
    <w:p w14:paraId="03BB62B5" w14:textId="77777777" w:rsidR="00AE3B98" w:rsidRDefault="00AE3B98" w:rsidP="00AE3B98">
      <w:pPr>
        <w:spacing w:line="360" w:lineRule="auto"/>
      </w:pPr>
    </w:p>
    <w:p w14:paraId="46C67386" w14:textId="77777777" w:rsidR="00AE3B98" w:rsidRDefault="00AE3B98" w:rsidP="00AE3B98">
      <w:pPr>
        <w:spacing w:line="360" w:lineRule="auto"/>
      </w:pPr>
      <w:r w:rsidRPr="004F4167">
        <w:t xml:space="preserve">The net value curves show a considerable qualitative improvement in the performances. The greatest retracement of CNN-LSTM is reasonable during a stock market crisis. Our CNN-LSTM neural network model's annual return </w:t>
      </w:r>
      <w:r>
        <w:t xml:space="preserve">rate </w:t>
      </w:r>
      <w:r w:rsidRPr="004F4167">
        <w:t>is 2.5 times that of the Benchmark index's annualized rate of return. Meanwhile, the CNN-LSTM model's maximum retracement is 56% of the Benchmark index's maximum retracement. The trials demonstrate that CNN-LSTM model is economical and that the return</w:t>
      </w:r>
      <w:r>
        <w:t>s</w:t>
      </w:r>
      <w:r w:rsidRPr="004F4167">
        <w:t xml:space="preserve"> </w:t>
      </w:r>
      <w:r>
        <w:t>are</w:t>
      </w:r>
      <w:r w:rsidRPr="004F4167">
        <w:t xml:space="preserve"> outstanding, as well as the algorithm's resilience and practicability.</w:t>
      </w:r>
    </w:p>
    <w:p w14:paraId="464AB73E" w14:textId="77777777" w:rsidR="00AE3B98" w:rsidRDefault="00AE3B98" w:rsidP="00AE3B98">
      <w:pPr>
        <w:spacing w:line="360" w:lineRule="auto"/>
      </w:pPr>
    </w:p>
    <w:p w14:paraId="3B649E04" w14:textId="77777777" w:rsidR="00AE3B98" w:rsidRDefault="00AE3B98" w:rsidP="00AE3B98">
      <w:pPr>
        <w:spacing w:line="360" w:lineRule="auto"/>
        <w:rPr>
          <w:b/>
          <w:bCs/>
        </w:rPr>
      </w:pPr>
      <w:r>
        <w:rPr>
          <w:b/>
          <w:bCs/>
        </w:rPr>
        <w:t xml:space="preserve">2.9 </w:t>
      </w:r>
      <w:r w:rsidRPr="00394463">
        <w:rPr>
          <w:b/>
          <w:bCs/>
        </w:rPr>
        <w:t>Deep and Wide Neural Networks on Multiple sets of</w:t>
      </w:r>
      <w:r>
        <w:rPr>
          <w:b/>
          <w:bCs/>
        </w:rPr>
        <w:t xml:space="preserve"> </w:t>
      </w:r>
      <w:r w:rsidRPr="00394463">
        <w:rPr>
          <w:b/>
          <w:bCs/>
        </w:rPr>
        <w:t>Temporal data with</w:t>
      </w:r>
      <w:r>
        <w:rPr>
          <w:b/>
          <w:bCs/>
        </w:rPr>
        <w:t xml:space="preserve"> </w:t>
      </w:r>
      <w:r w:rsidRPr="00394463">
        <w:rPr>
          <w:b/>
          <w:bCs/>
        </w:rPr>
        <w:t>Correlation</w:t>
      </w:r>
      <w:r>
        <w:rPr>
          <w:b/>
          <w:bCs/>
        </w:rPr>
        <w:fldChar w:fldCharType="begin"/>
      </w:r>
      <w:r>
        <w:rPr>
          <w:b/>
          <w:bCs/>
        </w:rPr>
        <w:instrText xml:space="preserve"> ADDIN ZOTERO_ITEM CSL_CITATION {"citationID":"t4CvNLEG","properties":{"formattedCitation":"(Yuan et al., 2018a)","plainCitation":"(Yuan et al., 2018a)","noteIndex":0},"citationItems":[{"id":101,"uris":["http://zotero.org/users/local/g8lD94u9/items/U7FSSFB3"],"uri":["http://zotero.org/users/local/g8lD94u9/items/U7FSSFB3"],"itemData":{"id":101,"type":"paper-conference","container-title":"Proceedings of the 2018 International Conference on Computing and Data Engineering","DOI":"10.1145/3219788.3219793","event":"ICCDE 2018: 2018 International Conference on Computing and Data Engineering","event-place":"Shanghai China","ISBN":"978-1-4503-6393-8","language":"en","page":"39-43","publisher":"ACM","publisher-place":"Shanghai China","source":"DOI.org (Crossref)","title":"Deep and Wide Neural Networks on Multiple sets of Temporal data with Correlation","URL":"https://dl.acm.org/doi/10.1145/3219788.3219793","author":[{"family":"Yuan","given":"Zhaozheng"},{"family":"Zhang","given":"Ruixun"},{"family":"Shao","given":"Xiuli"}],"accessed":{"date-parts":[["2021",10,1]]},"issued":{"date-parts":[["2018",5,4]]}}}],"schema":"https://github.com/citation-style-language/schema/raw/master/csl-citation.json"} </w:instrText>
      </w:r>
      <w:r>
        <w:rPr>
          <w:b/>
          <w:bCs/>
        </w:rPr>
        <w:fldChar w:fldCharType="separate"/>
      </w:r>
      <w:r>
        <w:rPr>
          <w:b/>
          <w:bCs/>
          <w:noProof/>
        </w:rPr>
        <w:t>(Yuan et al., 2018a)</w:t>
      </w:r>
      <w:r>
        <w:rPr>
          <w:b/>
          <w:bCs/>
        </w:rPr>
        <w:fldChar w:fldCharType="end"/>
      </w:r>
    </w:p>
    <w:p w14:paraId="1E0EC6CA" w14:textId="77777777" w:rsidR="00AE3B98" w:rsidRDefault="00AE3B98" w:rsidP="00AE3B98">
      <w:pPr>
        <w:spacing w:line="360" w:lineRule="auto"/>
        <w:rPr>
          <w:b/>
          <w:bCs/>
        </w:rPr>
      </w:pPr>
    </w:p>
    <w:p w14:paraId="37ECE3DD" w14:textId="77777777" w:rsidR="00AE3B98" w:rsidRDefault="00AE3B98" w:rsidP="00AE3B98">
      <w:pPr>
        <w:spacing w:line="360" w:lineRule="auto"/>
        <w:rPr>
          <w:b/>
          <w:bCs/>
        </w:rPr>
      </w:pPr>
      <w:r>
        <w:rPr>
          <w:b/>
          <w:bCs/>
        </w:rPr>
        <w:t>2.9.1 Business Problem</w:t>
      </w:r>
    </w:p>
    <w:p w14:paraId="15EE5CC5" w14:textId="77777777" w:rsidR="00AE3B98" w:rsidRDefault="00AE3B98" w:rsidP="00AE3B98">
      <w:pPr>
        <w:spacing w:line="360" w:lineRule="auto"/>
      </w:pPr>
    </w:p>
    <w:p w14:paraId="7469AFFB" w14:textId="77777777" w:rsidR="00AE3B98" w:rsidRDefault="00AE3B98" w:rsidP="00AE3B98">
      <w:pPr>
        <w:spacing w:line="360" w:lineRule="auto"/>
      </w:pPr>
      <w:r w:rsidRPr="005E5BD6">
        <w:lastRenderedPageBreak/>
        <w:t>DWNNs are presented in this paper, which can analyze temporal input in depth (time step) while extracting the correlation feature in the breadth direction</w:t>
      </w:r>
      <w:r>
        <w:t xml:space="preserve">. </w:t>
      </w:r>
      <w:r w:rsidRPr="00046250">
        <w:t>For our research, we use stock market data, which has an interesting correlation pattern. According to empirical data, DWNNs perform 30 percent better than regular RNNs in terms of performance.</w:t>
      </w:r>
    </w:p>
    <w:p w14:paraId="159115CA" w14:textId="77777777" w:rsidR="00AE3B98" w:rsidRDefault="00AE3B98" w:rsidP="00AE3B98">
      <w:pPr>
        <w:spacing w:line="360" w:lineRule="auto"/>
      </w:pPr>
    </w:p>
    <w:p w14:paraId="79FDA58B" w14:textId="77777777" w:rsidR="00AE3B98" w:rsidRDefault="00AE3B98" w:rsidP="00AE3B98">
      <w:pPr>
        <w:spacing w:line="360" w:lineRule="auto"/>
      </w:pPr>
      <w:r>
        <w:t>The concept of integrating DNNs, LSTMs, CNNs and other neural models has been discussed in the past. However, the models in this research were trained individually, and the previous outputs were combined using a combination layer. The model is being developed further based on its foundation, which combines LSTMs, DNNs and CNNs into a single model that can be trained parallelly.</w:t>
      </w:r>
    </w:p>
    <w:p w14:paraId="12C4CA6C" w14:textId="77777777" w:rsidR="00AE3B98" w:rsidRDefault="00AE3B98" w:rsidP="00AE3B98">
      <w:pPr>
        <w:spacing w:line="360" w:lineRule="auto"/>
      </w:pPr>
    </w:p>
    <w:p w14:paraId="22964DB4" w14:textId="77777777" w:rsidR="00AE3B98" w:rsidRDefault="00AE3B98" w:rsidP="00AE3B98">
      <w:pPr>
        <w:spacing w:line="360" w:lineRule="auto"/>
      </w:pPr>
      <w:r w:rsidRPr="00046250">
        <w:t xml:space="preserve">The merger of several neural models is based on feeding better features to LSTMs as input, which can </w:t>
      </w:r>
      <w:r>
        <w:t>optimize</w:t>
      </w:r>
      <w:r w:rsidRPr="00046250">
        <w:t xml:space="preserve"> the performance of </w:t>
      </w:r>
      <w:r>
        <w:t>RNNs</w:t>
      </w:r>
      <w:r w:rsidRPr="00046250">
        <w:t xml:space="preserve"> while lowering the spectrum variance of </w:t>
      </w:r>
      <w:r>
        <w:t>CNNs</w:t>
      </w:r>
      <w:r w:rsidRPr="00046250">
        <w:t>.</w:t>
      </w:r>
      <w:r>
        <w:t xml:space="preserve"> </w:t>
      </w:r>
      <w:r w:rsidRPr="00046250">
        <w:t>As a consequence, the author introduces CLDNN, a system that imports input data into CNN layers for enhanced feature extraction, then implements LSTMs depending on the feature, and lastly outputs output using fully connected DNNs.</w:t>
      </w:r>
      <w:r>
        <w:t xml:space="preserve"> </w:t>
      </w:r>
      <w:r w:rsidRPr="00046250">
        <w:t xml:space="preserve">The CNN-BLSTM presented in the article combines RNNs </w:t>
      </w:r>
      <w:r>
        <w:t xml:space="preserve">and CNNs </w:t>
      </w:r>
      <w:r w:rsidRPr="00046250">
        <w:t xml:space="preserve">to increase performance. According to these research, combining RNNs, </w:t>
      </w:r>
      <w:r>
        <w:t xml:space="preserve">CNNs </w:t>
      </w:r>
      <w:r w:rsidRPr="00046250">
        <w:t xml:space="preserve">and other </w:t>
      </w:r>
      <w:r>
        <w:t>NN</w:t>
      </w:r>
      <w:r w:rsidRPr="00046250">
        <w:t xml:space="preserve"> models is a viable option.</w:t>
      </w:r>
      <w:r>
        <w:t xml:space="preserve"> </w:t>
      </w:r>
    </w:p>
    <w:p w14:paraId="7B2FBC44" w14:textId="77777777" w:rsidR="00AE3B98" w:rsidRDefault="00AE3B98" w:rsidP="00AE3B98">
      <w:pPr>
        <w:spacing w:line="360" w:lineRule="auto"/>
      </w:pPr>
    </w:p>
    <w:p w14:paraId="715680A6" w14:textId="77777777" w:rsidR="00AE3B98" w:rsidRDefault="00AE3B98" w:rsidP="00AE3B98">
      <w:pPr>
        <w:spacing w:line="360" w:lineRule="auto"/>
        <w:rPr>
          <w:b/>
          <w:bCs/>
        </w:rPr>
      </w:pPr>
      <w:r>
        <w:rPr>
          <w:b/>
          <w:bCs/>
        </w:rPr>
        <w:t>2.9.2 Research Methodology</w:t>
      </w:r>
    </w:p>
    <w:p w14:paraId="1E925B90" w14:textId="77777777" w:rsidR="00AE3B98" w:rsidRDefault="00AE3B98" w:rsidP="00AE3B98">
      <w:pPr>
        <w:spacing w:line="360" w:lineRule="auto"/>
        <w:rPr>
          <w:b/>
          <w:bCs/>
        </w:rPr>
      </w:pPr>
    </w:p>
    <w:p w14:paraId="6FCF7582" w14:textId="77777777" w:rsidR="00AE3B98" w:rsidRDefault="00AE3B98" w:rsidP="00AE3B98">
      <w:pPr>
        <w:spacing w:line="360" w:lineRule="auto"/>
      </w:pPr>
      <w:r w:rsidRPr="00046250">
        <w:t xml:space="preserve">For many sets of </w:t>
      </w:r>
      <w:r>
        <w:t xml:space="preserve">correlated </w:t>
      </w:r>
      <w:r w:rsidRPr="00046250">
        <w:t>temporal data, each temporal data can be extended in time step indefinitely.</w:t>
      </w:r>
      <w:r>
        <w:t xml:space="preserve"> </w:t>
      </w:r>
      <w:r w:rsidRPr="001D5762">
        <w:t>If we use a generic RNN model to handle the data, we'll require m RNN models, each of which is trained separately when dealing with such difficulties.</w:t>
      </w:r>
      <w:r>
        <w:t xml:space="preserve"> As illustrated in Figure 9, the </w:t>
      </w:r>
      <w:r w:rsidRPr="001D5762">
        <w:rPr>
          <w:b/>
          <w:bCs/>
        </w:rPr>
        <w:t>m</w:t>
      </w:r>
      <w:r>
        <w:t xml:space="preserve"> RNNs have been expanded across time steps.</w:t>
      </w:r>
    </w:p>
    <w:p w14:paraId="04DBE009" w14:textId="77777777" w:rsidR="00AE3B98" w:rsidRDefault="00AE3B98" w:rsidP="00AE3B98">
      <w:pPr>
        <w:spacing w:line="360" w:lineRule="auto"/>
      </w:pPr>
      <w:r>
        <w:lastRenderedPageBreak/>
        <w:t xml:space="preserve">                                     </w:t>
      </w:r>
      <w:r>
        <w:rPr>
          <w:noProof/>
          <w:lang w:val="en-US" w:eastAsia="ja-JP"/>
        </w:rPr>
        <w:drawing>
          <wp:inline distT="0" distB="0" distL="0" distR="0" wp14:anchorId="4D55CE4F" wp14:editId="6FD87D78">
            <wp:extent cx="2286000" cy="2463800"/>
            <wp:effectExtent l="0" t="0" r="0" b="0"/>
            <wp:docPr id="178" name="Picture 17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2286000" cy="2463800"/>
                    </a:xfrm>
                    <a:prstGeom prst="rect">
                      <a:avLst/>
                    </a:prstGeom>
                  </pic:spPr>
                </pic:pic>
              </a:graphicData>
            </a:graphic>
          </wp:inline>
        </w:drawing>
      </w:r>
    </w:p>
    <w:p w14:paraId="022E6AA7" w14:textId="77777777" w:rsidR="00AE3B98" w:rsidRPr="004D2421" w:rsidRDefault="00AE3B98" w:rsidP="00AE3B98">
      <w:pPr>
        <w:spacing w:line="360" w:lineRule="auto"/>
        <w:rPr>
          <w:b/>
          <w:bCs/>
          <w:sz w:val="16"/>
          <w:szCs w:val="16"/>
        </w:rPr>
      </w:pPr>
      <w:r>
        <w:rPr>
          <w:b/>
          <w:bCs/>
          <w:sz w:val="16"/>
          <w:szCs w:val="16"/>
        </w:rPr>
        <w:t xml:space="preserve">                                                  </w:t>
      </w:r>
      <w:r w:rsidRPr="004D2421">
        <w:rPr>
          <w:b/>
          <w:bCs/>
          <w:sz w:val="16"/>
          <w:szCs w:val="16"/>
        </w:rPr>
        <w:t>Fig 9: M generic RNN models were extended across timestep.</w:t>
      </w:r>
    </w:p>
    <w:p w14:paraId="49BE30AE" w14:textId="77777777" w:rsidR="00AE3B98" w:rsidRDefault="00AE3B98" w:rsidP="00AE3B98">
      <w:pPr>
        <w:spacing w:line="360" w:lineRule="auto"/>
      </w:pPr>
      <w:r w:rsidRPr="00E5721B">
        <w:t xml:space="preserve">We suggest a DWNN to improve this problem because this type of processing method obviously ignores vital information regarding the correlation between temporal data. Figure </w:t>
      </w:r>
      <w:r>
        <w:t>10</w:t>
      </w:r>
      <w:r w:rsidRPr="00E5721B">
        <w:t xml:space="preserve"> depicts the DWNN structure of consecutive time steps. Between the RNN model's time steps </w:t>
      </w:r>
      <w:r w:rsidRPr="001D5762">
        <w:rPr>
          <w:b/>
          <w:bCs/>
        </w:rPr>
        <w:t>t</w:t>
      </w:r>
      <w:r>
        <w:t xml:space="preserve"> </w:t>
      </w:r>
      <w:r w:rsidRPr="00E5721B">
        <w:t xml:space="preserve">and </w:t>
      </w:r>
      <w:r w:rsidRPr="001D5762">
        <w:rPr>
          <w:b/>
          <w:bCs/>
        </w:rPr>
        <w:t>t-1</w:t>
      </w:r>
      <w:r w:rsidRPr="00E5721B">
        <w:t xml:space="preserve">, we add CNN layers. </w:t>
      </w:r>
      <w:r w:rsidRPr="001D5762">
        <w:t xml:space="preserve">The CNN layers are given the latent states of the </w:t>
      </w:r>
      <w:r w:rsidRPr="001D5762">
        <w:rPr>
          <w:b/>
          <w:bCs/>
        </w:rPr>
        <w:t>m</w:t>
      </w:r>
      <w:r w:rsidRPr="001D5762">
        <w:t xml:space="preserve"> RNN models at time </w:t>
      </w:r>
      <w:r w:rsidRPr="001D5762">
        <w:rPr>
          <w:b/>
          <w:bCs/>
        </w:rPr>
        <w:t>t-1</w:t>
      </w:r>
      <w:r w:rsidRPr="001D5762">
        <w:t>.</w:t>
      </w:r>
      <w:r w:rsidRPr="00E5721B">
        <w:t xml:space="preserve"> </w:t>
      </w:r>
      <w:r w:rsidRPr="00ED2CA2">
        <w:t>At time t, the CNN layer outputs are used as the state input for the RNN models.</w:t>
      </w:r>
      <w:r w:rsidRPr="001D5762">
        <w:t xml:space="preserve"> </w:t>
      </w:r>
      <w:r w:rsidRPr="00ED2CA2">
        <w:t>If we consider the hidden state to be the RNN's memory or history, the state processed by the CNN layers is the memory of the m RNN model.</w:t>
      </w:r>
      <w:r>
        <w:t xml:space="preserve"> </w:t>
      </w:r>
      <w:r w:rsidRPr="001D5762">
        <w:t>Prior to time t, this new state includes all of the memory of the m RNN.</w:t>
      </w:r>
    </w:p>
    <w:p w14:paraId="205E5CE8" w14:textId="77777777" w:rsidR="00AE3B98" w:rsidRDefault="00AE3B98" w:rsidP="00AE3B98">
      <w:pPr>
        <w:spacing w:line="360" w:lineRule="auto"/>
      </w:pPr>
    </w:p>
    <w:p w14:paraId="5F1EE4A8" w14:textId="77777777" w:rsidR="00AE3B98" w:rsidRDefault="00AE3B98" w:rsidP="00AE3B98">
      <w:pPr>
        <w:spacing w:line="360" w:lineRule="auto"/>
      </w:pPr>
      <w:r w:rsidRPr="00ED2CA2">
        <w:t xml:space="preserve">Consider the generic RNN model, which operates with a variable-length sequence X </w:t>
      </w:r>
      <w:r>
        <w:t>= (x</w:t>
      </w:r>
      <w:r w:rsidRPr="00BC4E55">
        <w:rPr>
          <w:vertAlign w:val="subscript"/>
        </w:rPr>
        <w:t>1</w:t>
      </w:r>
      <w:r>
        <w:t>,..., x</w:t>
      </w:r>
      <w:r w:rsidRPr="00BC4E55">
        <w:rPr>
          <w:vertAlign w:val="subscript"/>
        </w:rPr>
        <w:t>T</w:t>
      </w:r>
      <w:r>
        <w:t xml:space="preserve">) </w:t>
      </w:r>
      <w:r w:rsidRPr="00ED2CA2">
        <w:t>and contains a hidden state h and an output y.</w:t>
      </w:r>
      <w:r>
        <w:t xml:space="preserve"> </w:t>
      </w:r>
    </w:p>
    <w:p w14:paraId="3F36D999" w14:textId="77777777" w:rsidR="00AE3B98" w:rsidRDefault="00AE3B98" w:rsidP="00AE3B98">
      <w:pPr>
        <w:spacing w:line="360" w:lineRule="auto"/>
      </w:pPr>
    </w:p>
    <w:p w14:paraId="364690E2" w14:textId="77777777" w:rsidR="00AE3B98" w:rsidRDefault="00AE3B98" w:rsidP="00AE3B98">
      <w:pPr>
        <w:spacing w:line="360" w:lineRule="auto"/>
      </w:pPr>
      <w:r>
        <w:t xml:space="preserve">The RNN model's status update formula is </w:t>
      </w:r>
    </w:p>
    <w:p w14:paraId="4C3100D2" w14:textId="77777777" w:rsidR="00AE3B98" w:rsidRDefault="00AE3B98" w:rsidP="00AE3B98">
      <w:pPr>
        <w:spacing w:line="360" w:lineRule="auto"/>
      </w:pPr>
      <w:r>
        <w:t>h</w:t>
      </w:r>
      <w:r w:rsidRPr="00BC4E55">
        <w:rPr>
          <w:vertAlign w:val="subscript"/>
        </w:rPr>
        <w:t>t</w:t>
      </w:r>
      <w:r>
        <w:t xml:space="preserve"> = f(h</w:t>
      </w:r>
      <w:r w:rsidRPr="00BC4E55">
        <w:rPr>
          <w:vertAlign w:val="subscript"/>
        </w:rPr>
        <w:t>t</w:t>
      </w:r>
      <w:r>
        <w:rPr>
          <w:vertAlign w:val="subscript"/>
        </w:rPr>
        <w:t>-</w:t>
      </w:r>
      <w:r w:rsidRPr="00BC4E55">
        <w:rPr>
          <w:vertAlign w:val="subscript"/>
        </w:rPr>
        <w:t>1</w:t>
      </w:r>
      <w:r>
        <w:t>, x</w:t>
      </w:r>
      <w:r w:rsidRPr="00BC4E55">
        <w:rPr>
          <w:vertAlign w:val="subscript"/>
        </w:rPr>
        <w:t>t</w:t>
      </w:r>
      <w:r>
        <w:t xml:space="preserve">) </w:t>
      </w:r>
    </w:p>
    <w:p w14:paraId="0EF96683" w14:textId="77777777" w:rsidR="00AE3B98" w:rsidRDefault="00AE3B98" w:rsidP="00AE3B98">
      <w:pPr>
        <w:spacing w:line="360" w:lineRule="auto"/>
      </w:pPr>
      <w:r>
        <w:t xml:space="preserve">at each time step t, where f is a non-linear activation function.       </w:t>
      </w:r>
    </w:p>
    <w:p w14:paraId="10DE6A7D" w14:textId="77777777" w:rsidR="00AE3B98" w:rsidRDefault="00AE3B98" w:rsidP="00AE3B98">
      <w:pPr>
        <w:spacing w:line="360" w:lineRule="auto"/>
      </w:pPr>
      <w:r>
        <w:lastRenderedPageBreak/>
        <w:t xml:space="preserve">                                       </w:t>
      </w:r>
      <w:r>
        <w:rPr>
          <w:noProof/>
          <w:lang w:val="en-US" w:eastAsia="ja-JP"/>
        </w:rPr>
        <w:drawing>
          <wp:inline distT="0" distB="0" distL="0" distR="0" wp14:anchorId="5F525D74" wp14:editId="75D80487">
            <wp:extent cx="2321169" cy="2639761"/>
            <wp:effectExtent l="0" t="0" r="3175" b="1905"/>
            <wp:docPr id="179" name="Picture 17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329090" cy="2648769"/>
                    </a:xfrm>
                    <a:prstGeom prst="rect">
                      <a:avLst/>
                    </a:prstGeom>
                  </pic:spPr>
                </pic:pic>
              </a:graphicData>
            </a:graphic>
          </wp:inline>
        </w:drawing>
      </w:r>
    </w:p>
    <w:p w14:paraId="3FA7E80B" w14:textId="77777777" w:rsidR="00AE3B98" w:rsidRPr="004D2421" w:rsidRDefault="00AE3B98" w:rsidP="00AE3B98">
      <w:pPr>
        <w:spacing w:line="360" w:lineRule="auto"/>
        <w:rPr>
          <w:b/>
          <w:bCs/>
          <w:sz w:val="16"/>
          <w:szCs w:val="16"/>
        </w:rPr>
      </w:pPr>
      <w:r>
        <w:rPr>
          <w:b/>
          <w:bCs/>
          <w:sz w:val="16"/>
          <w:szCs w:val="16"/>
        </w:rPr>
        <w:t xml:space="preserve">                                                             </w:t>
      </w:r>
      <w:r w:rsidRPr="004D2421">
        <w:rPr>
          <w:b/>
          <w:bCs/>
          <w:sz w:val="16"/>
          <w:szCs w:val="16"/>
        </w:rPr>
        <w:t>Fig 10: Structure of neighbouring time steps in a DWNN</w:t>
      </w:r>
    </w:p>
    <w:p w14:paraId="277DD566" w14:textId="77777777" w:rsidR="00AE3B98" w:rsidRDefault="00AE3B98" w:rsidP="00AE3B98">
      <w:pPr>
        <w:spacing w:line="360" w:lineRule="auto"/>
      </w:pPr>
      <w:r w:rsidRPr="00BC4E55">
        <w:t xml:space="preserve">Now we consider the DWNN structure. </w:t>
      </w:r>
      <w:r>
        <w:t xml:space="preserve">Here, </w:t>
      </w:r>
      <w:r w:rsidRPr="00BC4E55">
        <w:t>m RNN</w:t>
      </w:r>
      <w:r>
        <w:t>s are required</w:t>
      </w:r>
      <w:r w:rsidRPr="00BC4E55">
        <w:t xml:space="preserve"> </w:t>
      </w:r>
      <w:r>
        <w:t>to train</w:t>
      </w:r>
      <w:r w:rsidRPr="00BC4E55">
        <w:t xml:space="preserve"> m input sequences </w:t>
      </w:r>
      <w:r>
        <w:t>{</w:t>
      </w:r>
      <w:r w:rsidRPr="00BC4E55">
        <w:t>Xi, 1</w:t>
      </w:r>
      <w:r>
        <w:t xml:space="preserve"> &lt;=</w:t>
      </w:r>
      <w:r w:rsidRPr="00BC4E55">
        <w:t xml:space="preserve"> </w:t>
      </w:r>
      <w:r>
        <w:t>i &lt;=</w:t>
      </w:r>
      <w:r w:rsidRPr="00BC4E55">
        <w:t xml:space="preserve"> m</w:t>
      </w:r>
      <w:r>
        <w:t>}</w:t>
      </w:r>
      <w:r w:rsidRPr="00BC4E55">
        <w:t>, where Xi =</w:t>
      </w:r>
      <w:r>
        <w:t xml:space="preserve"> </w:t>
      </w:r>
      <w:r w:rsidRPr="00BC4E55">
        <w:t>(x</w:t>
      </w:r>
      <w:r w:rsidRPr="00BC4E55">
        <w:rPr>
          <w:vertAlign w:val="subscript"/>
        </w:rPr>
        <w:t>i1</w:t>
      </w:r>
      <w:r w:rsidRPr="00BC4E55">
        <w:t>,...,x</w:t>
      </w:r>
      <w:r w:rsidRPr="00BC4E55">
        <w:rPr>
          <w:vertAlign w:val="subscript"/>
        </w:rPr>
        <w:t>iT</w:t>
      </w:r>
      <w:r w:rsidRPr="00BC4E55">
        <w:t xml:space="preserve">). </w:t>
      </w:r>
      <w:r>
        <w:t>Here, input m</w:t>
      </w:r>
      <w:r w:rsidRPr="00BC4E55">
        <w:t xml:space="preserve"> </w:t>
      </w:r>
      <w:r>
        <w:t>refers to</w:t>
      </w:r>
      <w:r w:rsidRPr="00BC4E55">
        <w:t xml:space="preserve"> sequences</w:t>
      </w:r>
      <w:r>
        <w:t xml:space="preserve"> of different lengths</w:t>
      </w:r>
      <w:r w:rsidRPr="00BC4E55">
        <w:t xml:space="preserve">, </w:t>
      </w:r>
      <w:r>
        <w:t>{</w:t>
      </w:r>
      <w:r w:rsidRPr="00BC4E55">
        <w:t xml:space="preserve">Xi, 1 </w:t>
      </w:r>
      <w:r>
        <w:t>&lt;= i</w:t>
      </w:r>
      <w:r w:rsidRPr="00BC4E55">
        <w:t xml:space="preserve"> </w:t>
      </w:r>
      <w:r>
        <w:t xml:space="preserve">&lt;= </w:t>
      </w:r>
      <w:r w:rsidRPr="00BC4E55">
        <w:t>m</w:t>
      </w:r>
      <w:r>
        <w:t>}</w:t>
      </w:r>
      <w:r w:rsidRPr="00BC4E55">
        <w:t xml:space="preserve">. The DWNN model's status update formula </w:t>
      </w:r>
      <w:r>
        <w:t xml:space="preserve">at </w:t>
      </w:r>
      <w:r w:rsidRPr="00BC4E55">
        <w:t xml:space="preserve">time step t is </w:t>
      </w:r>
    </w:p>
    <w:p w14:paraId="21707702" w14:textId="77777777" w:rsidR="00AE3B98" w:rsidRDefault="00AE3B98" w:rsidP="00AE3B98">
      <w:pPr>
        <w:spacing w:line="360" w:lineRule="auto"/>
      </w:pPr>
    </w:p>
    <w:p w14:paraId="7292501B" w14:textId="77777777" w:rsidR="00AE3B98" w:rsidRDefault="00AE3B98" w:rsidP="00AE3B98">
      <w:pPr>
        <w:spacing w:line="360" w:lineRule="auto"/>
      </w:pPr>
      <w:r w:rsidRPr="00BC4E55">
        <w:t>h</w:t>
      </w:r>
      <w:r>
        <w:t>_</w:t>
      </w:r>
      <w:r w:rsidRPr="00BC4E55">
        <w:t>temp</w:t>
      </w:r>
      <w:r w:rsidRPr="00BC4E55">
        <w:rPr>
          <w:vertAlign w:val="subscript"/>
        </w:rPr>
        <w:t>it</w:t>
      </w:r>
      <w:r w:rsidRPr="00BC4E55">
        <w:t xml:space="preserve"> = f</w:t>
      </w:r>
      <w:r w:rsidRPr="00BC4E55">
        <w:rPr>
          <w:vertAlign w:val="subscript"/>
        </w:rPr>
        <w:t>i</w:t>
      </w:r>
      <w:r w:rsidRPr="00BC4E55">
        <w:t>(h</w:t>
      </w:r>
      <w:r w:rsidRPr="00BC4E55">
        <w:rPr>
          <w:vertAlign w:val="subscript"/>
        </w:rPr>
        <w:t>i(t</w:t>
      </w:r>
      <w:r>
        <w:rPr>
          <w:vertAlign w:val="subscript"/>
        </w:rPr>
        <w:t>-</w:t>
      </w:r>
      <w:r w:rsidRPr="00BC4E55">
        <w:rPr>
          <w:vertAlign w:val="subscript"/>
        </w:rPr>
        <w:t>1),</w:t>
      </w:r>
      <w:r w:rsidRPr="00BC4E55">
        <w:t xml:space="preserve"> x</w:t>
      </w:r>
      <w:r w:rsidRPr="008270E6">
        <w:rPr>
          <w:vertAlign w:val="subscript"/>
        </w:rPr>
        <w:t>it</w:t>
      </w:r>
      <w:r w:rsidRPr="00BC4E55">
        <w:t>) for 1</w:t>
      </w:r>
      <w:r>
        <w:t>&lt;=</w:t>
      </w:r>
      <w:r w:rsidRPr="00BC4E55">
        <w:t xml:space="preserve"> </w:t>
      </w:r>
      <w:r>
        <w:t>i</w:t>
      </w:r>
      <w:r w:rsidRPr="00BC4E55">
        <w:t xml:space="preserve"> </w:t>
      </w:r>
      <w:r>
        <w:t xml:space="preserve">&lt;= </w:t>
      </w:r>
      <w:r w:rsidRPr="00BC4E55">
        <w:t>m</w:t>
      </w:r>
      <w:r>
        <w:t xml:space="preserve"> </w:t>
      </w:r>
    </w:p>
    <w:p w14:paraId="7218077A" w14:textId="77777777" w:rsidR="00AE3B98" w:rsidRDefault="00AE3B98" w:rsidP="00AE3B98">
      <w:pPr>
        <w:spacing w:line="360" w:lineRule="auto"/>
      </w:pPr>
    </w:p>
    <w:p w14:paraId="1EE3D446" w14:textId="77777777" w:rsidR="00AE3B98" w:rsidRDefault="00AE3B98" w:rsidP="00AE3B98">
      <w:pPr>
        <w:spacing w:line="360" w:lineRule="auto"/>
      </w:pPr>
      <w:r w:rsidRPr="00BC4E55">
        <w:t>h</w:t>
      </w:r>
      <w:r>
        <w:t>_</w:t>
      </w:r>
      <w:r w:rsidRPr="00BC4E55">
        <w:t>c</w:t>
      </w:r>
      <w:r w:rsidRPr="008270E6">
        <w:rPr>
          <w:vertAlign w:val="subscript"/>
        </w:rPr>
        <w:t>it</w:t>
      </w:r>
      <w:r w:rsidRPr="00BC4E55">
        <w:t xml:space="preserve"> = concat(h</w:t>
      </w:r>
      <w:r w:rsidRPr="008270E6">
        <w:rPr>
          <w:vertAlign w:val="subscript"/>
        </w:rPr>
        <w:t>tempit</w:t>
      </w:r>
      <w:r w:rsidRPr="00BC4E55">
        <w:t xml:space="preserve">,1 </w:t>
      </w:r>
      <w:r>
        <w:t>&lt;= i &lt;=</w:t>
      </w:r>
      <w:r w:rsidRPr="00BC4E55">
        <w:t xml:space="preserve"> m) </w:t>
      </w:r>
    </w:p>
    <w:p w14:paraId="25534C23" w14:textId="77777777" w:rsidR="00AE3B98" w:rsidRDefault="00AE3B98" w:rsidP="00AE3B98">
      <w:pPr>
        <w:spacing w:line="360" w:lineRule="auto"/>
      </w:pPr>
    </w:p>
    <w:p w14:paraId="079C91DE" w14:textId="77777777" w:rsidR="00AE3B98" w:rsidRDefault="00AE3B98" w:rsidP="00AE3B98">
      <w:pPr>
        <w:spacing w:line="360" w:lineRule="auto"/>
      </w:pPr>
      <w:r w:rsidRPr="00BC4E55">
        <w:t>h</w:t>
      </w:r>
      <w:r w:rsidRPr="008270E6">
        <w:rPr>
          <w:vertAlign w:val="subscript"/>
        </w:rPr>
        <w:t>it</w:t>
      </w:r>
      <w:r w:rsidRPr="00BC4E55">
        <w:t xml:space="preserve"> =C</w:t>
      </w:r>
      <w:r w:rsidRPr="008270E6">
        <w:rPr>
          <w:vertAlign w:val="subscript"/>
        </w:rPr>
        <w:t>i</w:t>
      </w:r>
      <w:r w:rsidRPr="00BC4E55">
        <w:t>(h</w:t>
      </w:r>
      <w:r>
        <w:t>_</w:t>
      </w:r>
      <w:r w:rsidRPr="00BC4E55">
        <w:t>c</w:t>
      </w:r>
      <w:r w:rsidRPr="008270E6">
        <w:rPr>
          <w:vertAlign w:val="subscript"/>
        </w:rPr>
        <w:t>it</w:t>
      </w:r>
      <w:r w:rsidRPr="00BC4E55">
        <w:t>) for1</w:t>
      </w:r>
      <w:r>
        <w:t xml:space="preserve"> &lt;= I &lt;= </w:t>
      </w:r>
      <w:r w:rsidRPr="00BC4E55">
        <w:t>m</w:t>
      </w:r>
    </w:p>
    <w:p w14:paraId="1C949923" w14:textId="77777777" w:rsidR="00AE3B98" w:rsidRDefault="00AE3B98" w:rsidP="00AE3B98">
      <w:pPr>
        <w:spacing w:line="360" w:lineRule="auto"/>
      </w:pPr>
    </w:p>
    <w:p w14:paraId="0BC3A2FE" w14:textId="77777777" w:rsidR="00AE3B98" w:rsidRDefault="00AE3B98" w:rsidP="00AE3B98">
      <w:pPr>
        <w:spacing w:line="360" w:lineRule="auto"/>
      </w:pPr>
      <w:r w:rsidRPr="009E612D">
        <w:t>where f</w:t>
      </w:r>
      <w:r w:rsidRPr="009E612D">
        <w:rPr>
          <w:vertAlign w:val="subscript"/>
        </w:rPr>
        <w:t>i</w:t>
      </w:r>
      <w:r w:rsidRPr="009E612D">
        <w:t xml:space="preserve"> is the i</w:t>
      </w:r>
      <w:r w:rsidRPr="009E612D">
        <w:rPr>
          <w:vertAlign w:val="subscript"/>
        </w:rPr>
        <w:t>th</w:t>
      </w:r>
      <w:r w:rsidRPr="009E612D">
        <w:t xml:space="preserve"> RNN model's nonlinear activation function of the RNN cell; </w:t>
      </w:r>
    </w:p>
    <w:p w14:paraId="6B50A47E" w14:textId="77777777" w:rsidR="00AE3B98" w:rsidRDefault="00AE3B98" w:rsidP="00AE3B98">
      <w:pPr>
        <w:spacing w:line="360" w:lineRule="auto"/>
      </w:pPr>
      <w:r w:rsidRPr="009E612D">
        <w:t xml:space="preserve">concat is </w:t>
      </w:r>
      <w:r>
        <w:t xml:space="preserve">used </w:t>
      </w:r>
      <w:r w:rsidRPr="009E612D">
        <w:t>to concatenate the hidden state of the m RNN Cell to generate a big vector</w:t>
      </w:r>
    </w:p>
    <w:p w14:paraId="0FC354C9" w14:textId="77777777" w:rsidR="00AE3B98" w:rsidRDefault="00AE3B98" w:rsidP="00AE3B98">
      <w:pPr>
        <w:spacing w:line="360" w:lineRule="auto"/>
      </w:pPr>
      <w:r w:rsidRPr="009E612D">
        <w:t>C</w:t>
      </w:r>
      <w:r w:rsidRPr="009E612D">
        <w:rPr>
          <w:vertAlign w:val="subscript"/>
        </w:rPr>
        <w:t>i</w:t>
      </w:r>
      <w:r w:rsidRPr="009E612D">
        <w:t xml:space="preserve"> </w:t>
      </w:r>
      <w:r>
        <w:t>refers to the</w:t>
      </w:r>
      <w:r w:rsidRPr="009E612D">
        <w:t xml:space="preserve"> CNN layer operation in the i</w:t>
      </w:r>
      <w:r w:rsidRPr="009E612D">
        <w:rPr>
          <w:vertAlign w:val="subscript"/>
        </w:rPr>
        <w:t>th</w:t>
      </w:r>
      <w:r w:rsidRPr="009E612D">
        <w:t xml:space="preserve"> RNN</w:t>
      </w:r>
    </w:p>
    <w:p w14:paraId="539862C8" w14:textId="77777777" w:rsidR="00AE3B98" w:rsidRDefault="00AE3B98" w:rsidP="00AE3B98">
      <w:pPr>
        <w:spacing w:line="360" w:lineRule="auto"/>
      </w:pPr>
    </w:p>
    <w:p w14:paraId="1812829A" w14:textId="77777777" w:rsidR="00AE3B98" w:rsidRDefault="00AE3B98" w:rsidP="00AE3B98">
      <w:pPr>
        <w:spacing w:line="360" w:lineRule="auto"/>
      </w:pPr>
      <w:r>
        <w:lastRenderedPageBreak/>
        <w:t xml:space="preserve">                                 </w:t>
      </w:r>
      <w:r>
        <w:rPr>
          <w:noProof/>
          <w:lang w:val="en-US" w:eastAsia="ja-JP"/>
        </w:rPr>
        <w:drawing>
          <wp:inline distT="0" distB="0" distL="0" distR="0" wp14:anchorId="7B32A3A1" wp14:editId="60BC499A">
            <wp:extent cx="3112477" cy="2301246"/>
            <wp:effectExtent l="0" t="0" r="0" b="0"/>
            <wp:docPr id="180" name="Picture 18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19524" cy="2306456"/>
                    </a:xfrm>
                    <a:prstGeom prst="rect">
                      <a:avLst/>
                    </a:prstGeom>
                  </pic:spPr>
                </pic:pic>
              </a:graphicData>
            </a:graphic>
          </wp:inline>
        </w:drawing>
      </w:r>
    </w:p>
    <w:p w14:paraId="19290FA9" w14:textId="77777777" w:rsidR="00AE3B98" w:rsidRPr="004D2421" w:rsidRDefault="00AE3B98" w:rsidP="00AE3B98">
      <w:pPr>
        <w:spacing w:line="360" w:lineRule="auto"/>
        <w:rPr>
          <w:b/>
          <w:bCs/>
          <w:sz w:val="16"/>
          <w:szCs w:val="16"/>
        </w:rPr>
      </w:pPr>
      <w:r>
        <w:rPr>
          <w:b/>
          <w:bCs/>
        </w:rPr>
        <w:t xml:space="preserve">                                                </w:t>
      </w:r>
      <w:r w:rsidRPr="004D2421">
        <w:rPr>
          <w:b/>
          <w:bCs/>
          <w:sz w:val="16"/>
          <w:szCs w:val="16"/>
        </w:rPr>
        <w:t>Fig 11: DWNN across different period</w:t>
      </w:r>
    </w:p>
    <w:p w14:paraId="574A8555" w14:textId="77777777" w:rsidR="00AE3B98" w:rsidRDefault="00AE3B98" w:rsidP="00AE3B98">
      <w:pPr>
        <w:spacing w:line="360" w:lineRule="auto"/>
      </w:pPr>
      <w:r>
        <w:t>To build single RNN chains, we use the Seq2seq model</w:t>
      </w:r>
      <w:r>
        <w:fldChar w:fldCharType="begin"/>
      </w:r>
      <w:r>
        <w:instrText xml:space="preserve"> ADDIN ZOTERO_ITEM CSL_CITATION {"citationID":"YscUQel5","properties":{"formattedCitation":"(Cho et al., 2014)","plainCitation":"(Cho et al., 2014)","noteIndex":0},"citationItems":[{"id":102,"uris":["http://zotero.org/users/local/g8lD94u9/items/YQ3TB6B7"],"uri":["http://zotero.org/users/local/g8lD94u9/items/YQ3TB6B7"],"itemData":{"id":102,"type":"article","note":"_eprint: 1406.1078","title":"Learning Phrase Representations using RNN Encoder-Decoder for Statistical Machine Translation","author":[{"family":"Cho","given":"Kyunghyun"},{"family":"Merrienboer","given":"Bart","dropping-particle":"van"},{"family":"Gulcehre","given":"Caglar"},{"family":"Bahdanau","given":"Dzmitry"},{"family":"Bougares","given":"Fethi"},{"family":"Schwenk","given":"Holger"},{"family":"Bengio","given":"Yoshua"}],"issued":{"date-parts":[["2014"]]}}}],"schema":"https://github.com/citation-style-language/schema/raw/master/csl-citation.json"} </w:instrText>
      </w:r>
      <w:r>
        <w:fldChar w:fldCharType="separate"/>
      </w:r>
      <w:r>
        <w:rPr>
          <w:noProof/>
        </w:rPr>
        <w:t>(Cho et al., 2014)</w:t>
      </w:r>
      <w:r>
        <w:fldChar w:fldCharType="end"/>
      </w:r>
      <w:r>
        <w:t>. The Encoder and Decoder halves of the Seq2seq model are built using two RNNs each. The Encoder part translates the input into a vector of constant size, which is subsequently mapped to a target sequence of variable length by the Decoder component.</w:t>
      </w:r>
    </w:p>
    <w:p w14:paraId="60E9FDE5" w14:textId="77777777" w:rsidR="00AE3B98" w:rsidRDefault="00AE3B98" w:rsidP="00AE3B98">
      <w:pPr>
        <w:spacing w:line="360" w:lineRule="auto"/>
      </w:pPr>
    </w:p>
    <w:p w14:paraId="0BBE293D" w14:textId="77777777" w:rsidR="00AE3B98" w:rsidRDefault="00AE3B98" w:rsidP="00AE3B98">
      <w:pPr>
        <w:spacing w:line="360" w:lineRule="auto"/>
      </w:pPr>
      <w:r w:rsidRPr="009366A7">
        <w:t>We employ the Seq2seq model's m groups to handle m groups of temporal data sequences at once. CNN layers are added to the encoder, while the decoder remains separate and unaffected.</w:t>
      </w:r>
      <w:r>
        <w:t xml:space="preserve"> As per Seq2seq, to implement CNNs in DWNNs, these are the following ways:</w:t>
      </w:r>
    </w:p>
    <w:p w14:paraId="1940C3FB" w14:textId="77777777" w:rsidR="00AE3B98" w:rsidRDefault="00AE3B98" w:rsidP="00AE3B98">
      <w:pPr>
        <w:spacing w:line="360" w:lineRule="auto"/>
      </w:pPr>
    </w:p>
    <w:p w14:paraId="64AB3E36" w14:textId="77777777" w:rsidR="00AE3B98" w:rsidRDefault="00AE3B98" w:rsidP="00AE3B98">
      <w:pPr>
        <w:spacing w:line="360" w:lineRule="auto"/>
      </w:pPr>
      <w:r>
        <w:t xml:space="preserve">1) The Seq2seq model in </w:t>
      </w:r>
      <w:r>
        <w:fldChar w:fldCharType="begin"/>
      </w:r>
      <w:r>
        <w:instrText xml:space="preserve"> ADDIN ZOTERO_ITEM CSL_CITATION {"citationID":"VWviPwXK","properties":{"formattedCitation":"(Cho et al., 2014)","plainCitation":"(Cho et al., 2014)","noteIndex":0},"citationItems":[{"id":102,"uris":["http://zotero.org/users/local/g8lD94u9/items/YQ3TB6B7"],"uri":["http://zotero.org/users/local/g8lD94u9/items/YQ3TB6B7"],"itemData":{"id":102,"type":"article","note":"_eprint: 1406.1078","title":"Learning Phrase Representations using RNN Encoder-Decoder for Statistical Machine Translation","author":[{"family":"Cho","given":"Kyunghyun"},{"family":"Merrienboer","given":"Bart","dropping-particle":"van"},{"family":"Gulcehre","given":"Caglar"},{"family":"Bahdanau","given":"Dzmitry"},{"family":"Bougares","given":"Fethi"},{"family":"Schwenk","given":"Holger"},{"family":"Bengio","given":"Yoshua"}],"issued":{"date-parts":[["2014"]]}}}],"schema":"https://github.com/citation-style-language/schema/raw/master/csl-citation.json"} </w:instrText>
      </w:r>
      <w:r>
        <w:fldChar w:fldCharType="separate"/>
      </w:r>
      <w:r>
        <w:rPr>
          <w:noProof/>
        </w:rPr>
        <w:t>(Cho et al., 2014)</w:t>
      </w:r>
      <w:r>
        <w:fldChar w:fldCharType="end"/>
      </w:r>
      <w:r>
        <w:t xml:space="preserve"> employs a single layer RNN with GRU. </w:t>
      </w:r>
      <w:r w:rsidRPr="009366A7">
        <w:t>This model is straightforward to construct since GRU only has one hidden state and just one set of CNN layers.</w:t>
      </w:r>
    </w:p>
    <w:p w14:paraId="187E8924" w14:textId="77777777" w:rsidR="00AE3B98" w:rsidRDefault="00AE3B98" w:rsidP="00AE3B98">
      <w:pPr>
        <w:spacing w:line="360" w:lineRule="auto"/>
      </w:pPr>
    </w:p>
    <w:p w14:paraId="495FF6A8" w14:textId="77777777" w:rsidR="00AE3B98" w:rsidRDefault="00AE3B98" w:rsidP="00AE3B98">
      <w:pPr>
        <w:spacing w:line="360" w:lineRule="auto"/>
      </w:pPr>
      <w:r>
        <w:t xml:space="preserve">2) The RNN cell in the Seq2seq model in </w:t>
      </w:r>
      <w:r>
        <w:fldChar w:fldCharType="begin"/>
      </w:r>
      <w:r>
        <w:instrText xml:space="preserve"> ADDIN ZOTERO_ITEM CSL_CITATION {"citationID":"agKEUO5V","properties":{"formattedCitation":"(Sutskever et al., 2014)","plainCitation":"(Sutskever et al., 2014)","noteIndex":0},"citationItems":[{"id":103,"uris":["http://zotero.org/users/local/g8lD94u9/items/6XA8WN33"],"uri":["http://zotero.org/users/local/g8lD94u9/items/6XA8WN33"],"itemData":{"id":103,"type":"article","note":"_eprint: 1409.3215","title":"Sequence to Sequence Learning with Neural Networks","author":[{"family":"Sutskever","given":"Ilya"},{"family":"Vinyals","given":"Oriol"},{"family":"Le","given":"Quoc V."}],"issued":{"date-parts":[["2014"]]}}}],"schema":"https://github.com/citation-style-language/schema/raw/master/csl-citation.json"} </w:instrText>
      </w:r>
      <w:r>
        <w:fldChar w:fldCharType="separate"/>
      </w:r>
      <w:r>
        <w:rPr>
          <w:noProof/>
        </w:rPr>
        <w:t>(Sutskever et al., 2014)</w:t>
      </w:r>
      <w:r>
        <w:fldChar w:fldCharType="end"/>
      </w:r>
      <w:r>
        <w:t xml:space="preserve"> is an LSTM. Because LSTMs have two latent states, c and h, DWNN requires the deployment of two groups of CNN layers.</w:t>
      </w:r>
    </w:p>
    <w:p w14:paraId="018656F0" w14:textId="77777777" w:rsidR="00AE3B98" w:rsidRDefault="00AE3B98" w:rsidP="00AE3B98">
      <w:pPr>
        <w:spacing w:line="360" w:lineRule="auto"/>
      </w:pPr>
    </w:p>
    <w:p w14:paraId="19C1E8BE" w14:textId="77777777" w:rsidR="00AE3B98" w:rsidRDefault="00AE3B98" w:rsidP="00AE3B98">
      <w:pPr>
        <w:spacing w:line="360" w:lineRule="auto"/>
      </w:pPr>
      <w:r>
        <w:t xml:space="preserve">3) </w:t>
      </w:r>
      <w:r>
        <w:fldChar w:fldCharType="begin"/>
      </w:r>
      <w:r>
        <w:instrText xml:space="preserve"> ADDIN ZOTERO_ITEM CSL_CITATION {"citationID":"di0KmBCS","properties":{"formattedCitation":"(Sutskever et al., 2014)","plainCitation":"(Sutskever et al., 2014)","noteIndex":0},"citationItems":[{"id":103,"uris":["http://zotero.org/users/local/g8lD94u9/items/6XA8WN33"],"uri":["http://zotero.org/users/local/g8lD94u9/items/6XA8WN33"],"itemData":{"id":103,"type":"article","note":"_eprint: 1409.3215","title":"Sequence to Sequence Learning with Neural Networks","author":[{"family":"Sutskever","given":"Ilya"},{"family":"Vinyals","given":"Oriol"},{"family":"Le","given":"Quoc V."}],"issued":{"date-parts":[["2014"]]}}}],"schema":"https://github.com/citation-style-language/schema/raw/master/csl-citation.json"} </w:instrText>
      </w:r>
      <w:r>
        <w:fldChar w:fldCharType="separate"/>
      </w:r>
      <w:r>
        <w:rPr>
          <w:noProof/>
        </w:rPr>
        <w:t>(Sutskever et al., 2014)</w:t>
      </w:r>
      <w:r>
        <w:fldChar w:fldCharType="end"/>
      </w:r>
      <w:r>
        <w:t xml:space="preserve"> claims that Seq2seq model's performance can be enhanced by using reverse input data. As a result, building a DWNN with a bidirectional RNN </w:t>
      </w:r>
      <w:r>
        <w:fldChar w:fldCharType="begin"/>
      </w:r>
      <w:r>
        <w:instrText xml:space="preserve"> ADDIN ZOTERO_ITEM CSL_CITATION {"citationID":"k2HJzlmw","properties":{"formattedCitation":"(Graves &amp; Schmidhuber, 2005)","plainCitation":"(Graves &amp; Schmidhuber, 2005)","noteIndex":0},"citationItems":[{"id":78,"uris":["http://zotero.org/users/local/g8lD94u9/items/7GIIPTVW"],"uri":["http://zotero.org/users/local/g8lD94u9/items/7GIIPTVW"],"itemData":{"id":78,"type":"article-journal","container-title":"Neural Networks","DOI":"10.1016/j.neunet.2005.06.042","ISSN":"08936080","issue":"5-6","journalAbbreviation":"Neural Networks","language":"en","page":"602-610","source":"DOI.org (Crossref)","title":"Framewise phoneme classification with bidirectional LSTM and other neural network architectures","volume":"18","author":[{"family":"Graves","given":"Alex"},{"family":"Schmidhuber","given":"Jürgen"}],"issued":{"date-parts":[["2005",7]]}}}],"schema":"https://github.com/citation-style-language/schema/raw/master/csl-citation.json"} </w:instrText>
      </w:r>
      <w:r>
        <w:fldChar w:fldCharType="separate"/>
      </w:r>
      <w:r>
        <w:rPr>
          <w:noProof/>
        </w:rPr>
        <w:t>(Graves &amp; Schmidhuber, 2005)</w:t>
      </w:r>
      <w:r>
        <w:fldChar w:fldCharType="end"/>
      </w:r>
      <w:r>
        <w:t xml:space="preserve"> requires twice as many CNN layers.</w:t>
      </w:r>
    </w:p>
    <w:p w14:paraId="3F0A734D" w14:textId="77777777" w:rsidR="00AE3B98" w:rsidRDefault="00AE3B98" w:rsidP="00AE3B98">
      <w:pPr>
        <w:spacing w:line="360" w:lineRule="auto"/>
      </w:pPr>
    </w:p>
    <w:p w14:paraId="0EF631BF" w14:textId="77777777" w:rsidR="00AE3B98" w:rsidRDefault="00AE3B98" w:rsidP="00AE3B98">
      <w:pPr>
        <w:spacing w:line="360" w:lineRule="auto"/>
      </w:pPr>
      <w:r w:rsidRPr="00DD39BD">
        <w:t xml:space="preserve">4) </w:t>
      </w:r>
      <w:r>
        <w:t xml:space="preserve">According to </w:t>
      </w:r>
      <w:r w:rsidRPr="00DD39BD">
        <w:t xml:space="preserve"> </w:t>
      </w:r>
      <w:r>
        <w:fldChar w:fldCharType="begin"/>
      </w:r>
      <w:r>
        <w:instrText xml:space="preserve"> ADDIN ZOTERO_ITEM CSL_CITATION {"citationID":"dZrQWjk1","properties":{"formattedCitation":"(Cho et al., 2014)","plainCitation":"(Cho et al., 2014)","noteIndex":0},"citationItems":[{"id":102,"uris":["http://zotero.org/users/local/g8lD94u9/items/YQ3TB6B7"],"uri":["http://zotero.org/users/local/g8lD94u9/items/YQ3TB6B7"],"itemData":{"id":102,"type":"article","note":"_eprint: 1406.1078","title":"Learning Phrase Representations using RNN Encoder-Decoder for Statistical Machine Translation","author":[{"family":"Cho","given":"Kyunghyun"},{"family":"Merrienboer","given":"Bart","dropping-particle":"van"},{"family":"Gulcehre","given":"Caglar"},{"family":"Bahdanau","given":"Dzmitry"},{"family":"Bougares","given":"Fethi"},{"family":"Schwenk","given":"Holger"},{"family":"Bengio","given":"Yoshua"}],"issued":{"date-parts":[["2014"]]}}}],"schema":"https://github.com/citation-style-language/schema/raw/master/csl-citation.json"} </w:instrText>
      </w:r>
      <w:r>
        <w:fldChar w:fldCharType="separate"/>
      </w:r>
      <w:r>
        <w:rPr>
          <w:noProof/>
        </w:rPr>
        <w:t>(Cho et al., 2014)</w:t>
      </w:r>
      <w:r>
        <w:fldChar w:fldCharType="end"/>
      </w:r>
      <w:r w:rsidRPr="00DD39BD">
        <w:t xml:space="preserve">, the Seq2seq model employs a four-layer RNN. The DWNN construction is adaptable for multi-layer RNN models. CNN layers </w:t>
      </w:r>
      <w:r>
        <w:t xml:space="preserve">can be built </w:t>
      </w:r>
      <w:r w:rsidRPr="00DD39BD">
        <w:t>for each layer, or some.</w:t>
      </w:r>
    </w:p>
    <w:p w14:paraId="15DF233D" w14:textId="77777777" w:rsidR="00AE3B98" w:rsidRDefault="00AE3B98" w:rsidP="00AE3B98">
      <w:pPr>
        <w:spacing w:line="360" w:lineRule="auto"/>
      </w:pPr>
    </w:p>
    <w:p w14:paraId="2C578D24" w14:textId="77777777" w:rsidR="00AE3B98" w:rsidRDefault="00AE3B98" w:rsidP="00AE3B98">
      <w:pPr>
        <w:spacing w:line="360" w:lineRule="auto"/>
      </w:pPr>
      <w:r w:rsidRPr="00DD39BD">
        <w:t xml:space="preserve">In each RNN loop step, a CNN layer is added, but </w:t>
      </w:r>
      <w:r w:rsidRPr="00407B5B">
        <w:t>Such models are difficult to train and run the danger of overfitting.</w:t>
      </w:r>
      <w:r>
        <w:t xml:space="preserve"> </w:t>
      </w:r>
      <w:r w:rsidRPr="00DD39BD">
        <w:t xml:space="preserve">As a result, </w:t>
      </w:r>
      <w:r>
        <w:t>we follow the design of</w:t>
      </w:r>
      <w:r w:rsidRPr="00DD39BD">
        <w:t xml:space="preserve"> an interval CNN, which involves adding a CNN layer </w:t>
      </w:r>
      <w:r>
        <w:t xml:space="preserve">after </w:t>
      </w:r>
      <w:r w:rsidRPr="00DD39BD">
        <w:t xml:space="preserve">every time </w:t>
      </w:r>
      <w:r>
        <w:t xml:space="preserve">window k which </w:t>
      </w:r>
      <w:r w:rsidRPr="00DD39BD">
        <w:t>decreases the model's complexity while also allowing it to extract relationships. Previous RNNs struggled to deal with temporal data of varying lengths of time.</w:t>
      </w:r>
      <w:r>
        <w:t xml:space="preserve"> </w:t>
      </w:r>
      <w:r w:rsidRPr="00DD39BD">
        <w:t xml:space="preserve">However, we may </w:t>
      </w:r>
      <w:r>
        <w:t>c</w:t>
      </w:r>
      <w:r w:rsidRPr="00407B5B">
        <w:t>reate a CNN layer a</w:t>
      </w:r>
      <w:r>
        <w:t>t the</w:t>
      </w:r>
      <w:r w:rsidRPr="00407B5B">
        <w:t xml:space="preserve"> common multiple </w:t>
      </w:r>
      <w:r>
        <w:t xml:space="preserve">of </w:t>
      </w:r>
      <w:r w:rsidRPr="00407B5B">
        <w:t xml:space="preserve">time </w:t>
      </w:r>
      <w:r>
        <w:t>window,</w:t>
      </w:r>
      <w:r w:rsidRPr="00407B5B">
        <w:t xml:space="preserve"> </w:t>
      </w:r>
      <w:r w:rsidRPr="00DD39BD">
        <w:t>using DWNN utilizing interval CNN layer.</w:t>
      </w:r>
    </w:p>
    <w:p w14:paraId="35CE5779" w14:textId="77777777" w:rsidR="00AE3B98" w:rsidRDefault="00AE3B98" w:rsidP="00AE3B98">
      <w:pPr>
        <w:spacing w:line="360" w:lineRule="auto"/>
      </w:pPr>
    </w:p>
    <w:p w14:paraId="47FE9C0A" w14:textId="77777777" w:rsidR="00AE3B98" w:rsidRDefault="00AE3B98" w:rsidP="00AE3B98">
      <w:pPr>
        <w:spacing w:line="360" w:lineRule="auto"/>
      </w:pPr>
      <w:r w:rsidRPr="00F70668">
        <w:t xml:space="preserve">TensorFlow </w:t>
      </w:r>
      <w:r>
        <w:t>has been</w:t>
      </w:r>
      <w:r w:rsidRPr="00F70668">
        <w:t xml:space="preserve"> used to implement the DWNN network proposed in this paper. To train the algorithm, stock data from China's SSE</w:t>
      </w:r>
      <w:r>
        <w:t xml:space="preserve"> has been used</w:t>
      </w:r>
      <w:r w:rsidRPr="00F70668">
        <w:t>. The whole dataset contains 12 stocks</w:t>
      </w:r>
      <w:r>
        <w:t xml:space="preserve"> which are</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w:t>
      </w:r>
      <w:r>
        <w:t>,</w:t>
      </w:r>
      <w:r w:rsidRPr="00F70668">
        <w:t xml:space="preserve"> 002259</w:t>
      </w:r>
      <w:r>
        <w:t>,</w:t>
      </w:r>
      <w:r w:rsidRPr="00F70668">
        <w:t xml:space="preserve"> 002679 The dataset comprises daily k-line data from January 1, 2000, to August 16, 2017, and includes the </w:t>
      </w:r>
      <w:r>
        <w:t>OCHLV data</w:t>
      </w:r>
      <w:r w:rsidRPr="00F70668">
        <w:t>. The training samples date from 2000/01/01 to 2015/12/30, whereas the testing samples date from 2016/01/01 to 2017/08/16.</w:t>
      </w:r>
    </w:p>
    <w:p w14:paraId="0DB518BB" w14:textId="77777777" w:rsidR="00AE3B98" w:rsidRDefault="00AE3B98" w:rsidP="00AE3B98">
      <w:pPr>
        <w:spacing w:line="360" w:lineRule="auto"/>
      </w:pPr>
    </w:p>
    <w:p w14:paraId="77828364" w14:textId="77777777" w:rsidR="00AE3B98" w:rsidRDefault="00AE3B98" w:rsidP="00AE3B98">
      <w:pPr>
        <w:spacing w:line="360" w:lineRule="auto"/>
      </w:pPr>
      <w:r w:rsidRPr="00F70668">
        <w:t xml:space="preserve">The DWNN </w:t>
      </w:r>
      <w:r>
        <w:t>is made up of</w:t>
      </w:r>
      <w:r w:rsidRPr="00F70668">
        <w:t xml:space="preserve"> of 12 seq2seq models utilizing GRU; Encoder is</w:t>
      </w:r>
      <w:r>
        <w:t xml:space="preserve"> set at time window of</w:t>
      </w:r>
      <w:r w:rsidRPr="00F70668">
        <w:t xml:space="preserve"> 60 days, and the length of the Decoder is </w:t>
      </w:r>
      <w:r>
        <w:t xml:space="preserve">set as </w:t>
      </w:r>
      <w:r w:rsidRPr="00F70668">
        <w:t xml:space="preserve">7, implying that 60-day historical data </w:t>
      </w:r>
      <w:r>
        <w:t xml:space="preserve">will be utilized </w:t>
      </w:r>
      <w:r w:rsidRPr="00F70668">
        <w:t xml:space="preserve">to forecast data for the </w:t>
      </w:r>
      <w:r>
        <w:t>next</w:t>
      </w:r>
      <w:r w:rsidRPr="00F70668">
        <w:t xml:space="preserve"> </w:t>
      </w:r>
      <w:r>
        <w:t>week( days)</w:t>
      </w:r>
      <w:r w:rsidRPr="00F70668">
        <w:t xml:space="preserve">. </w:t>
      </w:r>
      <w:r w:rsidRPr="00490018">
        <w:t>To convert the dimension of the data into the form of the GRU hidden state, we use the whole connection layer. Each CNN layer has two convolution layers as well as a pooling layer.</w:t>
      </w:r>
    </w:p>
    <w:p w14:paraId="64F77BC7" w14:textId="77777777" w:rsidR="00AE3B98" w:rsidRDefault="00AE3B98" w:rsidP="00AE3B98">
      <w:pPr>
        <w:spacing w:line="360" w:lineRule="auto"/>
      </w:pPr>
    </w:p>
    <w:p w14:paraId="0554633A" w14:textId="77777777" w:rsidR="00AE3B98" w:rsidRDefault="00AE3B98" w:rsidP="00AE3B98">
      <w:pPr>
        <w:spacing w:line="360" w:lineRule="auto"/>
      </w:pPr>
      <w:r w:rsidRPr="00F70668">
        <w:t xml:space="preserve">In the experiment, </w:t>
      </w:r>
      <w:r>
        <w:t>i</w:t>
      </w:r>
      <w:r w:rsidRPr="00490018">
        <w:t>nstead of utilizing the order of data produced input samples, we use the random sampling technique with the Batch size as input.</w:t>
      </w:r>
      <w:r>
        <w:t xml:space="preserve"> </w:t>
      </w:r>
      <w:r w:rsidRPr="00490018">
        <w:t>The samples were produced in such a way that the loss varied substantially early in the training.</w:t>
      </w:r>
      <w:r w:rsidRPr="00F70668">
        <w:t xml:space="preserve"> It does, however, have the </w:t>
      </w:r>
      <w:r>
        <w:t>benefit</w:t>
      </w:r>
      <w:r w:rsidRPr="00F70668">
        <w:t xml:space="preserve"> of </w:t>
      </w:r>
      <w:r>
        <w:t>regularization</w:t>
      </w:r>
      <w:r w:rsidRPr="00F70668">
        <w:t xml:space="preserve"> and, to a degree, improving the training </w:t>
      </w:r>
      <w:r>
        <w:t>performance</w:t>
      </w:r>
      <w:r w:rsidRPr="00F70668">
        <w:t>.</w:t>
      </w:r>
    </w:p>
    <w:p w14:paraId="116F6B0F" w14:textId="77777777" w:rsidR="00AE3B98" w:rsidRDefault="00AE3B98" w:rsidP="00AE3B98">
      <w:pPr>
        <w:spacing w:line="360" w:lineRule="auto"/>
      </w:pPr>
    </w:p>
    <w:p w14:paraId="7A6AE0C2" w14:textId="77777777" w:rsidR="00AE3B98" w:rsidRDefault="00AE3B98" w:rsidP="00AE3B98">
      <w:pPr>
        <w:spacing w:line="360" w:lineRule="auto"/>
        <w:rPr>
          <w:b/>
          <w:bCs/>
        </w:rPr>
      </w:pPr>
      <w:r>
        <w:rPr>
          <w:b/>
          <w:bCs/>
        </w:rPr>
        <w:t>2.9.3 Results</w:t>
      </w:r>
    </w:p>
    <w:p w14:paraId="713D6929" w14:textId="77777777" w:rsidR="00AE3B98" w:rsidRDefault="00AE3B98" w:rsidP="00AE3B98">
      <w:pPr>
        <w:spacing w:line="360" w:lineRule="auto"/>
        <w:rPr>
          <w:b/>
          <w:bCs/>
        </w:rPr>
      </w:pPr>
    </w:p>
    <w:p w14:paraId="5BF83F4E" w14:textId="77777777" w:rsidR="00AE3B98" w:rsidRDefault="00AE3B98" w:rsidP="00AE3B98">
      <w:pPr>
        <w:spacing w:line="360" w:lineRule="auto"/>
      </w:pPr>
      <w:r w:rsidRPr="00F70668">
        <w:t xml:space="preserve">The interval CNN layer is compared to the DWNN model using the seq2seq model. Figure </w:t>
      </w:r>
      <w:r>
        <w:t>11</w:t>
      </w:r>
      <w:r w:rsidRPr="00F70668">
        <w:t xml:space="preserve"> shows the comparison experiment results, while </w:t>
      </w:r>
      <w:r w:rsidRPr="008C0042">
        <w:t xml:space="preserve">The DWNN model results are shown in Figure </w:t>
      </w:r>
      <w:r>
        <w:t>12</w:t>
      </w:r>
      <w:r w:rsidRPr="008C0042">
        <w:t>, with the blue dots indicating the actual rate of growth in stock prices over the following 7 days and the orange plus sign showing the projected value.</w:t>
      </w:r>
    </w:p>
    <w:p w14:paraId="5DA18573" w14:textId="77777777" w:rsidR="00AE3B98" w:rsidRPr="00F70668" w:rsidRDefault="00AE3B98" w:rsidP="00AE3B98">
      <w:pPr>
        <w:spacing w:line="360" w:lineRule="auto"/>
      </w:pPr>
    </w:p>
    <w:p w14:paraId="18897F1F" w14:textId="77777777" w:rsidR="00AE3B98" w:rsidRPr="0094562E" w:rsidRDefault="00AE3B98" w:rsidP="00AE3B98">
      <w:pPr>
        <w:spacing w:line="360" w:lineRule="auto"/>
      </w:pPr>
      <w:r w:rsidRPr="00F70668">
        <w:t>When comparing the two graphs, we can observe that the DWNN model outperforms the general RNN model significantly.</w:t>
      </w:r>
    </w:p>
    <w:p w14:paraId="6DDE82C7" w14:textId="77777777" w:rsidR="00AE3B98" w:rsidRPr="0094562E" w:rsidRDefault="00AE3B98" w:rsidP="00AE3B98">
      <w:pPr>
        <w:spacing w:line="360" w:lineRule="auto"/>
        <w:rPr>
          <w:b/>
          <w:bCs/>
        </w:rPr>
      </w:pPr>
      <w:r>
        <w:rPr>
          <w:b/>
          <w:bCs/>
          <w:noProof/>
          <w:lang w:val="en-US" w:eastAsia="ja-JP"/>
        </w:rPr>
        <w:drawing>
          <wp:inline distT="0" distB="0" distL="0" distR="0" wp14:anchorId="32608B5D" wp14:editId="3CCF3046">
            <wp:extent cx="5991225" cy="3094893"/>
            <wp:effectExtent l="0" t="0" r="3175" b="4445"/>
            <wp:docPr id="181" name="Picture 18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Calenda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024581" cy="3112124"/>
                    </a:xfrm>
                    <a:prstGeom prst="rect">
                      <a:avLst/>
                    </a:prstGeom>
                  </pic:spPr>
                </pic:pic>
              </a:graphicData>
            </a:graphic>
          </wp:inline>
        </w:drawing>
      </w:r>
      <w:r>
        <w:rPr>
          <w:rFonts w:ascii="Times New Roman,Bold" w:hAnsi="Times New Roman,Bold"/>
          <w:sz w:val="18"/>
          <w:szCs w:val="18"/>
        </w:rPr>
        <w:t xml:space="preserve">                                                                                      </w:t>
      </w:r>
      <w:r w:rsidRPr="00EA67A0">
        <w:rPr>
          <w:rFonts w:ascii="Times New Roman,Bold" w:hAnsi="Times New Roman,Bold"/>
          <w:b/>
          <w:bCs/>
          <w:sz w:val="18"/>
          <w:szCs w:val="18"/>
        </w:rPr>
        <w:t>Fig 12: comparison results</w:t>
      </w:r>
      <w:r w:rsidRPr="0094562E">
        <w:rPr>
          <w:rFonts w:ascii="Times New Roman,Bold" w:hAnsi="Times New Roman,Bold"/>
          <w:sz w:val="18"/>
          <w:szCs w:val="18"/>
        </w:rPr>
        <w:t xml:space="preserve"> </w:t>
      </w:r>
    </w:p>
    <w:p w14:paraId="0C4C072E" w14:textId="77777777" w:rsidR="00AE3B98" w:rsidRDefault="00AE3B98" w:rsidP="00AE3B98">
      <w:pPr>
        <w:spacing w:line="360" w:lineRule="auto"/>
        <w:rPr>
          <w:b/>
          <w:bCs/>
        </w:rPr>
      </w:pPr>
    </w:p>
    <w:p w14:paraId="5BBC1EFD" w14:textId="77777777" w:rsidR="00AE3B98" w:rsidRPr="00EA67A0" w:rsidRDefault="00AE3B98" w:rsidP="00AE3B98">
      <w:pPr>
        <w:spacing w:line="360" w:lineRule="auto"/>
        <w:rPr>
          <w:b/>
          <w:bCs/>
          <w:sz w:val="16"/>
          <w:szCs w:val="16"/>
        </w:rPr>
      </w:pPr>
      <w:r>
        <w:rPr>
          <w:b/>
          <w:bCs/>
          <w:noProof/>
          <w:lang w:val="en-US" w:eastAsia="ja-JP"/>
        </w:rPr>
        <w:drawing>
          <wp:inline distT="0" distB="0" distL="0" distR="0" wp14:anchorId="737BBDD3" wp14:editId="6D2E4408">
            <wp:extent cx="6049108" cy="3305523"/>
            <wp:effectExtent l="0" t="0" r="0" b="0"/>
            <wp:docPr id="182" name="Picture 182" descr="A picture containing tex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063442" cy="3313356"/>
                    </a:xfrm>
                    <a:prstGeom prst="rect">
                      <a:avLst/>
                    </a:prstGeom>
                  </pic:spPr>
                </pic:pic>
              </a:graphicData>
            </a:graphic>
          </wp:inline>
        </w:drawing>
      </w:r>
      <w:r>
        <w:rPr>
          <w:b/>
          <w:bCs/>
        </w:rPr>
        <w:t xml:space="preserve">                                                                       </w:t>
      </w:r>
      <w:r w:rsidRPr="00EA67A0">
        <w:rPr>
          <w:b/>
          <w:bCs/>
          <w:sz w:val="16"/>
          <w:szCs w:val="16"/>
        </w:rPr>
        <w:t>Fig : 13 DWNN results</w:t>
      </w:r>
    </w:p>
    <w:p w14:paraId="5AFDC15A" w14:textId="77777777" w:rsidR="00AE3B98" w:rsidRDefault="00AE3B98" w:rsidP="00AE3B98">
      <w:pPr>
        <w:spacing w:line="360" w:lineRule="auto"/>
        <w:rPr>
          <w:b/>
          <w:bCs/>
        </w:rPr>
      </w:pPr>
    </w:p>
    <w:p w14:paraId="6E4B5906" w14:textId="77777777" w:rsidR="00744F94" w:rsidRDefault="00744F94" w:rsidP="00AE3B98">
      <w:pPr>
        <w:spacing w:line="360" w:lineRule="auto"/>
        <w:rPr>
          <w:b/>
          <w:bCs/>
        </w:rPr>
      </w:pPr>
    </w:p>
    <w:p w14:paraId="53EF73AF" w14:textId="77777777" w:rsidR="00AE3B98" w:rsidRPr="0094562E" w:rsidRDefault="00AE3B98" w:rsidP="00AE3B98">
      <w:pPr>
        <w:spacing w:line="360" w:lineRule="auto"/>
        <w:rPr>
          <w:b/>
          <w:bCs/>
        </w:rPr>
      </w:pPr>
      <w:r>
        <w:rPr>
          <w:b/>
          <w:bCs/>
        </w:rPr>
        <w:lastRenderedPageBreak/>
        <w:t xml:space="preserve">2.10 </w:t>
      </w:r>
      <w:r w:rsidRPr="0094562E">
        <w:rPr>
          <w:b/>
          <w:bCs/>
        </w:rPr>
        <w:t>Stock Price Prediction via Discovering Multi-Frequency Trading Patterns</w:t>
      </w:r>
      <w:r>
        <w:rPr>
          <w:b/>
          <w:bCs/>
        </w:rPr>
        <w:t xml:space="preserve"> </w:t>
      </w:r>
      <w:r>
        <w:rPr>
          <w:b/>
          <w:bCs/>
        </w:rPr>
        <w:fldChar w:fldCharType="begin"/>
      </w:r>
      <w:r>
        <w:rPr>
          <w:b/>
          <w:bCs/>
        </w:rPr>
        <w:instrText xml:space="preserve"> ADDIN ZOTERO_ITEM CSL_CITATION {"citationID":"KQxP1YPG","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rPr>
          <w:b/>
          <w:bCs/>
        </w:rPr>
        <w:fldChar w:fldCharType="separate"/>
      </w:r>
      <w:r>
        <w:rPr>
          <w:b/>
          <w:bCs/>
        </w:rPr>
        <w:t>(Zhang et al., 2017)</w:t>
      </w:r>
      <w:r>
        <w:rPr>
          <w:b/>
          <w:bCs/>
        </w:rPr>
        <w:fldChar w:fldCharType="end"/>
      </w:r>
      <w:r w:rsidRPr="0094562E">
        <w:rPr>
          <w:b/>
          <w:bCs/>
        </w:rPr>
        <w:t xml:space="preserve"> </w:t>
      </w:r>
    </w:p>
    <w:p w14:paraId="2435E02F" w14:textId="77777777" w:rsidR="00AE3B98" w:rsidRDefault="00AE3B98" w:rsidP="00AE3B98">
      <w:pPr>
        <w:spacing w:line="360" w:lineRule="auto"/>
        <w:rPr>
          <w:b/>
          <w:bCs/>
        </w:rPr>
      </w:pPr>
    </w:p>
    <w:p w14:paraId="41E63C39" w14:textId="77777777" w:rsidR="00AE3B98" w:rsidRDefault="00AE3B98" w:rsidP="00AE3B98">
      <w:pPr>
        <w:spacing w:line="360" w:lineRule="auto"/>
        <w:rPr>
          <w:b/>
          <w:bCs/>
        </w:rPr>
      </w:pPr>
      <w:r>
        <w:rPr>
          <w:b/>
          <w:bCs/>
        </w:rPr>
        <w:t>2.10.1 Business Problem</w:t>
      </w:r>
    </w:p>
    <w:p w14:paraId="38A125AF" w14:textId="77777777" w:rsidR="00AE3B98" w:rsidRDefault="00AE3B98" w:rsidP="00AE3B98">
      <w:pPr>
        <w:spacing w:line="360" w:lineRule="auto"/>
        <w:rPr>
          <w:b/>
          <w:bCs/>
        </w:rPr>
      </w:pPr>
    </w:p>
    <w:p w14:paraId="192F6F49" w14:textId="77777777" w:rsidR="00AE3B98" w:rsidRDefault="00AE3B98" w:rsidP="00AE3B98">
      <w:pPr>
        <w:spacing w:line="360" w:lineRule="auto"/>
      </w:pPr>
      <w:r w:rsidRPr="00C04D7C">
        <w:t>Long</w:t>
      </w:r>
      <w:r>
        <w:t xml:space="preserve"> </w:t>
      </w:r>
      <w:r w:rsidRPr="00C04D7C">
        <w:t xml:space="preserve">and </w:t>
      </w:r>
      <w:r>
        <w:t xml:space="preserve">Short </w:t>
      </w:r>
      <w:r w:rsidRPr="00C04D7C">
        <w:t>term trading activity represents diverse trading patterns and frequency affect stock values.</w:t>
      </w:r>
      <w:r w:rsidRPr="00F575C2">
        <w:t xml:space="preserve"> </w:t>
      </w:r>
      <w:r w:rsidRPr="00C04D7C">
        <w:t>These patterns, on the other hand, are usually elusive because they are impacted in the real world by a range of unexpected political</w:t>
      </w:r>
      <w:r>
        <w:t xml:space="preserve"> and </w:t>
      </w:r>
      <w:r w:rsidRPr="00C04D7C">
        <w:t xml:space="preserve">economic factors, </w:t>
      </w:r>
      <w:r>
        <w:t>like</w:t>
      </w:r>
      <w:r w:rsidRPr="00C04D7C">
        <w:t xml:space="preserve"> corporate performance, breaking news that travels across markets</w:t>
      </w:r>
      <w:r>
        <w:t xml:space="preserve"> and </w:t>
      </w:r>
      <w:r w:rsidRPr="00C04D7C">
        <w:t>government restrictions.</w:t>
      </w:r>
      <w:r w:rsidRPr="00F575C2">
        <w:t xml:space="preserve"> Furthermore, stock price time series are non-linear</w:t>
      </w:r>
      <w:r>
        <w:t xml:space="preserve"> and </w:t>
      </w:r>
      <w:r w:rsidRPr="00F575C2">
        <w:t>non-stationary, making forecasting future price movements difficult.</w:t>
      </w:r>
    </w:p>
    <w:p w14:paraId="4BCD0CA6" w14:textId="77777777" w:rsidR="00AE3B98" w:rsidRDefault="00AE3B98" w:rsidP="00AE3B98">
      <w:pPr>
        <w:spacing w:line="360" w:lineRule="auto"/>
      </w:pPr>
    </w:p>
    <w:p w14:paraId="146B20F0" w14:textId="77777777" w:rsidR="00AE3B98" w:rsidRDefault="00AE3B98" w:rsidP="00AE3B98">
      <w:pPr>
        <w:spacing w:line="360" w:lineRule="auto"/>
      </w:pPr>
      <w:r w:rsidRPr="002E0E55">
        <w:t xml:space="preserve">To address these difficulties, this study proposes a State Frequency Memory (SFM) recurrent </w:t>
      </w:r>
      <w:r>
        <w:t xml:space="preserve">neural </w:t>
      </w:r>
      <w:r w:rsidRPr="002E0E55">
        <w:t xml:space="preserve">network based on DFT. </w:t>
      </w:r>
      <w:r>
        <w:t xml:space="preserve">The </w:t>
      </w:r>
      <w:r w:rsidRPr="002E0E55">
        <w:t>memory cell hidden states</w:t>
      </w:r>
      <w:r>
        <w:t xml:space="preserve"> are broken down by t</w:t>
      </w:r>
      <w:r w:rsidRPr="002E0E55">
        <w:t xml:space="preserve">he SFM divides into multiple frequency components, each representing a distinct frequency of </w:t>
      </w:r>
      <w:r>
        <w:t>hidden</w:t>
      </w:r>
      <w:r w:rsidRPr="002E0E55">
        <w:t xml:space="preserve"> trading patterns that drive stock price volatility.</w:t>
      </w:r>
      <w:r>
        <w:t xml:space="preserve"> </w:t>
      </w:r>
      <w:r w:rsidRPr="00AD6C17">
        <w:t>A nonlinear combination of these components is used to forecast future stock values using an IFT.</w:t>
      </w:r>
    </w:p>
    <w:p w14:paraId="6CDB487D" w14:textId="77777777" w:rsidR="00AE3B98" w:rsidRDefault="00AE3B98" w:rsidP="00AE3B98">
      <w:pPr>
        <w:spacing w:line="360" w:lineRule="auto"/>
      </w:pPr>
    </w:p>
    <w:p w14:paraId="3378D12E" w14:textId="77777777" w:rsidR="00AE3B98" w:rsidRDefault="00AE3B98" w:rsidP="00AE3B98">
      <w:pPr>
        <w:spacing w:line="360" w:lineRule="auto"/>
      </w:pPr>
      <w:r w:rsidRPr="00AD6C17">
        <w:t>While short-term projections are generally based on trading patterns</w:t>
      </w:r>
      <w:r>
        <w:t xml:space="preserve"> where </w:t>
      </w:r>
      <w:r w:rsidRPr="00AD6C17">
        <w:t>high-frequency</w:t>
      </w:r>
      <w:r>
        <w:t xml:space="preserve"> is observed. On the other hand, </w:t>
      </w:r>
      <w:r w:rsidRPr="00AD6C17">
        <w:t>long-term pr</w:t>
      </w:r>
      <w:r>
        <w:t>ojections</w:t>
      </w:r>
      <w:r w:rsidRPr="00AD6C17">
        <w:t xml:space="preserve"> </w:t>
      </w:r>
      <w:r>
        <w:t>are</w:t>
      </w:r>
      <w:r w:rsidRPr="00AD6C17">
        <w:t xml:space="preserve"> be based on low-frequency trading patterns.</w:t>
      </w:r>
    </w:p>
    <w:p w14:paraId="3CFDAF99" w14:textId="77777777" w:rsidR="00AE3B98" w:rsidRDefault="00AE3B98" w:rsidP="00AE3B98">
      <w:pPr>
        <w:spacing w:line="360" w:lineRule="auto"/>
      </w:pPr>
    </w:p>
    <w:p w14:paraId="6B464AE9" w14:textId="77777777" w:rsidR="00AE3B98" w:rsidRDefault="00AE3B98" w:rsidP="00AE3B98">
      <w:pPr>
        <w:spacing w:line="360" w:lineRule="auto"/>
      </w:pPr>
      <w:r>
        <w:t>Although</w:t>
      </w:r>
      <w:r w:rsidRPr="00F575C2">
        <w:t xml:space="preserve">, there is no </w:t>
      </w:r>
      <w:r>
        <w:t>method</w:t>
      </w:r>
      <w:r w:rsidRPr="00F575C2">
        <w:t xml:space="preserve"> in the literature that clearly distinguishes between different frequencies of trading patterns in order to generate dynamic forecasts.</w:t>
      </w:r>
      <w:r>
        <w:t xml:space="preserve"> </w:t>
      </w:r>
      <w:r w:rsidRPr="005D360C">
        <w:t xml:space="preserve">Explicitly identifying and differentiating different frequencies of </w:t>
      </w:r>
      <w:r>
        <w:t>hidden</w:t>
      </w:r>
      <w:r w:rsidRPr="005D360C">
        <w:t xml:space="preserve"> trade patterns play a key role in developing price </w:t>
      </w:r>
      <w:r>
        <w:t>forecast</w:t>
      </w:r>
      <w:r w:rsidRPr="005D360C">
        <w:t xml:space="preserve"> for diverse time </w:t>
      </w:r>
      <w:r>
        <w:t>steps</w:t>
      </w:r>
      <w:r w:rsidRPr="005D360C">
        <w:t>.</w:t>
      </w:r>
    </w:p>
    <w:p w14:paraId="02B4ADAE" w14:textId="77777777" w:rsidR="00AE3B98" w:rsidRPr="00F575C2" w:rsidRDefault="00AE3B98" w:rsidP="00AE3B98">
      <w:pPr>
        <w:spacing w:line="360" w:lineRule="auto"/>
      </w:pPr>
    </w:p>
    <w:p w14:paraId="6877A860" w14:textId="77777777" w:rsidR="00AE3B98" w:rsidRDefault="00AE3B98" w:rsidP="00AE3B98">
      <w:pPr>
        <w:spacing w:line="360" w:lineRule="auto"/>
      </w:pPr>
      <w:r w:rsidRPr="00D0529B">
        <w:t xml:space="preserve">While there </w:t>
      </w:r>
      <w:r>
        <w:t>exist</w:t>
      </w:r>
      <w:r w:rsidRPr="00D0529B">
        <w:t xml:space="preserve"> numerous techniques </w:t>
      </w:r>
      <w:r>
        <w:t>for</w:t>
      </w:r>
      <w:r w:rsidRPr="00D0529B">
        <w:t xml:space="preserve"> </w:t>
      </w:r>
      <w:r>
        <w:t>forecasting stock prices</w:t>
      </w:r>
      <w:r w:rsidRPr="00D0529B">
        <w:t xml:space="preserve">, none of the available models explicitly deconstruct trading </w:t>
      </w:r>
      <w:r>
        <w:t xml:space="preserve">strategy </w:t>
      </w:r>
      <w:r w:rsidRPr="00D0529B">
        <w:t>patterns into multiple frequency components and incorporate the identified multi-frequency patterns into price forecasts, to our knowledge.</w:t>
      </w:r>
    </w:p>
    <w:p w14:paraId="5183659C" w14:textId="77777777" w:rsidR="00AE3B98" w:rsidRDefault="00AE3B98" w:rsidP="00AE3B98">
      <w:pPr>
        <w:spacing w:line="360" w:lineRule="auto"/>
      </w:pPr>
    </w:p>
    <w:p w14:paraId="38DDF062" w14:textId="77777777" w:rsidR="00AE3B98" w:rsidRDefault="00AE3B98" w:rsidP="00AE3B98">
      <w:pPr>
        <w:spacing w:line="360" w:lineRule="auto"/>
      </w:pPr>
      <w:r w:rsidRPr="00D0529B">
        <w:t xml:space="preserve">The frequency domain of input signals is found via the Discrete Fourier Transform in signal processing (DFT). It breaks down input signals into various frequency components in order to investigate their periodicity and volatility. </w:t>
      </w:r>
      <w:r w:rsidRPr="005D360C">
        <w:t xml:space="preserve">This idea will be used to dynamically deconstruct </w:t>
      </w:r>
      <w:r w:rsidRPr="005D360C">
        <w:lastRenderedPageBreak/>
        <w:t>latent trading patterns states into multiple frequency components, which will fuel SFM's growth over time. The SFM has been impacted by the LSTM's gating design and multi-frequency decomposition.</w:t>
      </w:r>
    </w:p>
    <w:p w14:paraId="355BA9DB" w14:textId="77777777" w:rsidR="00AE3B98" w:rsidRDefault="00AE3B98" w:rsidP="00AE3B98">
      <w:pPr>
        <w:spacing w:line="360" w:lineRule="auto"/>
      </w:pPr>
    </w:p>
    <w:p w14:paraId="189010A0" w14:textId="77777777" w:rsidR="00AE3B98" w:rsidRDefault="00AE3B98" w:rsidP="00AE3B98">
      <w:pPr>
        <w:spacing w:line="360" w:lineRule="auto"/>
        <w:rPr>
          <w:b/>
          <w:bCs/>
        </w:rPr>
      </w:pPr>
      <w:r>
        <w:rPr>
          <w:b/>
          <w:bCs/>
        </w:rPr>
        <w:t>2.10.2 Research Methodology</w:t>
      </w:r>
    </w:p>
    <w:p w14:paraId="69DA8A56" w14:textId="77777777" w:rsidR="00AE3B98" w:rsidRDefault="00AE3B98" w:rsidP="00AE3B98">
      <w:pPr>
        <w:spacing w:line="360" w:lineRule="auto"/>
      </w:pPr>
    </w:p>
    <w:p w14:paraId="7FF9F8A1" w14:textId="77777777" w:rsidR="00AE3B98" w:rsidRDefault="00AE3B98" w:rsidP="00AE3B98">
      <w:pPr>
        <w:spacing w:line="360" w:lineRule="auto"/>
        <w:rPr>
          <w:b/>
          <w:bCs/>
        </w:rPr>
      </w:pPr>
      <w:r w:rsidRPr="00DF0D60">
        <w:rPr>
          <w:b/>
          <w:bCs/>
        </w:rPr>
        <w:t>2.</w:t>
      </w:r>
      <w:r>
        <w:rPr>
          <w:b/>
          <w:bCs/>
        </w:rPr>
        <w:t>10</w:t>
      </w:r>
      <w:r w:rsidRPr="00DF0D60">
        <w:rPr>
          <w:b/>
          <w:bCs/>
        </w:rPr>
        <w:t>.2.1 Dataset</w:t>
      </w:r>
    </w:p>
    <w:p w14:paraId="33C42E34" w14:textId="77777777" w:rsidR="00AE3B98" w:rsidRPr="00DF0D60" w:rsidRDefault="00AE3B98" w:rsidP="00AE3B98">
      <w:pPr>
        <w:spacing w:line="360" w:lineRule="auto"/>
        <w:rPr>
          <w:b/>
          <w:bCs/>
        </w:rPr>
      </w:pPr>
    </w:p>
    <w:p w14:paraId="082D4228" w14:textId="77777777" w:rsidR="00AE3B98" w:rsidRDefault="00AE3B98" w:rsidP="00AE3B98">
      <w:pPr>
        <w:spacing w:line="360" w:lineRule="auto"/>
      </w:pPr>
      <w:r w:rsidRPr="00DF0D60">
        <w:t>For the experiments, day</w:t>
      </w:r>
      <w:r>
        <w:t>-to-day</w:t>
      </w:r>
      <w:r w:rsidRPr="00DF0D60">
        <w:t xml:space="preserve"> open price</w:t>
      </w:r>
      <w:r>
        <w:t>s</w:t>
      </w:r>
      <w:r w:rsidRPr="00DF0D60">
        <w:t xml:space="preserve"> of 50 companies across 10 </w:t>
      </w:r>
      <w:r>
        <w:t xml:space="preserve">different </w:t>
      </w:r>
      <w:r w:rsidRPr="00DF0D60">
        <w:t xml:space="preserve">sectors from </w:t>
      </w:r>
      <w:r>
        <w:t xml:space="preserve">year </w:t>
      </w:r>
      <w:r w:rsidRPr="00DF0D60">
        <w:t>2007 to 2016</w:t>
      </w:r>
      <w:r>
        <w:t xml:space="preserve"> have been collected from Yahoo Finance</w:t>
      </w:r>
      <w:r w:rsidRPr="00DF0D60">
        <w:t>. Corporations with the top five market capitalizations in each industry are chosen.</w:t>
      </w:r>
      <w:r>
        <w:t xml:space="preserve"> </w:t>
      </w:r>
      <w:r w:rsidRPr="00DF0D60">
        <w:t xml:space="preserve">Before 2007, all of the companies were publicly traded. For certain stocks, there have been multiple share splits in the past. In this case, the prices have been adjusted based on the most recent split. </w:t>
      </w:r>
      <w:r w:rsidRPr="005D360C">
        <w:t>The historical prices have a 2518-day period. Daily prices from 2007 to 2014 were used to train the models for a total of 14 days.</w:t>
      </w:r>
      <w:r>
        <w:t xml:space="preserve"> </w:t>
      </w:r>
      <w:r w:rsidRPr="00DF0D60">
        <w:t xml:space="preserve">Validation and testing are done using daily pricing from 2015 and 2016. Both the validation and test </w:t>
      </w:r>
      <w:r>
        <w:t>data is composed of</w:t>
      </w:r>
      <w:r w:rsidRPr="00DF0D60">
        <w:t xml:space="preserve"> 252 seconds. We anticipate the models to learn broad market trends over time based on the prices of 50 businesses during the last 10 years.</w:t>
      </w:r>
    </w:p>
    <w:p w14:paraId="4B4FB406" w14:textId="77777777" w:rsidR="00AE3B98" w:rsidRDefault="00AE3B98" w:rsidP="00AE3B98">
      <w:pPr>
        <w:spacing w:line="360" w:lineRule="auto"/>
      </w:pPr>
    </w:p>
    <w:p w14:paraId="4BBA2C8F" w14:textId="77777777" w:rsidR="00AE3B98" w:rsidRDefault="00AE3B98" w:rsidP="00AE3B98">
      <w:pPr>
        <w:spacing w:line="360" w:lineRule="auto"/>
      </w:pPr>
    </w:p>
    <w:p w14:paraId="404C56BF" w14:textId="77777777" w:rsidR="00AE3B98" w:rsidRDefault="00AE3B98" w:rsidP="00AE3B98">
      <w:pPr>
        <w:spacing w:line="360" w:lineRule="auto"/>
        <w:rPr>
          <w:b/>
          <w:bCs/>
        </w:rPr>
      </w:pPr>
      <w:r w:rsidRPr="00DF0D60">
        <w:rPr>
          <w:b/>
          <w:bCs/>
        </w:rPr>
        <w:t>2.</w:t>
      </w:r>
      <w:r>
        <w:rPr>
          <w:b/>
          <w:bCs/>
        </w:rPr>
        <w:t>10</w:t>
      </w:r>
      <w:r w:rsidRPr="00DF0D60">
        <w:rPr>
          <w:b/>
          <w:bCs/>
        </w:rPr>
        <w:t>.2.</w:t>
      </w:r>
      <w:r>
        <w:rPr>
          <w:b/>
          <w:bCs/>
        </w:rPr>
        <w:t>2 Price Prediction</w:t>
      </w:r>
    </w:p>
    <w:p w14:paraId="4BA8AD56" w14:textId="77777777" w:rsidR="00AE3B98" w:rsidRDefault="00AE3B98" w:rsidP="00AE3B98">
      <w:pPr>
        <w:spacing w:line="360" w:lineRule="auto"/>
      </w:pPr>
    </w:p>
    <w:p w14:paraId="210E8ED1" w14:textId="77777777" w:rsidR="00AE3B98" w:rsidRDefault="00AE3B98" w:rsidP="00AE3B98">
      <w:pPr>
        <w:spacing w:line="360" w:lineRule="auto"/>
      </w:pPr>
      <w:r w:rsidRPr="00307978">
        <w:t xml:space="preserve">Consider a stock's trading prices over time, </w:t>
      </w:r>
      <w:r>
        <w:t>{</w:t>
      </w:r>
      <w:r w:rsidRPr="00307978">
        <w:t>p</w:t>
      </w:r>
      <w:r w:rsidRPr="00E54714">
        <w:rPr>
          <w:vertAlign w:val="subscript"/>
        </w:rPr>
        <w:t>t</w:t>
      </w:r>
      <w:r w:rsidRPr="00307978">
        <w:t xml:space="preserve"> |</w:t>
      </w:r>
      <w:r>
        <w:t xml:space="preserve"> </w:t>
      </w:r>
      <w:r w:rsidRPr="00307978">
        <w:t>t = 1, 2,..., T</w:t>
      </w:r>
      <w:r>
        <w:t>}</w:t>
      </w:r>
      <w:r w:rsidRPr="00307978">
        <w:t xml:space="preserve">. </w:t>
      </w:r>
      <w:r>
        <w:t>The</w:t>
      </w:r>
      <w:r w:rsidRPr="00307978">
        <w:t xml:space="preserve"> </w:t>
      </w:r>
      <w:r>
        <w:t>objective</w:t>
      </w:r>
      <w:r w:rsidRPr="00307978">
        <w:t xml:space="preserve"> is to create a n-step forecast on </w:t>
      </w:r>
      <w:r w:rsidRPr="00E54714">
        <w:rPr>
          <w:b/>
          <w:bCs/>
        </w:rPr>
        <w:t>p</w:t>
      </w:r>
      <w:r w:rsidRPr="00E54714">
        <w:rPr>
          <w:b/>
          <w:bCs/>
          <w:vertAlign w:val="subscript"/>
        </w:rPr>
        <w:t>t+n</w:t>
      </w:r>
      <w:r w:rsidRPr="00307978">
        <w:t xml:space="preserve"> </w:t>
      </w:r>
      <w:r>
        <w:t>according to</w:t>
      </w:r>
      <w:r w:rsidRPr="00307978">
        <w:t xml:space="preserve"> prices </w:t>
      </w:r>
      <w:r>
        <w:t>till</w:t>
      </w:r>
      <w:r w:rsidRPr="00307978">
        <w:t xml:space="preserve"> </w:t>
      </w:r>
      <w:r w:rsidRPr="00E54714">
        <w:rPr>
          <w:b/>
          <w:bCs/>
        </w:rPr>
        <w:t>p</w:t>
      </w:r>
      <w:r w:rsidRPr="00E54714">
        <w:rPr>
          <w:b/>
          <w:bCs/>
          <w:vertAlign w:val="subscript"/>
        </w:rPr>
        <w:t>t</w:t>
      </w:r>
      <w:r w:rsidRPr="00307978">
        <w:t xml:space="preserve">, </w:t>
      </w:r>
      <w:r>
        <w:t>given</w:t>
      </w:r>
      <w:r w:rsidRPr="00307978">
        <w:t xml:space="preserve"> n </w:t>
      </w:r>
      <w:r>
        <w:t>&gt;= 1</w:t>
      </w:r>
      <w:r w:rsidRPr="00307978">
        <w:t xml:space="preserve">. </w:t>
      </w:r>
    </w:p>
    <w:p w14:paraId="4689A1D8" w14:textId="77777777" w:rsidR="00AE3B98" w:rsidRDefault="00AE3B98" w:rsidP="00AE3B98">
      <w:pPr>
        <w:spacing w:line="360" w:lineRule="auto"/>
      </w:pPr>
    </w:p>
    <w:p w14:paraId="2912C4F8" w14:textId="77777777" w:rsidR="00AE3B98" w:rsidRDefault="00AE3B98" w:rsidP="00AE3B98">
      <w:pPr>
        <w:spacing w:line="360" w:lineRule="auto"/>
      </w:pPr>
      <w:r w:rsidRPr="00E54714">
        <w:t xml:space="preserve">The forecast on n-step price </w:t>
      </w:r>
      <w:r w:rsidRPr="00E54714">
        <w:rPr>
          <w:b/>
          <w:bCs/>
        </w:rPr>
        <w:t>p</w:t>
      </w:r>
      <w:r w:rsidRPr="00E54714">
        <w:rPr>
          <w:b/>
          <w:bCs/>
          <w:vertAlign w:val="subscript"/>
        </w:rPr>
        <w:t>t+n</w:t>
      </w:r>
      <w:r w:rsidRPr="00E54714">
        <w:t xml:space="preserve"> at </w:t>
      </w:r>
      <w:r>
        <w:t xml:space="preserve">the </w:t>
      </w:r>
      <w:r w:rsidRPr="00E54714">
        <w:t>time</w:t>
      </w:r>
      <w:r>
        <w:t>step</w:t>
      </w:r>
      <w:r w:rsidRPr="00E54714">
        <w:t xml:space="preserve"> t + n may be viewed as a </w:t>
      </w:r>
      <w:r>
        <w:t>equation</w:t>
      </w:r>
      <w:r w:rsidRPr="00E54714">
        <w:t xml:space="preserve"> given prices </w:t>
      </w:r>
      <w:r>
        <w:t>{</w:t>
      </w:r>
      <w:r w:rsidRPr="00307978">
        <w:t>p</w:t>
      </w:r>
      <w:r w:rsidRPr="00E54714">
        <w:rPr>
          <w:vertAlign w:val="subscript"/>
        </w:rPr>
        <w:t>t</w:t>
      </w:r>
      <w:r w:rsidRPr="00307978">
        <w:t xml:space="preserve"> |</w:t>
      </w:r>
      <w:r>
        <w:t xml:space="preserve"> </w:t>
      </w:r>
      <w:r w:rsidRPr="00307978">
        <w:t>t = 1, 2,..., T</w:t>
      </w:r>
      <w:r>
        <w:t>}</w:t>
      </w:r>
      <w:r w:rsidRPr="00E54714">
        <w:t>.</w:t>
      </w:r>
    </w:p>
    <w:p w14:paraId="501B2E57" w14:textId="77777777" w:rsidR="00AE3B98" w:rsidRDefault="00AE3B98" w:rsidP="00AE3B98">
      <w:pPr>
        <w:spacing w:line="360" w:lineRule="auto"/>
      </w:pPr>
      <w:r>
        <w:t xml:space="preserve">                                                  </w:t>
      </w:r>
      <w:r>
        <w:rPr>
          <w:noProof/>
          <w:lang w:val="en-US" w:eastAsia="ja-JP"/>
        </w:rPr>
        <w:drawing>
          <wp:inline distT="0" distB="0" distL="0" distR="0" wp14:anchorId="22F4D4D4" wp14:editId="25958E7A">
            <wp:extent cx="2171700" cy="317500"/>
            <wp:effectExtent l="0" t="0" r="0" b="0"/>
            <wp:docPr id="183" name="Picture 1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191654" cy="320417"/>
                    </a:xfrm>
                    <a:prstGeom prst="rect">
                      <a:avLst/>
                    </a:prstGeom>
                  </pic:spPr>
                </pic:pic>
              </a:graphicData>
            </a:graphic>
          </wp:inline>
        </w:drawing>
      </w:r>
    </w:p>
    <w:p w14:paraId="3DCDAE0D" w14:textId="77777777" w:rsidR="00AE3B98" w:rsidRDefault="00AE3B98" w:rsidP="00AE3B98">
      <w:pPr>
        <w:spacing w:line="360" w:lineRule="auto"/>
      </w:pPr>
      <w:r w:rsidRPr="00E54714">
        <w:t>where f indicates the model mapping from historical prices to n-step forward prices.</w:t>
      </w:r>
    </w:p>
    <w:p w14:paraId="169AF886" w14:textId="77777777" w:rsidR="00AE3B98" w:rsidRDefault="00AE3B98" w:rsidP="00AE3B98">
      <w:pPr>
        <w:spacing w:line="360" w:lineRule="auto"/>
      </w:pPr>
    </w:p>
    <w:p w14:paraId="523CF150" w14:textId="77777777" w:rsidR="00AE3B98" w:rsidRDefault="00AE3B98" w:rsidP="00AE3B98">
      <w:pPr>
        <w:spacing w:line="360" w:lineRule="auto"/>
      </w:pPr>
      <w:r>
        <w:t>Because the price scales change for various stocks, we normalize the prices {</w:t>
      </w:r>
      <w:r w:rsidRPr="00307978">
        <w:t>p</w:t>
      </w:r>
      <w:r w:rsidRPr="00E54714">
        <w:rPr>
          <w:vertAlign w:val="subscript"/>
        </w:rPr>
        <w:t>t</w:t>
      </w:r>
      <w:r w:rsidRPr="00307978">
        <w:t xml:space="preserve"> |</w:t>
      </w:r>
      <w:r>
        <w:t xml:space="preserve"> </w:t>
      </w:r>
      <w:r w:rsidRPr="00307978">
        <w:t>t = 1, 2,..., T</w:t>
      </w:r>
      <w:r>
        <w:t>} per stock into {v</w:t>
      </w:r>
      <w:r w:rsidRPr="00E54714">
        <w:rPr>
          <w:vertAlign w:val="subscript"/>
        </w:rPr>
        <w:t>t</w:t>
      </w:r>
      <w:r w:rsidRPr="00307978">
        <w:t xml:space="preserve"> |</w:t>
      </w:r>
      <w:r>
        <w:t xml:space="preserve"> </w:t>
      </w:r>
      <w:r w:rsidRPr="00307978">
        <w:t>t = 1, 2,..., T</w:t>
      </w:r>
      <w:r>
        <w:t>} within the [-1, 1] range without losing generality.</w:t>
      </w:r>
    </w:p>
    <w:p w14:paraId="07027297" w14:textId="77777777" w:rsidR="00AE3B98" w:rsidRDefault="00AE3B98" w:rsidP="00AE3B98">
      <w:pPr>
        <w:spacing w:line="360" w:lineRule="auto"/>
      </w:pPr>
    </w:p>
    <w:p w14:paraId="03F2CD3F" w14:textId="77777777" w:rsidR="00AE3B98" w:rsidRDefault="00AE3B98" w:rsidP="00AE3B98">
      <w:pPr>
        <w:spacing w:line="360" w:lineRule="auto"/>
      </w:pPr>
      <w:r>
        <w:lastRenderedPageBreak/>
        <w:t xml:space="preserve">A RNN such as the LSTM or SFM is used, as a mapping for n-step prediction. At each step, the normalized price </w:t>
      </w:r>
      <w:r w:rsidRPr="00E54714">
        <w:rPr>
          <w:b/>
          <w:bCs/>
        </w:rPr>
        <w:t>v</w:t>
      </w:r>
      <w:r w:rsidRPr="00E54714">
        <w:rPr>
          <w:b/>
          <w:bCs/>
          <w:vertAlign w:val="subscript"/>
        </w:rPr>
        <w:t>t</w:t>
      </w:r>
      <w:r>
        <w:t xml:space="preserve"> is used as an input, with the initial latent/hidden state </w:t>
      </w:r>
      <w:r w:rsidRPr="00E54714">
        <w:rPr>
          <w:b/>
          <w:bCs/>
        </w:rPr>
        <w:t>h</w:t>
      </w:r>
      <w:r w:rsidRPr="00E54714">
        <w:rPr>
          <w:b/>
          <w:bCs/>
          <w:vertAlign w:val="subscript"/>
        </w:rPr>
        <w:t>0</w:t>
      </w:r>
      <w:r>
        <w:t xml:space="preserve"> and any memory state set to zero. The selected RNN version generates a hidden vector </w:t>
      </w:r>
      <w:r w:rsidRPr="00E54714">
        <w:rPr>
          <w:b/>
          <w:bCs/>
        </w:rPr>
        <w:t>h</w:t>
      </w:r>
      <w:r w:rsidRPr="00E54714">
        <w:rPr>
          <w:b/>
          <w:bCs/>
          <w:vertAlign w:val="subscript"/>
        </w:rPr>
        <w:t>t</w:t>
      </w:r>
      <w:r>
        <w:t>, which is utilized to forecast prices. We apply a matrix transformation to the hidden vector on the n-step prediction:</w:t>
      </w:r>
    </w:p>
    <w:p w14:paraId="14B89AD1" w14:textId="77777777" w:rsidR="00AE3B98" w:rsidRDefault="00AE3B98" w:rsidP="00AE3B98">
      <w:pPr>
        <w:spacing w:line="360" w:lineRule="auto"/>
      </w:pPr>
      <w:r>
        <w:t xml:space="preserve">                                                        </w:t>
      </w:r>
      <w:r>
        <w:rPr>
          <w:noProof/>
          <w:lang w:val="en-US" w:eastAsia="ja-JP"/>
        </w:rPr>
        <w:drawing>
          <wp:inline distT="0" distB="0" distL="0" distR="0" wp14:anchorId="7587A067" wp14:editId="6F21978F">
            <wp:extent cx="1521303" cy="285959"/>
            <wp:effectExtent l="0" t="0" r="3175" b="6350"/>
            <wp:docPr id="184" name="Picture 1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85163" cy="297963"/>
                    </a:xfrm>
                    <a:prstGeom prst="rect">
                      <a:avLst/>
                    </a:prstGeom>
                  </pic:spPr>
                </pic:pic>
              </a:graphicData>
            </a:graphic>
          </wp:inline>
        </w:drawing>
      </w:r>
    </w:p>
    <w:p w14:paraId="09180EDC" w14:textId="77777777" w:rsidR="00AE3B98" w:rsidRDefault="00AE3B98" w:rsidP="00AE3B98">
      <w:pPr>
        <w:spacing w:line="360" w:lineRule="auto"/>
      </w:pPr>
      <w:r w:rsidRPr="00E54714">
        <w:t xml:space="preserve">where </w:t>
      </w:r>
      <w:r w:rsidRPr="00E54714">
        <w:rPr>
          <w:b/>
          <w:bCs/>
        </w:rPr>
        <w:t>w</w:t>
      </w:r>
      <w:r w:rsidRPr="00E54714">
        <w:rPr>
          <w:b/>
          <w:bCs/>
          <w:vertAlign w:val="subscript"/>
        </w:rPr>
        <w:t>p</w:t>
      </w:r>
      <w:r w:rsidRPr="00E54714">
        <w:rPr>
          <w:vertAlign w:val="subscript"/>
        </w:rPr>
        <w:t xml:space="preserve"> </w:t>
      </w:r>
      <w:r w:rsidRPr="00E54714">
        <w:t xml:space="preserve">stands for weight vector and </w:t>
      </w:r>
      <w:r w:rsidRPr="00E54714">
        <w:rPr>
          <w:b/>
          <w:bCs/>
        </w:rPr>
        <w:t>b</w:t>
      </w:r>
      <w:r w:rsidRPr="00E54714">
        <w:rPr>
          <w:b/>
          <w:bCs/>
          <w:vertAlign w:val="subscript"/>
        </w:rPr>
        <w:t>p</w:t>
      </w:r>
      <w:r w:rsidRPr="00E54714">
        <w:t xml:space="preserve"> stands for bias The nonlinearity </w:t>
      </w:r>
      <w:r>
        <w:t>in this approach</w:t>
      </w:r>
      <w:r w:rsidRPr="00E54714">
        <w:t xml:space="preserve"> is due to the </w:t>
      </w:r>
      <w:r w:rsidRPr="00E54714">
        <w:rPr>
          <w:b/>
          <w:bCs/>
        </w:rPr>
        <w:t>h</w:t>
      </w:r>
      <w:r w:rsidRPr="00E54714">
        <w:rPr>
          <w:b/>
          <w:bCs/>
          <w:vertAlign w:val="subscript"/>
        </w:rPr>
        <w:t>t</w:t>
      </w:r>
      <w:r>
        <w:rPr>
          <w:b/>
          <w:bCs/>
          <w:vertAlign w:val="subscript"/>
        </w:rPr>
        <w:t xml:space="preserve"> </w:t>
      </w:r>
      <w:r w:rsidRPr="00CD7F27">
        <w:t>which is the</w:t>
      </w:r>
      <w:r>
        <w:rPr>
          <w:b/>
          <w:bCs/>
          <w:vertAlign w:val="subscript"/>
        </w:rPr>
        <w:t xml:space="preserve"> </w:t>
      </w:r>
      <w:r w:rsidRPr="00E54714">
        <w:t>nonlinear hidden vector, despite the fact that this is a linear transformation.</w:t>
      </w:r>
    </w:p>
    <w:p w14:paraId="7AFEB39C" w14:textId="77777777" w:rsidR="00AE3B98" w:rsidRDefault="00AE3B98" w:rsidP="00AE3B98">
      <w:pPr>
        <w:spacing w:line="360" w:lineRule="auto"/>
      </w:pPr>
    </w:p>
    <w:p w14:paraId="183D4F86" w14:textId="77777777" w:rsidR="00AE3B98" w:rsidRDefault="00AE3B98" w:rsidP="00AE3B98">
      <w:pPr>
        <w:spacing w:line="360" w:lineRule="auto"/>
      </w:pPr>
      <w:r>
        <w:t xml:space="preserve">This architecture varies from that of the AR model that predicts </w:t>
      </w:r>
      <w:r w:rsidRPr="00E54714">
        <w:rPr>
          <w:b/>
          <w:bCs/>
        </w:rPr>
        <w:t>p</w:t>
      </w:r>
      <w:r w:rsidRPr="00E54714">
        <w:rPr>
          <w:b/>
          <w:bCs/>
          <w:vertAlign w:val="subscript"/>
        </w:rPr>
        <w:t>t+n</w:t>
      </w:r>
      <w:r>
        <w:t xml:space="preserve"> using immediately previous data utilizing { </w:t>
      </w:r>
      <w:r w:rsidRPr="00A77C62">
        <w:rPr>
          <w:b/>
          <w:bCs/>
        </w:rPr>
        <w:t>p</w:t>
      </w:r>
      <w:r w:rsidRPr="00A77C62">
        <w:rPr>
          <w:b/>
          <w:bCs/>
          <w:vertAlign w:val="subscript"/>
        </w:rPr>
        <w:t>t-r</w:t>
      </w:r>
      <w:r>
        <w:rPr>
          <w:b/>
          <w:bCs/>
          <w:vertAlign w:val="subscript"/>
        </w:rPr>
        <w:t xml:space="preserve"> </w:t>
      </w:r>
      <w:r>
        <w:t xml:space="preserve">| 0 &lt;= </w:t>
      </w:r>
      <w:r w:rsidRPr="00A77C62">
        <w:rPr>
          <w:b/>
          <w:bCs/>
        </w:rPr>
        <w:t>r</w:t>
      </w:r>
      <w:r>
        <w:t xml:space="preserve"> &lt;= </w:t>
      </w:r>
      <w:r w:rsidRPr="00A77C62">
        <w:rPr>
          <w:b/>
          <w:bCs/>
        </w:rPr>
        <w:t>w</w:t>
      </w:r>
      <w:r>
        <w:t xml:space="preserve"> } where </w:t>
      </w:r>
      <w:r w:rsidRPr="00CD7F27">
        <w:rPr>
          <w:b/>
          <w:bCs/>
        </w:rPr>
        <w:t>w</w:t>
      </w:r>
      <w:r>
        <w:rPr>
          <w:b/>
          <w:bCs/>
        </w:rPr>
        <w:t xml:space="preserve"> </w:t>
      </w:r>
      <w:r w:rsidRPr="00CD7F27">
        <w:t>is the</w:t>
      </w:r>
      <w:r>
        <w:rPr>
          <w:b/>
          <w:bCs/>
        </w:rPr>
        <w:t xml:space="preserve"> </w:t>
      </w:r>
      <w:r>
        <w:t xml:space="preserve">sliding window to forecast </w:t>
      </w:r>
      <w:r w:rsidRPr="00A77C62">
        <w:rPr>
          <w:b/>
          <w:bCs/>
        </w:rPr>
        <w:t>p</w:t>
      </w:r>
      <w:r w:rsidRPr="00A77C62">
        <w:rPr>
          <w:b/>
          <w:bCs/>
          <w:vertAlign w:val="subscript"/>
        </w:rPr>
        <w:t>t+n</w:t>
      </w:r>
      <w:r>
        <w:t xml:space="preserve">. </w:t>
      </w:r>
    </w:p>
    <w:p w14:paraId="0320983B" w14:textId="77777777" w:rsidR="00AE3B98" w:rsidRDefault="00AE3B98" w:rsidP="00AE3B98">
      <w:pPr>
        <w:spacing w:line="360" w:lineRule="auto"/>
      </w:pPr>
    </w:p>
    <w:p w14:paraId="147CCD07" w14:textId="77777777" w:rsidR="00AE3B98" w:rsidRDefault="00AE3B98" w:rsidP="00AE3B98">
      <w:pPr>
        <w:spacing w:line="360" w:lineRule="auto"/>
      </w:pPr>
      <w:r w:rsidRPr="00D9572B">
        <w:t xml:space="preserve">While increasing the sliding window can assist to integrate the long-term context of </w:t>
      </w:r>
      <w:r>
        <w:t>equity</w:t>
      </w:r>
      <w:r w:rsidRPr="00D9572B">
        <w:t xml:space="preserve"> prices, it also adds to the model's complexity, raising the danger of overfitting onto previous values.</w:t>
      </w:r>
    </w:p>
    <w:p w14:paraId="12D244DD" w14:textId="77777777" w:rsidR="00AE3B98" w:rsidRDefault="00AE3B98" w:rsidP="00AE3B98">
      <w:pPr>
        <w:spacing w:line="360" w:lineRule="auto"/>
      </w:pPr>
    </w:p>
    <w:p w14:paraId="27A8890F" w14:textId="77777777" w:rsidR="00AE3B98" w:rsidRDefault="00AE3B98" w:rsidP="00AE3B98">
      <w:pPr>
        <w:spacing w:line="360" w:lineRule="auto"/>
      </w:pPr>
      <w:r>
        <w:t>This issue does not occur in the SFM or LSTM because inherently, the memory state is capable of maintaining long-term dependencies across input prices.</w:t>
      </w:r>
    </w:p>
    <w:p w14:paraId="079ED5D3" w14:textId="77777777" w:rsidR="00AE3B98" w:rsidRDefault="00AE3B98" w:rsidP="00AE3B98">
      <w:pPr>
        <w:spacing w:line="360" w:lineRule="auto"/>
      </w:pPr>
    </w:p>
    <w:p w14:paraId="737DBD2A" w14:textId="77777777" w:rsidR="00AE3B98" w:rsidRDefault="00AE3B98" w:rsidP="00AE3B98">
      <w:pPr>
        <w:spacing w:line="360" w:lineRule="auto"/>
      </w:pPr>
      <w:r w:rsidRPr="00A77C62">
        <w:t>Prices from numerous stocks are utilized to train the regression network in order to understand broad trading trends in the stock market.</w:t>
      </w:r>
      <w:r>
        <w:t xml:space="preserve"> </w:t>
      </w:r>
      <w:r w:rsidRPr="005E5BD6">
        <w:t xml:space="preserve">The model is </w:t>
      </w:r>
      <w:r>
        <w:t xml:space="preserve">then </w:t>
      </w:r>
      <w:r w:rsidRPr="005E5BD6">
        <w:t xml:space="preserve">trained with M stocks </w:t>
      </w:r>
      <w:r>
        <w:t>while</w:t>
      </w:r>
      <w:r w:rsidRPr="005E5BD6">
        <w:t xml:space="preserve"> minimizing the sum of square errors in the training set between true normalized prices</w:t>
      </w:r>
      <w:r>
        <w:t xml:space="preserve"> and </w:t>
      </w:r>
      <w:r w:rsidRPr="005E5BD6">
        <w:t xml:space="preserve">predicted </w:t>
      </w:r>
      <w:r>
        <w:t>prices</w:t>
      </w:r>
      <w:r w:rsidRPr="00A77C62">
        <w:t>:</w:t>
      </w:r>
    </w:p>
    <w:p w14:paraId="39CEF955" w14:textId="77777777" w:rsidR="00AE3B98" w:rsidRDefault="00AE3B98" w:rsidP="00AE3B98">
      <w:pPr>
        <w:spacing w:line="360" w:lineRule="auto"/>
      </w:pPr>
      <w:r>
        <w:t xml:space="preserve">                                                 </w:t>
      </w:r>
      <w:r>
        <w:rPr>
          <w:noProof/>
          <w:lang w:val="en-US" w:eastAsia="ja-JP"/>
        </w:rPr>
        <w:drawing>
          <wp:inline distT="0" distB="0" distL="0" distR="0" wp14:anchorId="76C04ACC" wp14:editId="4A026C12">
            <wp:extent cx="1869260" cy="500512"/>
            <wp:effectExtent l="0" t="0" r="0" b="0"/>
            <wp:docPr id="185" name="Picture 1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901379" cy="509112"/>
                    </a:xfrm>
                    <a:prstGeom prst="rect">
                      <a:avLst/>
                    </a:prstGeom>
                  </pic:spPr>
                </pic:pic>
              </a:graphicData>
            </a:graphic>
          </wp:inline>
        </w:drawing>
      </w:r>
    </w:p>
    <w:p w14:paraId="543FFC22" w14:textId="77777777" w:rsidR="00AE3B98" w:rsidRDefault="00AE3B98" w:rsidP="00AE3B98">
      <w:pPr>
        <w:spacing w:line="360" w:lineRule="auto"/>
      </w:pPr>
      <w:r>
        <w:t>The BPTT method is used to update all of the model parameters. In this approach, the model's weights are distributed evenly among all stocks.</w:t>
      </w:r>
    </w:p>
    <w:p w14:paraId="35B87E6B" w14:textId="77777777" w:rsidR="00AE3B98" w:rsidRDefault="00AE3B98" w:rsidP="00AE3B98">
      <w:pPr>
        <w:spacing w:line="360" w:lineRule="auto"/>
      </w:pPr>
    </w:p>
    <w:p w14:paraId="01D68F17" w14:textId="77777777" w:rsidR="00AE3B98" w:rsidRDefault="00AE3B98" w:rsidP="00AE3B98">
      <w:pPr>
        <w:spacing w:line="360" w:lineRule="auto"/>
      </w:pPr>
      <w:r>
        <w:t xml:space="preserve">Any RNN variation can be used to replace the RNN layer in the regression network. For comparison, we use the LSTM and SFM instead of the RNN. Intrinsic memory states are preserved in both designs to explain the core components of trading patterns till time t. With </w:t>
      </w:r>
      <w:r>
        <w:lastRenderedPageBreak/>
        <w:t>the aid of memory gates, these internal variables are meant to represent the dependency between stock prices.</w:t>
      </w:r>
    </w:p>
    <w:p w14:paraId="1F3C0C05" w14:textId="77777777" w:rsidR="00AE3B98" w:rsidRDefault="00AE3B98" w:rsidP="00AE3B98">
      <w:pPr>
        <w:spacing w:line="360" w:lineRule="auto"/>
      </w:pPr>
    </w:p>
    <w:p w14:paraId="5DA5EB2B" w14:textId="77777777" w:rsidR="00AE3B98" w:rsidRDefault="00AE3B98" w:rsidP="00AE3B98">
      <w:pPr>
        <w:spacing w:line="360" w:lineRule="auto"/>
      </w:pPr>
      <w:r w:rsidRPr="00A77C62">
        <w:t xml:space="preserve">Furthermore, the SFM's memory states split states into numerous frequency components. Within the memory cell, multi-frequency patterns are summed. It generates the hidden state </w:t>
      </w:r>
      <w:r w:rsidRPr="00A77C62">
        <w:rPr>
          <w:b/>
          <w:bCs/>
        </w:rPr>
        <w:t>h</w:t>
      </w:r>
      <w:r w:rsidRPr="00A77C62">
        <w:rPr>
          <w:b/>
          <w:bCs/>
          <w:vertAlign w:val="subscript"/>
        </w:rPr>
        <w:t xml:space="preserve">t </w:t>
      </w:r>
      <w:r w:rsidRPr="00A77C62">
        <w:t xml:space="preserve">by combining these frequency memory components, which may be utilized to forecast future prices. </w:t>
      </w:r>
    </w:p>
    <w:p w14:paraId="413BA8D0" w14:textId="77777777" w:rsidR="00AE3B98" w:rsidRDefault="00AE3B98" w:rsidP="00AE3B98">
      <w:pPr>
        <w:spacing w:line="360" w:lineRule="auto"/>
      </w:pPr>
    </w:p>
    <w:p w14:paraId="28C80563" w14:textId="77777777" w:rsidR="00AE3B98" w:rsidRPr="00DF0D60" w:rsidRDefault="00AE3B98" w:rsidP="00AE3B98">
      <w:pPr>
        <w:spacing w:line="360" w:lineRule="auto"/>
        <w:rPr>
          <w:b/>
          <w:bCs/>
        </w:rPr>
      </w:pPr>
      <w:r w:rsidRPr="00DF0D60">
        <w:rPr>
          <w:b/>
          <w:bCs/>
        </w:rPr>
        <w:t>2.</w:t>
      </w:r>
      <w:r>
        <w:rPr>
          <w:b/>
          <w:bCs/>
        </w:rPr>
        <w:t>10</w:t>
      </w:r>
      <w:r w:rsidRPr="00DF0D60">
        <w:rPr>
          <w:b/>
          <w:bCs/>
        </w:rPr>
        <w:t>.</w:t>
      </w:r>
      <w:r>
        <w:rPr>
          <w:b/>
          <w:bCs/>
        </w:rPr>
        <w:t>3 Results</w:t>
      </w:r>
    </w:p>
    <w:p w14:paraId="1C8367EE" w14:textId="77777777" w:rsidR="00AE3B98" w:rsidRDefault="00AE3B98" w:rsidP="00AE3B98">
      <w:pPr>
        <w:spacing w:line="360" w:lineRule="auto"/>
      </w:pPr>
    </w:p>
    <w:p w14:paraId="7836DB71" w14:textId="77777777" w:rsidR="00AE3B98" w:rsidRDefault="00AE3B98" w:rsidP="00AE3B98">
      <w:pPr>
        <w:spacing w:line="360" w:lineRule="auto"/>
      </w:pPr>
      <w:r>
        <w:t>T</w:t>
      </w:r>
      <w:r w:rsidRPr="00D0529B">
        <w:t>he proposed SFM network</w:t>
      </w:r>
      <w:r>
        <w:t xml:space="preserve"> has been compared with</w:t>
      </w:r>
      <w:r w:rsidRPr="00D0529B">
        <w:t xml:space="preserve"> t</w:t>
      </w:r>
      <w:r>
        <w:t>he</w:t>
      </w:r>
      <w:r w:rsidRPr="00D0529B">
        <w:t xml:space="preserve"> existing state-of-the-art methods, such as the Autoregressive</w:t>
      </w:r>
      <w:r>
        <w:t>(AR)</w:t>
      </w:r>
      <w:r w:rsidRPr="00D0529B">
        <w:t xml:space="preserve"> model and traditional LSTM, in experiments.</w:t>
      </w:r>
      <w:r>
        <w:t xml:space="preserve"> </w:t>
      </w:r>
    </w:p>
    <w:p w14:paraId="6B8D70EA" w14:textId="77777777" w:rsidR="00AE3B98" w:rsidRDefault="00AE3B98" w:rsidP="00AE3B98">
      <w:pPr>
        <w:spacing w:line="360" w:lineRule="auto"/>
      </w:pPr>
    </w:p>
    <w:p w14:paraId="2C31AC62" w14:textId="77777777" w:rsidR="00AE3B98" w:rsidRDefault="00AE3B98" w:rsidP="00AE3B98">
      <w:pPr>
        <w:spacing w:line="360" w:lineRule="auto"/>
      </w:pPr>
      <w:r w:rsidRPr="00DF0D60">
        <w:t xml:space="preserve">The AR model is a time-series forecasting approach that has been around for a long time. It forecasts future market prices based on the prices of previous stages. Its forecast is formed as a linear combination of previous prices exposed to a Gaussian noise component. The number of prior prices used in the prediction is specified by the AR model's parameter w, which reflects the degree of reliance on historical data. By minimizing the AIC or </w:t>
      </w:r>
      <w:r>
        <w:t>BIC</w:t>
      </w:r>
      <w:r w:rsidRPr="00DF0D60">
        <w:t>, the optimal w may be obtained.</w:t>
      </w:r>
      <w:r>
        <w:t xml:space="preserve"> </w:t>
      </w:r>
      <w:r w:rsidRPr="00DF0D60">
        <w:t>An AR model, in contrast to the suggested approach, is a linear regression model that can only represent stationary time-series. We hope to see if SFM can represent non-stationary</w:t>
      </w:r>
      <w:r>
        <w:t xml:space="preserve"> and </w:t>
      </w:r>
      <w:r w:rsidRPr="00DF0D60">
        <w:t xml:space="preserve">non-linear dependence, </w:t>
      </w:r>
      <w:r>
        <w:t>along with</w:t>
      </w:r>
      <w:r w:rsidRPr="00DF0D60">
        <w:t xml:space="preserve"> multi-frequency patterns in the </w:t>
      </w:r>
      <w:r>
        <w:t xml:space="preserve">stock </w:t>
      </w:r>
      <w:r w:rsidRPr="00DF0D60">
        <w:t>market, by comparing it to the AR model.</w:t>
      </w:r>
    </w:p>
    <w:p w14:paraId="08AEEA52" w14:textId="77777777" w:rsidR="00AE3B98" w:rsidRDefault="00AE3B98" w:rsidP="00AE3B98">
      <w:pPr>
        <w:spacing w:line="360" w:lineRule="auto"/>
      </w:pPr>
    </w:p>
    <w:p w14:paraId="3960008A" w14:textId="77777777" w:rsidR="00AE3B98" w:rsidRDefault="00AE3B98" w:rsidP="00AE3B98">
      <w:pPr>
        <w:spacing w:line="360" w:lineRule="auto"/>
      </w:pPr>
      <w:r w:rsidRPr="00DF0D60">
        <w:t xml:space="preserve">We also provide a comparison to the traditional LSTM. It simply records the past prices' internal dependencies. </w:t>
      </w:r>
      <w:r>
        <w:t>T</w:t>
      </w:r>
      <w:r w:rsidRPr="00DF0D60">
        <w:t xml:space="preserve">he efficacy of the SFM </w:t>
      </w:r>
      <w:r>
        <w:t xml:space="preserve">can be assessed </w:t>
      </w:r>
      <w:r w:rsidRPr="00DF0D60">
        <w:t>in investigating trade patterns with varied frequencies to forecast stock prices by comparing it to the traditional LSTM. The same technique is used to teach both LSTM and SFM. The models are trained using the RMSprop optimizer, with a fixed learning rate of 0.01. Orthogonal initializer</w:t>
      </w:r>
      <w:r>
        <w:t xml:space="preserve"> and </w:t>
      </w:r>
      <w:r w:rsidRPr="00DF0D60">
        <w:t xml:space="preserve">Xavier uniform initializer respectively initialize the weights </w:t>
      </w:r>
      <w:r>
        <w:t>U</w:t>
      </w:r>
      <w:r w:rsidRPr="00DF0D60">
        <w:t xml:space="preserve"> and </w:t>
      </w:r>
      <w:r>
        <w:t>W</w:t>
      </w:r>
      <w:r w:rsidRPr="00DF0D60">
        <w:t>.</w:t>
      </w:r>
      <w:r>
        <w:t xml:space="preserve"> </w:t>
      </w:r>
      <w:r w:rsidRPr="00DF0D60">
        <w:t>The bias vectors b are set to zero by default. The weights and bias are updated every iteration using all of the training sequences. After 4K iterations, both models converge.</w:t>
      </w:r>
    </w:p>
    <w:p w14:paraId="3301832D" w14:textId="77777777" w:rsidR="00AE3B98" w:rsidRDefault="00AE3B98" w:rsidP="00AE3B98">
      <w:pPr>
        <w:spacing w:line="360" w:lineRule="auto"/>
      </w:pPr>
    </w:p>
    <w:p w14:paraId="5C123568" w14:textId="77777777" w:rsidR="00AE3B98" w:rsidRDefault="00AE3B98" w:rsidP="00AE3B98">
      <w:pPr>
        <w:spacing w:line="360" w:lineRule="auto"/>
      </w:pPr>
      <w:r w:rsidRPr="002876F0">
        <w:t xml:space="preserve">To evaluate the performances, we used the </w:t>
      </w:r>
      <w:r>
        <w:t>daily mean</w:t>
      </w:r>
      <w:r w:rsidRPr="002876F0">
        <w:t xml:space="preserve"> square error per stock as our assessment criterion.</w:t>
      </w:r>
      <w:r>
        <w:t xml:space="preserve"> </w:t>
      </w:r>
      <w:r w:rsidRPr="002876F0">
        <w:t xml:space="preserve">The 1-step forecast, which is a short-term prediction, suggests the trend </w:t>
      </w:r>
      <w:r w:rsidRPr="002876F0">
        <w:lastRenderedPageBreak/>
        <w:t>of the next day. The half-week trend is indicated by the three-step forecast. Because the stock market is only open on weekdays, a 5-step prediction suggests the next week's trend. To put it another way, a 5-step forecast usually spans one weekend, which is a considerably more difficult assignment.</w:t>
      </w:r>
    </w:p>
    <w:p w14:paraId="4197AB60" w14:textId="77777777" w:rsidR="00AE3B98" w:rsidRDefault="00AE3B98" w:rsidP="00AE3B98">
      <w:pPr>
        <w:spacing w:line="360" w:lineRule="auto"/>
      </w:pPr>
    </w:p>
    <w:p w14:paraId="72965E7C" w14:textId="77777777" w:rsidR="00AE3B98" w:rsidRDefault="00AE3B98" w:rsidP="00AE3B98">
      <w:pPr>
        <w:spacing w:line="360" w:lineRule="auto"/>
      </w:pPr>
      <w:r>
        <w:t xml:space="preserve">                                               </w:t>
      </w:r>
      <w:r>
        <w:rPr>
          <w:noProof/>
          <w:lang w:val="en-US" w:eastAsia="ja-JP"/>
        </w:rPr>
        <w:drawing>
          <wp:inline distT="0" distB="0" distL="0" distR="0" wp14:anchorId="59F8C109" wp14:editId="37124F96">
            <wp:extent cx="2168425" cy="962952"/>
            <wp:effectExtent l="0" t="0" r="3810" b="254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90144" cy="972597"/>
                    </a:xfrm>
                    <a:prstGeom prst="rect">
                      <a:avLst/>
                    </a:prstGeom>
                  </pic:spPr>
                </pic:pic>
              </a:graphicData>
            </a:graphic>
          </wp:inline>
        </w:drawing>
      </w:r>
    </w:p>
    <w:p w14:paraId="0DB3A85F" w14:textId="77777777" w:rsidR="00AE3B98" w:rsidRPr="00E44820" w:rsidRDefault="00AE3B98" w:rsidP="00AE3B98">
      <w:pPr>
        <w:spacing w:line="360" w:lineRule="auto"/>
        <w:rPr>
          <w:b/>
          <w:bCs/>
          <w:sz w:val="20"/>
          <w:szCs w:val="20"/>
        </w:rPr>
      </w:pPr>
      <w:r>
        <w:rPr>
          <w:rFonts w:ascii="CMBX9" w:hAnsi="CMBX9"/>
          <w:sz w:val="18"/>
          <w:szCs w:val="18"/>
        </w:rPr>
        <w:t xml:space="preserve">                                                </w:t>
      </w:r>
      <w:r w:rsidRPr="00E44820">
        <w:rPr>
          <w:b/>
          <w:bCs/>
          <w:sz w:val="20"/>
          <w:szCs w:val="20"/>
        </w:rPr>
        <w:t xml:space="preserve">Table 5 : mean square error of models across multiple steps </w:t>
      </w:r>
    </w:p>
    <w:p w14:paraId="404EF896" w14:textId="77777777" w:rsidR="00AE3B98" w:rsidRDefault="00AE3B98" w:rsidP="00AE3B98">
      <w:pPr>
        <w:spacing w:line="360" w:lineRule="auto"/>
      </w:pPr>
    </w:p>
    <w:p w14:paraId="30A3758C" w14:textId="77777777" w:rsidR="00AE3B98" w:rsidRDefault="00AE3B98" w:rsidP="00AE3B98">
      <w:pPr>
        <w:spacing w:line="360" w:lineRule="auto"/>
      </w:pPr>
      <w:r w:rsidRPr="00D10B9C">
        <w:t xml:space="preserve">Both the LSTM </w:t>
      </w:r>
      <w:r>
        <w:t xml:space="preserve">and AR </w:t>
      </w:r>
      <w:r w:rsidRPr="00D10B9C">
        <w:t>models are outperformed by the SFM, whereas the LSTM model beats the AR model.</w:t>
      </w:r>
      <w:r>
        <w:t xml:space="preserve"> </w:t>
      </w:r>
      <w:r w:rsidRPr="00D10B9C">
        <w:t xml:space="preserve">Each model's performance degrades as </w:t>
      </w:r>
      <w:r>
        <w:t xml:space="preserve">we </w:t>
      </w:r>
      <w:r w:rsidRPr="00D10B9C">
        <w:t>increase</w:t>
      </w:r>
      <w:r>
        <w:t xml:space="preserve"> the prediction step</w:t>
      </w:r>
      <w:r w:rsidRPr="00D10B9C">
        <w:t>, as we expected.</w:t>
      </w:r>
      <w:r w:rsidRPr="00AA7FA0">
        <w:t xml:space="preserve"> The SFM, on the other hand, degrades more </w:t>
      </w:r>
      <w:r>
        <w:t>gradually</w:t>
      </w:r>
      <w:r w:rsidRPr="00AA7FA0">
        <w:t xml:space="preserve"> </w:t>
      </w:r>
      <w:r>
        <w:t xml:space="preserve">compared to </w:t>
      </w:r>
      <w:r w:rsidRPr="00AA7FA0">
        <w:t>the other two types. This is due to its capacity to simulate multi-frequency trading patterns in a price time-series environment that has been modified.</w:t>
      </w:r>
    </w:p>
    <w:p w14:paraId="09E15AA6" w14:textId="77777777" w:rsidR="00AE3B98" w:rsidRDefault="00AE3B98" w:rsidP="00AE3B98">
      <w:pPr>
        <w:spacing w:line="360" w:lineRule="auto"/>
      </w:pPr>
    </w:p>
    <w:p w14:paraId="255F3D2A" w14:textId="77777777" w:rsidR="00AE3B98" w:rsidRDefault="00AE3B98" w:rsidP="00AE3B98">
      <w:pPr>
        <w:spacing w:line="360" w:lineRule="auto"/>
      </w:pPr>
      <w:r w:rsidRPr="00D10B9C">
        <w:t>The number w of previous prices utilized in the AR model may be thought of as the size of the price data memory.</w:t>
      </w:r>
      <w:r>
        <w:t xml:space="preserve"> </w:t>
      </w:r>
      <w:r w:rsidRPr="00A77C62">
        <w:t>Experiments using the AR model of various types are also carried out.</w:t>
      </w:r>
    </w:p>
    <w:p w14:paraId="51BA4A33" w14:textId="77777777" w:rsidR="00AE3B98" w:rsidRDefault="00AE3B98" w:rsidP="00AE3B98">
      <w:pPr>
        <w:spacing w:line="360" w:lineRule="auto"/>
      </w:pPr>
      <w:r>
        <w:t>No</w:t>
      </w:r>
      <w:r w:rsidRPr="00D10B9C">
        <w:t xml:space="preserve"> significant variations </w:t>
      </w:r>
      <w:r>
        <w:t xml:space="preserve">in </w:t>
      </w:r>
      <w:r w:rsidRPr="00D10B9C">
        <w:t xml:space="preserve">test error </w:t>
      </w:r>
      <w:r>
        <w:t xml:space="preserve">is observed </w:t>
      </w:r>
      <w:r w:rsidRPr="00D10B9C">
        <w:t>when the number of w increases.</w:t>
      </w:r>
      <w:r w:rsidRPr="00A77C62">
        <w:t xml:space="preserve"> In fact, as </w:t>
      </w:r>
      <w:r w:rsidRPr="0050640F">
        <w:rPr>
          <w:b/>
          <w:bCs/>
        </w:rPr>
        <w:t>w</w:t>
      </w:r>
      <w:r w:rsidRPr="00A77C62">
        <w:t xml:space="preserve"> grows greater, the test error gets worse. </w:t>
      </w:r>
      <w:r w:rsidRPr="00D10B9C">
        <w:t>This might be due to the addition of more parameters to the model, which leads to overfitting of the price data training sequence.</w:t>
      </w:r>
      <w:r w:rsidRPr="00A77C62">
        <w:t xml:space="preserve"> </w:t>
      </w:r>
      <w:r w:rsidRPr="00D10B9C">
        <w:t>The LSTM and proposed SFM, on the other hand, have a smaller test error than the AR model, indicating that they are better at capturing long-term relationships while avoiding the AR model's overfitting issue.</w:t>
      </w:r>
    </w:p>
    <w:p w14:paraId="72BD6D7A" w14:textId="77777777" w:rsidR="00AE3B98" w:rsidRDefault="00AE3B98" w:rsidP="00AE3B98">
      <w:pPr>
        <w:spacing w:line="360" w:lineRule="auto"/>
      </w:pPr>
    </w:p>
    <w:p w14:paraId="681DD130" w14:textId="77777777" w:rsidR="00AE3B98" w:rsidRDefault="00AE3B98" w:rsidP="00AE3B98">
      <w:pPr>
        <w:spacing w:line="360" w:lineRule="auto"/>
      </w:pPr>
      <w:r w:rsidRPr="0050640F">
        <w:t xml:space="preserve">The SFM provides a more exact prediction when trade patterns with various frequencies are involved, as opposed to the LSTM, which solely models internal dependencies. It's worth noting that the frequency components account for trade operations that occur at various rates and cycles. The SFM filters the unnecessary frequency components and maintains the important ones while regulating information from multiple frequencies with gate units to offer direction for future trend prediction. </w:t>
      </w:r>
      <w:r w:rsidRPr="004637A0">
        <w:t>By restricting the model to the local pattern of price fluctuations, it avoids states from dominating the price projection.</w:t>
      </w:r>
    </w:p>
    <w:p w14:paraId="5AEEFF9E" w14:textId="77777777" w:rsidR="00AE3B98" w:rsidRDefault="00AE3B98" w:rsidP="00AE3B98">
      <w:pPr>
        <w:spacing w:line="360" w:lineRule="auto"/>
      </w:pPr>
    </w:p>
    <w:p w14:paraId="1DD140CB" w14:textId="77777777" w:rsidR="00AE3B98" w:rsidRDefault="00AE3B98" w:rsidP="00AE3B98">
      <w:pPr>
        <w:spacing w:line="360" w:lineRule="auto"/>
      </w:pPr>
      <w:r w:rsidRPr="0050640F">
        <w:lastRenderedPageBreak/>
        <w:t xml:space="preserve">The three models can accurately predict stock price trends. The SFM's error curves are smaller than those of the LSTM and the AR model, as predicted. Furthermore, the AR has a tendency to merely replicate the price trend of the past with a significant delay. When the stock price moves abruptly, this results in an extremely low forecast accuracy. </w:t>
      </w:r>
      <w:r w:rsidRPr="00D10B9C">
        <w:t>The LSTM and SFM, on the other hand, outperform the AR model in the short term because they are less affected by local price changes.</w:t>
      </w:r>
    </w:p>
    <w:p w14:paraId="7FAF70E7" w14:textId="77777777" w:rsidR="00AE3B98" w:rsidRDefault="00AE3B98" w:rsidP="00AE3B98">
      <w:pPr>
        <w:spacing w:line="360" w:lineRule="auto"/>
      </w:pPr>
    </w:p>
    <w:p w14:paraId="088B40DD" w14:textId="77777777" w:rsidR="00AE3B98" w:rsidRDefault="00AE3B98" w:rsidP="00AE3B98">
      <w:pPr>
        <w:spacing w:line="360" w:lineRule="auto"/>
      </w:pPr>
      <w:r w:rsidRPr="0050640F">
        <w:t xml:space="preserve">The planned SFM network's complexity has a direct influence on its performance. With a sufficiently sophisticated model, the training error can theoretically be arbitrarily low. </w:t>
      </w:r>
      <w:r w:rsidRPr="00D10B9C">
        <w:t>A low test error does not always indicate a low prediction error on the training set.</w:t>
      </w:r>
    </w:p>
    <w:p w14:paraId="614403F9" w14:textId="77777777" w:rsidR="00AE3B98" w:rsidRDefault="00AE3B98" w:rsidP="00AE3B98">
      <w:pPr>
        <w:spacing w:line="360" w:lineRule="auto"/>
      </w:pPr>
    </w:p>
    <w:p w14:paraId="09594F50" w14:textId="77777777" w:rsidR="00AE3B98" w:rsidRDefault="00AE3B98" w:rsidP="00AE3B98">
      <w:pPr>
        <w:spacing w:line="360" w:lineRule="auto"/>
      </w:pPr>
      <w:r w:rsidRPr="0050640F">
        <w:t xml:space="preserve">Overfitting is more likely with a complicated model. </w:t>
      </w:r>
      <w:r w:rsidRPr="00D10B9C">
        <w:t>Two metrics that may be used to measure the SFM's complexity are the number of states and the number of frequencies.</w:t>
      </w:r>
      <w:r>
        <w:t xml:space="preserve"> </w:t>
      </w:r>
      <w:r w:rsidRPr="0050640F">
        <w:t>It's worth mentioning that the appropriate hyper-parameters for model complexity are chosen depending on the performance</w:t>
      </w:r>
      <w:r>
        <w:t xml:space="preserve"> of validation set</w:t>
      </w:r>
      <w:r w:rsidRPr="0050640F">
        <w:t xml:space="preserve">. </w:t>
      </w:r>
      <w:r w:rsidRPr="00D10B9C">
        <w:t xml:space="preserve">In our tests, we learn the model with prices from 2007 to 2014 and then validate it with prices from 2015. </w:t>
      </w:r>
    </w:p>
    <w:p w14:paraId="42445A19" w14:textId="77777777" w:rsidR="00AE3B98" w:rsidRDefault="00AE3B98" w:rsidP="00AE3B98">
      <w:pPr>
        <w:spacing w:line="360" w:lineRule="auto"/>
      </w:pPr>
    </w:p>
    <w:p w14:paraId="53414719" w14:textId="77777777" w:rsidR="00AE3B98" w:rsidRDefault="00AE3B98" w:rsidP="00AE3B98">
      <w:pPr>
        <w:spacing w:line="360" w:lineRule="auto"/>
      </w:pPr>
      <w:r>
        <w:t xml:space="preserve">                                         </w:t>
      </w:r>
      <w:r>
        <w:rPr>
          <w:noProof/>
          <w:lang w:val="en-US" w:eastAsia="ja-JP"/>
        </w:rPr>
        <w:drawing>
          <wp:inline distT="0" distB="0" distL="0" distR="0" wp14:anchorId="5483F4C0" wp14:editId="6551399F">
            <wp:extent cx="2654188" cy="876056"/>
            <wp:effectExtent l="0" t="0" r="635" b="635"/>
            <wp:docPr id="187" name="Picture 18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93719" cy="889104"/>
                    </a:xfrm>
                    <a:prstGeom prst="rect">
                      <a:avLst/>
                    </a:prstGeom>
                  </pic:spPr>
                </pic:pic>
              </a:graphicData>
            </a:graphic>
          </wp:inline>
        </w:drawing>
      </w:r>
    </w:p>
    <w:p w14:paraId="0A517801" w14:textId="77777777" w:rsidR="00AE3B98" w:rsidRDefault="00AE3B98" w:rsidP="00AE3B98">
      <w:pPr>
        <w:spacing w:line="360" w:lineRule="auto"/>
        <w:rPr>
          <w:b/>
          <w:bCs/>
          <w:sz w:val="20"/>
          <w:szCs w:val="20"/>
        </w:rPr>
      </w:pPr>
      <w:r>
        <w:tab/>
      </w:r>
      <w:r>
        <w:tab/>
        <w:t xml:space="preserve">             </w:t>
      </w:r>
      <w:r w:rsidRPr="00E44820">
        <w:rPr>
          <w:b/>
          <w:bCs/>
          <w:sz w:val="20"/>
          <w:szCs w:val="20"/>
        </w:rPr>
        <w:t>Table 6 : In LSTM, the mean square error vs. # of states</w:t>
      </w:r>
    </w:p>
    <w:p w14:paraId="727583BE" w14:textId="77777777" w:rsidR="00AE3B98" w:rsidRPr="00E44820" w:rsidRDefault="00AE3B98" w:rsidP="00AE3B98">
      <w:pPr>
        <w:spacing w:line="360" w:lineRule="auto"/>
        <w:rPr>
          <w:b/>
          <w:bCs/>
          <w:sz w:val="20"/>
          <w:szCs w:val="20"/>
        </w:rPr>
      </w:pPr>
    </w:p>
    <w:p w14:paraId="214C17DF" w14:textId="77777777" w:rsidR="00AE3B98" w:rsidRDefault="00AE3B98" w:rsidP="00AE3B98">
      <w:pPr>
        <w:spacing w:line="360" w:lineRule="auto"/>
      </w:pPr>
      <w:r w:rsidRPr="008A114F">
        <w:t xml:space="preserve">The LSTM's complexity is </w:t>
      </w:r>
      <w:r>
        <w:t>a function of</w:t>
      </w:r>
      <w:r w:rsidRPr="008A114F">
        <w:t xml:space="preserve"> the number</w:t>
      </w:r>
      <w:r>
        <w:t>/dimension</w:t>
      </w:r>
      <w:r w:rsidRPr="008A114F">
        <w:t xml:space="preserve"> of states.</w:t>
      </w:r>
      <w:r>
        <w:t xml:space="preserve"> </w:t>
      </w:r>
      <w:r w:rsidRPr="008A114F">
        <w:t>In contrast, the number of states in the SFM refers to the number of rows in the memory state matrices, suggesting the number of patterns predicted to emerge from the price time-series.</w:t>
      </w:r>
      <w:r>
        <w:t xml:space="preserve"> </w:t>
      </w:r>
      <w:r w:rsidRPr="008A114F">
        <w:t>As the network learns more predicted patterns, the model grows more complex.</w:t>
      </w:r>
      <w:r>
        <w:t xml:space="preserve"> </w:t>
      </w:r>
      <w:r w:rsidRPr="003E311B">
        <w:t>With 10-dimensional memory states, the LSTM obtains the highest performance for 1-step and 3-step prediction. With the growing number of states, we see overfitting. Increasing the number of states will no longer reduce the test error. Worse, in LSTM, a large number of states (more than 50) might exacerbate the test error, resulting in an excessive fit into the training cost. The LSTM mixes the information of all frequencies, including the irrelevant frequency components, without deconstruction and regulation of information over multiple frequencies. As a result, by trapping the model in the local pattern, it tends to dominate price prediction.</w:t>
      </w:r>
      <w:r>
        <w:t xml:space="preserve"> </w:t>
      </w:r>
      <w:r w:rsidRPr="00FD062B">
        <w:lastRenderedPageBreak/>
        <w:t>Because the 5-step prediction is more difficult, the LSTM requires more states (40) to obtain the best results.</w:t>
      </w:r>
      <w:r>
        <w:t xml:space="preserve"> </w:t>
      </w:r>
    </w:p>
    <w:p w14:paraId="7F3C859F" w14:textId="77777777" w:rsidR="00AE3B98" w:rsidRDefault="00AE3B98" w:rsidP="00AE3B98">
      <w:pPr>
        <w:spacing w:line="360" w:lineRule="auto"/>
      </w:pPr>
    </w:p>
    <w:p w14:paraId="4FDF2D21" w14:textId="77777777" w:rsidR="00AE3B98" w:rsidRDefault="00AE3B98" w:rsidP="00AE3B98">
      <w:pPr>
        <w:spacing w:line="360" w:lineRule="auto"/>
      </w:pPr>
      <w:r>
        <w:t xml:space="preserve">                                          </w:t>
      </w:r>
      <w:r>
        <w:rPr>
          <w:noProof/>
          <w:lang w:val="en-US" w:eastAsia="ja-JP"/>
        </w:rPr>
        <w:drawing>
          <wp:inline distT="0" distB="0" distL="0" distR="0" wp14:anchorId="781C7AB9" wp14:editId="779D15F9">
            <wp:extent cx="2629911" cy="897797"/>
            <wp:effectExtent l="0" t="0" r="0" b="4445"/>
            <wp:docPr id="188" name="Picture 18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673352" cy="912627"/>
                    </a:xfrm>
                    <a:prstGeom prst="rect">
                      <a:avLst/>
                    </a:prstGeom>
                  </pic:spPr>
                </pic:pic>
              </a:graphicData>
            </a:graphic>
          </wp:inline>
        </w:drawing>
      </w:r>
    </w:p>
    <w:p w14:paraId="3FD33B4E" w14:textId="77777777" w:rsidR="00AE3B98" w:rsidRPr="00E44820" w:rsidRDefault="00AE3B98" w:rsidP="00AE3B98">
      <w:pPr>
        <w:spacing w:line="360" w:lineRule="auto"/>
        <w:rPr>
          <w:b/>
          <w:bCs/>
          <w:sz w:val="20"/>
          <w:szCs w:val="20"/>
        </w:rPr>
      </w:pPr>
      <w:r>
        <w:rPr>
          <w:sz w:val="20"/>
          <w:szCs w:val="20"/>
        </w:rPr>
        <w:t xml:space="preserve">              </w:t>
      </w:r>
      <w:r w:rsidRPr="00E44820">
        <w:rPr>
          <w:b/>
          <w:bCs/>
          <w:sz w:val="20"/>
          <w:szCs w:val="20"/>
        </w:rPr>
        <w:t>Table 7:  In SFM, the mean square error vs. # of states with frequencies hardcoded to ten.</w:t>
      </w:r>
    </w:p>
    <w:p w14:paraId="259703E4" w14:textId="77777777" w:rsidR="00AE3B98" w:rsidRDefault="00AE3B98" w:rsidP="00AE3B98">
      <w:pPr>
        <w:spacing w:line="360" w:lineRule="auto"/>
      </w:pPr>
    </w:p>
    <w:p w14:paraId="2D7D1287" w14:textId="77777777" w:rsidR="00AE3B98" w:rsidRDefault="00AE3B98" w:rsidP="00AE3B98">
      <w:pPr>
        <w:spacing w:line="360" w:lineRule="auto"/>
      </w:pPr>
      <w:r w:rsidRPr="00FD062B">
        <w:t>The overfitting problem is mitigated by incorporating state decomposition and control, as opposed to the LSTM. The SFM, in particular, performs best with 50 states for the 3-step and 5-step. Although the effectiveness of 1-step prediction degrades as the number of states increases, the SFM degenerates more slowly than the LSTM.</w:t>
      </w:r>
    </w:p>
    <w:p w14:paraId="323C9092" w14:textId="77777777" w:rsidR="00AE3B98" w:rsidRDefault="00AE3B98" w:rsidP="00AE3B98">
      <w:pPr>
        <w:spacing w:line="360" w:lineRule="auto"/>
      </w:pPr>
    </w:p>
    <w:p w14:paraId="58830E79" w14:textId="77777777" w:rsidR="00AE3B98" w:rsidRDefault="00AE3B98" w:rsidP="00AE3B98">
      <w:pPr>
        <w:spacing w:line="360" w:lineRule="auto"/>
      </w:pPr>
      <w:r>
        <w:t xml:space="preserve">                                        </w:t>
      </w:r>
      <w:r>
        <w:rPr>
          <w:noProof/>
          <w:lang w:val="en-US" w:eastAsia="ja-JP"/>
        </w:rPr>
        <w:drawing>
          <wp:inline distT="0" distB="0" distL="0" distR="0" wp14:anchorId="6060DA94" wp14:editId="7EAE59F8">
            <wp:extent cx="2791753" cy="847802"/>
            <wp:effectExtent l="0" t="0" r="2540" b="3175"/>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806818" cy="852377"/>
                    </a:xfrm>
                    <a:prstGeom prst="rect">
                      <a:avLst/>
                    </a:prstGeom>
                  </pic:spPr>
                </pic:pic>
              </a:graphicData>
            </a:graphic>
          </wp:inline>
        </w:drawing>
      </w:r>
    </w:p>
    <w:p w14:paraId="36CF2534" w14:textId="77777777" w:rsidR="00AE3B98" w:rsidRPr="00E44820" w:rsidRDefault="00AE3B98" w:rsidP="00AE3B98">
      <w:pPr>
        <w:spacing w:line="360" w:lineRule="auto"/>
        <w:rPr>
          <w:b/>
          <w:bCs/>
          <w:sz w:val="18"/>
          <w:szCs w:val="18"/>
        </w:rPr>
      </w:pPr>
      <w:r>
        <w:rPr>
          <w:sz w:val="18"/>
          <w:szCs w:val="18"/>
        </w:rPr>
        <w:t xml:space="preserve">              </w:t>
      </w:r>
      <w:r w:rsidRPr="00E44820">
        <w:rPr>
          <w:b/>
          <w:bCs/>
          <w:sz w:val="18"/>
          <w:szCs w:val="18"/>
        </w:rPr>
        <w:t>Table 8: In SFM, the mean square error is shown against the # of frequencies with states set at fifty.</w:t>
      </w:r>
    </w:p>
    <w:p w14:paraId="43D30F49" w14:textId="77777777" w:rsidR="00AE3B98" w:rsidRPr="00E83EBA" w:rsidRDefault="00AE3B98" w:rsidP="00AE3B98">
      <w:pPr>
        <w:spacing w:line="360" w:lineRule="auto"/>
        <w:rPr>
          <w:sz w:val="18"/>
          <w:szCs w:val="18"/>
        </w:rPr>
      </w:pPr>
    </w:p>
    <w:p w14:paraId="12FE43BB" w14:textId="77777777" w:rsidR="00AE3B98" w:rsidRDefault="00AE3B98" w:rsidP="00AE3B98">
      <w:pPr>
        <w:spacing w:line="360" w:lineRule="auto"/>
      </w:pPr>
      <w:r w:rsidRPr="00FD062B">
        <w:t>The number of frequencies, in addition to the states, is an essential hyperparameter in the SFM.</w:t>
      </w:r>
      <w:r>
        <w:t xml:space="preserve"> </w:t>
      </w:r>
      <w:r w:rsidRPr="00FD062B">
        <w:t>On [0, 2</w:t>
      </w:r>
      <w:r>
        <w:sym w:font="Symbol" w:char="F070"/>
      </w:r>
      <w:r w:rsidRPr="00FD062B">
        <w:t xml:space="preserve">], the frequencies are equally distributed. It is obvious that as the frequency of the memory states increases, so does the amount of information on the high frequency in short-term memory. In addition, the components of high frequency trading are used to account for short-term trading activity. It demonstrates the SFM's ability to mimic high-frequency trading in the stock market. </w:t>
      </w:r>
      <w:r w:rsidRPr="008A114F">
        <w:t>For 3-step and 5-step prediction, the best performance is obtained with ten frequencies. Because their volatility is smaller than the 1-step prediction, components with low frequency become more important to the forecast.</w:t>
      </w:r>
    </w:p>
    <w:p w14:paraId="3F79191A" w14:textId="77777777" w:rsidR="00AE3B98" w:rsidRDefault="00AE3B98" w:rsidP="00AE3B98">
      <w:pPr>
        <w:spacing w:line="360" w:lineRule="auto"/>
      </w:pPr>
    </w:p>
    <w:p w14:paraId="23C4CED1" w14:textId="77777777" w:rsidR="00AE3B98" w:rsidRDefault="00AE3B98" w:rsidP="00AE3B98">
      <w:pPr>
        <w:spacing w:line="360" w:lineRule="auto"/>
      </w:pPr>
      <w:r>
        <w:rPr>
          <w:b/>
          <w:bCs/>
        </w:rPr>
        <w:t xml:space="preserve">2.11 </w:t>
      </w:r>
      <w:r w:rsidRPr="00A177DB">
        <w:rPr>
          <w:b/>
          <w:bCs/>
        </w:rPr>
        <w:t>Enhancing Stock Movement Prediction with Adversarial Training</w:t>
      </w:r>
      <w:r>
        <w:rPr>
          <w:b/>
          <w:bCs/>
        </w:rPr>
        <w:fldChar w:fldCharType="begin"/>
      </w:r>
      <w:r>
        <w:rPr>
          <w:b/>
          <w:bCs/>
        </w:rPr>
        <w:instrText xml:space="preserve"> ADDIN ZOTERO_ITEM CSL_CITATION {"citationID":"IKDWGm1r","properties":{"formattedCitation":"(Feng et al., 2019)","plainCitation":"(Feng et al., 2019)","noteIndex":0},"citationItems":[{"id":15,"uris":["http://zotero.org/users/local/g8lD94u9/items/KBFGRM9X"],"uri":["http://zotero.org/users/local/g8lD94u9/items/KBFGRM9X"],"itemData":{"id":15,"type":"paper-conference","container-title":"IJCAI","title":"Enhancing Stock Movement Prediction with Adversarial Training","author":[{"family":"Feng","given":"Fuli"},{"family":"Chen","given":"Huimin"},{"family":"He","given":"Xiangnan"},{"family":"Ding","given":"Ji"},{"family":"Sun","given":"Maosong"},{"family":"Chua","given":"Tat-Seng"}],"issued":{"date-parts":[["2019"]]}}}],"schema":"https://github.com/citation-style-language/schema/raw/master/csl-citation.json"} </w:instrText>
      </w:r>
      <w:r>
        <w:rPr>
          <w:b/>
          <w:bCs/>
        </w:rPr>
        <w:fldChar w:fldCharType="separate"/>
      </w:r>
      <w:r>
        <w:rPr>
          <w:b/>
          <w:bCs/>
          <w:noProof/>
        </w:rPr>
        <w:t>(Feng et al., 2019)</w:t>
      </w:r>
      <w:r>
        <w:rPr>
          <w:b/>
          <w:bCs/>
        </w:rPr>
        <w:fldChar w:fldCharType="end"/>
      </w:r>
    </w:p>
    <w:p w14:paraId="503EEFA2" w14:textId="77777777" w:rsidR="00AE3B98" w:rsidRDefault="00AE3B98" w:rsidP="00AE3B98">
      <w:pPr>
        <w:spacing w:line="360" w:lineRule="auto"/>
        <w:rPr>
          <w:b/>
          <w:bCs/>
        </w:rPr>
      </w:pPr>
    </w:p>
    <w:p w14:paraId="197BED2D" w14:textId="77777777" w:rsidR="00AE3B98" w:rsidRDefault="00AE3B98" w:rsidP="00AE3B98">
      <w:pPr>
        <w:spacing w:line="360" w:lineRule="auto"/>
        <w:rPr>
          <w:b/>
          <w:bCs/>
        </w:rPr>
      </w:pPr>
      <w:r>
        <w:rPr>
          <w:b/>
          <w:bCs/>
        </w:rPr>
        <w:t>2.11.1 Business Problem</w:t>
      </w:r>
    </w:p>
    <w:p w14:paraId="42468A39" w14:textId="77777777" w:rsidR="00AE3B98" w:rsidRDefault="00AE3B98" w:rsidP="00AE3B98">
      <w:pPr>
        <w:spacing w:line="360" w:lineRule="auto"/>
      </w:pPr>
    </w:p>
    <w:p w14:paraId="2731935C" w14:textId="77777777" w:rsidR="00AE3B98" w:rsidRDefault="00AE3B98" w:rsidP="00AE3B98">
      <w:pPr>
        <w:spacing w:line="360" w:lineRule="auto"/>
      </w:pPr>
      <w:r w:rsidRPr="00B52340">
        <w:lastRenderedPageBreak/>
        <w:t xml:space="preserve">This study presents a new </w:t>
      </w:r>
      <w:r>
        <w:t>ML</w:t>
      </w:r>
      <w:r w:rsidRPr="00B52340">
        <w:t xml:space="preserve"> approach for stock </w:t>
      </w:r>
      <w:r>
        <w:t>price</w:t>
      </w:r>
      <w:r w:rsidRPr="00B52340">
        <w:t xml:space="preserve"> </w:t>
      </w:r>
      <w:r>
        <w:t>forecasting</w:t>
      </w:r>
      <w:r w:rsidRPr="00B52340">
        <w:t xml:space="preserve">, with the goal of predicting whether a stock's price will rise or fall in the near future. </w:t>
      </w:r>
      <w:r>
        <w:t>A</w:t>
      </w:r>
      <w:r w:rsidRPr="00B52340">
        <w:t xml:space="preserve">dversarial training </w:t>
      </w:r>
      <w:r>
        <w:t xml:space="preserve">can be used </w:t>
      </w:r>
      <w:r w:rsidRPr="00B52340">
        <w:t xml:space="preserve">to increase the generalization of a </w:t>
      </w:r>
      <w:r>
        <w:t>NN based</w:t>
      </w:r>
      <w:r w:rsidRPr="00B52340">
        <w:t xml:space="preserve"> </w:t>
      </w:r>
      <w:r>
        <w:t>time series prediction</w:t>
      </w:r>
      <w:r w:rsidRPr="00B52340">
        <w:t xml:space="preserve"> model, which is a unique approach. The logic of adversarial training in this case stems from the fact that stock prediction input characteristics are generally dependent on </w:t>
      </w:r>
      <w:r>
        <w:t xml:space="preserve">raw </w:t>
      </w:r>
      <w:r w:rsidRPr="00B52340">
        <w:t>stock price</w:t>
      </w:r>
      <w:r>
        <w:t xml:space="preserve"> data</w:t>
      </w:r>
      <w:r w:rsidRPr="00B52340">
        <w:t xml:space="preserve">, which basically </w:t>
      </w:r>
      <w:r>
        <w:t xml:space="preserve">is </w:t>
      </w:r>
      <w:r w:rsidRPr="00B52340">
        <w:t>a stochastic variable that changes over time.</w:t>
      </w:r>
      <w:r>
        <w:t xml:space="preserve"> </w:t>
      </w:r>
      <w:r w:rsidRPr="00B52340">
        <w:t>As a result, traditional price-based training (e.g., the close price) can easily overfit the data, making it impossible to generate trustworthy models. To solve this challenge, we suggest using perturbations to replicate the stochasticity of pricing variables and training the model to perform well under tiny but deliberate perturbations. Extensive trials on two real-world stock data demonstrate that our technique beats the state-of-the-art solution</w:t>
      </w:r>
      <w:r>
        <w:fldChar w:fldCharType="begin"/>
      </w:r>
      <w:r>
        <w:instrText xml:space="preserve"> ADDIN ZOTERO_ITEM CSL_CITATION {"citationID":"w5ue74um","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fldChar w:fldCharType="separate"/>
      </w:r>
      <w:r>
        <w:rPr>
          <w:noProof/>
        </w:rPr>
        <w:t>(Xu &amp; Cohen, 2018)</w:t>
      </w:r>
      <w:r>
        <w:fldChar w:fldCharType="end"/>
      </w:r>
      <w:r>
        <w:t xml:space="preserve"> </w:t>
      </w:r>
      <w:r w:rsidRPr="00B52340">
        <w:t>by 3.11</w:t>
      </w:r>
      <w:r>
        <w:t>%</w:t>
      </w:r>
      <w:r w:rsidRPr="00B52340">
        <w:t xml:space="preserve"> on average in terms of accuracy, demonstrating the utility of adversarial training for stock prediction tasks.</w:t>
      </w:r>
    </w:p>
    <w:p w14:paraId="33EF046B" w14:textId="77777777" w:rsidR="00AE3B98" w:rsidRDefault="00AE3B98" w:rsidP="00AE3B98">
      <w:pPr>
        <w:spacing w:line="360" w:lineRule="auto"/>
      </w:pPr>
    </w:p>
    <w:p w14:paraId="73894819" w14:textId="77777777" w:rsidR="00AE3B98" w:rsidRDefault="00AE3B98" w:rsidP="00AE3B98">
      <w:pPr>
        <w:spacing w:line="360" w:lineRule="auto"/>
        <w:rPr>
          <w:b/>
          <w:bCs/>
        </w:rPr>
      </w:pPr>
      <w:r>
        <w:rPr>
          <w:b/>
          <w:bCs/>
        </w:rPr>
        <w:t>2.11.2 Research Methodology</w:t>
      </w:r>
    </w:p>
    <w:p w14:paraId="749FCF01" w14:textId="77777777" w:rsidR="00AE3B98" w:rsidRDefault="00AE3B98" w:rsidP="00AE3B98">
      <w:pPr>
        <w:spacing w:line="360" w:lineRule="auto"/>
      </w:pPr>
    </w:p>
    <w:p w14:paraId="31D5572B" w14:textId="77777777" w:rsidR="00AE3B98" w:rsidRDefault="00AE3B98" w:rsidP="00AE3B98">
      <w:pPr>
        <w:spacing w:line="360" w:lineRule="auto"/>
      </w:pPr>
      <w:r w:rsidRPr="008E0EA7">
        <w:rPr>
          <w:b/>
          <w:bCs/>
        </w:rPr>
        <w:t xml:space="preserve">Datasets. </w:t>
      </w:r>
      <w:r w:rsidRPr="008E0EA7">
        <w:t>The proposed approach is evaluated against two stock movement prediction benchmarks: ACL18</w:t>
      </w:r>
      <w:r>
        <w:fldChar w:fldCharType="begin"/>
      </w:r>
      <w:r>
        <w:instrText xml:space="preserve"> ADDIN ZOTERO_ITEM CSL_CITATION {"citationID":"A2xxKiOe","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fldChar w:fldCharType="separate"/>
      </w:r>
      <w:r>
        <w:rPr>
          <w:noProof/>
        </w:rPr>
        <w:t>(Xu &amp; Cohen, 2018)</w:t>
      </w:r>
      <w:r>
        <w:fldChar w:fldCharType="end"/>
      </w:r>
      <w:r>
        <w:t xml:space="preserve"> </w:t>
      </w:r>
      <w:r w:rsidRPr="008E0EA7">
        <w:t>and KDD17</w:t>
      </w:r>
      <w:r>
        <w:fldChar w:fldCharType="begin"/>
      </w:r>
      <w:r>
        <w:instrText xml:space="preserve"> ADDIN ZOTERO_ITEM CSL_CITATION {"citationID":"xO8f9RPU","properties":{"formattedCitation":"(Zhang et al., 2017)","plainCitation":"(Zhang et al., 2017)","noteIndex":0},"citationItems":[{"id":104,"uris":["http://zotero.org/users/local/g8lD94u9/items/8UKYCH96"],"uri":["http://zotero.org/users/local/g8lD94u9/items/8UKYCH96"],"itemData":{"id":104,"type":"article-journal","container-title":"Proceedings of the 23rd ACM SIGKDD International Conference on Knowledge Discovery and Data Mining","title":"Stock Price Prediction via Discovering Multi-Frequency Trading Patterns","author":[{"family":"Zhang","given":"Liheng"},{"family":"Aggarwal","given":"Charu C."},{"family":"Qi","given":"Guo-Jun"}],"issued":{"date-parts":[["2017"]]}}}],"schema":"https://github.com/citation-style-language/schema/raw/master/csl-citation.json"} </w:instrText>
      </w:r>
      <w:r>
        <w:fldChar w:fldCharType="separate"/>
      </w:r>
      <w:r>
        <w:rPr>
          <w:noProof/>
        </w:rPr>
        <w:t>(Zhang et al., 2017)</w:t>
      </w:r>
      <w:r>
        <w:fldChar w:fldCharType="end"/>
      </w:r>
    </w:p>
    <w:p w14:paraId="607DE58F" w14:textId="77777777" w:rsidR="00AE3B98" w:rsidRDefault="00AE3B98" w:rsidP="00AE3B98">
      <w:pPr>
        <w:spacing w:line="360" w:lineRule="auto"/>
      </w:pPr>
    </w:p>
    <w:p w14:paraId="58DC9017" w14:textId="77777777" w:rsidR="00AE3B98" w:rsidRDefault="00AE3B98" w:rsidP="00AE3B98">
      <w:pPr>
        <w:spacing w:line="360" w:lineRule="auto"/>
      </w:pPr>
      <w:r w:rsidRPr="008E0EA7">
        <w:t>ACL18 provides historical data for 88 high-trade-volume equities in the NASDAQ and NYSE marketplaces from January 1, 2014 to January 1, 2016. We first align the trade days in the past, eliminating weekends and public holidays that lack historical pricing, as recommended by</w:t>
      </w:r>
      <w:r>
        <w:fldChar w:fldCharType="begin"/>
      </w:r>
      <w:r>
        <w:instrText xml:space="preserve"> ADDIN ZOTERO_ITEM CSL_CITATION {"citationID":"vLigv8eP","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fldChar w:fldCharType="separate"/>
      </w:r>
      <w:r>
        <w:rPr>
          <w:noProof/>
        </w:rPr>
        <w:t>(Xu &amp; Cohen, 2018)</w:t>
      </w:r>
      <w:r>
        <w:fldChar w:fldCharType="end"/>
      </w:r>
      <w:r w:rsidRPr="008E0EA7">
        <w:t xml:space="preserve">. We next create candidate instances </w:t>
      </w:r>
      <w:r>
        <w:t>each with a</w:t>
      </w:r>
      <w:r w:rsidRPr="008E0EA7">
        <w:t xml:space="preserve"> lag with a duration of T</w:t>
      </w:r>
      <w:r>
        <w:t xml:space="preserve"> </w:t>
      </w:r>
      <w:r w:rsidRPr="008E0EA7">
        <w:t>along the aligned trade days (i.e., one example for a stock on every trading day). The potential instances are label</w:t>
      </w:r>
      <w:r>
        <w:t>l</w:t>
      </w:r>
      <w:r w:rsidRPr="008E0EA7">
        <w:t>ed based on the percent change in stock close prices.</w:t>
      </w:r>
      <w:r w:rsidRPr="00CE6505">
        <w:t xml:space="preserve"> Positive and negative instances with movement of 0.55 percent and 0.5 percent, respectively, are discovered. </w:t>
      </w:r>
    </w:p>
    <w:p w14:paraId="2090A6D6" w14:textId="77777777" w:rsidR="00AE3B98" w:rsidRDefault="00AE3B98" w:rsidP="00AE3B98">
      <w:pPr>
        <w:spacing w:line="360" w:lineRule="auto"/>
        <w:rPr>
          <w:b/>
          <w:bCs/>
        </w:rPr>
      </w:pPr>
    </w:p>
    <w:p w14:paraId="685D2978" w14:textId="77777777" w:rsidR="00AE3B98" w:rsidRDefault="00AE3B98" w:rsidP="00AE3B98">
      <w:pPr>
        <w:spacing w:line="360" w:lineRule="auto"/>
      </w:pPr>
      <w:r w:rsidRPr="00CE6505">
        <w:t>KDD17 contains a lengthier history of 50 equities in US markets from January 1, 2007 to January 1, 2016. We use the same method as ACL18 to distinguish positive and negative examples because the information was initially gathered to forecast stock prices rather than movements. The instances were then divided into three categories: training (January 1, 2007 to January 1, 2015), validation (January 1, 2015 to January 1, 2016), and testing (January 1, 2016 to January 1, 2017).</w:t>
      </w:r>
    </w:p>
    <w:p w14:paraId="590CD69B" w14:textId="77777777" w:rsidR="00AE3B98" w:rsidRDefault="00AE3B98" w:rsidP="00AE3B98">
      <w:pPr>
        <w:spacing w:line="360" w:lineRule="auto"/>
        <w:rPr>
          <w:b/>
          <w:bCs/>
        </w:rPr>
      </w:pPr>
    </w:p>
    <w:p w14:paraId="5C91D55E" w14:textId="77777777" w:rsidR="00AE3B98" w:rsidRDefault="00AE3B98" w:rsidP="00AE3B98">
      <w:pPr>
        <w:spacing w:line="360" w:lineRule="auto"/>
        <w:rPr>
          <w:b/>
          <w:bCs/>
        </w:rPr>
      </w:pPr>
      <w:r>
        <w:rPr>
          <w:b/>
          <w:bCs/>
        </w:rPr>
        <w:lastRenderedPageBreak/>
        <w:t xml:space="preserve">                      </w:t>
      </w:r>
      <w:r>
        <w:rPr>
          <w:b/>
          <w:bCs/>
          <w:noProof/>
          <w:lang w:val="en-US" w:eastAsia="ja-JP"/>
        </w:rPr>
        <w:drawing>
          <wp:inline distT="0" distB="0" distL="0" distR="0" wp14:anchorId="01BE891E" wp14:editId="059EE77E">
            <wp:extent cx="4110754" cy="950037"/>
            <wp:effectExtent l="0" t="0" r="4445" b="2540"/>
            <wp:docPr id="190" name="Picture 19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26921" cy="953773"/>
                    </a:xfrm>
                    <a:prstGeom prst="rect">
                      <a:avLst/>
                    </a:prstGeom>
                  </pic:spPr>
                </pic:pic>
              </a:graphicData>
            </a:graphic>
          </wp:inline>
        </w:drawing>
      </w:r>
    </w:p>
    <w:p w14:paraId="61B367EA" w14:textId="77777777" w:rsidR="00AE3B98" w:rsidRPr="000B1ACC" w:rsidRDefault="00AE3B98" w:rsidP="00AE3B98">
      <w:pPr>
        <w:spacing w:line="360" w:lineRule="auto"/>
        <w:rPr>
          <w:b/>
          <w:bCs/>
          <w:sz w:val="20"/>
          <w:szCs w:val="20"/>
        </w:rPr>
      </w:pPr>
      <w:r>
        <w:rPr>
          <w:b/>
          <w:bCs/>
        </w:rPr>
        <w:tab/>
      </w:r>
      <w:r>
        <w:rPr>
          <w:b/>
          <w:bCs/>
        </w:rPr>
        <w:tab/>
      </w:r>
      <w:r>
        <w:rPr>
          <w:b/>
          <w:bCs/>
        </w:rPr>
        <w:tab/>
      </w:r>
      <w:r w:rsidRPr="000B1ACC">
        <w:rPr>
          <w:b/>
          <w:bCs/>
          <w:sz w:val="20"/>
          <w:szCs w:val="20"/>
        </w:rPr>
        <w:t>Table 9: temporal features to explain the trend of a stock</w:t>
      </w:r>
    </w:p>
    <w:p w14:paraId="3AA66402" w14:textId="77777777" w:rsidR="00AE3B98" w:rsidRDefault="00AE3B98" w:rsidP="00AE3B98">
      <w:pPr>
        <w:spacing w:line="360" w:lineRule="auto"/>
      </w:pPr>
      <w:r w:rsidRPr="00CE6505">
        <w:t>We create 11 temporal characteristics (</w:t>
      </w:r>
      <w:r w:rsidRPr="00CE6505">
        <w:rPr>
          <w:b/>
          <w:bCs/>
        </w:rPr>
        <w:t>x</w:t>
      </w:r>
      <w:r w:rsidRPr="00CE6505">
        <w:rPr>
          <w:b/>
          <w:bCs/>
          <w:vertAlign w:val="superscript"/>
        </w:rPr>
        <w:t>s</w:t>
      </w:r>
      <w:r w:rsidRPr="00CE6505">
        <w:rPr>
          <w:b/>
          <w:bCs/>
          <w:vertAlign w:val="subscript"/>
        </w:rPr>
        <w:t>t</w:t>
      </w:r>
      <w:r w:rsidRPr="00CE6505">
        <w:t xml:space="preserve">) to explain the trend of a stock s at trading day t instead of utilizing raw EOD data. The features related with computation are detailed in Table </w:t>
      </w:r>
      <w:r>
        <w:t>9</w:t>
      </w:r>
      <w:r w:rsidRPr="00CE6505">
        <w:t xml:space="preserve">. The purpose of establishing these characteristics is to: </w:t>
      </w:r>
    </w:p>
    <w:p w14:paraId="1C577F10" w14:textId="77777777" w:rsidR="00AE3B98" w:rsidRDefault="00AE3B98" w:rsidP="00AE3B98">
      <w:pPr>
        <w:spacing w:line="360" w:lineRule="auto"/>
      </w:pPr>
      <w:r w:rsidRPr="00CE6505">
        <w:t>1) equalize the prices of various stocks</w:t>
      </w:r>
    </w:p>
    <w:p w14:paraId="63B25696" w14:textId="77777777" w:rsidR="00AE3B98" w:rsidRPr="00CE6505" w:rsidRDefault="00AE3B98" w:rsidP="00AE3B98">
      <w:pPr>
        <w:spacing w:line="360" w:lineRule="auto"/>
      </w:pPr>
      <w:r w:rsidRPr="00CE6505">
        <w:t xml:space="preserve">2) record the different prices </w:t>
      </w:r>
      <w:r>
        <w:t xml:space="preserve">interactions </w:t>
      </w:r>
      <w:r w:rsidRPr="00CE6505">
        <w:t>clearly</w:t>
      </w:r>
    </w:p>
    <w:p w14:paraId="4BB0A729" w14:textId="77777777" w:rsidR="00AE3B98" w:rsidRDefault="00AE3B98" w:rsidP="00AE3B98">
      <w:pPr>
        <w:spacing w:line="360" w:lineRule="auto"/>
      </w:pPr>
    </w:p>
    <w:p w14:paraId="5309B499" w14:textId="77777777" w:rsidR="00AE3B98" w:rsidRDefault="00AE3B98" w:rsidP="00AE3B98">
      <w:pPr>
        <w:pStyle w:val="ListParagraph"/>
        <w:numPr>
          <w:ilvl w:val="0"/>
          <w:numId w:val="11"/>
        </w:numPr>
        <w:spacing w:line="360" w:lineRule="auto"/>
      </w:pPr>
      <w:r w:rsidRPr="00877084">
        <w:t xml:space="preserve">MOM is a </w:t>
      </w:r>
      <w:r>
        <w:t>statistical</w:t>
      </w:r>
      <w:r w:rsidRPr="00877084">
        <w:t xml:space="preserve"> indicator that forecasts whether </w:t>
      </w:r>
      <w:r>
        <w:t>a</w:t>
      </w:r>
      <w:r w:rsidRPr="00877084">
        <w:t xml:space="preserve"> </w:t>
      </w:r>
      <w:r>
        <w:t>sample</w:t>
      </w:r>
      <w:r w:rsidRPr="00877084">
        <w:t xml:space="preserve"> </w:t>
      </w:r>
      <w:r>
        <w:t>which follows</w:t>
      </w:r>
      <w:r w:rsidRPr="00877084">
        <w:t xml:space="preserve"> </w:t>
      </w:r>
      <w:r>
        <w:t>a</w:t>
      </w:r>
      <w:r w:rsidRPr="00877084">
        <w:t xml:space="preserve"> trend in the past 10 days will be negative or positive.</w:t>
      </w:r>
    </w:p>
    <w:p w14:paraId="36623038" w14:textId="77777777" w:rsidR="00AE3B98" w:rsidRDefault="00AE3B98" w:rsidP="00AE3B98">
      <w:pPr>
        <w:spacing w:line="360" w:lineRule="auto"/>
      </w:pPr>
    </w:p>
    <w:p w14:paraId="6FE097A0" w14:textId="77777777" w:rsidR="00AE3B98" w:rsidRDefault="00AE3B98" w:rsidP="00AE3B98">
      <w:pPr>
        <w:pStyle w:val="ListParagraph"/>
        <w:numPr>
          <w:ilvl w:val="0"/>
          <w:numId w:val="11"/>
        </w:numPr>
        <w:spacing w:line="360" w:lineRule="auto"/>
      </w:pPr>
      <w:r w:rsidRPr="00877084">
        <w:t>MR forecasts each example's movement in the opposite direction of the most recent price towards the 30-day moving average.</w:t>
      </w:r>
    </w:p>
    <w:p w14:paraId="1625D9AD" w14:textId="77777777" w:rsidR="00AE3B98" w:rsidRDefault="00AE3B98" w:rsidP="00AE3B98">
      <w:pPr>
        <w:pStyle w:val="ListParagraph"/>
        <w:spacing w:line="360" w:lineRule="auto"/>
      </w:pPr>
    </w:p>
    <w:p w14:paraId="451C81C3" w14:textId="77777777" w:rsidR="00AE3B98" w:rsidRDefault="00AE3B98" w:rsidP="00AE3B98">
      <w:pPr>
        <w:pStyle w:val="ListParagraph"/>
        <w:numPr>
          <w:ilvl w:val="0"/>
          <w:numId w:val="11"/>
        </w:numPr>
        <w:spacing w:line="360" w:lineRule="auto"/>
      </w:pPr>
      <w:r w:rsidRPr="00877084">
        <w:t>LS</w:t>
      </w:r>
      <w:r>
        <w:t>TM</w:t>
      </w:r>
      <w:r w:rsidRPr="00877084">
        <w:t xml:space="preserve"> is a neural network containing an LSTM layer and a prediction layer. Number of hidden units (U), lag size (T), and weight of regularization term (W) are three hyperparameters that we tune.</w:t>
      </w:r>
    </w:p>
    <w:p w14:paraId="71AAED5A" w14:textId="77777777" w:rsidR="00AE3B98" w:rsidRDefault="00AE3B98" w:rsidP="00AE3B98">
      <w:pPr>
        <w:pStyle w:val="ListParagraph"/>
        <w:spacing w:line="360" w:lineRule="auto"/>
      </w:pPr>
    </w:p>
    <w:p w14:paraId="45609BE4" w14:textId="77777777" w:rsidR="00AE3B98" w:rsidRDefault="00AE3B98" w:rsidP="00AE3B98">
      <w:pPr>
        <w:pStyle w:val="ListParagraph"/>
        <w:numPr>
          <w:ilvl w:val="0"/>
          <w:numId w:val="11"/>
        </w:numPr>
        <w:spacing w:line="360" w:lineRule="auto"/>
      </w:pPr>
      <w:r w:rsidRPr="00877084">
        <w:t>The Attentive LSTM</w:t>
      </w:r>
      <w:r>
        <w:fldChar w:fldCharType="begin"/>
      </w:r>
      <w:r>
        <w:instrText xml:space="preserve"> ADDIN ZOTERO_ITEM CSL_CITATION {"citationID":"anlqU4qJ","properties":{"formattedCitation":"(Qin et al., 2017)","plainCitation":"(Qin et al., 2017)","noteIndex":0},"citationItems":[{"id":118,"uris":["http://zotero.org/users/local/g8lD94u9/items/C8UN4YE8"],"uri":["http://zotero.org/users/local/g8lD94u9/items/C8UN4YE8"],"itemData":{"id":118,"type":"article-journal","abstract":"The Nonlinear autoregressive exogenous (NARX) model, which predicts the current value of a time series based upon its previous values as well as the current and past values of multiple driving (exogenous) series, has been studied for decades. Despite the fact that various NARX models have been developed, few of them can capture the long-term temporal dependencies appropriately and select the relevant driving series to make predictions. In this paper, we propose a dual-stage attention-based recurrent neural network (DA-RNN) to address these two issues. In the first stage, we introduce an input attention mechanism to adaptively extract relevant driving series (a.k.a., input features) at each time step by referring to the previous encoder hidden state. In the second stage, we use a temporal attention mechanism to select relevant encoder hidden states across all time steps. With this dual-stage attention scheme, our model can not only make predictions effectively, but can also be easily interpreted. Thorough empirical studies based upon the SML 2010 dataset and the NASDAQ 100 Stock dataset demonstrate that the DA-RNN can outperform state-of-the-art methods for time series prediction.","container-title":"arXiv:1704.02971 [cs, stat]","note":"arXiv: 1704.02971","source":"arXiv.org","title":"A Dual-Stage Attention-Based Recurrent Neural Network for Time Series Prediction","URL":"http://arxiv.org/abs/1704.02971","author":[{"family":"Qin","given":"Yao"},{"family":"Song","given":"Dongjin"},{"family":"Chen","given":"Haifeng"},{"family":"Cheng","given":"Wei"},{"family":"Jiang","given":"Guofei"},{"family":"Cottrell","given":"Garrison"}],"accessed":{"date-parts":[["2021",10,6]]},"issued":{"date-parts":[["2017",8,14]]}}}],"schema":"https://github.com/citation-style-language/schema/raw/master/csl-citation.json"} </w:instrText>
      </w:r>
      <w:r>
        <w:fldChar w:fldCharType="separate"/>
      </w:r>
      <w:r>
        <w:t>(Qin et al., 2017)</w:t>
      </w:r>
      <w:r>
        <w:fldChar w:fldCharType="end"/>
      </w:r>
      <w:r>
        <w:fldChar w:fldCharType="begin"/>
      </w:r>
      <w:r>
        <w:instrText xml:space="preserve"> ADDIN ZOTERO_ITEM CSL_CITATION {"citationID":"c1U0PPtI","properties":{"formattedCitation":"(Liu et al., 2017a)","plainCitation":"(Liu et al., 2017a)","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schema":"https://github.com/citation-style-language/schema/raw/master/csl-citation.json"} </w:instrText>
      </w:r>
      <w:r>
        <w:fldChar w:fldCharType="end"/>
      </w:r>
      <w:r w:rsidRPr="00877084">
        <w:t xml:space="preserve"> is a optimized version of LSTM</w:t>
      </w:r>
      <w:r>
        <w:t xml:space="preserve">. </w:t>
      </w:r>
      <w:r w:rsidRPr="00877084">
        <w:t>We tune U, T, and in the same way as we tune LSTM.</w:t>
      </w:r>
    </w:p>
    <w:p w14:paraId="26495FF5" w14:textId="77777777" w:rsidR="00AE3B98" w:rsidRDefault="00AE3B98" w:rsidP="00AE3B98">
      <w:pPr>
        <w:pStyle w:val="ListParagraph"/>
        <w:spacing w:line="360" w:lineRule="auto"/>
      </w:pPr>
    </w:p>
    <w:p w14:paraId="67F30395" w14:textId="77777777" w:rsidR="00AE3B98" w:rsidRDefault="00AE3B98" w:rsidP="00AE3B98">
      <w:pPr>
        <w:pStyle w:val="ListParagraph"/>
        <w:numPr>
          <w:ilvl w:val="0"/>
          <w:numId w:val="11"/>
        </w:numPr>
        <w:spacing w:line="360" w:lineRule="auto"/>
      </w:pPr>
      <w:r w:rsidRPr="00877084">
        <w:t>StockNet</w:t>
      </w:r>
      <w:r>
        <w:fldChar w:fldCharType="begin"/>
      </w:r>
      <w:r>
        <w:instrText xml:space="preserve"> ADDIN ZOTERO_ITEM CSL_CITATION {"citationID":"l58EP1ms","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fldChar w:fldCharType="separate"/>
      </w:r>
      <w:r>
        <w:rPr>
          <w:noProof/>
        </w:rPr>
        <w:t>(Xu &amp; Cohen, 2018)</w:t>
      </w:r>
      <w:r>
        <w:fldChar w:fldCharType="end"/>
      </w:r>
      <w:r>
        <w:t xml:space="preserve"> </w:t>
      </w:r>
      <w:r w:rsidRPr="00877084">
        <w:t>employs a Variational Autoencoder (VAE) to encode the stock input and a temporal attention model to represent the relevance of distinct timesteps</w:t>
      </w:r>
      <w:r>
        <w:t xml:space="preserve">. </w:t>
      </w:r>
      <w:r w:rsidRPr="00877084">
        <w:t xml:space="preserve">Here, we use the </w:t>
      </w:r>
      <w:r>
        <w:t>features</w:t>
      </w:r>
      <w:r w:rsidRPr="00877084">
        <w:t xml:space="preserve"> from Table 1 as inputs to optimize the hidden size, dropout ratio, and auxiliary rate (</w:t>
      </w:r>
      <w:r>
        <w:sym w:font="Symbol" w:char="F061"/>
      </w:r>
      <w:r w:rsidRPr="00877084">
        <w:t>).</w:t>
      </w:r>
    </w:p>
    <w:p w14:paraId="70DD5334" w14:textId="77777777" w:rsidR="00AE3B98" w:rsidRDefault="00AE3B98" w:rsidP="00AE3B98">
      <w:pPr>
        <w:spacing w:line="360" w:lineRule="auto"/>
      </w:pPr>
    </w:p>
    <w:p w14:paraId="75CDD731" w14:textId="77777777" w:rsidR="00AE3B98" w:rsidRDefault="00AE3B98" w:rsidP="00AE3B98">
      <w:pPr>
        <w:spacing w:line="360" w:lineRule="auto"/>
      </w:pPr>
      <w:r w:rsidRPr="00914314">
        <w:t xml:space="preserve">We use two measures, Accuracy and MCC </w:t>
      </w:r>
      <w:r>
        <w:fldChar w:fldCharType="begin"/>
      </w:r>
      <w:r>
        <w:instrText xml:space="preserve"> ADDIN ZOTERO_ITEM CSL_CITATION {"citationID":"NlldwZnf","properties":{"formattedCitation":"(Xu &amp; Cohen, 2018)","plainCitation":"(Xu &amp; Cohen, 2018)","noteIndex":0},"citationItems":[{"id":114,"uris":["http://zotero.org/users/local/g8lD94u9/items/TDX4YHX2"],"uri":["http://zotero.org/users/local/g8lD94u9/items/TDX4YHX2"],"itemData":{"id":114,"type":"paper-conference","abstract":"Stock movement prediction is a challenging problem: the market is highly stochastic, and we make temporally-dependent predictions from chaotic data. We treat these three complexities and present a novel deep generative model jointly exploiting text and price signals for this task. Unlike the case with discriminative or topic modeling, our model introduces recurrent, continuous latent variables for a better treatment of stochasticity, and uses neural variational inference to address the intractable posterior inference. We also provide a hybrid objective with temporal auxiliary to flexibly capture predictive dependencies. We demonstrate the state-of-the-art performance of our proposed model on a new stock movement prediction dataset which we collected.","container-title":"Proceedings of the 56th Annual Meeting of the Association for Computational Linguistics (Volume 1: Long Papers)","DOI":"10.18653/v1/P18-1183","event-place":"Melbourne, Australia","page":"1970–1979","publisher":"Association for Computational Linguistics","publisher-place":"Melbourne, Australia","title":"Stock Movement Prediction from Tweets and Historical Prices","URL":"https://aclanthology.org/P18-1183","author":[{"family":"Xu","given":"Yumo"},{"family":"Cohen","given":"Shay B."}],"issued":{"date-parts":[["2018",7]]}}}],"schema":"https://github.com/citation-style-language/schema/raw/master/csl-citation.json"} </w:instrText>
      </w:r>
      <w:r>
        <w:fldChar w:fldCharType="separate"/>
      </w:r>
      <w:r>
        <w:rPr>
          <w:noProof/>
        </w:rPr>
        <w:t>(Xu &amp; Cohen, 2018)</w:t>
      </w:r>
      <w:r>
        <w:fldChar w:fldCharType="end"/>
      </w:r>
      <w:r>
        <w:t xml:space="preserve">, </w:t>
      </w:r>
      <w:r w:rsidRPr="00914314">
        <w:t>to assess prediction performance, with ranges of [0, 100] and [1, 1]. The greater the value of the measures, the better the performance.</w:t>
      </w:r>
    </w:p>
    <w:p w14:paraId="74C562D1" w14:textId="77777777" w:rsidR="00AE3B98" w:rsidRDefault="00AE3B98" w:rsidP="00AE3B98">
      <w:pPr>
        <w:spacing w:line="360" w:lineRule="auto"/>
      </w:pPr>
    </w:p>
    <w:p w14:paraId="536CDB0B" w14:textId="77777777" w:rsidR="00AE3B98" w:rsidRDefault="00AE3B98" w:rsidP="00AE3B98">
      <w:pPr>
        <w:spacing w:line="360" w:lineRule="auto"/>
      </w:pPr>
      <w:r>
        <w:lastRenderedPageBreak/>
        <w:t>We use Tensorflow to construct the Adv-ALSTM and then perform optimization by the mini-batch Adam, with an initial learning rate of 0.01 and a batch size of 1024. On the validation set, we look for the best Adv-ALSTM hyper-parameters.</w:t>
      </w:r>
    </w:p>
    <w:p w14:paraId="121C1D39" w14:textId="77777777" w:rsidR="00AE3B98" w:rsidRDefault="00AE3B98" w:rsidP="00AE3B98">
      <w:pPr>
        <w:spacing w:line="360" w:lineRule="auto"/>
      </w:pPr>
    </w:p>
    <w:p w14:paraId="5B99E095" w14:textId="77777777" w:rsidR="00AE3B98" w:rsidRDefault="00AE3B98" w:rsidP="00AE3B98">
      <w:pPr>
        <w:spacing w:line="360" w:lineRule="auto"/>
      </w:pPr>
      <w:r>
        <w:t xml:space="preserve">Adv-ALSTM inherits the optimal parameters from ALSTM for U, T, and </w:t>
      </w:r>
      <w:r>
        <w:sym w:font="Symbol" w:char="F06C"/>
      </w:r>
      <w:r>
        <w:t xml:space="preserve">, which are chosen through grid-search within hyperparameter space. We then fine-tune </w:t>
      </w:r>
      <w:r>
        <w:sym w:font="Symbol" w:char="F062"/>
      </w:r>
      <w:r>
        <w:t xml:space="preserve"> and </w:t>
      </w:r>
      <w:r>
        <w:sym w:font="Symbol" w:char="F065"/>
      </w:r>
      <w:r>
        <w:t>. Over five separate runs, we present the mean testing performance when Adv-ALSTM performs best on the validation set.</w:t>
      </w:r>
    </w:p>
    <w:p w14:paraId="39499BE8" w14:textId="77777777" w:rsidR="00AE3B98" w:rsidRDefault="00AE3B98" w:rsidP="00AE3B98">
      <w:pPr>
        <w:spacing w:line="360" w:lineRule="auto"/>
      </w:pPr>
    </w:p>
    <w:p w14:paraId="57EEDCB6" w14:textId="77777777" w:rsidR="00AE3B98" w:rsidRDefault="00AE3B98" w:rsidP="00AE3B98">
      <w:pPr>
        <w:spacing w:line="360" w:lineRule="auto"/>
      </w:pPr>
    </w:p>
    <w:p w14:paraId="01960C43" w14:textId="77777777" w:rsidR="00AE3B98" w:rsidRPr="00DF0D60" w:rsidRDefault="00AE3B98" w:rsidP="00AE3B98">
      <w:pPr>
        <w:spacing w:line="360" w:lineRule="auto"/>
        <w:rPr>
          <w:b/>
          <w:bCs/>
        </w:rPr>
      </w:pPr>
      <w:r w:rsidRPr="00DF0D60">
        <w:rPr>
          <w:b/>
          <w:bCs/>
        </w:rPr>
        <w:t>2.</w:t>
      </w:r>
      <w:r>
        <w:rPr>
          <w:b/>
          <w:bCs/>
        </w:rPr>
        <w:t>1</w:t>
      </w:r>
      <w:r>
        <w:rPr>
          <w:b/>
          <w:bCs/>
          <w:u w:val="single"/>
        </w:rPr>
        <w:t>1</w:t>
      </w:r>
      <w:r w:rsidRPr="00DF0D60">
        <w:rPr>
          <w:b/>
          <w:bCs/>
        </w:rPr>
        <w:t>.</w:t>
      </w:r>
      <w:r>
        <w:rPr>
          <w:b/>
          <w:bCs/>
        </w:rPr>
        <w:t>3 Results</w:t>
      </w:r>
    </w:p>
    <w:p w14:paraId="74610728" w14:textId="77777777" w:rsidR="00AE3B98" w:rsidRDefault="00AE3B98" w:rsidP="00AE3B98">
      <w:pPr>
        <w:spacing w:line="360" w:lineRule="auto"/>
      </w:pPr>
      <w:r>
        <w:t xml:space="preserve">                         </w:t>
      </w:r>
      <w:r>
        <w:rPr>
          <w:noProof/>
          <w:lang w:val="en-US" w:eastAsia="ja-JP"/>
        </w:rPr>
        <w:drawing>
          <wp:inline distT="0" distB="0" distL="0" distR="0" wp14:anchorId="3C238AF8" wp14:editId="3A970D6C">
            <wp:extent cx="3855307" cy="1606378"/>
            <wp:effectExtent l="0" t="0" r="0" b="0"/>
            <wp:docPr id="191" name="Picture 19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886869" cy="1619529"/>
                    </a:xfrm>
                    <a:prstGeom prst="rect">
                      <a:avLst/>
                    </a:prstGeom>
                  </pic:spPr>
                </pic:pic>
              </a:graphicData>
            </a:graphic>
          </wp:inline>
        </w:drawing>
      </w:r>
    </w:p>
    <w:p w14:paraId="495C78CD" w14:textId="77777777" w:rsidR="00AE3B98" w:rsidRPr="000B1ACC" w:rsidRDefault="00AE3B98" w:rsidP="00AE3B98">
      <w:pPr>
        <w:spacing w:line="360" w:lineRule="auto"/>
        <w:rPr>
          <w:b/>
          <w:bCs/>
          <w:sz w:val="20"/>
          <w:szCs w:val="20"/>
        </w:rPr>
      </w:pPr>
      <w:r>
        <w:tab/>
      </w:r>
      <w:r>
        <w:tab/>
        <w:t xml:space="preserve">          </w:t>
      </w:r>
      <w:r w:rsidRPr="000B1ACC">
        <w:rPr>
          <w:b/>
          <w:bCs/>
          <w:sz w:val="20"/>
          <w:szCs w:val="20"/>
        </w:rPr>
        <w:t>Table 10: Model Comparison</w:t>
      </w:r>
      <w:r>
        <w:rPr>
          <w:b/>
          <w:bCs/>
          <w:sz w:val="20"/>
          <w:szCs w:val="20"/>
        </w:rPr>
        <w:t xml:space="preserve"> against suggested ALSTM</w:t>
      </w:r>
    </w:p>
    <w:p w14:paraId="7B932BCF" w14:textId="77777777" w:rsidR="00AE3B98" w:rsidRDefault="00AE3B98" w:rsidP="00AE3B98">
      <w:pPr>
        <w:pStyle w:val="ListParagraph"/>
        <w:numPr>
          <w:ilvl w:val="0"/>
          <w:numId w:val="12"/>
        </w:numPr>
        <w:spacing w:line="360" w:lineRule="auto"/>
      </w:pPr>
      <w:r>
        <w:t>In every situation, Adv-ALSTM produces the best outcomes. On the ACL18 (KDD17) dataset, Adv-ALSTM improves Accuracy and MCC by 4.02 percent and 42.19 percent (2.14 percent and 56.12 percent, respectively) when compared to the baselines. This explains adversarial training's success, which may be attributable to improved model generalization by adaptively modelling disturbances during training.</w:t>
      </w:r>
    </w:p>
    <w:p w14:paraId="58048E26" w14:textId="77777777" w:rsidR="00AE3B98" w:rsidRDefault="00AE3B98" w:rsidP="00AE3B98">
      <w:pPr>
        <w:pStyle w:val="ListParagraph"/>
        <w:spacing w:line="360" w:lineRule="auto"/>
      </w:pPr>
    </w:p>
    <w:p w14:paraId="41CE1BA6" w14:textId="77777777" w:rsidR="00AE3B98" w:rsidRDefault="00AE3B98" w:rsidP="00AE3B98">
      <w:pPr>
        <w:pStyle w:val="ListParagraph"/>
        <w:numPr>
          <w:ilvl w:val="0"/>
          <w:numId w:val="12"/>
        </w:numPr>
        <w:spacing w:line="360" w:lineRule="auto"/>
      </w:pPr>
      <w:r w:rsidRPr="00914314">
        <w:t>Specifically, when compared to StockNet, which uses VAE to capture stochasticity in stock inputs, Adv-ALSTM outperforms StockNet. The reason for this, we believe, is that during the training process</w:t>
      </w:r>
      <w:r>
        <w:t>, since</w:t>
      </w:r>
      <w:r w:rsidRPr="00914314">
        <w:t xml:space="preserve"> StockNet depends on Monte Carlo sampling, it is unable to explicitly describe the size and direction of stochastic perturbation.</w:t>
      </w:r>
    </w:p>
    <w:p w14:paraId="1B0792F6" w14:textId="77777777" w:rsidR="00AE3B98" w:rsidRDefault="00AE3B98" w:rsidP="00AE3B98">
      <w:pPr>
        <w:pStyle w:val="ListParagraph"/>
        <w:spacing w:line="360" w:lineRule="auto"/>
      </w:pPr>
    </w:p>
    <w:p w14:paraId="0C9DB12D" w14:textId="77777777" w:rsidR="00AE3B98" w:rsidRDefault="00AE3B98" w:rsidP="00AE3B98">
      <w:pPr>
        <w:pStyle w:val="ListParagraph"/>
        <w:numPr>
          <w:ilvl w:val="0"/>
          <w:numId w:val="12"/>
        </w:numPr>
        <w:spacing w:line="360" w:lineRule="auto"/>
      </w:pPr>
      <w:r w:rsidRPr="00914314">
        <w:t>In terms of Acc</w:t>
      </w:r>
      <w:r>
        <w:t>uracy</w:t>
      </w:r>
      <w:r w:rsidRPr="00914314">
        <w:t xml:space="preserve"> and MCC, ALSTM beats LSTM by 1.93 percent and 48.69 percent on average, demonstrating the importance of attention</w:t>
      </w:r>
      <w:r>
        <w:fldChar w:fldCharType="begin"/>
      </w:r>
      <w:r>
        <w:instrText xml:space="preserve"> ADDIN ZOTERO_ITEM CSL_CITATION {"citationID":"cyfFyPSp","properties":{"formattedCitation":"(Qin et al., 2017)","plainCitation":"(Qin et al., 2017)","noteIndex":0},"citationItems":[{"id":118,"uris":["http://zotero.org/users/local/g8lD94u9/items/C8UN4YE8"],"uri":["http://zotero.org/users/local/g8lD94u9/items/C8UN4YE8"],"itemData":{"id":118,"type":"article-journal","abstract":"The Nonlinear autoregressive exogenous (NARX) model, which predicts the current value of a time series based upon its previous values as well as the current and past values of multiple driving (exogenous) series, has been studied for decades. Despite the fact that various NARX models have been developed, few of them can capture the long-term temporal dependencies appropriately and select the relevant driving series to make predictions. In this paper, we propose a dual-stage attention-based recurrent neural network (DA-RNN) to address these two issues. In the first stage, we introduce an input attention mechanism to adaptively extract relevant driving series (a.k.a., input features) at each time step by referring to the previous encoder hidden state. In the second stage, we use a temporal attention mechanism to select relevant encoder hidden states across all time steps. With this dual-stage attention scheme, our model can not only make predictions effectively, but can also be easily interpreted. Thorough empirical studies based upon the SML 2010 dataset and the NASDAQ 100 Stock dataset demonstrate that the DA-RNN can outperform state-of-the-art methods for time series prediction.","container-title":"arXiv:1704.02971 [cs, stat]","note":"arXiv: 1704.02971","source":"arXiv.org","title":"A Dual-Stage Attention-Based Recurrent Neural Network for Time Series Prediction","URL":"http://arxiv.org/abs/1704.02971","author":[{"family":"Qin","given":"Yao"},{"family":"Song","given":"Dongjin"},{"family":"Chen","given":"Haifeng"},{"family":"Cheng","given":"Wei"},{"family":"Jiang","given":"Guofei"},{"family":"Cottrell","given":"Garrison"}],"accessed":{"date-parts":[["2021",10,6]]},"issued":{"date-parts":[["2017",8,14]]}}}],"schema":"https://github.com/citation-style-language/schema/raw/master/csl-citation.json"} </w:instrText>
      </w:r>
      <w:r>
        <w:fldChar w:fldCharType="separate"/>
      </w:r>
      <w:r>
        <w:rPr>
          <w:noProof/>
        </w:rPr>
        <w:t>(Qin et al., 2017)</w:t>
      </w:r>
      <w:r>
        <w:fldChar w:fldCharType="end"/>
      </w:r>
      <w:r w:rsidRPr="00914314">
        <w:t>. Furthermore, as predicted, MR</w:t>
      </w:r>
      <w:r>
        <w:t xml:space="preserve"> and MOM</w:t>
      </w:r>
      <w:r w:rsidRPr="00914314">
        <w:t xml:space="preserve"> outperform all </w:t>
      </w:r>
      <w:r>
        <w:t>ML</w:t>
      </w:r>
      <w:r w:rsidRPr="00914314">
        <w:t>-based approaches, demonstrating that historical patterns aid in stock prediction.</w:t>
      </w:r>
    </w:p>
    <w:p w14:paraId="18A2BB9B" w14:textId="77777777" w:rsidR="00AE3B98" w:rsidRPr="00CE6505" w:rsidRDefault="00AE3B98" w:rsidP="00AE3B98">
      <w:pPr>
        <w:spacing w:line="360" w:lineRule="auto"/>
      </w:pPr>
    </w:p>
    <w:p w14:paraId="3603DBE3" w14:textId="77777777" w:rsidR="00AE3B98" w:rsidRPr="006E0F59" w:rsidRDefault="00AE3B98" w:rsidP="00AE3B98">
      <w:pPr>
        <w:pStyle w:val="NormalWeb"/>
        <w:spacing w:line="360" w:lineRule="auto"/>
        <w:rPr>
          <w:rFonts w:ascii="TimesNewRomanPS" w:hAnsi="TimesNewRomanPS"/>
        </w:rPr>
      </w:pPr>
      <w:r w:rsidRPr="006E0F59">
        <w:rPr>
          <w:rFonts w:ascii="TimesNewRomanPS" w:hAnsi="TimesNewRomanPS"/>
        </w:rPr>
        <w:t>We compare adversarial perturbations to random perturbations to see how successful adversarial training is.</w:t>
      </w:r>
      <w:r>
        <w:rPr>
          <w:rFonts w:ascii="TimesNewRomanPS" w:hAnsi="TimesNewRomanPS"/>
        </w:rPr>
        <w:t xml:space="preserve"> </w:t>
      </w:r>
      <w:r w:rsidRPr="006E0F59">
        <w:rPr>
          <w:rFonts w:ascii="TimesNewRomanPS" w:hAnsi="TimesNewRomanPS"/>
        </w:rPr>
        <w:t xml:space="preserve">Rand-ALSTM is a variant of Adv-ALSTM that adds random </w:t>
      </w:r>
      <w:r>
        <w:rPr>
          <w:rFonts w:ascii="TimesNewRomanPS" w:hAnsi="TimesNewRomanPS"/>
        </w:rPr>
        <w:t>disturbances/noise</w:t>
      </w:r>
      <w:r w:rsidRPr="006E0F59">
        <w:rPr>
          <w:rFonts w:ascii="TimesNewRomanPS" w:hAnsi="TimesNewRomanPS"/>
        </w:rPr>
        <w:t xml:space="preserve"> to the clean </w:t>
      </w:r>
      <w:r>
        <w:rPr>
          <w:rFonts w:ascii="TimesNewRomanPS" w:hAnsi="TimesNewRomanPS"/>
        </w:rPr>
        <w:t>input examples</w:t>
      </w:r>
      <w:r w:rsidRPr="006E0F59">
        <w:rPr>
          <w:rFonts w:ascii="TimesNewRomanPS" w:hAnsi="TimesNewRomanPS"/>
        </w:rPr>
        <w:t xml:space="preserve"> to create new instances.</w:t>
      </w:r>
    </w:p>
    <w:p w14:paraId="4D175E3E" w14:textId="77777777" w:rsidR="00AE3B98" w:rsidRDefault="00AE3B98" w:rsidP="00AE3B98">
      <w:pPr>
        <w:pStyle w:val="NormalWeb"/>
        <w:spacing w:line="360" w:lineRule="auto"/>
        <w:rPr>
          <w:rFonts w:ascii="TimesNewRomanPS" w:hAnsi="TimesNewRomanPS"/>
          <w:b/>
          <w:bCs/>
        </w:rPr>
      </w:pPr>
      <w:r>
        <w:rPr>
          <w:rFonts w:ascii="TimesNewRomanPS" w:hAnsi="TimesNewRomanPS"/>
          <w:b/>
          <w:bCs/>
        </w:rPr>
        <w:t xml:space="preserve">                                   </w:t>
      </w:r>
      <w:r>
        <w:rPr>
          <w:rFonts w:ascii="TimesNewRomanPS" w:hAnsi="TimesNewRomanPS"/>
          <w:b/>
          <w:bCs/>
          <w:noProof/>
          <w:lang w:val="en-US" w:eastAsia="ja-JP"/>
        </w:rPr>
        <w:drawing>
          <wp:inline distT="0" distB="0" distL="0" distR="0" wp14:anchorId="4FEAC1C6" wp14:editId="7C18A517">
            <wp:extent cx="2652585" cy="568411"/>
            <wp:effectExtent l="0" t="0" r="1905" b="3175"/>
            <wp:docPr id="192" name="Picture 19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2685373" cy="575437"/>
                    </a:xfrm>
                    <a:prstGeom prst="rect">
                      <a:avLst/>
                    </a:prstGeom>
                  </pic:spPr>
                </pic:pic>
              </a:graphicData>
            </a:graphic>
          </wp:inline>
        </w:drawing>
      </w:r>
    </w:p>
    <w:p w14:paraId="14875501" w14:textId="77777777" w:rsidR="00AE3B98" w:rsidRPr="000B1ACC" w:rsidRDefault="00AE3B98" w:rsidP="00AE3B98">
      <w:pPr>
        <w:pStyle w:val="NormalWeb"/>
        <w:spacing w:line="360" w:lineRule="auto"/>
        <w:rPr>
          <w:rFonts w:ascii="TimesNewRomanPS" w:hAnsi="TimesNewRomanPS"/>
          <w:b/>
          <w:bCs/>
          <w:sz w:val="20"/>
          <w:szCs w:val="20"/>
        </w:rPr>
      </w:pPr>
      <w:r>
        <w:rPr>
          <w:rFonts w:ascii="TimesNewRomanPS" w:hAnsi="TimesNewRomanPS"/>
          <w:b/>
          <w:bCs/>
          <w:sz w:val="20"/>
          <w:szCs w:val="20"/>
        </w:rPr>
        <w:t xml:space="preserve">                                         </w:t>
      </w:r>
      <w:r w:rsidRPr="000B1ACC">
        <w:rPr>
          <w:rFonts w:ascii="TimesNewRomanPS" w:hAnsi="TimesNewRomanPS"/>
          <w:b/>
          <w:bCs/>
          <w:sz w:val="20"/>
          <w:szCs w:val="20"/>
        </w:rPr>
        <w:t>Table 11: Compare effect of Adversarial Training</w:t>
      </w:r>
    </w:p>
    <w:p w14:paraId="26D4D118" w14:textId="77777777" w:rsidR="00AE3B98" w:rsidRPr="00B41497" w:rsidRDefault="00AE3B98" w:rsidP="00AE3B98">
      <w:pPr>
        <w:pStyle w:val="NormalWeb"/>
        <w:spacing w:line="360" w:lineRule="auto"/>
        <w:rPr>
          <w:rFonts w:ascii="TimesNewRomanPS" w:hAnsi="TimesNewRomanPS"/>
        </w:rPr>
      </w:pPr>
      <w:r w:rsidRPr="006E0F59">
        <w:rPr>
          <w:rFonts w:ascii="TimesNewRomanPS" w:hAnsi="TimesNewRomanPS"/>
        </w:rPr>
        <w:t>When compared to RandALSTM, Adv-ALSTM improves significantly.</w:t>
      </w:r>
      <w:r>
        <w:rPr>
          <w:rFonts w:ascii="TimesNewRomanPS" w:hAnsi="TimesNewRomanPS"/>
        </w:rPr>
        <w:t xml:space="preserve"> </w:t>
      </w:r>
      <w:r w:rsidRPr="006E0F59">
        <w:rPr>
          <w:rFonts w:ascii="TimesNewRomanPS" w:hAnsi="TimesNewRomanPS"/>
        </w:rPr>
        <w:t>For example, it outperforms Rand-ALSTM by 3.95 percent when it comes to Acc</w:t>
      </w:r>
      <w:r>
        <w:rPr>
          <w:rFonts w:ascii="TimesNewRomanPS" w:hAnsi="TimesNewRomanPS"/>
        </w:rPr>
        <w:t>uracy</w:t>
      </w:r>
      <w:r w:rsidRPr="006E0F59">
        <w:rPr>
          <w:rFonts w:ascii="TimesNewRomanPS" w:hAnsi="TimesNewRomanPS"/>
        </w:rPr>
        <w:t xml:space="preserve"> on ACL18. It shows that adversarial perturbations are useful for stock prediction, just as they were in the original picture classification challenges</w:t>
      </w:r>
      <w:r>
        <w:rPr>
          <w:rFonts w:ascii="TimesNewRomanPS" w:hAnsi="TimesNewRomanPS"/>
        </w:rPr>
        <w:fldChar w:fldCharType="begin"/>
      </w:r>
      <w:r>
        <w:rPr>
          <w:rFonts w:ascii="TimesNewRomanPS" w:hAnsi="TimesNewRomanPS"/>
        </w:rPr>
        <w:instrText xml:space="preserve"> ADDIN ZOTERO_ITEM CSL_CITATION {"citationID":"FFuTb14z","properties":{"formattedCitation":"(Goodfellow et al., 2013)","plainCitation":"(Goodfellow et al., 2013)","noteIndex":0},"citationItems":[{"id":95,"uris":["http://zotero.org/users/local/g8lD94u9/items/M2TECZJG"],"uri":["http://zotero.org/users/local/g8lD94u9/items/M2TECZJG"],"itemData":{"id":95,"type":"article","note":"_eprint: 1302.4389","title":"Maxout Networks","author":[{"family":"Goodfellow","given":"Ian J."},{"family":"Warde-Farley","given":"David"},{"family":"Mirza","given":"Mehdi"},{"family":"Courville","given":"Aaron"},{"family":"Bengio","given":"Yoshua"}],"issued":{"date-parts":[["2013"]]}}}],"schema":"https://github.com/citation-style-language/schema/raw/master/csl-citation.json"} </w:instrText>
      </w:r>
      <w:r>
        <w:rPr>
          <w:rFonts w:ascii="TimesNewRomanPS" w:hAnsi="TimesNewRomanPS"/>
        </w:rPr>
        <w:fldChar w:fldCharType="separate"/>
      </w:r>
      <w:r>
        <w:rPr>
          <w:rFonts w:ascii="TimesNewRomanPS" w:hAnsi="TimesNewRomanPS"/>
          <w:noProof/>
        </w:rPr>
        <w:t>(Goodfellow et al., 2013)</w:t>
      </w:r>
      <w:r>
        <w:rPr>
          <w:rFonts w:ascii="TimesNewRomanPS" w:hAnsi="TimesNewRomanPS"/>
        </w:rPr>
        <w:fldChar w:fldCharType="end"/>
      </w:r>
      <w:r>
        <w:rPr>
          <w:rFonts w:ascii="TimesNewRomanPS" w:hAnsi="TimesNewRomanPS"/>
        </w:rPr>
        <w:t xml:space="preserve">. </w:t>
      </w:r>
      <w:r w:rsidRPr="006E0F59">
        <w:rPr>
          <w:rFonts w:ascii="TimesNewRomanPS" w:hAnsi="TimesNewRomanPS"/>
        </w:rPr>
        <w:t xml:space="preserve">On the two datasets, Rand-ALSTM beats ALSTM, </w:t>
      </w:r>
      <w:r>
        <w:rPr>
          <w:rFonts w:ascii="TimesNewRomanPS" w:hAnsi="TimesNewRomanPS"/>
        </w:rPr>
        <w:t xml:space="preserve">where only </w:t>
      </w:r>
      <w:r w:rsidRPr="006E0F59">
        <w:rPr>
          <w:rFonts w:ascii="TimesNewRomanPS" w:hAnsi="TimesNewRomanPS"/>
        </w:rPr>
        <w:t xml:space="preserve">clean </w:t>
      </w:r>
      <w:r>
        <w:rPr>
          <w:rFonts w:ascii="TimesNewRomanPS" w:hAnsi="TimesNewRomanPS"/>
        </w:rPr>
        <w:t xml:space="preserve">input </w:t>
      </w:r>
      <w:r w:rsidRPr="006E0F59">
        <w:rPr>
          <w:rFonts w:ascii="TimesNewRomanPS" w:hAnsi="TimesNewRomanPS"/>
        </w:rPr>
        <w:t>examples</w:t>
      </w:r>
      <w:r>
        <w:rPr>
          <w:rFonts w:ascii="TimesNewRomanPS" w:hAnsi="TimesNewRomanPS"/>
        </w:rPr>
        <w:t xml:space="preserve"> were used during training</w:t>
      </w:r>
      <w:r w:rsidRPr="006E0F59">
        <w:rPr>
          <w:rFonts w:ascii="TimesNewRomanPS" w:hAnsi="TimesNewRomanPS"/>
        </w:rPr>
        <w:t>, with an average improvement of 0.64 percent vs. Acc</w:t>
      </w:r>
      <w:r>
        <w:rPr>
          <w:rFonts w:ascii="TimesNewRomanPS" w:hAnsi="TimesNewRomanPS"/>
        </w:rPr>
        <w:t>uracy</w:t>
      </w:r>
      <w:r w:rsidRPr="006E0F59">
        <w:rPr>
          <w:rFonts w:ascii="TimesNewRomanPS" w:hAnsi="TimesNewRomanPS"/>
        </w:rPr>
        <w:t>. This emphasizes the need of dealing with stock characteristics' stochastic properties.</w:t>
      </w:r>
    </w:p>
    <w:p w14:paraId="4D66555E" w14:textId="77777777" w:rsidR="00AE3B98" w:rsidRDefault="00AE3B98" w:rsidP="00AE3B98">
      <w:pPr>
        <w:spacing w:line="360" w:lineRule="auto"/>
      </w:pPr>
      <w:r>
        <w:rPr>
          <w:b/>
          <w:bCs/>
        </w:rPr>
        <w:t xml:space="preserve">2.12 </w:t>
      </w:r>
      <w:r w:rsidRPr="000A158E">
        <w:rPr>
          <w:b/>
          <w:bCs/>
        </w:rPr>
        <w:t>Hierarchical Multi-Scale Gaussian Transformer for Stock Movement Prediction</w:t>
      </w:r>
      <w:r>
        <w:rPr>
          <w:b/>
          <w:bCs/>
        </w:rPr>
        <w:fldChar w:fldCharType="begin"/>
      </w:r>
      <w:r>
        <w:rPr>
          <w:b/>
          <w:bCs/>
        </w:rPr>
        <w:instrText xml:space="preserve"> ADDIN ZOTERO_ITEM CSL_CITATION {"citationID":"txvyk4KK","properties":{"formattedCitation":"(Ding et al., 2020)","plainCitation":"(Ding et al., 2020)","noteIndex":0},"citationItems":[{"id":115,"uris":["http://zotero.org/users/local/g8lD94u9/items/R3DQX426"],"uri":["http://zotero.org/users/local/g8lD94u9/items/R3DQX426"],"itemData":{"id":115,"type":"paper-conference","container-title":"IJCAI","title":"Hierarchical Multi-Scale Gaussian Transformer for Stock Movement Prediction","author":[{"family":"Ding","given":"Qianggang"},{"family":"Wu","given":"Sifan"},{"family":"Sun","given":"Hao"},{"family":"Guo","given":"Jiadong"},{"family":"Guo","given":"Jian"}],"issued":{"date-parts":[["2020"]]}}}],"schema":"https://github.com/citation-style-language/schema/raw/master/csl-citation.json"} </w:instrText>
      </w:r>
      <w:r>
        <w:rPr>
          <w:b/>
          <w:bCs/>
        </w:rPr>
        <w:fldChar w:fldCharType="separate"/>
      </w:r>
      <w:r>
        <w:rPr>
          <w:b/>
          <w:bCs/>
          <w:noProof/>
        </w:rPr>
        <w:t>(Ding et al., 2020)</w:t>
      </w:r>
      <w:r>
        <w:rPr>
          <w:b/>
          <w:bCs/>
        </w:rPr>
        <w:fldChar w:fldCharType="end"/>
      </w:r>
    </w:p>
    <w:p w14:paraId="69E5D435" w14:textId="77777777" w:rsidR="00AE3B98" w:rsidRDefault="00AE3B98" w:rsidP="00AE3B98">
      <w:pPr>
        <w:spacing w:line="360" w:lineRule="auto"/>
        <w:rPr>
          <w:b/>
          <w:bCs/>
        </w:rPr>
      </w:pPr>
    </w:p>
    <w:p w14:paraId="310AE606" w14:textId="77777777" w:rsidR="00AE3B98" w:rsidRDefault="00AE3B98" w:rsidP="00AE3B98">
      <w:pPr>
        <w:spacing w:line="360" w:lineRule="auto"/>
        <w:rPr>
          <w:b/>
          <w:bCs/>
        </w:rPr>
      </w:pPr>
      <w:r>
        <w:rPr>
          <w:b/>
          <w:bCs/>
        </w:rPr>
        <w:t>2.12.1 Business Problem</w:t>
      </w:r>
    </w:p>
    <w:p w14:paraId="0A2735D2" w14:textId="77777777" w:rsidR="00AE3B98" w:rsidRPr="00B41497" w:rsidRDefault="00AE3B98" w:rsidP="00AE3B98">
      <w:pPr>
        <w:pStyle w:val="NormalWeb"/>
        <w:spacing w:line="360" w:lineRule="auto"/>
        <w:rPr>
          <w:rFonts w:ascii="TimesNewRomanPS" w:hAnsi="TimesNewRomanPS"/>
        </w:rPr>
      </w:pPr>
      <w:r w:rsidRPr="000A158E">
        <w:rPr>
          <w:rFonts w:ascii="TimesNewRomanPS" w:hAnsi="TimesNewRomanPS"/>
        </w:rPr>
        <w:t xml:space="preserve">To solve the stock movement prediction challenge, we present a unique method based on the Transformer in this article. In addition, we provide a number of improvements to the basic Transformer that has been presented. To begin, we suggest a Multi-Scale Gaussian Prior to improve Transformer's locality. Second, in the self-attention </w:t>
      </w:r>
      <w:r>
        <w:rPr>
          <w:rFonts w:ascii="TimesNewRomanPS" w:hAnsi="TimesNewRomanPS"/>
        </w:rPr>
        <w:t xml:space="preserve">multi-head </w:t>
      </w:r>
      <w:r w:rsidRPr="000A158E">
        <w:rPr>
          <w:rFonts w:ascii="TimesNewRomanPS" w:hAnsi="TimesNewRomanPS"/>
        </w:rPr>
        <w:t>mechanism, we create an Orthogonal Regularization to prevent learning redundant heads. Finally, in order to understand hierarchical characteristics of high-frequency financial data, we create a Trading Gap Splitter for Transformer.</w:t>
      </w:r>
      <w:r>
        <w:rPr>
          <w:rFonts w:ascii="TimesNewRomanPS" w:hAnsi="TimesNewRomanPS"/>
        </w:rPr>
        <w:t xml:space="preserve"> </w:t>
      </w:r>
      <w:r w:rsidRPr="000A158E">
        <w:rPr>
          <w:rFonts w:ascii="TimesNewRomanPS" w:hAnsi="TimesNewRomanPS"/>
        </w:rPr>
        <w:t xml:space="preserve">The suggested technique has the benefit of mining highly long-term dependencies from financial time series as compared to other prominent recurrent neural networks such as LSTM. </w:t>
      </w:r>
    </w:p>
    <w:p w14:paraId="1D487143" w14:textId="77777777" w:rsidR="00AE3B98" w:rsidRDefault="00AE3B98" w:rsidP="00AE3B98">
      <w:pPr>
        <w:spacing w:line="360" w:lineRule="auto"/>
        <w:rPr>
          <w:b/>
          <w:bCs/>
        </w:rPr>
      </w:pPr>
      <w:r>
        <w:rPr>
          <w:b/>
          <w:bCs/>
        </w:rPr>
        <w:t>2.12.2 Research Methodology</w:t>
      </w:r>
    </w:p>
    <w:p w14:paraId="7F2DE51D" w14:textId="77777777" w:rsidR="00AE3B98" w:rsidRDefault="00AE3B98" w:rsidP="00AE3B98">
      <w:pPr>
        <w:pStyle w:val="NormalWeb"/>
        <w:spacing w:line="360" w:lineRule="auto"/>
        <w:rPr>
          <w:rFonts w:ascii="TimesNewRomanPS" w:hAnsi="TimesNewRomanPS"/>
        </w:rPr>
      </w:pPr>
      <w:r w:rsidRPr="000A158E">
        <w:rPr>
          <w:rFonts w:ascii="TimesNewRomanPS" w:hAnsi="TimesNewRomanPS"/>
        </w:rPr>
        <w:lastRenderedPageBreak/>
        <w:t xml:space="preserve">Because predicting the precise price of a stock is exceedingly difficult, we use [Walczak, 2001]'s setup and anticipate price </w:t>
      </w:r>
      <w:r>
        <w:rPr>
          <w:rFonts w:ascii="TimesNewRomanPS" w:hAnsi="TimesNewRomanPS"/>
        </w:rPr>
        <w:t>change</w:t>
      </w:r>
      <w:r w:rsidRPr="000A158E">
        <w:rPr>
          <w:rFonts w:ascii="TimesNewRomanPS" w:hAnsi="TimesNewRomanPS"/>
        </w:rPr>
        <w:t xml:space="preserve"> instead. Typically, stock </w:t>
      </w:r>
      <w:r>
        <w:rPr>
          <w:rFonts w:ascii="TimesNewRomanPS" w:hAnsi="TimesNewRomanPS"/>
        </w:rPr>
        <w:t>price</w:t>
      </w:r>
      <w:r w:rsidRPr="000A158E">
        <w:rPr>
          <w:rFonts w:ascii="TimesNewRomanPS" w:hAnsi="TimesNewRomanPS"/>
        </w:rPr>
        <w:t xml:space="preserve"> </w:t>
      </w:r>
      <w:r>
        <w:rPr>
          <w:rFonts w:ascii="TimesNewRomanPS" w:hAnsi="TimesNewRomanPS"/>
        </w:rPr>
        <w:t>forecasting</w:t>
      </w:r>
      <w:r w:rsidRPr="000A158E">
        <w:rPr>
          <w:rFonts w:ascii="TimesNewRomanPS" w:hAnsi="TimesNewRomanPS"/>
        </w:rPr>
        <w:t xml:space="preserve"> is approached as a </w:t>
      </w:r>
      <w:r>
        <w:rPr>
          <w:rFonts w:ascii="TimesNewRomanPS" w:hAnsi="TimesNewRomanPS"/>
        </w:rPr>
        <w:t xml:space="preserve">problem of </w:t>
      </w:r>
      <w:r w:rsidRPr="000A158E">
        <w:rPr>
          <w:rFonts w:ascii="TimesNewRomanPS" w:hAnsi="TimesNewRomanPS"/>
        </w:rPr>
        <w:t xml:space="preserve">binary classification, with the stock movement being divided into two </w:t>
      </w:r>
      <w:r>
        <w:rPr>
          <w:rFonts w:ascii="TimesNewRomanPS" w:hAnsi="TimesNewRomanPS"/>
        </w:rPr>
        <w:t>cases</w:t>
      </w:r>
      <w:r w:rsidRPr="000A158E">
        <w:rPr>
          <w:rFonts w:ascii="TimesNewRomanPS" w:hAnsi="TimesNewRomanPS"/>
        </w:rPr>
        <w:t xml:space="preserve"> </w:t>
      </w:r>
      <w:r>
        <w:rPr>
          <w:rFonts w:ascii="TimesNewRomanPS" w:hAnsi="TimesNewRomanPS"/>
        </w:rPr>
        <w:t xml:space="preserve">i.e. </w:t>
      </w:r>
      <w:r w:rsidRPr="000A158E">
        <w:rPr>
          <w:rFonts w:ascii="TimesNewRomanPS" w:hAnsi="TimesNewRomanPS"/>
        </w:rPr>
        <w:t>Fall</w:t>
      </w:r>
      <w:r>
        <w:rPr>
          <w:rFonts w:ascii="TimesNewRomanPS" w:hAnsi="TimesNewRomanPS"/>
        </w:rPr>
        <w:t xml:space="preserve"> or Rise</w:t>
      </w:r>
      <w:r w:rsidRPr="000A158E">
        <w:rPr>
          <w:rFonts w:ascii="TimesNewRomanPS" w:hAnsi="TimesNewRomanPS"/>
        </w:rPr>
        <w:t>.</w:t>
      </w:r>
      <w:r>
        <w:rPr>
          <w:rFonts w:ascii="TimesNewRomanPS" w:hAnsi="TimesNewRomanPS"/>
        </w:rPr>
        <w:t xml:space="preserve"> </w:t>
      </w:r>
    </w:p>
    <w:p w14:paraId="1EBB7835" w14:textId="77777777" w:rsidR="00AE3B98" w:rsidRPr="000A158E" w:rsidRDefault="00AE3B98" w:rsidP="00AE3B98">
      <w:pPr>
        <w:pStyle w:val="NormalWeb"/>
        <w:spacing w:line="360" w:lineRule="auto"/>
        <w:rPr>
          <w:rFonts w:ascii="TimesNewRomanPS" w:hAnsi="TimesNewRomanPS"/>
        </w:rPr>
      </w:pPr>
      <w:r>
        <w:rPr>
          <w:rFonts w:ascii="TimesNewRomanPS" w:hAnsi="TimesNewRomanPS"/>
        </w:rPr>
        <w:t>Given</w:t>
      </w:r>
      <w:r w:rsidRPr="008E6D51">
        <w:rPr>
          <w:rFonts w:ascii="TimesNewRomanPS" w:hAnsi="TimesNewRomanPS"/>
        </w:rPr>
        <w:t xml:space="preserve"> the </w:t>
      </w:r>
      <w:r>
        <w:rPr>
          <w:rFonts w:ascii="TimesNewRomanPS" w:hAnsi="TimesNewRomanPS"/>
        </w:rPr>
        <w:t>parameters of the stock</w:t>
      </w:r>
      <w:r w:rsidRPr="008E6D51">
        <w:rPr>
          <w:rFonts w:ascii="TimesNewRomanPS" w:hAnsi="TimesNewRomanPS"/>
        </w:rPr>
        <w:t xml:space="preserve"> </w:t>
      </w:r>
      <w:r w:rsidRPr="008E6D51">
        <w:rPr>
          <w:rFonts w:ascii="TimesNewRomanPS" w:hAnsi="TimesNewRomanPS"/>
          <w:b/>
          <w:bCs/>
        </w:rPr>
        <w:t>X = [x</w:t>
      </w:r>
      <w:r w:rsidRPr="008E6D51">
        <w:rPr>
          <w:rFonts w:ascii="TimesNewRomanPS" w:hAnsi="TimesNewRomanPS"/>
          <w:b/>
          <w:bCs/>
          <w:vertAlign w:val="subscript"/>
        </w:rPr>
        <w:t>T-</w:t>
      </w:r>
      <w:r w:rsidRPr="008E6D51">
        <w:rPr>
          <w:rFonts w:ascii="TimesNewRomanPS" w:hAnsi="TimesNewRomanPS"/>
          <w:b/>
          <w:bCs/>
          <w:vertAlign w:val="subscript"/>
        </w:rPr>
        <w:sym w:font="Symbol" w:char="F044"/>
      </w:r>
      <w:r w:rsidRPr="008E6D51">
        <w:rPr>
          <w:rFonts w:ascii="TimesNewRomanPS" w:hAnsi="TimesNewRomanPS"/>
          <w:b/>
          <w:bCs/>
          <w:vertAlign w:val="subscript"/>
        </w:rPr>
        <w:t>t+1</w:t>
      </w:r>
      <w:r w:rsidRPr="008E6D51">
        <w:rPr>
          <w:rFonts w:ascii="TimesNewRomanPS" w:hAnsi="TimesNewRomanPS"/>
          <w:b/>
          <w:bCs/>
        </w:rPr>
        <w:t>, x</w:t>
      </w:r>
      <w:r w:rsidRPr="008E6D51">
        <w:rPr>
          <w:rFonts w:ascii="TimesNewRomanPS" w:hAnsi="TimesNewRomanPS"/>
          <w:b/>
          <w:bCs/>
          <w:vertAlign w:val="subscript"/>
        </w:rPr>
        <w:t>T-</w:t>
      </w:r>
      <w:r w:rsidRPr="008E6D51">
        <w:rPr>
          <w:rFonts w:ascii="TimesNewRomanPS" w:hAnsi="TimesNewRomanPS"/>
          <w:b/>
          <w:bCs/>
          <w:vertAlign w:val="subscript"/>
        </w:rPr>
        <w:sym w:font="Symbol" w:char="F044"/>
      </w:r>
      <w:r w:rsidRPr="008E6D51">
        <w:rPr>
          <w:rFonts w:ascii="TimesNewRomanPS" w:hAnsi="TimesNewRomanPS"/>
          <w:b/>
          <w:bCs/>
          <w:vertAlign w:val="subscript"/>
        </w:rPr>
        <w:t xml:space="preserve"> t+2</w:t>
      </w:r>
      <w:r w:rsidRPr="008E6D51">
        <w:rPr>
          <w:rFonts w:ascii="TimesNewRomanPS" w:hAnsi="TimesNewRomanPS"/>
          <w:b/>
          <w:bCs/>
        </w:rPr>
        <w:t>,..., x</w:t>
      </w:r>
      <w:r w:rsidRPr="008E6D51">
        <w:rPr>
          <w:rFonts w:ascii="TimesNewRomanPS" w:hAnsi="TimesNewRomanPS"/>
          <w:b/>
          <w:bCs/>
          <w:vertAlign w:val="subscript"/>
        </w:rPr>
        <w:t xml:space="preserve">T </w:t>
      </w:r>
      <w:r w:rsidRPr="008E6D51">
        <w:rPr>
          <w:rFonts w:ascii="TimesNewRomanPS" w:hAnsi="TimesNewRomanPS"/>
          <w:b/>
          <w:bCs/>
        </w:rPr>
        <w:t xml:space="preserve">] </w:t>
      </w:r>
      <w:r w:rsidRPr="008E6D51">
        <w:rPr>
          <w:rFonts w:ascii="TimesNewRomanPS" w:hAnsi="TimesNewRomanPS"/>
          <w:b/>
          <w:bCs/>
        </w:rPr>
        <w:sym w:font="Symbol" w:char="F0CE"/>
      </w:r>
      <w:r w:rsidRPr="008E6D51">
        <w:rPr>
          <w:rFonts w:ascii="TimesNewRomanPS" w:hAnsi="TimesNewRomanPS"/>
          <w:b/>
          <w:bCs/>
        </w:rPr>
        <w:t xml:space="preserve"> R</w:t>
      </w:r>
      <w:r w:rsidRPr="008E6D51">
        <w:rPr>
          <w:rFonts w:ascii="TimesNewRomanPS" w:hAnsi="TimesNewRomanPS"/>
          <w:b/>
          <w:bCs/>
          <w:vertAlign w:val="superscript"/>
        </w:rPr>
        <w:sym w:font="Symbol" w:char="F044"/>
      </w:r>
      <w:r w:rsidRPr="008E6D51">
        <w:rPr>
          <w:rFonts w:ascii="TimesNewRomanPS" w:hAnsi="TimesNewRomanPS"/>
          <w:b/>
          <w:bCs/>
          <w:vertAlign w:val="superscript"/>
        </w:rPr>
        <w:t xml:space="preserve">t x </w:t>
      </w:r>
      <w:r w:rsidRPr="008E6D51">
        <w:rPr>
          <w:rFonts w:ascii="TimesNewRomanPS" w:hAnsi="TimesNewRomanPS"/>
          <w:vertAlign w:val="superscript"/>
        </w:rPr>
        <w:t>F</w:t>
      </w:r>
      <w:r w:rsidRPr="008E6D51">
        <w:rPr>
          <w:rFonts w:ascii="TimesNewRomanPS" w:hAnsi="TimesNewRomanPS"/>
        </w:rPr>
        <w:t xml:space="preserve"> in the </w:t>
      </w:r>
      <w:r>
        <w:rPr>
          <w:rFonts w:ascii="TimesNewRomanPS" w:hAnsi="TimesNewRomanPS"/>
        </w:rPr>
        <w:t xml:space="preserve">most recent </w:t>
      </w:r>
      <w:r w:rsidRPr="008E6D51">
        <w:rPr>
          <w:rFonts w:ascii="TimesNewRomanPS" w:hAnsi="TimesNewRomanPS"/>
        </w:rPr>
        <w:t>time-</w:t>
      </w:r>
      <w:r>
        <w:rPr>
          <w:rFonts w:ascii="TimesNewRomanPS" w:hAnsi="TimesNewRomanPS"/>
        </w:rPr>
        <w:t xml:space="preserve">periods </w:t>
      </w:r>
      <w:r w:rsidRPr="008E6D51">
        <w:rPr>
          <w:rFonts w:ascii="TimesNewRomanPS" w:hAnsi="TimesNewRomanPS"/>
          <w:b/>
          <w:bCs/>
        </w:rPr>
        <w:sym w:font="Symbol" w:char="F044"/>
      </w:r>
      <w:r w:rsidRPr="008E6D51">
        <w:rPr>
          <w:rFonts w:ascii="TimesNewRomanPS" w:hAnsi="TimesNewRomanPS"/>
          <w:b/>
          <w:bCs/>
        </w:rPr>
        <w:t>t</w:t>
      </w:r>
      <w:r w:rsidRPr="008E6D51">
        <w:rPr>
          <w:rFonts w:ascii="TimesNewRomanPS" w:hAnsi="TimesNewRomanPS"/>
        </w:rPr>
        <w:t xml:space="preserve">, the prediction model </w:t>
      </w:r>
      <w:r w:rsidRPr="008E6D51">
        <w:rPr>
          <w:rFonts w:ascii="TimesNewRomanPS" w:hAnsi="TimesNewRomanPS"/>
          <w:b/>
          <w:bCs/>
        </w:rPr>
        <w:t>f</w:t>
      </w:r>
      <w:r w:rsidRPr="008E6D51">
        <w:rPr>
          <w:rFonts w:ascii="TimesNewRomanPS" w:hAnsi="TimesNewRomanPS"/>
          <w:b/>
          <w:bCs/>
          <w:vertAlign w:val="subscript"/>
        </w:rPr>
        <w:sym w:font="Symbol" w:char="F071"/>
      </w:r>
      <w:r w:rsidRPr="008E6D51">
        <w:rPr>
          <w:rFonts w:ascii="TimesNewRomanPS" w:hAnsi="TimesNewRomanPS"/>
          <w:b/>
          <w:bCs/>
        </w:rPr>
        <w:t>(X)</w:t>
      </w:r>
      <w:r w:rsidRPr="008E6D51">
        <w:rPr>
          <w:rFonts w:ascii="TimesNewRomanPS" w:hAnsi="TimesNewRomanPS"/>
        </w:rPr>
        <w:t xml:space="preserve"> with </w:t>
      </w:r>
      <w:r w:rsidRPr="008E6D51">
        <w:rPr>
          <w:rFonts w:ascii="TimesNewRomanPS" w:hAnsi="TimesNewRomanPS"/>
          <w:b/>
          <w:bCs/>
        </w:rPr>
        <w:sym w:font="Symbol" w:char="F071"/>
      </w:r>
      <w:r w:rsidRPr="008E6D51">
        <w:rPr>
          <w:rFonts w:ascii="TimesNewRomanPS" w:hAnsi="TimesNewRomanPS"/>
          <w:b/>
          <w:bCs/>
        </w:rPr>
        <w:t xml:space="preserve"> </w:t>
      </w:r>
      <w:r w:rsidRPr="005053BE">
        <w:rPr>
          <w:rFonts w:ascii="TimesNewRomanPS" w:hAnsi="TimesNewRomanPS"/>
        </w:rPr>
        <w:t>features</w:t>
      </w:r>
      <w:r>
        <w:rPr>
          <w:rFonts w:ascii="TimesNewRomanPS" w:hAnsi="TimesNewRomanPS"/>
          <w:b/>
          <w:bCs/>
        </w:rPr>
        <w:t xml:space="preserve"> </w:t>
      </w:r>
      <w:r>
        <w:rPr>
          <w:rFonts w:ascii="TimesNewRomanPS" w:hAnsi="TimesNewRomanPS"/>
        </w:rPr>
        <w:t>predict the</w:t>
      </w:r>
      <w:r w:rsidRPr="008E6D51">
        <w:rPr>
          <w:rFonts w:ascii="TimesNewRomanPS" w:hAnsi="TimesNewRomanPS"/>
        </w:rPr>
        <w:t xml:space="preserve"> </w:t>
      </w:r>
      <w:r>
        <w:rPr>
          <w:rFonts w:ascii="TimesNewRomanPS" w:hAnsi="TimesNewRomanPS"/>
        </w:rPr>
        <w:t xml:space="preserve">price </w:t>
      </w:r>
      <w:r w:rsidRPr="008E6D51">
        <w:rPr>
          <w:rFonts w:ascii="TimesNewRomanPS" w:hAnsi="TimesNewRomanPS"/>
        </w:rPr>
        <w:t xml:space="preserve">movement label </w:t>
      </w:r>
      <w:r w:rsidRPr="008E6D51">
        <w:rPr>
          <w:rFonts w:ascii="TimesNewRomanPS" w:hAnsi="TimesNewRomanPS"/>
          <w:b/>
          <w:bCs/>
        </w:rPr>
        <w:t>y = I(p</w:t>
      </w:r>
      <w:r w:rsidRPr="008E6D51">
        <w:rPr>
          <w:rFonts w:ascii="TimesNewRomanPS" w:hAnsi="TimesNewRomanPS"/>
          <w:b/>
          <w:bCs/>
          <w:vertAlign w:val="subscript"/>
        </w:rPr>
        <w:t>T +k</w:t>
      </w:r>
      <w:r w:rsidRPr="008E6D51">
        <w:rPr>
          <w:rFonts w:ascii="TimesNewRomanPS" w:hAnsi="TimesNewRomanPS"/>
          <w:b/>
          <w:bCs/>
        </w:rPr>
        <w:t xml:space="preserve"> &gt; p</w:t>
      </w:r>
      <w:r w:rsidRPr="008E6D51">
        <w:rPr>
          <w:rFonts w:ascii="TimesNewRomanPS" w:hAnsi="TimesNewRomanPS"/>
          <w:b/>
          <w:bCs/>
          <w:vertAlign w:val="subscript"/>
        </w:rPr>
        <w:t>T</w:t>
      </w:r>
      <w:r w:rsidRPr="008E6D51">
        <w:rPr>
          <w:rFonts w:ascii="TimesNewRomanPS" w:hAnsi="TimesNewRomanPS"/>
          <w:b/>
          <w:bCs/>
        </w:rPr>
        <w:t xml:space="preserve"> )</w:t>
      </w:r>
      <w:r w:rsidRPr="008E6D51">
        <w:rPr>
          <w:rFonts w:ascii="TimesNewRomanPS" w:hAnsi="TimesNewRomanPS"/>
        </w:rPr>
        <w:t xml:space="preserve">, </w:t>
      </w:r>
      <w:r>
        <w:rPr>
          <w:rFonts w:ascii="TimesNewRomanPS" w:hAnsi="TimesNewRomanPS"/>
        </w:rPr>
        <w:t>with</w:t>
      </w:r>
      <w:r w:rsidRPr="008E6D51">
        <w:rPr>
          <w:rFonts w:ascii="TimesNewRomanPS" w:hAnsi="TimesNewRomanPS"/>
        </w:rPr>
        <w:t xml:space="preserve"> target trading time</w:t>
      </w:r>
      <w:r>
        <w:rPr>
          <w:rFonts w:ascii="TimesNewRomanPS" w:hAnsi="TimesNewRomanPS"/>
        </w:rPr>
        <w:t xml:space="preserve"> </w:t>
      </w:r>
      <w:r w:rsidRPr="005053BE">
        <w:rPr>
          <w:rFonts w:ascii="TimesNewRomanPS" w:hAnsi="TimesNewRomanPS"/>
          <w:b/>
          <w:bCs/>
        </w:rPr>
        <w:t>T</w:t>
      </w:r>
      <w:r w:rsidRPr="008E6D51">
        <w:rPr>
          <w:rFonts w:ascii="TimesNewRomanPS" w:hAnsi="TimesNewRomanPS"/>
        </w:rPr>
        <w:t>, stock feature</w:t>
      </w:r>
      <w:r>
        <w:rPr>
          <w:rFonts w:ascii="TimesNewRomanPS" w:hAnsi="TimesNewRomanPS"/>
        </w:rPr>
        <w:t xml:space="preserve"> dimensions </w:t>
      </w:r>
      <w:r w:rsidRPr="005053BE">
        <w:rPr>
          <w:rFonts w:ascii="TimesNewRomanPS" w:hAnsi="TimesNewRomanPS"/>
          <w:b/>
          <w:bCs/>
        </w:rPr>
        <w:t>F</w:t>
      </w:r>
      <w:r w:rsidRPr="008E6D51">
        <w:rPr>
          <w:rFonts w:ascii="TimesNewRomanPS" w:hAnsi="TimesNewRomanPS"/>
        </w:rPr>
        <w:t xml:space="preserve">, and </w:t>
      </w:r>
      <w:r w:rsidRPr="008E6D51">
        <w:rPr>
          <w:rFonts w:ascii="TimesNewRomanPS" w:hAnsi="TimesNewRomanPS"/>
          <w:b/>
          <w:bCs/>
        </w:rPr>
        <w:t>p</w:t>
      </w:r>
      <w:r>
        <w:rPr>
          <w:rFonts w:ascii="TimesNewRomanPS" w:hAnsi="TimesNewRomanPS"/>
          <w:b/>
          <w:bCs/>
          <w:vertAlign w:val="subscript"/>
        </w:rPr>
        <w:t>T</w:t>
      </w:r>
      <w:r w:rsidRPr="008E6D51">
        <w:rPr>
          <w:rFonts w:ascii="TimesNewRomanPS" w:hAnsi="TimesNewRomanPS"/>
          <w:b/>
          <w:bCs/>
        </w:rPr>
        <w:t xml:space="preserve"> </w:t>
      </w:r>
      <w:r w:rsidRPr="008E6D51">
        <w:rPr>
          <w:rFonts w:ascii="TimesNewRomanPS" w:hAnsi="TimesNewRomanPS"/>
        </w:rPr>
        <w:t xml:space="preserve">denotes the </w:t>
      </w:r>
      <w:r>
        <w:rPr>
          <w:rFonts w:ascii="TimesNewRomanPS" w:hAnsi="TimesNewRomanPS"/>
        </w:rPr>
        <w:t xml:space="preserve">closing time at </w:t>
      </w:r>
      <w:r w:rsidRPr="008E6D51">
        <w:rPr>
          <w:rFonts w:ascii="TimesNewRomanPS" w:hAnsi="TimesNewRomanPS"/>
          <w:b/>
          <w:bCs/>
        </w:rPr>
        <w:t>T</w:t>
      </w:r>
      <w:r w:rsidRPr="008E6D51">
        <w:rPr>
          <w:rFonts w:ascii="TimesNewRomanPS" w:hAnsi="TimesNewRomanPS"/>
        </w:rPr>
        <w:t>.</w:t>
      </w:r>
      <w:r>
        <w:rPr>
          <w:rFonts w:ascii="TimesNewRomanPS" w:hAnsi="TimesNewRomanPS"/>
        </w:rPr>
        <w:t xml:space="preserve"> </w:t>
      </w:r>
      <w:r w:rsidRPr="008E6D51">
        <w:rPr>
          <w:rFonts w:ascii="TimesNewRomanPS" w:hAnsi="TimesNewRomanPS"/>
        </w:rPr>
        <w:t xml:space="preserve">To summarize, the </w:t>
      </w:r>
      <w:r>
        <w:rPr>
          <w:rFonts w:ascii="TimesNewRomanPS" w:hAnsi="TimesNewRomanPS"/>
        </w:rPr>
        <w:t>suggested</w:t>
      </w:r>
      <w:r w:rsidRPr="008E6D51">
        <w:rPr>
          <w:rFonts w:ascii="TimesNewRomanPS" w:hAnsi="TimesNewRomanPS"/>
        </w:rPr>
        <w:t xml:space="preserve"> model uses past data from stock </w:t>
      </w:r>
      <w:r w:rsidRPr="008E6D51">
        <w:rPr>
          <w:rFonts w:ascii="TimesNewRomanPS" w:hAnsi="TimesNewRomanPS"/>
          <w:b/>
          <w:bCs/>
        </w:rPr>
        <w:t>s</w:t>
      </w:r>
      <w:r w:rsidRPr="008E6D51">
        <w:rPr>
          <w:rFonts w:ascii="TimesNewRomanPS" w:hAnsi="TimesNewRomanPS"/>
        </w:rPr>
        <w:t xml:space="preserve"> in the </w:t>
      </w:r>
      <w:r w:rsidRPr="004B608F">
        <w:rPr>
          <w:rFonts w:ascii="TimesNewRomanPS" w:hAnsi="TimesNewRomanPS"/>
          <w:b/>
          <w:bCs/>
        </w:rPr>
        <w:t xml:space="preserve">lag [T - </w:t>
      </w:r>
      <w:r w:rsidRPr="004B608F">
        <w:rPr>
          <w:rFonts w:ascii="TimesNewRomanPS" w:hAnsi="TimesNewRomanPS"/>
          <w:b/>
          <w:bCs/>
        </w:rPr>
        <w:sym w:font="Symbol" w:char="F044"/>
      </w:r>
      <w:r w:rsidRPr="004B608F">
        <w:rPr>
          <w:rFonts w:ascii="TimesNewRomanPS" w:hAnsi="TimesNewRomanPS"/>
          <w:b/>
          <w:bCs/>
        </w:rPr>
        <w:t>t + 1, T]</w:t>
      </w:r>
      <w:r w:rsidRPr="008E6D51">
        <w:rPr>
          <w:rFonts w:ascii="TimesNewRomanPS" w:hAnsi="TimesNewRomanPS"/>
        </w:rPr>
        <w:t xml:space="preserve"> (w</w:t>
      </w:r>
      <w:r>
        <w:rPr>
          <w:rFonts w:ascii="TimesNewRomanPS" w:hAnsi="TimesNewRomanPS"/>
        </w:rPr>
        <w:t>ith</w:t>
      </w:r>
      <w:r w:rsidRPr="008E6D51">
        <w:rPr>
          <w:rFonts w:ascii="TimesNewRomanPS" w:hAnsi="TimesNewRomanPS"/>
        </w:rPr>
        <w:t xml:space="preserve"> predetermined lag size</w:t>
      </w:r>
      <w:r>
        <w:rPr>
          <w:rFonts w:ascii="TimesNewRomanPS" w:hAnsi="TimesNewRomanPS"/>
        </w:rPr>
        <w:t xml:space="preserve"> </w:t>
      </w:r>
      <w:r>
        <w:rPr>
          <w:rFonts w:ascii="TimesNewRomanPS" w:hAnsi="TimesNewRomanPS"/>
        </w:rPr>
        <w:sym w:font="Symbol" w:char="F044"/>
      </w:r>
      <w:r w:rsidRPr="004B608F">
        <w:rPr>
          <w:rFonts w:ascii="TimesNewRomanPS" w:hAnsi="TimesNewRomanPS"/>
          <w:b/>
          <w:bCs/>
        </w:rPr>
        <w:t>t</w:t>
      </w:r>
      <w:r w:rsidRPr="008E6D51">
        <w:rPr>
          <w:rFonts w:ascii="TimesNewRomanPS" w:hAnsi="TimesNewRomanPS"/>
        </w:rPr>
        <w:t xml:space="preserve">) to forecast the </w:t>
      </w:r>
      <w:r>
        <w:rPr>
          <w:rFonts w:ascii="TimesNewRomanPS" w:hAnsi="TimesNewRomanPS"/>
        </w:rPr>
        <w:t xml:space="preserve">price </w:t>
      </w:r>
      <w:r w:rsidRPr="008E6D51">
        <w:rPr>
          <w:rFonts w:ascii="TimesNewRomanPS" w:hAnsi="TimesNewRomanPS"/>
        </w:rPr>
        <w:t xml:space="preserve">movement class </w:t>
      </w:r>
      <w:r w:rsidRPr="004B608F">
        <w:rPr>
          <w:rFonts w:ascii="TimesNewRomanPS" w:hAnsi="TimesNewRomanPS"/>
          <w:b/>
          <w:bCs/>
        </w:rPr>
        <w:t>y</w:t>
      </w:r>
      <w:r>
        <w:rPr>
          <w:rFonts w:ascii="TimesNewRomanPS" w:hAnsi="TimesNewRomanPS"/>
          <w:b/>
          <w:bCs/>
        </w:rPr>
        <w:t xml:space="preserve"> </w:t>
      </w:r>
      <w:r w:rsidRPr="008E6D51">
        <w:rPr>
          <w:rFonts w:ascii="TimesNewRomanPS" w:hAnsi="TimesNewRomanPS"/>
        </w:rPr>
        <w:t>(1 for Rise</w:t>
      </w:r>
      <w:r>
        <w:rPr>
          <w:rFonts w:ascii="TimesNewRomanPS" w:hAnsi="TimesNewRomanPS"/>
        </w:rPr>
        <w:t xml:space="preserve">, </w:t>
      </w:r>
      <w:r w:rsidRPr="008E6D51">
        <w:rPr>
          <w:rFonts w:ascii="TimesNewRomanPS" w:hAnsi="TimesNewRomanPS"/>
        </w:rPr>
        <w:t xml:space="preserve">0 for Fall) of </w:t>
      </w:r>
      <w:r>
        <w:rPr>
          <w:rFonts w:ascii="TimesNewRomanPS" w:hAnsi="TimesNewRomanPS"/>
        </w:rPr>
        <w:t>next</w:t>
      </w:r>
      <w:r w:rsidRPr="008E6D51">
        <w:rPr>
          <w:rFonts w:ascii="TimesNewRomanPS" w:hAnsi="TimesNewRomanPS"/>
        </w:rPr>
        <w:t xml:space="preserve"> k time-</w:t>
      </w:r>
      <w:r>
        <w:rPr>
          <w:rFonts w:ascii="TimesNewRomanPS" w:hAnsi="TimesNewRomanPS"/>
        </w:rPr>
        <w:t>periods</w:t>
      </w:r>
      <w:r w:rsidRPr="008E6D51">
        <w:rPr>
          <w:rFonts w:ascii="TimesNewRomanPS" w:hAnsi="TimesNewRomanPS"/>
        </w:rPr>
        <w:t>.</w:t>
      </w:r>
    </w:p>
    <w:p w14:paraId="18FF47AC" w14:textId="77777777" w:rsidR="00AE3B98" w:rsidRPr="00EA348B" w:rsidRDefault="00AE3B98" w:rsidP="00AE3B98">
      <w:pPr>
        <w:pStyle w:val="NormalWeb"/>
        <w:spacing w:line="360" w:lineRule="auto"/>
        <w:rPr>
          <w:rFonts w:ascii="TimesNewRomanPS" w:hAnsi="TimesNewRomanPS"/>
        </w:rPr>
      </w:pPr>
      <w:r w:rsidRPr="00EA348B">
        <w:rPr>
          <w:rFonts w:ascii="TimesNewRomanPS" w:hAnsi="TimesNewRomanPS"/>
        </w:rPr>
        <w:t>We utilize two stock data sets to test the suggested methods: NASDAQ</w:t>
      </w:r>
      <w:r>
        <w:rPr>
          <w:rFonts w:ascii="TimesNewRomanPS" w:hAnsi="TimesNewRomanPS"/>
        </w:rPr>
        <w:t xml:space="preserve"> </w:t>
      </w:r>
      <w:r w:rsidRPr="00EA348B">
        <w:rPr>
          <w:rFonts w:ascii="TimesNewRomanPS" w:hAnsi="TimesNewRomanPS"/>
        </w:rPr>
        <w:t>and China A-shares market. Table 1</w:t>
      </w:r>
      <w:r>
        <w:rPr>
          <w:rFonts w:ascii="TimesNewRomanPS" w:hAnsi="TimesNewRomanPS"/>
        </w:rPr>
        <w:t>2</w:t>
      </w:r>
      <w:r w:rsidRPr="00EA348B">
        <w:rPr>
          <w:rFonts w:ascii="TimesNewRomanPS" w:hAnsi="TimesNewRomanPS"/>
        </w:rPr>
        <w:t xml:space="preserve"> shows the specifics of the two data sets. We will describe the data gathering procedure and present our empirical results from numerical experiments in the subsections that follow. We also do an incremental analysis to determine the efficacy of each suggested Transformer improvement.</w:t>
      </w:r>
    </w:p>
    <w:p w14:paraId="146D50BA" w14:textId="77777777" w:rsidR="00AE3B98" w:rsidRDefault="00AE3B98" w:rsidP="00AE3B98">
      <w:pPr>
        <w:pStyle w:val="NormalWeb"/>
        <w:spacing w:line="360" w:lineRule="auto"/>
        <w:rPr>
          <w:rFonts w:ascii="TimesNewRomanPS" w:hAnsi="TimesNewRomanPS"/>
          <w:b/>
          <w:bCs/>
        </w:rPr>
      </w:pPr>
      <w:r>
        <w:rPr>
          <w:rFonts w:ascii="TimesNewRomanPS" w:hAnsi="TimesNewRomanPS"/>
          <w:b/>
          <w:bCs/>
        </w:rPr>
        <w:t xml:space="preserve">                                       </w:t>
      </w:r>
      <w:r>
        <w:rPr>
          <w:rFonts w:ascii="TimesNewRomanPS" w:hAnsi="TimesNewRomanPS"/>
          <w:b/>
          <w:bCs/>
          <w:noProof/>
          <w:lang w:val="en-US" w:eastAsia="ja-JP"/>
        </w:rPr>
        <w:drawing>
          <wp:inline distT="0" distB="0" distL="0" distR="0" wp14:anchorId="58824D3A" wp14:editId="19D99D3D">
            <wp:extent cx="2806700" cy="1612900"/>
            <wp:effectExtent l="0" t="0" r="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806700" cy="1612900"/>
                    </a:xfrm>
                    <a:prstGeom prst="rect">
                      <a:avLst/>
                    </a:prstGeom>
                  </pic:spPr>
                </pic:pic>
              </a:graphicData>
            </a:graphic>
          </wp:inline>
        </w:drawing>
      </w:r>
    </w:p>
    <w:p w14:paraId="40BEAEBC" w14:textId="77777777" w:rsidR="00AE3B98" w:rsidRPr="000B1ACC" w:rsidRDefault="00AE3B98" w:rsidP="00AE3B98">
      <w:pPr>
        <w:pStyle w:val="NormalWeb"/>
        <w:spacing w:line="360" w:lineRule="auto"/>
        <w:rPr>
          <w:rFonts w:ascii="TimesNewRomanPS" w:hAnsi="TimesNewRomanPS"/>
          <w:b/>
          <w:bCs/>
          <w:sz w:val="20"/>
          <w:szCs w:val="20"/>
        </w:rPr>
      </w:pPr>
      <w:r>
        <w:rPr>
          <w:rFonts w:ascii="TimesNewRomanPS" w:hAnsi="TimesNewRomanPS"/>
          <w:b/>
          <w:bCs/>
          <w:sz w:val="20"/>
          <w:szCs w:val="20"/>
        </w:rPr>
        <w:t xml:space="preserve">                                                                  </w:t>
      </w:r>
      <w:r w:rsidRPr="000B1ACC">
        <w:rPr>
          <w:rFonts w:ascii="TimesNewRomanPS" w:hAnsi="TimesNewRomanPS"/>
          <w:b/>
          <w:bCs/>
          <w:sz w:val="20"/>
          <w:szCs w:val="20"/>
        </w:rPr>
        <w:t>Table 12: Dataset properties</w:t>
      </w:r>
    </w:p>
    <w:p w14:paraId="6E4240DB" w14:textId="77777777" w:rsidR="00AE3B98" w:rsidRDefault="00AE3B98" w:rsidP="00AE3B98">
      <w:pPr>
        <w:pStyle w:val="NormalWeb"/>
        <w:spacing w:line="360" w:lineRule="auto"/>
        <w:rPr>
          <w:rFonts w:ascii="TimesNewRomanPS" w:hAnsi="TimesNewRomanPS"/>
        </w:rPr>
      </w:pPr>
      <w:r w:rsidRPr="00F54A03">
        <w:rPr>
          <w:rFonts w:ascii="TimesNewRomanPS" w:hAnsi="TimesNewRomanPS"/>
        </w:rPr>
        <w:t>From July 1st, 2010 to July 1st, 2019, we collected daily quotation data for all 3243 stocks on the NASDAQ stock market, as well as 15-min quot</w:t>
      </w:r>
      <w:r>
        <w:rPr>
          <w:rFonts w:ascii="TimesNewRomanPS" w:hAnsi="TimesNewRomanPS"/>
        </w:rPr>
        <w:t>ation</w:t>
      </w:r>
      <w:r w:rsidRPr="00F54A03">
        <w:rPr>
          <w:rFonts w:ascii="TimesNewRomanPS" w:hAnsi="TimesNewRomanPS"/>
        </w:rPr>
        <w:t xml:space="preserve"> data for 500 CSI-500 stocks on the China A-shares market </w:t>
      </w:r>
      <w:r>
        <w:rPr>
          <w:rFonts w:ascii="TimesNewRomanPS" w:hAnsi="TimesNewRomanPS"/>
        </w:rPr>
        <w:t xml:space="preserve">starting </w:t>
      </w:r>
      <w:r w:rsidRPr="00F54A03">
        <w:rPr>
          <w:rFonts w:ascii="TimesNewRomanPS" w:hAnsi="TimesNewRomanPS"/>
        </w:rPr>
        <w:t>from December 1st, 2015 t</w:t>
      </w:r>
      <w:r>
        <w:rPr>
          <w:rFonts w:ascii="TimesNewRomanPS" w:hAnsi="TimesNewRomanPS"/>
        </w:rPr>
        <w:t>ill</w:t>
      </w:r>
      <w:r w:rsidRPr="00F54A03">
        <w:rPr>
          <w:rFonts w:ascii="TimesNewRomanPS" w:hAnsi="TimesNewRomanPS"/>
        </w:rPr>
        <w:t xml:space="preserve"> December 1st, 2019. To create candidate examples, we </w:t>
      </w:r>
      <w:r>
        <w:rPr>
          <w:rFonts w:ascii="TimesNewRomanPS" w:hAnsi="TimesNewRomanPS"/>
        </w:rPr>
        <w:t>slide</w:t>
      </w:r>
      <w:r w:rsidRPr="00F54A03">
        <w:rPr>
          <w:rFonts w:ascii="TimesNewRomanPS" w:hAnsi="TimesNewRomanPS"/>
        </w:rPr>
        <w:t xml:space="preserve"> a lag window with size </w:t>
      </w:r>
      <w:r>
        <w:rPr>
          <w:rFonts w:ascii="TimesNewRomanPS" w:hAnsi="TimesNewRomanPS"/>
        </w:rPr>
        <w:t xml:space="preserve">of </w:t>
      </w:r>
      <w:r w:rsidRPr="00F54A03">
        <w:rPr>
          <w:rFonts w:ascii="TimesNewRomanPS" w:hAnsi="TimesNewRomanPS"/>
        </w:rPr>
        <w:t xml:space="preserve">N time </w:t>
      </w:r>
      <w:r>
        <w:rPr>
          <w:rFonts w:ascii="TimesNewRomanPS" w:hAnsi="TimesNewRomanPS"/>
        </w:rPr>
        <w:t>period</w:t>
      </w:r>
      <w:r w:rsidRPr="00F54A03">
        <w:rPr>
          <w:rFonts w:ascii="TimesNewRomanPS" w:hAnsi="TimesNewRomanPS"/>
        </w:rPr>
        <w:t>s a</w:t>
      </w:r>
      <w:r>
        <w:rPr>
          <w:rFonts w:ascii="TimesNewRomanPS" w:hAnsi="TimesNewRomanPS"/>
        </w:rPr>
        <w:t>cross</w:t>
      </w:r>
      <w:r w:rsidRPr="00F54A03">
        <w:rPr>
          <w:rFonts w:ascii="TimesNewRomanPS" w:hAnsi="TimesNewRomanPS"/>
        </w:rPr>
        <w:t xml:space="preserve"> this time series</w:t>
      </w:r>
      <w:r>
        <w:rPr>
          <w:rFonts w:ascii="TimesNewRomanPS" w:hAnsi="TimesNewRomanPS"/>
        </w:rPr>
        <w:t xml:space="preserve"> data</w:t>
      </w:r>
      <w:r w:rsidRPr="00F54A03">
        <w:rPr>
          <w:rFonts w:ascii="TimesNewRomanPS" w:hAnsi="TimesNewRomanPS"/>
        </w:rPr>
        <w:t xml:space="preserve">. For the NASDAQ data, we create five datasets with </w:t>
      </w:r>
      <w:r>
        <w:rPr>
          <w:rFonts w:ascii="TimesNewRomanPS" w:hAnsi="TimesNewRomanPS"/>
        </w:rPr>
        <w:t xml:space="preserve">different lag </w:t>
      </w:r>
      <w:r w:rsidRPr="00F54A03">
        <w:rPr>
          <w:rFonts w:ascii="TimesNewRomanPS" w:hAnsi="TimesNewRomanPS"/>
        </w:rPr>
        <w:t>window widths N = 5, 10, 20, and 40 (representing five, ten, twenty, and forty days), and the lag strides are all set to one.</w:t>
      </w:r>
      <w:r>
        <w:rPr>
          <w:rFonts w:ascii="TimesNewRomanPS" w:hAnsi="TimesNewRomanPS"/>
        </w:rPr>
        <w:t xml:space="preserve"> </w:t>
      </w:r>
      <w:r w:rsidRPr="00F54A03">
        <w:rPr>
          <w:rFonts w:ascii="TimesNewRomanPS" w:hAnsi="TimesNewRomanPS"/>
        </w:rPr>
        <w:t xml:space="preserve">We also create 5 datasets for China A-shares data with window sizes N = 5 </w:t>
      </w:r>
      <w:r>
        <w:rPr>
          <w:rFonts w:ascii="TimesNewRomanPS" w:hAnsi="TimesNewRomanPS"/>
        </w:rPr>
        <w:t xml:space="preserve">* </w:t>
      </w:r>
      <w:r w:rsidRPr="00F54A03">
        <w:rPr>
          <w:rFonts w:ascii="TimesNewRomanPS" w:hAnsi="TimesNewRomanPS"/>
        </w:rPr>
        <w:t>16,10</w:t>
      </w:r>
      <w:r>
        <w:rPr>
          <w:rFonts w:ascii="TimesNewRomanPS" w:hAnsi="TimesNewRomanPS"/>
        </w:rPr>
        <w:t xml:space="preserve"> *</w:t>
      </w:r>
      <w:r w:rsidRPr="00F54A03">
        <w:rPr>
          <w:rFonts w:ascii="TimesNewRomanPS" w:hAnsi="TimesNewRomanPS"/>
        </w:rPr>
        <w:t xml:space="preserve"> 16,</w:t>
      </w:r>
      <w:r>
        <w:rPr>
          <w:rFonts w:ascii="TimesNewRomanPS" w:hAnsi="TimesNewRomanPS"/>
        </w:rPr>
        <w:t xml:space="preserve"> 16 * </w:t>
      </w:r>
      <w:r w:rsidRPr="00F54A03">
        <w:rPr>
          <w:rFonts w:ascii="TimesNewRomanPS" w:hAnsi="TimesNewRomanPS"/>
        </w:rPr>
        <w:t>20, 40</w:t>
      </w:r>
      <w:r>
        <w:rPr>
          <w:rFonts w:ascii="TimesNewRomanPS" w:hAnsi="TimesNewRomanPS"/>
        </w:rPr>
        <w:t xml:space="preserve"> *</w:t>
      </w:r>
      <w:r w:rsidRPr="00F54A03">
        <w:rPr>
          <w:rFonts w:ascii="TimesNewRomanPS" w:hAnsi="TimesNewRomanPS"/>
        </w:rPr>
        <w:t xml:space="preserve"> 16 (denoting five, ten, twenty, and forty </w:t>
      </w:r>
      <w:r>
        <w:rPr>
          <w:rFonts w:ascii="TimesNewRomanPS" w:hAnsi="TimesNewRomanPS"/>
        </w:rPr>
        <w:t xml:space="preserve">days </w:t>
      </w:r>
      <w:r w:rsidRPr="00F54A03">
        <w:rPr>
          <w:rFonts w:ascii="TimesNewRomanPS" w:hAnsi="TimesNewRomanPS"/>
        </w:rPr>
        <w:t xml:space="preserve">because one trading day in China </w:t>
      </w:r>
      <w:r w:rsidRPr="00F54A03">
        <w:rPr>
          <w:rFonts w:ascii="TimesNewRomanPS" w:hAnsi="TimesNewRomanPS"/>
        </w:rPr>
        <w:lastRenderedPageBreak/>
        <w:t xml:space="preserve">A-shares market contains 16 15-minute), and the lag strides </w:t>
      </w:r>
      <w:r>
        <w:rPr>
          <w:rFonts w:ascii="TimesNewRomanPS" w:hAnsi="TimesNewRomanPS"/>
        </w:rPr>
        <w:t>for all of them set as</w:t>
      </w:r>
      <w:r w:rsidRPr="00F54A03">
        <w:rPr>
          <w:rFonts w:ascii="TimesNewRomanPS" w:hAnsi="TimesNewRomanPS"/>
        </w:rPr>
        <w:t xml:space="preserve"> 16 (denoting 5-, 10-, 20-, 40-day because one trading day in China A-shares market contains 16 15-minute), and the </w:t>
      </w:r>
      <w:r>
        <w:rPr>
          <w:rFonts w:ascii="TimesNewRomanPS" w:hAnsi="TimesNewRomanPS"/>
        </w:rPr>
        <w:t xml:space="preserve">log </w:t>
      </w:r>
      <w:r w:rsidRPr="00F54A03">
        <w:rPr>
          <w:rFonts w:ascii="TimesNewRomanPS" w:hAnsi="TimesNewRomanPS"/>
        </w:rPr>
        <w:t xml:space="preserve">strides </w:t>
      </w:r>
      <w:r>
        <w:rPr>
          <w:rFonts w:ascii="TimesNewRomanPS" w:hAnsi="TimesNewRomanPS"/>
        </w:rPr>
        <w:t>for all of them set as</w:t>
      </w:r>
      <w:r w:rsidRPr="00F54A03">
        <w:rPr>
          <w:rFonts w:ascii="TimesNewRomanPS" w:hAnsi="TimesNewRomanPS"/>
        </w:rPr>
        <w:t xml:space="preserve"> 16 (i.e. 1 day).</w:t>
      </w:r>
      <w:r>
        <w:rPr>
          <w:rFonts w:ascii="TimesNewRomanPS" w:hAnsi="TimesNewRomanPS"/>
        </w:rPr>
        <w:t xml:space="preserve"> </w:t>
      </w:r>
      <w:r w:rsidRPr="00F54A03">
        <w:rPr>
          <w:rFonts w:ascii="TimesNewRomanPS" w:hAnsi="TimesNewRomanPS"/>
        </w:rPr>
        <w:t>Open, high, low, near, and volume are the characteristics utilized in all datasets, and they are all modified and standardized.</w:t>
      </w:r>
      <w:r>
        <w:rPr>
          <w:rFonts w:ascii="TimesNewRomanPS" w:hAnsi="TimesNewRomanPS"/>
        </w:rPr>
        <w:t xml:space="preserve"> W</w:t>
      </w:r>
      <w:r w:rsidRPr="00F54A03">
        <w:rPr>
          <w:rFonts w:ascii="TimesNewRomanPS" w:hAnsi="TimesNewRomanPS"/>
        </w:rPr>
        <w:t xml:space="preserve">e use the approach </w:t>
      </w:r>
      <w:r w:rsidRPr="008E6D51">
        <w:rPr>
          <w:rFonts w:ascii="TimesNewRomanPS" w:hAnsi="TimesNewRomanPS"/>
          <w:b/>
          <w:bCs/>
        </w:rPr>
        <w:t>y = I(p</w:t>
      </w:r>
      <w:r w:rsidRPr="008E6D51">
        <w:rPr>
          <w:rFonts w:ascii="TimesNewRomanPS" w:hAnsi="TimesNewRomanPS"/>
          <w:b/>
          <w:bCs/>
          <w:vertAlign w:val="subscript"/>
        </w:rPr>
        <w:t>T +k</w:t>
      </w:r>
      <w:r w:rsidRPr="008E6D51">
        <w:rPr>
          <w:rFonts w:ascii="TimesNewRomanPS" w:hAnsi="TimesNewRomanPS"/>
          <w:b/>
          <w:bCs/>
        </w:rPr>
        <w:t xml:space="preserve"> &gt; p</w:t>
      </w:r>
      <w:r w:rsidRPr="008E6D51">
        <w:rPr>
          <w:rFonts w:ascii="TimesNewRomanPS" w:hAnsi="TimesNewRomanPS"/>
          <w:b/>
          <w:bCs/>
          <w:vertAlign w:val="subscript"/>
        </w:rPr>
        <w:t>T</w:t>
      </w:r>
      <w:r w:rsidRPr="008E6D51">
        <w:rPr>
          <w:rFonts w:ascii="TimesNewRomanPS" w:hAnsi="TimesNewRomanPS"/>
          <w:b/>
          <w:bCs/>
        </w:rPr>
        <w:t xml:space="preserve"> )</w:t>
      </w:r>
      <w:r w:rsidRPr="00F54A03">
        <w:rPr>
          <w:rFonts w:ascii="TimesNewRomanPS" w:hAnsi="TimesNewRomanPS"/>
        </w:rPr>
        <w:t xml:space="preserve">, where </w:t>
      </w:r>
      <w:r>
        <w:rPr>
          <w:rFonts w:ascii="TimesNewRomanPS" w:hAnsi="TimesNewRomanPS"/>
        </w:rPr>
        <w:t xml:space="preserve">we set </w:t>
      </w:r>
      <w:r w:rsidRPr="00F54A03">
        <w:rPr>
          <w:rFonts w:ascii="TimesNewRomanPS" w:hAnsi="TimesNewRomanPS"/>
        </w:rPr>
        <w:t xml:space="preserve">k </w:t>
      </w:r>
      <w:r>
        <w:rPr>
          <w:rFonts w:ascii="TimesNewRomanPS" w:hAnsi="TimesNewRomanPS"/>
        </w:rPr>
        <w:t>between</w:t>
      </w:r>
      <w:r w:rsidRPr="00F54A03">
        <w:rPr>
          <w:rFonts w:ascii="TimesNewRomanPS" w:hAnsi="TimesNewRomanPS"/>
        </w:rPr>
        <w:t xml:space="preserve"> 1 and 16 (both represent 1 day)</w:t>
      </w:r>
      <w:r>
        <w:rPr>
          <w:rFonts w:ascii="TimesNewRomanPS" w:hAnsi="TimesNewRomanPS"/>
        </w:rPr>
        <w:t xml:space="preserve">. </w:t>
      </w:r>
      <w:r w:rsidRPr="00F54A03">
        <w:rPr>
          <w:rFonts w:ascii="TimesNewRomanPS" w:hAnsi="TimesNewRomanPS"/>
        </w:rPr>
        <w:t xml:space="preserve">Furthermore, we applied two threshold parameters to the labels </w:t>
      </w:r>
      <w:r>
        <w:rPr>
          <w:rFonts w:ascii="TimesNewRomanPS" w:hAnsi="TimesNewRomanPS"/>
        </w:rPr>
        <w:t>in both</w:t>
      </w:r>
      <w:r w:rsidRPr="00F54A03">
        <w:rPr>
          <w:rFonts w:ascii="TimesNewRomanPS" w:hAnsi="TimesNewRomanPS"/>
        </w:rPr>
        <w:t xml:space="preserve"> dataset</w:t>
      </w:r>
      <w:r>
        <w:rPr>
          <w:rFonts w:ascii="TimesNewRomanPS" w:hAnsi="TimesNewRomanPS"/>
        </w:rPr>
        <w:t>s</w:t>
      </w:r>
      <w:r w:rsidRPr="00F54A03">
        <w:rPr>
          <w:rFonts w:ascii="TimesNewRomanPS" w:hAnsi="TimesNewRomanPS"/>
        </w:rPr>
        <w:t xml:space="preserve">, </w:t>
      </w:r>
      <w:r w:rsidRPr="00D73A1C">
        <w:rPr>
          <w:rFonts w:ascii="TimesNewRomanPS" w:hAnsi="TimesNewRomanPS"/>
          <w:b/>
          <w:bCs/>
        </w:rPr>
        <w:sym w:font="Symbol" w:char="F062"/>
      </w:r>
      <w:r w:rsidRPr="00D73A1C">
        <w:rPr>
          <w:rFonts w:ascii="TimesNewRomanPS" w:hAnsi="TimesNewRomanPS"/>
          <w:b/>
          <w:bCs/>
          <w:vertAlign w:val="subscript"/>
        </w:rPr>
        <w:t>rise</w:t>
      </w:r>
      <w:r w:rsidRPr="00F54A03">
        <w:rPr>
          <w:rFonts w:ascii="TimesNewRomanPS" w:hAnsi="TimesNewRomanPS"/>
        </w:rPr>
        <w:t xml:space="preserve"> and </w:t>
      </w:r>
      <w:r w:rsidRPr="00D73A1C">
        <w:rPr>
          <w:rFonts w:ascii="TimesNewRomanPS" w:hAnsi="TimesNewRomanPS"/>
          <w:b/>
          <w:bCs/>
        </w:rPr>
        <w:sym w:font="Symbol" w:char="F062"/>
      </w:r>
      <w:r w:rsidRPr="00D73A1C">
        <w:rPr>
          <w:rFonts w:ascii="TimesNewRomanPS" w:hAnsi="TimesNewRomanPS"/>
          <w:b/>
          <w:bCs/>
          <w:vertAlign w:val="subscript"/>
        </w:rPr>
        <w:t>fall</w:t>
      </w:r>
      <w:r w:rsidRPr="00F54A03">
        <w:rPr>
          <w:rFonts w:ascii="TimesNewRomanPS" w:hAnsi="TimesNewRomanPS"/>
        </w:rPr>
        <w:t xml:space="preserve">, to ensure that </w:t>
      </w:r>
      <w:r>
        <w:rPr>
          <w:rFonts w:ascii="TimesNewRomanPS" w:hAnsi="TimesNewRomanPS"/>
        </w:rPr>
        <w:t>there is no class imbalance</w:t>
      </w:r>
      <w:r w:rsidRPr="00F54A03">
        <w:rPr>
          <w:rFonts w:ascii="TimesNewRomanPS" w:hAnsi="TimesNewRomanPS"/>
        </w:rPr>
        <w:t xml:space="preserve"> in each dataset:</w:t>
      </w:r>
    </w:p>
    <w:p w14:paraId="7EBEF43C" w14:textId="77777777" w:rsidR="00AE3B98" w:rsidRDefault="00AE3B98" w:rsidP="00AE3B98">
      <w:pPr>
        <w:pStyle w:val="NormalWeb"/>
        <w:spacing w:line="360" w:lineRule="auto"/>
        <w:rPr>
          <w:rFonts w:ascii="TimesNewRomanPS" w:hAnsi="TimesNewRomanPS"/>
        </w:rPr>
      </w:pPr>
      <w:r>
        <w:rPr>
          <w:rFonts w:ascii="TimesNewRomanPS" w:hAnsi="TimesNewRomanPS"/>
        </w:rPr>
        <w:t xml:space="preserve">                                    </w:t>
      </w:r>
      <w:r>
        <w:rPr>
          <w:rFonts w:ascii="TimesNewRomanPS" w:hAnsi="TimesNewRomanPS"/>
          <w:noProof/>
          <w:lang w:val="en-US" w:eastAsia="ja-JP"/>
        </w:rPr>
        <w:drawing>
          <wp:inline distT="0" distB="0" distL="0" distR="0" wp14:anchorId="4C71E79B" wp14:editId="48CEF2DC">
            <wp:extent cx="2159000" cy="685800"/>
            <wp:effectExtent l="0" t="0" r="0" b="0"/>
            <wp:docPr id="194" name="Picture 1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159000" cy="685800"/>
                    </a:xfrm>
                    <a:prstGeom prst="rect">
                      <a:avLst/>
                    </a:prstGeom>
                  </pic:spPr>
                </pic:pic>
              </a:graphicData>
            </a:graphic>
          </wp:inline>
        </w:drawing>
      </w:r>
    </w:p>
    <w:p w14:paraId="7EACAA8A" w14:textId="77777777" w:rsidR="00AE3B98" w:rsidRDefault="00AE3B98" w:rsidP="00AE3B98">
      <w:pPr>
        <w:pStyle w:val="NormalWeb"/>
        <w:spacing w:line="360" w:lineRule="auto"/>
        <w:rPr>
          <w:rFonts w:ascii="TimesNewRomanPS" w:hAnsi="TimesNewRomanPS"/>
        </w:rPr>
      </w:pPr>
      <w:r w:rsidRPr="00D73A1C">
        <w:rPr>
          <w:rFonts w:ascii="TimesNewRomanPS" w:hAnsi="TimesNewRomanPS"/>
        </w:rPr>
        <w:t xml:space="preserve">To eliminate data leaking, we separate training, validation, and test sets in a tight sequential manner. </w:t>
      </w:r>
    </w:p>
    <w:p w14:paraId="41175D01" w14:textId="77777777" w:rsidR="00AE3B98" w:rsidRDefault="00AE3B98" w:rsidP="00AE3B98">
      <w:pPr>
        <w:pStyle w:val="NormalWeb"/>
        <w:spacing w:line="360" w:lineRule="auto"/>
        <w:rPr>
          <w:rFonts w:ascii="TimesNewRomanPS" w:hAnsi="TimesNewRomanPS"/>
        </w:rPr>
      </w:pPr>
      <w:r>
        <w:rPr>
          <w:rFonts w:ascii="TimesNewRomanPS" w:hAnsi="TimesNewRomanPS"/>
        </w:rPr>
        <w:t xml:space="preserve">                                </w:t>
      </w:r>
      <w:r>
        <w:rPr>
          <w:rFonts w:ascii="TimesNewRomanPS" w:hAnsi="TimesNewRomanPS"/>
          <w:noProof/>
          <w:lang w:val="en-US" w:eastAsia="ja-JP"/>
        </w:rPr>
        <w:drawing>
          <wp:inline distT="0" distB="0" distL="0" distR="0" wp14:anchorId="4647BBB0" wp14:editId="48F819A4">
            <wp:extent cx="3175000" cy="2438400"/>
            <wp:effectExtent l="0" t="0" r="0" b="0"/>
            <wp:docPr id="195" name="Picture 19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receip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175000" cy="2438400"/>
                    </a:xfrm>
                    <a:prstGeom prst="rect">
                      <a:avLst/>
                    </a:prstGeom>
                  </pic:spPr>
                </pic:pic>
              </a:graphicData>
            </a:graphic>
          </wp:inline>
        </w:drawing>
      </w:r>
    </w:p>
    <w:p w14:paraId="3857C65B" w14:textId="77777777" w:rsidR="00AE3B98" w:rsidRPr="000B1ACC" w:rsidRDefault="00AE3B98" w:rsidP="00AE3B98">
      <w:pPr>
        <w:pStyle w:val="NormalWeb"/>
        <w:spacing w:line="360" w:lineRule="auto"/>
        <w:rPr>
          <w:b/>
          <w:bCs/>
          <w:sz w:val="20"/>
          <w:szCs w:val="20"/>
        </w:rPr>
      </w:pPr>
      <w:r>
        <w:rPr>
          <w:b/>
          <w:bCs/>
          <w:sz w:val="20"/>
          <w:szCs w:val="20"/>
        </w:rPr>
        <w:t xml:space="preserve">                                    </w:t>
      </w:r>
      <w:r w:rsidRPr="000B1ACC">
        <w:rPr>
          <w:b/>
          <w:bCs/>
          <w:sz w:val="20"/>
          <w:szCs w:val="20"/>
        </w:rPr>
        <w:t>Table 13: Model Comparison against suggested Transformers</w:t>
      </w:r>
    </w:p>
    <w:p w14:paraId="1A61667B" w14:textId="77777777" w:rsidR="00AE3B98" w:rsidRDefault="00AE3B98" w:rsidP="00AE3B98">
      <w:pPr>
        <w:pStyle w:val="NormalWeb"/>
        <w:spacing w:line="360" w:lineRule="auto"/>
        <w:rPr>
          <w:rFonts w:ascii="TimesNewRomanPS" w:hAnsi="TimesNewRomanPS"/>
        </w:rPr>
      </w:pPr>
      <w:r w:rsidRPr="00D73A1C">
        <w:rPr>
          <w:rFonts w:ascii="TimesNewRomanPS" w:hAnsi="TimesNewRomanPS"/>
        </w:rPr>
        <w:t>We use two measures to assess prediction performance: accuracy and MCC</w:t>
      </w:r>
    </w:p>
    <w:p w14:paraId="25A532DC" w14:textId="77777777" w:rsidR="00AE3B98" w:rsidRDefault="00AE3B98" w:rsidP="00AE3B98">
      <w:pPr>
        <w:pStyle w:val="NormalWeb"/>
        <w:spacing w:line="360" w:lineRule="auto"/>
        <w:rPr>
          <w:rFonts w:ascii="TimesNewRomanPS" w:hAnsi="TimesNewRomanPS"/>
        </w:rPr>
      </w:pPr>
      <w:r>
        <w:rPr>
          <w:rFonts w:ascii="TimesNewRomanPS" w:hAnsi="TimesNewRomanPS"/>
        </w:rPr>
        <w:t xml:space="preserve">                                </w:t>
      </w:r>
      <w:r>
        <w:rPr>
          <w:rFonts w:ascii="TimesNewRomanPS" w:hAnsi="TimesNewRomanPS"/>
          <w:noProof/>
          <w:lang w:val="en-US" w:eastAsia="ja-JP"/>
        </w:rPr>
        <w:drawing>
          <wp:inline distT="0" distB="0" distL="0" distR="0" wp14:anchorId="70FC8616" wp14:editId="22B0EE35">
            <wp:extent cx="2743200" cy="431800"/>
            <wp:effectExtent l="0" t="0" r="0" b="0"/>
            <wp:docPr id="196" name="Picture 19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2743200" cy="431800"/>
                    </a:xfrm>
                    <a:prstGeom prst="rect">
                      <a:avLst/>
                    </a:prstGeom>
                  </pic:spPr>
                </pic:pic>
              </a:graphicData>
            </a:graphic>
          </wp:inline>
        </w:drawing>
      </w:r>
    </w:p>
    <w:p w14:paraId="4D9CE1E9" w14:textId="77777777" w:rsidR="00AE3B98" w:rsidRDefault="00AE3B98" w:rsidP="00AE3B98">
      <w:pPr>
        <w:pStyle w:val="NormalWeb"/>
        <w:spacing w:line="360" w:lineRule="auto"/>
        <w:rPr>
          <w:rFonts w:ascii="TimesNewRomanPS" w:hAnsi="TimesNewRomanPS"/>
        </w:rPr>
      </w:pPr>
      <w:r>
        <w:rPr>
          <w:rFonts w:ascii="TimesNewRomanPS" w:hAnsi="TimesNewRomanPS"/>
        </w:rPr>
        <w:t xml:space="preserve">B-TF : </w:t>
      </w:r>
      <w:r w:rsidRPr="00D73A1C">
        <w:rPr>
          <w:rFonts w:ascii="TimesNewRomanPS" w:hAnsi="TimesNewRomanPS"/>
        </w:rPr>
        <w:t xml:space="preserve">B-TF is an encoder-only Transformer variation with L blocks of multi-head self-attention layers </w:t>
      </w:r>
      <w:r>
        <w:rPr>
          <w:rFonts w:ascii="TimesNewRomanPS" w:hAnsi="TimesNewRomanPS"/>
        </w:rPr>
        <w:t>along with</w:t>
      </w:r>
      <w:r w:rsidRPr="00D73A1C">
        <w:rPr>
          <w:rFonts w:ascii="TimesNewRomanPS" w:hAnsi="TimesNewRomanPS"/>
        </w:rPr>
        <w:t xml:space="preserve"> position-wise feed forward layers.</w:t>
      </w:r>
    </w:p>
    <w:p w14:paraId="16938622" w14:textId="77777777" w:rsidR="00AE3B98" w:rsidRDefault="00AE3B98" w:rsidP="00AE3B98">
      <w:pPr>
        <w:pStyle w:val="NormalWeb"/>
        <w:spacing w:line="360" w:lineRule="auto"/>
        <w:rPr>
          <w:rFonts w:ascii="TimesNewRomanPS" w:hAnsi="TimesNewRomanPS"/>
        </w:rPr>
      </w:pPr>
      <w:r>
        <w:rPr>
          <w:rFonts w:ascii="TimesNewRomanPS" w:hAnsi="TimesNewRomanPS"/>
        </w:rPr>
        <w:lastRenderedPageBreak/>
        <w:t xml:space="preserve">MG-TF : </w:t>
      </w:r>
      <w:r w:rsidRPr="00D73A1C">
        <w:rPr>
          <w:rFonts w:ascii="TimesNewRomanPS" w:hAnsi="TimesNewRomanPS"/>
        </w:rPr>
        <w:t>Multi-Gaussian Prior and Orthogonal Regularization improvements to the B-TF model</w:t>
      </w:r>
    </w:p>
    <w:p w14:paraId="348D7BB4" w14:textId="77777777" w:rsidR="00AE3B98" w:rsidRDefault="00AE3B98" w:rsidP="00AE3B98">
      <w:pPr>
        <w:pStyle w:val="NormalWeb"/>
        <w:spacing w:line="360" w:lineRule="auto"/>
        <w:rPr>
          <w:rFonts w:ascii="TimesNewRomanPS" w:hAnsi="TimesNewRomanPS"/>
        </w:rPr>
      </w:pPr>
      <w:r>
        <w:rPr>
          <w:rFonts w:ascii="TimesNewRomanPS" w:hAnsi="TimesNewRomanPS"/>
        </w:rPr>
        <w:t xml:space="preserve">HMG-TF : </w:t>
      </w:r>
      <w:r w:rsidRPr="00D73A1C">
        <w:rPr>
          <w:rFonts w:ascii="TimesNewRomanPS" w:hAnsi="TimesNewRomanPS"/>
        </w:rPr>
        <w:t>Trading Gap Splitter has been added to the MG-TF model.</w:t>
      </w:r>
    </w:p>
    <w:p w14:paraId="32CF6875" w14:textId="77777777" w:rsidR="00AE3B98" w:rsidRDefault="00AE3B98" w:rsidP="00AE3B98">
      <w:pPr>
        <w:pStyle w:val="NormalWeb"/>
        <w:spacing w:line="360" w:lineRule="auto"/>
        <w:rPr>
          <w:rFonts w:ascii="TimesNewRomanPS" w:hAnsi="TimesNewRomanPS"/>
        </w:rPr>
      </w:pPr>
      <w:r w:rsidRPr="00D73A1C">
        <w:rPr>
          <w:rFonts w:ascii="TimesNewRomanPS" w:hAnsi="TimesNewRomanPS"/>
        </w:rPr>
        <w:t xml:space="preserve">The Adam optimizer is used to implement the solution, with a learning rate of 1e </w:t>
      </w:r>
      <w:r>
        <w:rPr>
          <w:rFonts w:ascii="TimesNewRomanPS" w:hAnsi="TimesNewRomanPS"/>
        </w:rPr>
        <w:t xml:space="preserve">- </w:t>
      </w:r>
      <w:r w:rsidRPr="00D73A1C">
        <w:rPr>
          <w:rFonts w:ascii="TimesNewRomanPS" w:hAnsi="TimesNewRomanPS"/>
        </w:rPr>
        <w:t xml:space="preserve">4 as a starting point. The mini-batch size is set </w:t>
      </w:r>
      <w:r>
        <w:rPr>
          <w:rFonts w:ascii="TimesNewRomanPS" w:hAnsi="TimesNewRomanPS"/>
        </w:rPr>
        <w:t>as</w:t>
      </w:r>
      <w:r w:rsidRPr="00D73A1C">
        <w:rPr>
          <w:rFonts w:ascii="TimesNewRomanPS" w:hAnsi="TimesNewRomanPS"/>
        </w:rPr>
        <w:t xml:space="preserve"> 256</w:t>
      </w:r>
      <w:r>
        <w:rPr>
          <w:rFonts w:ascii="TimesNewRomanPS" w:hAnsi="TimesNewRomanPS"/>
        </w:rPr>
        <w:t xml:space="preserve"> and</w:t>
      </w:r>
      <w:r w:rsidRPr="00D73A1C">
        <w:rPr>
          <w:rFonts w:ascii="TimesNewRomanPS" w:hAnsi="TimesNewRomanPS"/>
        </w:rPr>
        <w:t xml:space="preserve"> the trade-off </w:t>
      </w:r>
      <w:r>
        <w:rPr>
          <w:rFonts w:ascii="TimesNewRomanPS" w:hAnsi="TimesNewRomanPS"/>
        </w:rPr>
        <w:t xml:space="preserve"> </w:t>
      </w:r>
      <w:r w:rsidRPr="00D73A1C">
        <w:rPr>
          <w:rFonts w:ascii="TimesNewRomanPS" w:hAnsi="TimesNewRomanPS"/>
        </w:rPr>
        <w:t xml:space="preserve">hyper-parameter </w:t>
      </w:r>
      <w:r>
        <w:rPr>
          <w:rFonts w:ascii="TimesNewRomanPS" w:hAnsi="TimesNewRomanPS"/>
        </w:rPr>
        <w:t xml:space="preserve"> </w:t>
      </w:r>
      <w:r w:rsidRPr="00D73A1C">
        <w:rPr>
          <w:rFonts w:ascii="TimesNewRomanPS" w:hAnsi="TimesNewRomanPS"/>
        </w:rPr>
        <w:t>is set at 0.05. Each of the three multi-head self-attention blocks in the TF-based models has four heads. We train the model from start to finish using only raw quotation data and no data augmentation. We exclusively use MG-TF on our NASDAQ dataset since Trading Gap Splitter is less suitable for low-frequency data like daily quotation data.</w:t>
      </w:r>
    </w:p>
    <w:p w14:paraId="59E70F98" w14:textId="77777777" w:rsidR="00AE3B98" w:rsidRDefault="00AE3B98" w:rsidP="00AE3B98">
      <w:pPr>
        <w:spacing w:line="360" w:lineRule="auto"/>
        <w:rPr>
          <w:b/>
          <w:bCs/>
        </w:rPr>
      </w:pPr>
      <w:r>
        <w:rPr>
          <w:b/>
          <w:bCs/>
        </w:rPr>
        <w:t>2.12.3 Results</w:t>
      </w:r>
    </w:p>
    <w:p w14:paraId="104E11D0" w14:textId="77777777" w:rsidR="00AE3B98" w:rsidRDefault="00AE3B98" w:rsidP="00AE3B98">
      <w:pPr>
        <w:pStyle w:val="NormalWeb"/>
        <w:spacing w:line="360" w:lineRule="auto"/>
        <w:rPr>
          <w:rFonts w:ascii="TimesNewRomanPS" w:hAnsi="TimesNewRomanPS"/>
        </w:rPr>
      </w:pPr>
      <w:r w:rsidRPr="00D73A1C">
        <w:rPr>
          <w:rFonts w:ascii="TimesNewRomanPS" w:hAnsi="TimesNewRomanPS"/>
        </w:rPr>
        <w:t>In all situations, the suggested methods B-TF, MG-TF, and HMG-TF demonstrate considerable increases on both the Acc</w:t>
      </w:r>
      <w:r>
        <w:rPr>
          <w:rFonts w:ascii="TimesNewRomanPS" w:hAnsi="TimesNewRomanPS"/>
        </w:rPr>
        <w:t>uracy</w:t>
      </w:r>
      <w:r w:rsidRPr="00D73A1C">
        <w:rPr>
          <w:rFonts w:ascii="TimesNewRomanPS" w:hAnsi="TimesNewRomanPS"/>
        </w:rPr>
        <w:t xml:space="preserve"> and MCC measures when compared to baselines. It demonstrates that Transformer-based techniques outperform RNN- and CNN-based approaches in terms of performance.</w:t>
      </w:r>
    </w:p>
    <w:p w14:paraId="1E0E1901" w14:textId="77777777" w:rsidR="00AE3B98" w:rsidRDefault="00AE3B98" w:rsidP="00AE3B98">
      <w:pPr>
        <w:pStyle w:val="NormalWeb"/>
        <w:spacing w:line="360" w:lineRule="auto"/>
        <w:rPr>
          <w:rFonts w:ascii="TimesNewRomanPS" w:hAnsi="TimesNewRomanPS"/>
        </w:rPr>
      </w:pPr>
      <w:r w:rsidRPr="00D73A1C">
        <w:rPr>
          <w:rFonts w:ascii="TimesNewRomanPS" w:hAnsi="TimesNewRomanPS"/>
        </w:rPr>
        <w:t xml:space="preserve">The ability to understand long-term dependencies is better with transformer-based methods. It is particularly difficult for RNN-based methods to </w:t>
      </w:r>
      <w:r w:rsidRPr="006D6524">
        <w:rPr>
          <w:rFonts w:ascii="TimesNewRomanPS" w:hAnsi="TimesNewRomanPS"/>
        </w:rPr>
        <w:t>discover the interdependencies across a large number of time steps</w:t>
      </w:r>
      <w:r w:rsidRPr="00D73A1C">
        <w:rPr>
          <w:rFonts w:ascii="TimesNewRomanPS" w:hAnsi="TimesNewRomanPS"/>
        </w:rPr>
        <w:t xml:space="preserve"> on China A-shares data, where the </w:t>
      </w:r>
      <w:r>
        <w:rPr>
          <w:rFonts w:ascii="TimesNewRomanPS" w:hAnsi="TimesNewRomanPS"/>
        </w:rPr>
        <w:t>window</w:t>
      </w:r>
      <w:r w:rsidRPr="00D73A1C">
        <w:rPr>
          <w:rFonts w:ascii="TimesNewRomanPS" w:hAnsi="TimesNewRomanPS"/>
        </w:rPr>
        <w:t xml:space="preserve"> of 40 days comprises 640 (40*16) time-</w:t>
      </w:r>
      <w:r>
        <w:rPr>
          <w:rFonts w:ascii="TimesNewRomanPS" w:hAnsi="TimesNewRomanPS"/>
        </w:rPr>
        <w:t>periods</w:t>
      </w:r>
      <w:r w:rsidRPr="00D73A1C">
        <w:rPr>
          <w:rFonts w:ascii="TimesNewRomanPS" w:hAnsi="TimesNewRomanPS"/>
        </w:rPr>
        <w:t>. While the benefits of the self-attention mechanism allow Transformer-based methods to continuously outperform other approaches as the window</w:t>
      </w:r>
      <w:r>
        <w:rPr>
          <w:rFonts w:ascii="TimesNewRomanPS" w:hAnsi="TimesNewRomanPS"/>
        </w:rPr>
        <w:t xml:space="preserve"> </w:t>
      </w:r>
      <w:r w:rsidRPr="00D73A1C">
        <w:rPr>
          <w:rFonts w:ascii="TimesNewRomanPS" w:hAnsi="TimesNewRomanPS"/>
        </w:rPr>
        <w:t>grows larger.</w:t>
      </w:r>
    </w:p>
    <w:p w14:paraId="1DE1F6EF" w14:textId="77777777" w:rsidR="00AE3B98" w:rsidRDefault="00AE3B98" w:rsidP="00AE3B98">
      <w:pPr>
        <w:pStyle w:val="NormalWeb"/>
        <w:spacing w:line="360" w:lineRule="auto"/>
        <w:rPr>
          <w:rFonts w:ascii="TimesNewRomanPS" w:hAnsi="TimesNewRomanPS"/>
        </w:rPr>
      </w:pPr>
      <w:r w:rsidRPr="00D73A1C">
        <w:rPr>
          <w:rFonts w:ascii="TimesNewRomanPS" w:hAnsi="TimesNewRomanPS"/>
        </w:rPr>
        <w:t>The modified Transformer</w:t>
      </w:r>
      <w:r>
        <w:rPr>
          <w:rFonts w:ascii="TimesNewRomanPS" w:hAnsi="TimesNewRomanPS"/>
        </w:rPr>
        <w:t xml:space="preserve"> models </w:t>
      </w:r>
      <w:r w:rsidRPr="00D73A1C">
        <w:rPr>
          <w:rFonts w:ascii="TimesNewRomanPS" w:hAnsi="TimesNewRomanPS"/>
        </w:rPr>
        <w:t>MG-TF and HMG-TF outperform the standard Transformer model.</w:t>
      </w:r>
    </w:p>
    <w:p w14:paraId="37E11F2E" w14:textId="77777777" w:rsidR="00B52B5B" w:rsidRDefault="00B52B5B" w:rsidP="00AE3B98">
      <w:pPr>
        <w:pStyle w:val="NormalWeb"/>
        <w:spacing w:line="360" w:lineRule="auto"/>
        <w:rPr>
          <w:rFonts w:ascii="TimesNewRomanPS" w:hAnsi="TimesNewRomanPS"/>
        </w:rPr>
      </w:pPr>
    </w:p>
    <w:p w14:paraId="5275FE54" w14:textId="77777777" w:rsidR="00B52B5B" w:rsidRDefault="00B52B5B" w:rsidP="00AE3B98">
      <w:pPr>
        <w:pStyle w:val="NormalWeb"/>
        <w:spacing w:line="360" w:lineRule="auto"/>
        <w:rPr>
          <w:rFonts w:ascii="TimesNewRomanPS" w:hAnsi="TimesNewRomanPS"/>
        </w:rPr>
      </w:pPr>
    </w:p>
    <w:p w14:paraId="13AAB575" w14:textId="77777777" w:rsidR="00B52B5B" w:rsidRDefault="00B52B5B" w:rsidP="00AE3B98">
      <w:pPr>
        <w:pStyle w:val="NormalWeb"/>
        <w:spacing w:line="360" w:lineRule="auto"/>
        <w:rPr>
          <w:rFonts w:ascii="TimesNewRomanPS" w:hAnsi="TimesNewRomanPS"/>
        </w:rPr>
      </w:pPr>
    </w:p>
    <w:p w14:paraId="17001449" w14:textId="77777777" w:rsidR="00B52B5B" w:rsidRPr="00D73A1C" w:rsidRDefault="00B52B5B" w:rsidP="00AE3B98">
      <w:pPr>
        <w:pStyle w:val="NormalWeb"/>
        <w:spacing w:line="360" w:lineRule="auto"/>
        <w:rPr>
          <w:rFonts w:ascii="TimesNewRomanPS" w:hAnsi="TimesNewRomanPS"/>
        </w:rPr>
      </w:pPr>
    </w:p>
    <w:p w14:paraId="00CAF1D0" w14:textId="77777777" w:rsidR="00AE3B98" w:rsidRDefault="00AE3B98" w:rsidP="00AE3B98">
      <w:pPr>
        <w:pStyle w:val="NormalWeb"/>
        <w:spacing w:line="360" w:lineRule="auto"/>
      </w:pPr>
      <w:r>
        <w:rPr>
          <w:rFonts w:ascii="TimesNewRomanPS" w:hAnsi="TimesNewRomanPS"/>
          <w:b/>
          <w:bCs/>
        </w:rPr>
        <w:lastRenderedPageBreak/>
        <w:t xml:space="preserve">CHAPTER 3: RESEARCH METHODOLOGY </w:t>
      </w:r>
    </w:p>
    <w:p w14:paraId="04AB7AE1" w14:textId="77777777" w:rsidR="00AE3B98" w:rsidRDefault="00AE3B98" w:rsidP="00AE3B98">
      <w:pPr>
        <w:spacing w:line="360" w:lineRule="auto"/>
        <w:rPr>
          <w:b/>
          <w:bCs/>
        </w:rPr>
      </w:pPr>
      <w:r w:rsidRPr="00AD4584">
        <w:rPr>
          <w:b/>
          <w:bCs/>
        </w:rPr>
        <w:t>3.1 Introduction</w:t>
      </w:r>
    </w:p>
    <w:p w14:paraId="4195B3B3" w14:textId="77777777" w:rsidR="00AE3B98" w:rsidRDefault="00AE3B98" w:rsidP="00AE3B98">
      <w:pPr>
        <w:spacing w:line="360" w:lineRule="auto"/>
        <w:rPr>
          <w:b/>
          <w:bCs/>
        </w:rPr>
      </w:pPr>
    </w:p>
    <w:p w14:paraId="6CEB3E1F" w14:textId="7916F2A2" w:rsidR="00AE3B98" w:rsidRPr="00B52B5B" w:rsidRDefault="00AE3B98" w:rsidP="00B52B5B">
      <w:pPr>
        <w:spacing w:line="360" w:lineRule="auto"/>
        <w:jc w:val="both"/>
      </w:pPr>
      <w:r w:rsidRPr="00BC71B4">
        <w:t>The main objective of this study is to first build our portfolio with high quality assets chosen based on various features extracted from raw price (OHLCV) data. Based on the momentum of the assets, we can choose the winning stocks and bet on the momentum effect and/or go with the losing stocks if we see a reversal effect trend based on historical data. Once the stocks have been finalized for our portfolio, we will evaluate and compare the DL models for price forecasting based on returns/profits achieved. The same models will be built using standard market indexes (NIFTY50, SENSEX) in order to answer our research question i.e. “Does the quality of financial assets matter if we keep the base forecasting model performance as constant?”</w:t>
      </w:r>
    </w:p>
    <w:p w14:paraId="17BB197C" w14:textId="77777777" w:rsidR="00AE3B98" w:rsidRPr="00BC71B4" w:rsidRDefault="00AE3B98" w:rsidP="00AE3B98">
      <w:pPr>
        <w:spacing w:line="360" w:lineRule="auto"/>
        <w:jc w:val="center"/>
      </w:pPr>
      <w:r w:rsidRPr="00BC71B4">
        <w:t>Fig 1</w:t>
      </w:r>
      <w:r>
        <w:t>4</w:t>
      </w:r>
      <w:r w:rsidRPr="00BC71B4">
        <w:t xml:space="preserve">. depicts the research </w:t>
      </w:r>
      <w:r>
        <w:t>methodology</w:t>
      </w:r>
      <w:r w:rsidRPr="00BC71B4">
        <w:t xml:space="preserve"> on a step-by-step manner</w:t>
      </w:r>
    </w:p>
    <w:p w14:paraId="7FCD6503" w14:textId="4F9C6743" w:rsidR="00AE3B98" w:rsidRPr="00BC71B4" w:rsidRDefault="00AE3B98" w:rsidP="00B52B5B">
      <w:pPr>
        <w:spacing w:line="360" w:lineRule="auto"/>
        <w:jc w:val="center"/>
        <w:rPr>
          <w:b/>
          <w:bCs/>
          <w:noProof/>
        </w:rPr>
      </w:pPr>
      <w:r>
        <w:rPr>
          <w:b/>
          <w:bCs/>
          <w:noProof/>
          <w:lang w:val="en-US" w:eastAsia="ja-JP"/>
        </w:rPr>
        <w:drawing>
          <wp:inline distT="0" distB="0" distL="0" distR="0" wp14:anchorId="78AF369A" wp14:editId="2AA9CFFA">
            <wp:extent cx="2581275" cy="5013631"/>
            <wp:effectExtent l="0" t="0" r="0" b="0"/>
            <wp:docPr id="197" name="Picture 19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2612568" cy="5074412"/>
                    </a:xfrm>
                    <a:prstGeom prst="rect">
                      <a:avLst/>
                    </a:prstGeom>
                  </pic:spPr>
                </pic:pic>
              </a:graphicData>
            </a:graphic>
          </wp:inline>
        </w:drawing>
      </w:r>
    </w:p>
    <w:p w14:paraId="449A464D" w14:textId="3E324D15" w:rsidR="00AE3B98" w:rsidRPr="00B52B5B" w:rsidRDefault="00AE3B98" w:rsidP="00B52B5B">
      <w:pPr>
        <w:spacing w:line="360" w:lineRule="auto"/>
        <w:jc w:val="center"/>
        <w:rPr>
          <w:b/>
          <w:bCs/>
          <w:noProof/>
          <w:sz w:val="20"/>
          <w:szCs w:val="20"/>
        </w:rPr>
      </w:pPr>
      <w:r w:rsidRPr="00FD577B">
        <w:rPr>
          <w:b/>
          <w:bCs/>
          <w:noProof/>
          <w:sz w:val="20"/>
          <w:szCs w:val="20"/>
        </w:rPr>
        <w:t>Fig. 14</w:t>
      </w:r>
    </w:p>
    <w:p w14:paraId="6D87D33C" w14:textId="77777777" w:rsidR="00AE3B98" w:rsidRPr="00AD4584" w:rsidRDefault="00AE3B98" w:rsidP="00AE3B98">
      <w:pPr>
        <w:pStyle w:val="ListParagraph"/>
        <w:numPr>
          <w:ilvl w:val="1"/>
          <w:numId w:val="7"/>
        </w:numPr>
        <w:spacing w:line="360" w:lineRule="auto"/>
        <w:rPr>
          <w:b/>
          <w:bCs/>
        </w:rPr>
      </w:pPr>
      <w:r w:rsidRPr="00AD4584">
        <w:rPr>
          <w:b/>
          <w:bCs/>
        </w:rPr>
        <w:lastRenderedPageBreak/>
        <w:t>Dataset Description</w:t>
      </w:r>
    </w:p>
    <w:p w14:paraId="0EBF87C8" w14:textId="77777777" w:rsidR="00AE3B98" w:rsidRPr="00BC71B4" w:rsidRDefault="00AE3B98" w:rsidP="00AE3B98">
      <w:pPr>
        <w:spacing w:line="360" w:lineRule="auto"/>
        <w:jc w:val="both"/>
        <w:rPr>
          <w:color w:val="000000" w:themeColor="text1"/>
        </w:rPr>
      </w:pPr>
      <w:r w:rsidRPr="00BC71B4">
        <w:rPr>
          <w:color w:val="000000" w:themeColor="text1"/>
        </w:rPr>
        <w:t xml:space="preserve">The data </w:t>
      </w:r>
      <w:r>
        <w:rPr>
          <w:color w:val="000000" w:themeColor="text1"/>
        </w:rPr>
        <w:t>is downloaded using nsepy package</w:t>
      </w:r>
      <w:r w:rsidRPr="00BC71B4">
        <w:rPr>
          <w:color w:val="000000" w:themeColor="text1"/>
        </w:rPr>
        <w:t>, a</w:t>
      </w:r>
      <w:r>
        <w:rPr>
          <w:color w:val="000000" w:themeColor="text1"/>
        </w:rPr>
        <w:t>n open source python package</w:t>
      </w:r>
      <w:r w:rsidRPr="00BC71B4">
        <w:rPr>
          <w:color w:val="000000" w:themeColor="text1"/>
        </w:rPr>
        <w:t xml:space="preserve"> that offers </w:t>
      </w:r>
      <w:r>
        <w:rPr>
          <w:color w:val="000000" w:themeColor="text1"/>
        </w:rPr>
        <w:t xml:space="preserve">various methods/functions to download financial data from the official NSE website. It also provides some daily financial information like daily top gainers/losers. </w:t>
      </w:r>
    </w:p>
    <w:p w14:paraId="64C8B52F" w14:textId="77777777" w:rsidR="00AE3B98" w:rsidRPr="00BC71B4" w:rsidRDefault="00AE3B98" w:rsidP="00AE3B98">
      <w:pPr>
        <w:pStyle w:val="ListParagraph"/>
        <w:spacing w:line="360" w:lineRule="auto"/>
        <w:rPr>
          <w:color w:val="000000" w:themeColor="text1"/>
        </w:rPr>
      </w:pPr>
    </w:p>
    <w:p w14:paraId="02DBA864" w14:textId="77777777" w:rsidR="00AE3B98" w:rsidRDefault="00AE3B98" w:rsidP="00AE3B98">
      <w:pPr>
        <w:spacing w:line="360" w:lineRule="auto"/>
        <w:jc w:val="both"/>
        <w:rPr>
          <w:color w:val="000000" w:themeColor="text1"/>
        </w:rPr>
      </w:pPr>
      <w:r w:rsidRPr="00BC71B4">
        <w:rPr>
          <w:color w:val="000000" w:themeColor="text1"/>
        </w:rPr>
        <w:t xml:space="preserve">The top 10 equities from each sector from the Indian Stock Market will be utilized as the dataset for equites. We will be using the raw price data(OHLCV) to derive/extract more features which can play a significant role while deciding on the stocks for our investment portfolio. </w:t>
      </w:r>
    </w:p>
    <w:p w14:paraId="3FD7AF6A" w14:textId="77777777" w:rsidR="00AE3B98" w:rsidRPr="00BC71B4" w:rsidRDefault="00AE3B98" w:rsidP="00AE3B98">
      <w:pPr>
        <w:spacing w:line="360" w:lineRule="auto"/>
        <w:jc w:val="both"/>
        <w:rPr>
          <w:color w:val="000000" w:themeColor="text1"/>
        </w:rPr>
      </w:pPr>
    </w:p>
    <w:p w14:paraId="507139FE" w14:textId="77777777" w:rsidR="00AE3B98" w:rsidRPr="00BC71B4" w:rsidRDefault="00AE3B98" w:rsidP="00AE3B98">
      <w:pPr>
        <w:spacing w:line="360" w:lineRule="auto"/>
        <w:rPr>
          <w:b/>
          <w:bCs/>
          <w:i/>
          <w:iCs/>
        </w:rPr>
      </w:pPr>
      <w:r w:rsidRPr="00BC71B4">
        <w:rPr>
          <w:b/>
          <w:bCs/>
          <w:i/>
          <w:iCs/>
        </w:rPr>
        <w:t>Column Summary:</w:t>
      </w:r>
    </w:p>
    <w:p w14:paraId="22CAB6DE" w14:textId="77777777" w:rsidR="00AE3B98" w:rsidRPr="00BC71B4" w:rsidRDefault="00AE3B98" w:rsidP="00AE3B98">
      <w:pPr>
        <w:spacing w:line="360" w:lineRule="auto"/>
        <w:rPr>
          <w:b/>
          <w:bCs/>
          <w:i/>
          <w:iCs/>
        </w:rPr>
      </w:pPr>
      <w:r w:rsidRPr="00BC71B4">
        <w:rPr>
          <w:b/>
          <w:bCs/>
          <w:i/>
          <w:iCs/>
        </w:rPr>
        <w:t>Base Attributes from dataset :</w:t>
      </w:r>
    </w:p>
    <w:tbl>
      <w:tblPr>
        <w:tblStyle w:val="TableGrid"/>
        <w:tblW w:w="0" w:type="auto"/>
        <w:tblInd w:w="-5" w:type="dxa"/>
        <w:tblLook w:val="04A0" w:firstRow="1" w:lastRow="0" w:firstColumn="1" w:lastColumn="0" w:noHBand="0" w:noVBand="1"/>
      </w:tblPr>
      <w:tblGrid>
        <w:gridCol w:w="4197"/>
        <w:gridCol w:w="4093"/>
      </w:tblGrid>
      <w:tr w:rsidR="00AE3B98" w:rsidRPr="00BC71B4" w14:paraId="66D74F71" w14:textId="77777777" w:rsidTr="007F214D">
        <w:tc>
          <w:tcPr>
            <w:tcW w:w="4197" w:type="dxa"/>
            <w:shd w:val="clear" w:color="auto" w:fill="D9D9D9" w:themeFill="background1" w:themeFillShade="D9"/>
          </w:tcPr>
          <w:p w14:paraId="55D62436" w14:textId="77777777" w:rsidR="00AE3B98" w:rsidRPr="00BC71B4" w:rsidRDefault="00AE3B98" w:rsidP="007F214D">
            <w:pPr>
              <w:pStyle w:val="ListParagraph"/>
              <w:spacing w:line="360" w:lineRule="auto"/>
              <w:ind w:left="0"/>
            </w:pPr>
            <w:r w:rsidRPr="00BC71B4">
              <w:t>Date</w:t>
            </w:r>
          </w:p>
        </w:tc>
        <w:tc>
          <w:tcPr>
            <w:tcW w:w="4093" w:type="dxa"/>
          </w:tcPr>
          <w:p w14:paraId="133802FD" w14:textId="77777777" w:rsidR="00AE3B98" w:rsidRPr="00BC71B4" w:rsidRDefault="00AE3B98" w:rsidP="007F214D">
            <w:pPr>
              <w:pStyle w:val="ListParagraph"/>
              <w:spacing w:line="360" w:lineRule="auto"/>
              <w:ind w:left="0"/>
            </w:pPr>
            <w:r w:rsidRPr="00BC71B4">
              <w:t>Date of the record</w:t>
            </w:r>
          </w:p>
        </w:tc>
      </w:tr>
      <w:tr w:rsidR="00AE3B98" w:rsidRPr="00BC71B4" w14:paraId="61A7131D" w14:textId="77777777" w:rsidTr="007F214D">
        <w:tc>
          <w:tcPr>
            <w:tcW w:w="4197" w:type="dxa"/>
            <w:shd w:val="clear" w:color="auto" w:fill="D9D9D9" w:themeFill="background1" w:themeFillShade="D9"/>
          </w:tcPr>
          <w:p w14:paraId="6D0F9058" w14:textId="77777777" w:rsidR="00AE3B98" w:rsidRPr="00BC71B4" w:rsidRDefault="00AE3B98" w:rsidP="007F214D">
            <w:pPr>
              <w:pStyle w:val="ListParagraph"/>
              <w:spacing w:line="360" w:lineRule="auto"/>
              <w:ind w:left="0"/>
            </w:pPr>
            <w:r w:rsidRPr="00BC71B4">
              <w:t>Open</w:t>
            </w:r>
          </w:p>
        </w:tc>
        <w:tc>
          <w:tcPr>
            <w:tcW w:w="4093" w:type="dxa"/>
          </w:tcPr>
          <w:p w14:paraId="09216833" w14:textId="77777777" w:rsidR="00AE3B98" w:rsidRPr="00BC71B4" w:rsidRDefault="00AE3B98" w:rsidP="007F214D">
            <w:pPr>
              <w:pStyle w:val="ListParagraph"/>
              <w:spacing w:line="360" w:lineRule="auto"/>
              <w:ind w:left="0"/>
            </w:pPr>
            <w:r w:rsidRPr="00BC71B4">
              <w:t>Opening Price</w:t>
            </w:r>
          </w:p>
        </w:tc>
      </w:tr>
      <w:tr w:rsidR="00AE3B98" w:rsidRPr="00BC71B4" w14:paraId="04FEC0BF" w14:textId="77777777" w:rsidTr="007F214D">
        <w:tc>
          <w:tcPr>
            <w:tcW w:w="4197" w:type="dxa"/>
            <w:shd w:val="clear" w:color="auto" w:fill="D9D9D9" w:themeFill="background1" w:themeFillShade="D9"/>
          </w:tcPr>
          <w:p w14:paraId="61952E47" w14:textId="77777777" w:rsidR="00AE3B98" w:rsidRPr="00BC71B4" w:rsidRDefault="00AE3B98" w:rsidP="007F214D">
            <w:pPr>
              <w:pStyle w:val="ListParagraph"/>
              <w:spacing w:line="360" w:lineRule="auto"/>
              <w:ind w:left="0"/>
            </w:pPr>
            <w:r w:rsidRPr="00BC71B4">
              <w:t>High</w:t>
            </w:r>
          </w:p>
        </w:tc>
        <w:tc>
          <w:tcPr>
            <w:tcW w:w="4093" w:type="dxa"/>
          </w:tcPr>
          <w:p w14:paraId="331D4577" w14:textId="77777777" w:rsidR="00AE3B98" w:rsidRPr="00BC71B4" w:rsidRDefault="00AE3B98" w:rsidP="007F214D">
            <w:pPr>
              <w:pStyle w:val="ListParagraph"/>
              <w:spacing w:line="360" w:lineRule="auto"/>
              <w:ind w:left="0"/>
            </w:pPr>
            <w:r w:rsidRPr="00BC71B4">
              <w:t>High for the day</w:t>
            </w:r>
          </w:p>
        </w:tc>
      </w:tr>
      <w:tr w:rsidR="00AE3B98" w:rsidRPr="00BC71B4" w14:paraId="39B9DDC7" w14:textId="77777777" w:rsidTr="007F214D">
        <w:tc>
          <w:tcPr>
            <w:tcW w:w="4197" w:type="dxa"/>
            <w:shd w:val="clear" w:color="auto" w:fill="D9D9D9" w:themeFill="background1" w:themeFillShade="D9"/>
          </w:tcPr>
          <w:p w14:paraId="3C35230C" w14:textId="77777777" w:rsidR="00AE3B98" w:rsidRPr="00BC71B4" w:rsidRDefault="00AE3B98" w:rsidP="007F214D">
            <w:pPr>
              <w:pStyle w:val="ListParagraph"/>
              <w:spacing w:line="360" w:lineRule="auto"/>
              <w:ind w:left="0"/>
            </w:pPr>
            <w:r w:rsidRPr="00BC71B4">
              <w:t>Low</w:t>
            </w:r>
          </w:p>
        </w:tc>
        <w:tc>
          <w:tcPr>
            <w:tcW w:w="4093" w:type="dxa"/>
          </w:tcPr>
          <w:p w14:paraId="5D8E5E05" w14:textId="77777777" w:rsidR="00AE3B98" w:rsidRPr="00BC71B4" w:rsidRDefault="00AE3B98" w:rsidP="007F214D">
            <w:pPr>
              <w:pStyle w:val="ListParagraph"/>
              <w:spacing w:line="360" w:lineRule="auto"/>
              <w:ind w:left="0"/>
            </w:pPr>
            <w:r w:rsidRPr="00BC71B4">
              <w:t>Low for the day</w:t>
            </w:r>
          </w:p>
        </w:tc>
      </w:tr>
      <w:tr w:rsidR="00AE3B98" w:rsidRPr="00BC71B4" w14:paraId="19D72B65" w14:textId="77777777" w:rsidTr="007F214D">
        <w:tc>
          <w:tcPr>
            <w:tcW w:w="4197" w:type="dxa"/>
            <w:shd w:val="clear" w:color="auto" w:fill="D9D9D9" w:themeFill="background1" w:themeFillShade="D9"/>
          </w:tcPr>
          <w:p w14:paraId="2A7DEDB7" w14:textId="77777777" w:rsidR="00AE3B98" w:rsidRPr="00BC71B4" w:rsidRDefault="00AE3B98" w:rsidP="007F214D">
            <w:pPr>
              <w:pStyle w:val="ListParagraph"/>
              <w:spacing w:line="360" w:lineRule="auto"/>
              <w:ind w:left="0"/>
            </w:pPr>
            <w:r w:rsidRPr="00BC71B4">
              <w:t>Close</w:t>
            </w:r>
          </w:p>
        </w:tc>
        <w:tc>
          <w:tcPr>
            <w:tcW w:w="4093" w:type="dxa"/>
          </w:tcPr>
          <w:p w14:paraId="3C1557D4" w14:textId="77777777" w:rsidR="00AE3B98" w:rsidRPr="00BC71B4" w:rsidRDefault="00AE3B98" w:rsidP="007F214D">
            <w:pPr>
              <w:pStyle w:val="ListParagraph"/>
              <w:spacing w:line="360" w:lineRule="auto"/>
              <w:ind w:left="0"/>
            </w:pPr>
            <w:r w:rsidRPr="00BC71B4">
              <w:t>Closing Price</w:t>
            </w:r>
          </w:p>
        </w:tc>
      </w:tr>
      <w:tr w:rsidR="00AE3B98" w:rsidRPr="00BC71B4" w14:paraId="738CFDBE" w14:textId="77777777" w:rsidTr="007F214D">
        <w:tc>
          <w:tcPr>
            <w:tcW w:w="4197" w:type="dxa"/>
            <w:shd w:val="clear" w:color="auto" w:fill="D9D9D9" w:themeFill="background1" w:themeFillShade="D9"/>
          </w:tcPr>
          <w:p w14:paraId="6EA89130" w14:textId="77777777" w:rsidR="00AE3B98" w:rsidRPr="00BC71B4" w:rsidRDefault="00AE3B98" w:rsidP="007F214D">
            <w:pPr>
              <w:pStyle w:val="ListParagraph"/>
              <w:spacing w:line="360" w:lineRule="auto"/>
              <w:ind w:left="0"/>
            </w:pPr>
            <w:r w:rsidRPr="00BC71B4">
              <w:t>Volume</w:t>
            </w:r>
          </w:p>
        </w:tc>
        <w:tc>
          <w:tcPr>
            <w:tcW w:w="4093" w:type="dxa"/>
          </w:tcPr>
          <w:p w14:paraId="53D6D3ED" w14:textId="77777777" w:rsidR="00AE3B98" w:rsidRPr="00BC71B4" w:rsidRDefault="00AE3B98" w:rsidP="007F214D">
            <w:pPr>
              <w:pStyle w:val="ListParagraph"/>
              <w:spacing w:line="360" w:lineRule="auto"/>
              <w:ind w:left="0"/>
            </w:pPr>
            <w:r w:rsidRPr="00BC71B4">
              <w:t>Total Volume</w:t>
            </w:r>
          </w:p>
        </w:tc>
      </w:tr>
    </w:tbl>
    <w:p w14:paraId="02EF4947" w14:textId="77777777" w:rsidR="00AE3B98" w:rsidRPr="00455B01" w:rsidRDefault="00AE3B98" w:rsidP="00AE3B98">
      <w:pPr>
        <w:spacing w:line="360" w:lineRule="auto"/>
        <w:rPr>
          <w:b/>
          <w:bCs/>
          <w:sz w:val="20"/>
          <w:szCs w:val="20"/>
        </w:rPr>
      </w:pPr>
      <w:r>
        <w:rPr>
          <w:b/>
          <w:bCs/>
          <w:sz w:val="20"/>
          <w:szCs w:val="20"/>
        </w:rPr>
        <w:t xml:space="preserve">                                                             </w:t>
      </w:r>
      <w:r w:rsidRPr="00455B01">
        <w:rPr>
          <w:b/>
          <w:bCs/>
          <w:sz w:val="20"/>
          <w:szCs w:val="20"/>
        </w:rPr>
        <w:t>Table 14: Base Attributes</w:t>
      </w:r>
    </w:p>
    <w:p w14:paraId="30DAE7F5" w14:textId="77777777" w:rsidR="00AE3B98" w:rsidRDefault="00AE3B98" w:rsidP="00AE3B98">
      <w:pPr>
        <w:spacing w:line="360" w:lineRule="auto"/>
        <w:rPr>
          <w:b/>
          <w:bCs/>
        </w:rPr>
      </w:pPr>
    </w:p>
    <w:p w14:paraId="59018091" w14:textId="77777777" w:rsidR="00AE3B98" w:rsidRDefault="00AE3B98" w:rsidP="00AE3B98">
      <w:pPr>
        <w:spacing w:line="360" w:lineRule="auto"/>
        <w:rPr>
          <w:b/>
          <w:bCs/>
        </w:rPr>
      </w:pPr>
    </w:p>
    <w:p w14:paraId="29AE0DFF" w14:textId="77777777" w:rsidR="00AE3B98" w:rsidRPr="00AD4584" w:rsidRDefault="00AE3B98" w:rsidP="00AE3B98">
      <w:pPr>
        <w:pStyle w:val="ListParagraph"/>
        <w:numPr>
          <w:ilvl w:val="1"/>
          <w:numId w:val="7"/>
        </w:numPr>
        <w:spacing w:line="360" w:lineRule="auto"/>
        <w:rPr>
          <w:b/>
          <w:bCs/>
        </w:rPr>
      </w:pPr>
      <w:r w:rsidRPr="00AD4584">
        <w:rPr>
          <w:b/>
          <w:bCs/>
        </w:rPr>
        <w:t>Data Preparation and Pre-Processing</w:t>
      </w:r>
    </w:p>
    <w:p w14:paraId="155BC8E1" w14:textId="77777777" w:rsidR="00AE3B98" w:rsidRPr="00BC71B4" w:rsidRDefault="00AE3B98" w:rsidP="00AE3B98">
      <w:pPr>
        <w:spacing w:line="360" w:lineRule="auto"/>
        <w:jc w:val="both"/>
      </w:pPr>
      <w:r w:rsidRPr="00BC71B4">
        <w:t>The selected ranges of training and testing data encompassed at least one entire market cycle in order to assess the models' performance in diverse market conditions (i.e., bullish, bearish, and oscillating markets). The following are the key pre-processing processes that will be followed at this stage of the study:</w:t>
      </w:r>
    </w:p>
    <w:p w14:paraId="7D362006" w14:textId="77777777" w:rsidR="00AE3B98" w:rsidRPr="00BC71B4" w:rsidRDefault="00AE3B98" w:rsidP="00AE3B98">
      <w:pPr>
        <w:pStyle w:val="ListParagraph"/>
        <w:numPr>
          <w:ilvl w:val="0"/>
          <w:numId w:val="8"/>
        </w:numPr>
        <w:spacing w:line="360" w:lineRule="auto"/>
        <w:jc w:val="both"/>
      </w:pPr>
      <w:r w:rsidRPr="00BC71B4">
        <w:t>Check for missing/NaN values and treat them if necessary.</w:t>
      </w:r>
    </w:p>
    <w:p w14:paraId="2077808A" w14:textId="77777777" w:rsidR="00AE3B98" w:rsidRPr="00BC71B4" w:rsidRDefault="00AE3B98" w:rsidP="00AE3B98">
      <w:pPr>
        <w:pStyle w:val="ListParagraph"/>
        <w:numPr>
          <w:ilvl w:val="0"/>
          <w:numId w:val="8"/>
        </w:numPr>
        <w:spacing w:line="360" w:lineRule="auto"/>
        <w:jc w:val="both"/>
      </w:pPr>
      <w:r>
        <w:t>Filter out stocks with less than required data-points based on the time window.</w:t>
      </w:r>
    </w:p>
    <w:p w14:paraId="238AF970" w14:textId="77777777" w:rsidR="00AE3B98" w:rsidRPr="00BC71B4" w:rsidRDefault="00AE3B98" w:rsidP="00AE3B98">
      <w:pPr>
        <w:pStyle w:val="ListParagraph"/>
        <w:numPr>
          <w:ilvl w:val="0"/>
          <w:numId w:val="8"/>
        </w:numPr>
        <w:spacing w:line="360" w:lineRule="auto"/>
        <w:jc w:val="both"/>
      </w:pPr>
      <w:r w:rsidRPr="00BC71B4">
        <w:t xml:space="preserve">Perform some basic Exploratory Data Analysis </w:t>
      </w:r>
      <w:r>
        <w:t>to get an idea of overall trend</w:t>
      </w:r>
    </w:p>
    <w:p w14:paraId="039FD975" w14:textId="77777777" w:rsidR="00EA0924" w:rsidRDefault="00EA0924" w:rsidP="00AE3B98">
      <w:pPr>
        <w:spacing w:line="360" w:lineRule="auto"/>
        <w:rPr>
          <w:b/>
          <w:bCs/>
        </w:rPr>
      </w:pPr>
    </w:p>
    <w:p w14:paraId="214B6597" w14:textId="77777777" w:rsidR="00AE3B98" w:rsidRPr="00AD4584" w:rsidRDefault="00AE3B98" w:rsidP="00AE3B98">
      <w:pPr>
        <w:spacing w:line="360" w:lineRule="auto"/>
        <w:rPr>
          <w:b/>
          <w:bCs/>
        </w:rPr>
      </w:pPr>
      <w:r>
        <w:rPr>
          <w:b/>
          <w:bCs/>
        </w:rPr>
        <w:t xml:space="preserve">3.4 </w:t>
      </w:r>
      <w:r w:rsidRPr="00AD4584">
        <w:rPr>
          <w:b/>
          <w:bCs/>
        </w:rPr>
        <w:t xml:space="preserve">Feature Extraction and Engineering </w:t>
      </w:r>
    </w:p>
    <w:p w14:paraId="64852420" w14:textId="77777777" w:rsidR="00AE3B98" w:rsidRPr="00BC71B4" w:rsidRDefault="00AE3B98" w:rsidP="00AE3B98">
      <w:pPr>
        <w:spacing w:line="360" w:lineRule="auto"/>
        <w:jc w:val="both"/>
      </w:pPr>
      <w:r w:rsidRPr="00BC71B4">
        <w:t xml:space="preserve">Since selection of quality assets for our portfolio is an important requirement for this study, we will be applying Feature Engineering to generate new derived features which can be potentially helpful in selection of financial assets qualitatively. </w:t>
      </w:r>
    </w:p>
    <w:p w14:paraId="62C7CA65" w14:textId="77777777" w:rsidR="00AE3B98" w:rsidRPr="00BC71B4" w:rsidRDefault="00AE3B98" w:rsidP="00AE3B98">
      <w:pPr>
        <w:spacing w:line="360" w:lineRule="auto"/>
      </w:pPr>
    </w:p>
    <w:p w14:paraId="25AC7EAD" w14:textId="77777777" w:rsidR="00AE3B98" w:rsidRPr="00BC71B4" w:rsidRDefault="00AE3B98" w:rsidP="00AE3B98">
      <w:pPr>
        <w:spacing w:line="360" w:lineRule="auto"/>
        <w:jc w:val="both"/>
      </w:pPr>
      <w:r w:rsidRPr="00BC71B4">
        <w:lastRenderedPageBreak/>
        <w:t xml:space="preserve">Financial data is unique and needs a methodical approach. First, in compared to datasets used in applications of ML, it is fairly restricted in availability and breadth — in fact, we don't have high-quality data for the great majority of markets prior to the 1990s. Many crucial factors that drive results can be left out of a model or don't get to see the entire range of their values during training. The significantly divergent behaviour of asset prices during high and low market volatility periods, or regimes, is a specific illustration of this difficulty; training the model on a subset of the data that spans only one of the regimes will degrade the model's capacity to generalize well on the test set. The signal-to-noise ratio of financial data is quite low. Models will overfit the data noise because the most powerful models, such as neural networks, which are low bias and high-variance learners. Surely, additional factors such as macroeconomic statistics, sentiment related to monetary policy announcement, and so on might help to describe the overall situation of the market. </w:t>
      </w:r>
    </w:p>
    <w:p w14:paraId="65848198" w14:textId="77777777" w:rsidR="00AE3B98" w:rsidRPr="00BC71B4" w:rsidRDefault="00AE3B98" w:rsidP="00AE3B98">
      <w:pPr>
        <w:spacing w:line="360" w:lineRule="auto"/>
      </w:pPr>
    </w:p>
    <w:p w14:paraId="276CA0C0" w14:textId="77777777" w:rsidR="00AE3B98" w:rsidRPr="00BC71B4" w:rsidRDefault="00AE3B98" w:rsidP="00AE3B98">
      <w:pPr>
        <w:spacing w:line="360" w:lineRule="auto"/>
        <w:jc w:val="both"/>
      </w:pPr>
      <w:r w:rsidRPr="00BC71B4">
        <w:t>Following are some of the derived features which have been identified. This list will be updated</w:t>
      </w:r>
    </w:p>
    <w:p w14:paraId="0D5FBB3F" w14:textId="77777777" w:rsidR="00AE3B98" w:rsidRPr="00BC71B4" w:rsidRDefault="00AE3B98" w:rsidP="00AE3B98">
      <w:pPr>
        <w:spacing w:line="360" w:lineRule="auto"/>
        <w:jc w:val="both"/>
      </w:pPr>
      <w:r w:rsidRPr="00BC71B4">
        <w:t xml:space="preserve">and new features may be added during feature extraction and engineering phase of the Research Plan.  </w:t>
      </w:r>
    </w:p>
    <w:tbl>
      <w:tblPr>
        <w:tblStyle w:val="TableGrid"/>
        <w:tblW w:w="0" w:type="auto"/>
        <w:tblInd w:w="-5" w:type="dxa"/>
        <w:tblLook w:val="04A0" w:firstRow="1" w:lastRow="0" w:firstColumn="1" w:lastColumn="0" w:noHBand="0" w:noVBand="1"/>
      </w:tblPr>
      <w:tblGrid>
        <w:gridCol w:w="4197"/>
        <w:gridCol w:w="4093"/>
      </w:tblGrid>
      <w:tr w:rsidR="00AE3B98" w:rsidRPr="00BC71B4" w14:paraId="6F2977C5" w14:textId="77777777" w:rsidTr="007F214D">
        <w:tc>
          <w:tcPr>
            <w:tcW w:w="8290" w:type="dxa"/>
            <w:gridSpan w:val="2"/>
          </w:tcPr>
          <w:p w14:paraId="2C9F1D08" w14:textId="77777777" w:rsidR="00AE3B98" w:rsidRPr="00BC71B4" w:rsidRDefault="00AE3B98" w:rsidP="007F214D">
            <w:pPr>
              <w:pStyle w:val="ListParagraph"/>
              <w:spacing w:line="360" w:lineRule="auto"/>
              <w:ind w:left="0"/>
              <w:rPr>
                <w:b/>
                <w:bCs/>
                <w:i/>
                <w:iCs/>
              </w:rPr>
            </w:pPr>
            <w:r w:rsidRPr="00BC71B4">
              <w:rPr>
                <w:b/>
                <w:bCs/>
                <w:i/>
                <w:iCs/>
              </w:rPr>
              <w:t xml:space="preserve">Derived Attributes : </w:t>
            </w:r>
          </w:p>
        </w:tc>
      </w:tr>
      <w:tr w:rsidR="00AE3B98" w:rsidRPr="00BC71B4" w14:paraId="382FCEF7" w14:textId="77777777" w:rsidTr="007F214D">
        <w:tc>
          <w:tcPr>
            <w:tcW w:w="4197" w:type="dxa"/>
            <w:shd w:val="clear" w:color="auto" w:fill="D9D9D9" w:themeFill="background1" w:themeFillShade="D9"/>
          </w:tcPr>
          <w:p w14:paraId="24E4C5CA" w14:textId="77777777" w:rsidR="00AE3B98" w:rsidRPr="00BC71B4" w:rsidRDefault="00AE3B98" w:rsidP="007F214D">
            <w:pPr>
              <w:pStyle w:val="ListParagraph"/>
              <w:spacing w:line="360" w:lineRule="auto"/>
              <w:ind w:left="0"/>
            </w:pPr>
            <w:r w:rsidRPr="00BC71B4">
              <w:t>Close Delta</w:t>
            </w:r>
          </w:p>
        </w:tc>
        <w:tc>
          <w:tcPr>
            <w:tcW w:w="4093" w:type="dxa"/>
          </w:tcPr>
          <w:p w14:paraId="7784AEB8" w14:textId="77777777" w:rsidR="00AE3B98" w:rsidRPr="00BC71B4" w:rsidRDefault="00AE3B98" w:rsidP="007F214D">
            <w:pPr>
              <w:pStyle w:val="ListParagraph"/>
              <w:spacing w:line="360" w:lineRule="auto"/>
              <w:ind w:left="0"/>
            </w:pPr>
            <w:r w:rsidRPr="00BC71B4">
              <w:t>Daily Change in Closing Price</w:t>
            </w:r>
          </w:p>
        </w:tc>
      </w:tr>
      <w:tr w:rsidR="00AE3B98" w:rsidRPr="00BC71B4" w14:paraId="6A2B1CA2" w14:textId="77777777" w:rsidTr="007F214D">
        <w:tc>
          <w:tcPr>
            <w:tcW w:w="4197" w:type="dxa"/>
            <w:shd w:val="clear" w:color="auto" w:fill="D9D9D9" w:themeFill="background1" w:themeFillShade="D9"/>
          </w:tcPr>
          <w:p w14:paraId="1D23B8F7" w14:textId="77777777" w:rsidR="00AE3B98" w:rsidRPr="00BC71B4" w:rsidRDefault="00AE3B98" w:rsidP="007F214D">
            <w:pPr>
              <w:pStyle w:val="ListParagraph"/>
              <w:spacing w:line="360" w:lineRule="auto"/>
              <w:ind w:left="0"/>
            </w:pPr>
            <w:r w:rsidRPr="00BC71B4">
              <w:t>Close Change %</w:t>
            </w:r>
          </w:p>
        </w:tc>
        <w:tc>
          <w:tcPr>
            <w:tcW w:w="4093" w:type="dxa"/>
          </w:tcPr>
          <w:p w14:paraId="7E7BB065" w14:textId="77777777" w:rsidR="00AE3B98" w:rsidRPr="00BC71B4" w:rsidRDefault="00AE3B98" w:rsidP="007F214D">
            <w:pPr>
              <w:pStyle w:val="ListParagraph"/>
              <w:spacing w:line="360" w:lineRule="auto"/>
              <w:ind w:left="0"/>
            </w:pPr>
            <w:r w:rsidRPr="00BC71B4">
              <w:t>% Daily Change in Closing Price</w:t>
            </w:r>
          </w:p>
        </w:tc>
      </w:tr>
      <w:tr w:rsidR="00AE3B98" w:rsidRPr="00BC71B4" w14:paraId="798DA652" w14:textId="77777777" w:rsidTr="007F214D">
        <w:tc>
          <w:tcPr>
            <w:tcW w:w="4197" w:type="dxa"/>
            <w:shd w:val="clear" w:color="auto" w:fill="D9D9D9" w:themeFill="background1" w:themeFillShade="D9"/>
          </w:tcPr>
          <w:p w14:paraId="12F65C21" w14:textId="77777777" w:rsidR="00AE3B98" w:rsidRPr="00BC71B4" w:rsidRDefault="00AE3B98" w:rsidP="007F214D">
            <w:pPr>
              <w:pStyle w:val="ListParagraph"/>
              <w:spacing w:line="360" w:lineRule="auto"/>
              <w:ind w:left="0"/>
            </w:pPr>
            <w:r w:rsidRPr="00BC71B4">
              <w:t>Market Cap</w:t>
            </w:r>
          </w:p>
        </w:tc>
        <w:tc>
          <w:tcPr>
            <w:tcW w:w="4093" w:type="dxa"/>
          </w:tcPr>
          <w:p w14:paraId="10391956" w14:textId="77777777" w:rsidR="00AE3B98" w:rsidRPr="00BC71B4" w:rsidRDefault="00AE3B98" w:rsidP="007F214D">
            <w:pPr>
              <w:pStyle w:val="ListParagraph"/>
              <w:spacing w:line="360" w:lineRule="auto"/>
              <w:ind w:left="0"/>
            </w:pPr>
            <w:r w:rsidRPr="00BC71B4">
              <w:t>Daily Market Capitalization</w:t>
            </w:r>
          </w:p>
        </w:tc>
      </w:tr>
      <w:tr w:rsidR="00AE3B98" w:rsidRPr="00BC71B4" w14:paraId="1F508757" w14:textId="77777777" w:rsidTr="007F214D">
        <w:tc>
          <w:tcPr>
            <w:tcW w:w="4197" w:type="dxa"/>
            <w:shd w:val="clear" w:color="auto" w:fill="D9D9D9" w:themeFill="background1" w:themeFillShade="D9"/>
          </w:tcPr>
          <w:p w14:paraId="4A328CD4" w14:textId="77777777" w:rsidR="00AE3B98" w:rsidRPr="00BC71B4" w:rsidRDefault="00AE3B98" w:rsidP="007F214D">
            <w:pPr>
              <w:pStyle w:val="ListParagraph"/>
              <w:spacing w:line="360" w:lineRule="auto"/>
              <w:ind w:left="0"/>
            </w:pPr>
            <w:r w:rsidRPr="00BC71B4">
              <w:t>Volume Delta</w:t>
            </w:r>
          </w:p>
        </w:tc>
        <w:tc>
          <w:tcPr>
            <w:tcW w:w="4093" w:type="dxa"/>
          </w:tcPr>
          <w:p w14:paraId="1051705E" w14:textId="77777777" w:rsidR="00AE3B98" w:rsidRPr="00BC71B4" w:rsidRDefault="00AE3B98" w:rsidP="007F214D">
            <w:pPr>
              <w:pStyle w:val="ListParagraph"/>
              <w:spacing w:line="360" w:lineRule="auto"/>
              <w:ind w:left="0"/>
            </w:pPr>
            <w:r w:rsidRPr="00BC71B4">
              <w:t>Daily Change in Volume</w:t>
            </w:r>
          </w:p>
        </w:tc>
      </w:tr>
      <w:tr w:rsidR="00AE3B98" w:rsidRPr="00BC71B4" w14:paraId="6C31F0D4" w14:textId="77777777" w:rsidTr="007F214D">
        <w:tc>
          <w:tcPr>
            <w:tcW w:w="4197" w:type="dxa"/>
            <w:shd w:val="clear" w:color="auto" w:fill="D9D9D9" w:themeFill="background1" w:themeFillShade="D9"/>
          </w:tcPr>
          <w:p w14:paraId="6F64C921" w14:textId="77777777" w:rsidR="00AE3B98" w:rsidRPr="00BC71B4" w:rsidRDefault="00AE3B98" w:rsidP="007F214D">
            <w:pPr>
              <w:pStyle w:val="ListParagraph"/>
              <w:spacing w:line="360" w:lineRule="auto"/>
              <w:ind w:left="0"/>
            </w:pPr>
            <w:r w:rsidRPr="00BC71B4">
              <w:t>Volume Change %</w:t>
            </w:r>
          </w:p>
        </w:tc>
        <w:tc>
          <w:tcPr>
            <w:tcW w:w="4093" w:type="dxa"/>
          </w:tcPr>
          <w:p w14:paraId="0884DD7E" w14:textId="77777777" w:rsidR="00AE3B98" w:rsidRPr="00BC71B4" w:rsidRDefault="00AE3B98" w:rsidP="007F214D">
            <w:pPr>
              <w:pStyle w:val="ListParagraph"/>
              <w:spacing w:line="360" w:lineRule="auto"/>
              <w:ind w:left="0"/>
            </w:pPr>
            <w:r w:rsidRPr="00BC71B4">
              <w:t>% Daily Change in Volume</w:t>
            </w:r>
          </w:p>
        </w:tc>
      </w:tr>
      <w:tr w:rsidR="00AE3B98" w:rsidRPr="00BC71B4" w14:paraId="497C04E1" w14:textId="77777777" w:rsidTr="007F214D">
        <w:tc>
          <w:tcPr>
            <w:tcW w:w="4197" w:type="dxa"/>
            <w:shd w:val="clear" w:color="auto" w:fill="D9D9D9" w:themeFill="background1" w:themeFillShade="D9"/>
          </w:tcPr>
          <w:p w14:paraId="52F0EED9" w14:textId="77777777" w:rsidR="00AE3B98" w:rsidRPr="00BC71B4" w:rsidRDefault="00AE3B98" w:rsidP="007F214D">
            <w:pPr>
              <w:pStyle w:val="ListParagraph"/>
              <w:spacing w:line="360" w:lineRule="auto"/>
              <w:ind w:left="0"/>
            </w:pPr>
            <w:r w:rsidRPr="00BC71B4">
              <w:t>Weekly Volatility</w:t>
            </w:r>
          </w:p>
        </w:tc>
        <w:tc>
          <w:tcPr>
            <w:tcW w:w="4093" w:type="dxa"/>
          </w:tcPr>
          <w:p w14:paraId="0007E22A" w14:textId="77777777" w:rsidR="00AE3B98" w:rsidRPr="00BC71B4" w:rsidRDefault="00AE3B98" w:rsidP="007F214D">
            <w:pPr>
              <w:pStyle w:val="ListParagraph"/>
              <w:spacing w:line="360" w:lineRule="auto"/>
              <w:ind w:left="0"/>
            </w:pPr>
            <w:r w:rsidRPr="00BC71B4">
              <w:t>Close – Weekly Close Avg.</w:t>
            </w:r>
          </w:p>
        </w:tc>
      </w:tr>
      <w:tr w:rsidR="00AE3B98" w:rsidRPr="00BC71B4" w14:paraId="03ECBA01" w14:textId="77777777" w:rsidTr="007F214D">
        <w:tc>
          <w:tcPr>
            <w:tcW w:w="4197" w:type="dxa"/>
            <w:shd w:val="clear" w:color="auto" w:fill="D9D9D9" w:themeFill="background1" w:themeFillShade="D9"/>
          </w:tcPr>
          <w:p w14:paraId="35D3F83E" w14:textId="77777777" w:rsidR="00AE3B98" w:rsidRPr="00BC71B4" w:rsidRDefault="00AE3B98" w:rsidP="007F214D">
            <w:pPr>
              <w:pStyle w:val="ListParagraph"/>
              <w:spacing w:line="360" w:lineRule="auto"/>
              <w:ind w:left="0"/>
            </w:pPr>
            <w:r w:rsidRPr="00BC71B4">
              <w:t>Monthly Volatility</w:t>
            </w:r>
          </w:p>
        </w:tc>
        <w:tc>
          <w:tcPr>
            <w:tcW w:w="4093" w:type="dxa"/>
          </w:tcPr>
          <w:p w14:paraId="1FE73519" w14:textId="77777777" w:rsidR="00AE3B98" w:rsidRPr="00BC71B4" w:rsidRDefault="00AE3B98" w:rsidP="007F214D">
            <w:pPr>
              <w:pStyle w:val="ListParagraph"/>
              <w:spacing w:line="360" w:lineRule="auto"/>
              <w:ind w:left="0"/>
            </w:pPr>
            <w:r w:rsidRPr="00BC71B4">
              <w:t>Close – Monthly Close Avg.</w:t>
            </w:r>
          </w:p>
        </w:tc>
      </w:tr>
      <w:tr w:rsidR="00AE3B98" w:rsidRPr="00BC71B4" w14:paraId="249466D5" w14:textId="77777777" w:rsidTr="007F214D">
        <w:tc>
          <w:tcPr>
            <w:tcW w:w="4197" w:type="dxa"/>
            <w:shd w:val="clear" w:color="auto" w:fill="D9D9D9" w:themeFill="background1" w:themeFillShade="D9"/>
          </w:tcPr>
          <w:p w14:paraId="2BA87B80" w14:textId="77777777" w:rsidR="00AE3B98" w:rsidRPr="00BC71B4" w:rsidRDefault="00AE3B98" w:rsidP="007F214D">
            <w:pPr>
              <w:pStyle w:val="ListParagraph"/>
              <w:spacing w:line="360" w:lineRule="auto"/>
              <w:ind w:left="0"/>
            </w:pPr>
            <w:r w:rsidRPr="00BC71B4">
              <w:t>Yearly Volatility</w:t>
            </w:r>
          </w:p>
        </w:tc>
        <w:tc>
          <w:tcPr>
            <w:tcW w:w="4093" w:type="dxa"/>
          </w:tcPr>
          <w:p w14:paraId="7996ADBF" w14:textId="77777777" w:rsidR="00AE3B98" w:rsidRPr="00BC71B4" w:rsidRDefault="00AE3B98" w:rsidP="007F214D">
            <w:pPr>
              <w:pStyle w:val="ListParagraph"/>
              <w:spacing w:line="360" w:lineRule="auto"/>
              <w:ind w:left="0"/>
            </w:pPr>
            <w:r w:rsidRPr="00BC71B4">
              <w:t>Close – Yearly Close Avg.</w:t>
            </w:r>
          </w:p>
        </w:tc>
      </w:tr>
      <w:tr w:rsidR="00AE3B98" w:rsidRPr="00BC71B4" w14:paraId="52A5226D" w14:textId="77777777" w:rsidTr="007F214D">
        <w:tc>
          <w:tcPr>
            <w:tcW w:w="4197" w:type="dxa"/>
            <w:shd w:val="clear" w:color="auto" w:fill="D9D9D9" w:themeFill="background1" w:themeFillShade="D9"/>
          </w:tcPr>
          <w:p w14:paraId="6C39C953" w14:textId="77777777" w:rsidR="00AE3B98" w:rsidRPr="00BC71B4" w:rsidRDefault="00AE3B98" w:rsidP="007F214D">
            <w:pPr>
              <w:pStyle w:val="ListParagraph"/>
              <w:spacing w:line="360" w:lineRule="auto"/>
              <w:ind w:left="0"/>
            </w:pPr>
            <w:r w:rsidRPr="00BC71B4">
              <w:t>Nearness to 52W High</w:t>
            </w:r>
          </w:p>
        </w:tc>
        <w:tc>
          <w:tcPr>
            <w:tcW w:w="4093" w:type="dxa"/>
          </w:tcPr>
          <w:p w14:paraId="7FED6E15" w14:textId="77777777" w:rsidR="00AE3B98" w:rsidRPr="00BC71B4" w:rsidRDefault="00AE3B98" w:rsidP="007F214D">
            <w:pPr>
              <w:pStyle w:val="ListParagraph"/>
              <w:spacing w:line="360" w:lineRule="auto"/>
              <w:ind w:left="0"/>
            </w:pPr>
            <w:r w:rsidRPr="00BC71B4">
              <w:t>Close – Yearly Close Max</w:t>
            </w:r>
          </w:p>
        </w:tc>
      </w:tr>
      <w:tr w:rsidR="00AE3B98" w:rsidRPr="00BC71B4" w14:paraId="6E362A7E" w14:textId="77777777" w:rsidTr="007F214D">
        <w:tc>
          <w:tcPr>
            <w:tcW w:w="4197" w:type="dxa"/>
            <w:shd w:val="clear" w:color="auto" w:fill="D9D9D9" w:themeFill="background1" w:themeFillShade="D9"/>
          </w:tcPr>
          <w:p w14:paraId="242680BF" w14:textId="77777777" w:rsidR="00AE3B98" w:rsidRPr="00BC71B4" w:rsidRDefault="00AE3B98" w:rsidP="007F214D">
            <w:pPr>
              <w:pStyle w:val="ListParagraph"/>
              <w:spacing w:line="360" w:lineRule="auto"/>
              <w:ind w:left="0"/>
            </w:pPr>
            <w:r>
              <w:t>(% positive / % negative) trading days</w:t>
            </w:r>
          </w:p>
        </w:tc>
        <w:tc>
          <w:tcPr>
            <w:tcW w:w="4093" w:type="dxa"/>
          </w:tcPr>
          <w:p w14:paraId="7425EE5C" w14:textId="77777777" w:rsidR="00AE3B98" w:rsidRPr="00BC71B4" w:rsidRDefault="00AE3B98" w:rsidP="007F214D">
            <w:pPr>
              <w:pStyle w:val="ListParagraph"/>
              <w:spacing w:line="360" w:lineRule="auto"/>
              <w:ind w:left="0"/>
            </w:pPr>
          </w:p>
        </w:tc>
      </w:tr>
      <w:tr w:rsidR="00AE3B98" w:rsidRPr="00BC71B4" w14:paraId="1C0A6A4F" w14:textId="77777777" w:rsidTr="007F214D">
        <w:tc>
          <w:tcPr>
            <w:tcW w:w="4197" w:type="dxa"/>
            <w:shd w:val="clear" w:color="auto" w:fill="D9D9D9" w:themeFill="background1" w:themeFillShade="D9"/>
          </w:tcPr>
          <w:p w14:paraId="2F091358" w14:textId="77777777" w:rsidR="00AE3B98" w:rsidRDefault="00AE3B98" w:rsidP="007F214D">
            <w:pPr>
              <w:pStyle w:val="ListParagraph"/>
              <w:spacing w:line="360" w:lineRule="auto"/>
              <w:ind w:left="0"/>
            </w:pPr>
            <w:r>
              <w:t>% Returns over look back period</w:t>
            </w:r>
          </w:p>
        </w:tc>
        <w:tc>
          <w:tcPr>
            <w:tcW w:w="4093" w:type="dxa"/>
          </w:tcPr>
          <w:p w14:paraId="0A37DC48" w14:textId="77777777" w:rsidR="00AE3B98" w:rsidRPr="00BC71B4" w:rsidRDefault="00AE3B98" w:rsidP="007F214D">
            <w:pPr>
              <w:pStyle w:val="ListParagraph"/>
              <w:spacing w:line="360" w:lineRule="auto"/>
              <w:ind w:left="0"/>
            </w:pPr>
          </w:p>
        </w:tc>
      </w:tr>
      <w:tr w:rsidR="00AE3B98" w:rsidRPr="00BC71B4" w14:paraId="4B1CAD97" w14:textId="77777777" w:rsidTr="007F214D">
        <w:tc>
          <w:tcPr>
            <w:tcW w:w="4197" w:type="dxa"/>
            <w:shd w:val="clear" w:color="auto" w:fill="D9D9D9" w:themeFill="background1" w:themeFillShade="D9"/>
          </w:tcPr>
          <w:p w14:paraId="569D1C5C" w14:textId="77777777" w:rsidR="00AE3B98" w:rsidRDefault="00AE3B98" w:rsidP="007F214D">
            <w:pPr>
              <w:spacing w:line="360" w:lineRule="auto"/>
            </w:pPr>
            <w:r>
              <w:t>Volatility over look back period</w:t>
            </w:r>
          </w:p>
        </w:tc>
        <w:tc>
          <w:tcPr>
            <w:tcW w:w="4093" w:type="dxa"/>
          </w:tcPr>
          <w:p w14:paraId="6455D015" w14:textId="77777777" w:rsidR="00AE3B98" w:rsidRPr="00BC71B4" w:rsidRDefault="00AE3B98" w:rsidP="007F214D">
            <w:pPr>
              <w:pStyle w:val="ListParagraph"/>
              <w:spacing w:line="360" w:lineRule="auto"/>
              <w:ind w:left="0"/>
            </w:pPr>
          </w:p>
        </w:tc>
      </w:tr>
    </w:tbl>
    <w:p w14:paraId="263C4C47" w14:textId="77777777" w:rsidR="00AE3B98" w:rsidRDefault="00AE3B98" w:rsidP="00AE3B98">
      <w:pPr>
        <w:spacing w:line="360" w:lineRule="auto"/>
        <w:ind w:left="2160" w:firstLine="720"/>
        <w:rPr>
          <w:b/>
          <w:bCs/>
          <w:sz w:val="20"/>
          <w:szCs w:val="20"/>
        </w:rPr>
      </w:pPr>
      <w:r>
        <w:rPr>
          <w:b/>
          <w:bCs/>
          <w:sz w:val="20"/>
          <w:szCs w:val="20"/>
        </w:rPr>
        <w:t xml:space="preserve">      </w:t>
      </w:r>
      <w:r w:rsidRPr="00455B01">
        <w:rPr>
          <w:b/>
          <w:bCs/>
          <w:sz w:val="20"/>
          <w:szCs w:val="20"/>
        </w:rPr>
        <w:t>Table 15</w:t>
      </w:r>
      <w:r>
        <w:rPr>
          <w:b/>
          <w:bCs/>
          <w:sz w:val="20"/>
          <w:szCs w:val="20"/>
        </w:rPr>
        <w:t>: Derived Features</w:t>
      </w:r>
    </w:p>
    <w:p w14:paraId="72471223" w14:textId="77777777" w:rsidR="00AE3B98" w:rsidRPr="00455B01" w:rsidRDefault="00AE3B98" w:rsidP="00AE3B98">
      <w:pPr>
        <w:spacing w:line="360" w:lineRule="auto"/>
        <w:ind w:left="2160" w:firstLine="720"/>
        <w:rPr>
          <w:b/>
          <w:bCs/>
          <w:sz w:val="20"/>
          <w:szCs w:val="20"/>
        </w:rPr>
      </w:pPr>
    </w:p>
    <w:p w14:paraId="2B8FBA75" w14:textId="77777777" w:rsidR="00AE3B98" w:rsidRPr="00F258FE" w:rsidRDefault="00AE3B98" w:rsidP="00AE3B98">
      <w:pPr>
        <w:pStyle w:val="ListParagraph"/>
        <w:numPr>
          <w:ilvl w:val="1"/>
          <w:numId w:val="7"/>
        </w:numPr>
        <w:spacing w:line="360" w:lineRule="auto"/>
        <w:rPr>
          <w:b/>
          <w:bCs/>
        </w:rPr>
      </w:pPr>
      <w:r w:rsidRPr="00F258FE">
        <w:rPr>
          <w:b/>
          <w:bCs/>
        </w:rPr>
        <w:t xml:space="preserve">Stock Sortation Logic  </w:t>
      </w:r>
    </w:p>
    <w:p w14:paraId="43F0EA27" w14:textId="77777777" w:rsidR="00AE3B98" w:rsidRDefault="00AE3B98" w:rsidP="00AE3B98">
      <w:pPr>
        <w:spacing w:line="360" w:lineRule="auto"/>
      </w:pPr>
      <w:r w:rsidRPr="00F258FE">
        <w:t xml:space="preserve">After </w:t>
      </w:r>
      <w:r>
        <w:t>feature engineering we can now use these new features to sort the stocks and choose the top XX stocks. The sortation logic is as follows :</w:t>
      </w:r>
    </w:p>
    <w:tbl>
      <w:tblPr>
        <w:tblStyle w:val="TableGrid"/>
        <w:tblW w:w="0" w:type="auto"/>
        <w:tblLook w:val="04A0" w:firstRow="1" w:lastRow="0" w:firstColumn="1" w:lastColumn="0" w:noHBand="0" w:noVBand="1"/>
      </w:tblPr>
      <w:tblGrid>
        <w:gridCol w:w="6823"/>
        <w:gridCol w:w="1961"/>
      </w:tblGrid>
      <w:tr w:rsidR="00AE3B98" w14:paraId="2CC425BF" w14:textId="77777777" w:rsidTr="007F214D">
        <w:trPr>
          <w:trHeight w:val="132"/>
        </w:trPr>
        <w:tc>
          <w:tcPr>
            <w:tcW w:w="6823" w:type="dxa"/>
          </w:tcPr>
          <w:p w14:paraId="0C53B73B" w14:textId="77777777" w:rsidR="00AE3B98" w:rsidRDefault="00AE3B98" w:rsidP="007F214D">
            <w:pPr>
              <w:spacing w:line="360" w:lineRule="auto"/>
            </w:pPr>
            <w:r>
              <w:lastRenderedPageBreak/>
              <w:t xml:space="preserve">Look Back Period Returns &gt; Risk Free Rate  </w:t>
            </w:r>
          </w:p>
        </w:tc>
        <w:tc>
          <w:tcPr>
            <w:tcW w:w="1961" w:type="dxa"/>
          </w:tcPr>
          <w:p w14:paraId="02A91CD7" w14:textId="77777777" w:rsidR="00AE3B98" w:rsidRDefault="00AE3B98" w:rsidP="007F214D">
            <w:pPr>
              <w:spacing w:line="360" w:lineRule="auto"/>
            </w:pPr>
            <w:r>
              <w:t xml:space="preserve">Sorting Condition </w:t>
            </w:r>
          </w:p>
        </w:tc>
      </w:tr>
      <w:tr w:rsidR="00AE3B98" w14:paraId="4706C834" w14:textId="77777777" w:rsidTr="007F214D">
        <w:trPr>
          <w:trHeight w:val="132"/>
        </w:trPr>
        <w:tc>
          <w:tcPr>
            <w:tcW w:w="6823" w:type="dxa"/>
          </w:tcPr>
          <w:p w14:paraId="7BE8C85B" w14:textId="77777777" w:rsidR="00AE3B98" w:rsidRDefault="00AE3B98" w:rsidP="007F214D">
            <w:pPr>
              <w:spacing w:line="360" w:lineRule="auto"/>
            </w:pPr>
            <w:r>
              <w:t>Stock with Highest momentum(returns %) during look back period</w:t>
            </w:r>
          </w:p>
        </w:tc>
        <w:tc>
          <w:tcPr>
            <w:tcW w:w="1961" w:type="dxa"/>
          </w:tcPr>
          <w:p w14:paraId="2C5B5634" w14:textId="77777777" w:rsidR="00AE3B98" w:rsidRDefault="00AE3B98" w:rsidP="007F214D">
            <w:pPr>
              <w:spacing w:line="360" w:lineRule="auto"/>
            </w:pPr>
            <w:r>
              <w:t>Descending Sort</w:t>
            </w:r>
          </w:p>
        </w:tc>
      </w:tr>
      <w:tr w:rsidR="00AE3B98" w14:paraId="2F0BD979" w14:textId="77777777" w:rsidTr="007F214D">
        <w:trPr>
          <w:trHeight w:val="136"/>
        </w:trPr>
        <w:tc>
          <w:tcPr>
            <w:tcW w:w="6823" w:type="dxa"/>
          </w:tcPr>
          <w:p w14:paraId="6A3B5F62" w14:textId="77777777" w:rsidR="00AE3B98" w:rsidRDefault="00AE3B98" w:rsidP="007F214D">
            <w:pPr>
              <w:spacing w:line="360" w:lineRule="auto"/>
            </w:pPr>
            <w:r>
              <w:t>(% positive / % negative) trading days</w:t>
            </w:r>
          </w:p>
        </w:tc>
        <w:tc>
          <w:tcPr>
            <w:tcW w:w="1961" w:type="dxa"/>
          </w:tcPr>
          <w:p w14:paraId="02C73368" w14:textId="77777777" w:rsidR="00AE3B98" w:rsidRDefault="00AE3B98" w:rsidP="007F214D">
            <w:pPr>
              <w:spacing w:line="360" w:lineRule="auto"/>
            </w:pPr>
            <w:r>
              <w:t>Descending Sort</w:t>
            </w:r>
          </w:p>
        </w:tc>
      </w:tr>
      <w:tr w:rsidR="00AE3B98" w14:paraId="539EDE33" w14:textId="77777777" w:rsidTr="007F214D">
        <w:trPr>
          <w:trHeight w:val="281"/>
        </w:trPr>
        <w:tc>
          <w:tcPr>
            <w:tcW w:w="6823" w:type="dxa"/>
          </w:tcPr>
          <w:p w14:paraId="74A2D5BE" w14:textId="77777777" w:rsidR="00AE3B98" w:rsidRDefault="00AE3B98" w:rsidP="007F214D">
            <w:pPr>
              <w:spacing w:line="360" w:lineRule="auto"/>
            </w:pPr>
            <w:r>
              <w:t>Nearness to 52 week high</w:t>
            </w:r>
          </w:p>
        </w:tc>
        <w:tc>
          <w:tcPr>
            <w:tcW w:w="1961" w:type="dxa"/>
          </w:tcPr>
          <w:p w14:paraId="25EEC240" w14:textId="77777777" w:rsidR="00AE3B98" w:rsidRDefault="00AE3B98" w:rsidP="007F214D">
            <w:pPr>
              <w:spacing w:line="360" w:lineRule="auto"/>
            </w:pPr>
            <w:r>
              <w:t>Ascending Sort</w:t>
            </w:r>
          </w:p>
        </w:tc>
      </w:tr>
      <w:tr w:rsidR="00AE3B98" w14:paraId="40A0E82C" w14:textId="77777777" w:rsidTr="007F214D">
        <w:trPr>
          <w:trHeight w:val="257"/>
        </w:trPr>
        <w:tc>
          <w:tcPr>
            <w:tcW w:w="6823" w:type="dxa"/>
          </w:tcPr>
          <w:p w14:paraId="10BF3946" w14:textId="77777777" w:rsidR="00AE3B98" w:rsidRDefault="00AE3B98" w:rsidP="007F214D">
            <w:pPr>
              <w:spacing w:line="360" w:lineRule="auto"/>
            </w:pPr>
            <w:r>
              <w:t>Volatility or Downside Volatility</w:t>
            </w:r>
          </w:p>
        </w:tc>
        <w:tc>
          <w:tcPr>
            <w:tcW w:w="1961" w:type="dxa"/>
          </w:tcPr>
          <w:p w14:paraId="1304F7BE" w14:textId="77777777" w:rsidR="00AE3B98" w:rsidRDefault="00AE3B98" w:rsidP="007F214D">
            <w:pPr>
              <w:spacing w:line="360" w:lineRule="auto"/>
            </w:pPr>
            <w:r>
              <w:t>Ascending Sort</w:t>
            </w:r>
          </w:p>
        </w:tc>
      </w:tr>
      <w:tr w:rsidR="00AE3B98" w14:paraId="3A5C9313" w14:textId="77777777" w:rsidTr="007F214D">
        <w:trPr>
          <w:trHeight w:val="62"/>
        </w:trPr>
        <w:tc>
          <w:tcPr>
            <w:tcW w:w="6823" w:type="dxa"/>
          </w:tcPr>
          <w:p w14:paraId="77F7CA01" w14:textId="77777777" w:rsidR="00AE3B98" w:rsidRDefault="00AE3B98" w:rsidP="007F214D">
            <w:pPr>
              <w:spacing w:line="360" w:lineRule="auto"/>
            </w:pPr>
            <w:r>
              <w:t>Top XX Stocks</w:t>
            </w:r>
          </w:p>
        </w:tc>
        <w:tc>
          <w:tcPr>
            <w:tcW w:w="1961" w:type="dxa"/>
          </w:tcPr>
          <w:p w14:paraId="780D8963" w14:textId="77777777" w:rsidR="00AE3B98" w:rsidRDefault="00AE3B98" w:rsidP="007F214D">
            <w:pPr>
              <w:spacing w:line="360" w:lineRule="auto"/>
            </w:pPr>
            <w:r>
              <w:t>Filter</w:t>
            </w:r>
          </w:p>
        </w:tc>
      </w:tr>
    </w:tbl>
    <w:p w14:paraId="0C832057" w14:textId="77777777" w:rsidR="00AE3B98" w:rsidRPr="00455B01" w:rsidRDefault="00AE3B98" w:rsidP="00AE3B98">
      <w:pPr>
        <w:spacing w:line="360" w:lineRule="auto"/>
        <w:rPr>
          <w:b/>
          <w:bCs/>
          <w:sz w:val="20"/>
          <w:szCs w:val="20"/>
        </w:rPr>
      </w:pPr>
      <w:r>
        <w:rPr>
          <w:b/>
          <w:bCs/>
        </w:rPr>
        <w:t xml:space="preserve">                                                     </w:t>
      </w:r>
      <w:r w:rsidRPr="00455B01">
        <w:rPr>
          <w:b/>
          <w:bCs/>
          <w:sz w:val="20"/>
          <w:szCs w:val="20"/>
        </w:rPr>
        <w:t>Table 16: Sortation Logic</w:t>
      </w:r>
    </w:p>
    <w:p w14:paraId="1D7C5451" w14:textId="77777777" w:rsidR="00AE3B98" w:rsidRDefault="00AE3B98" w:rsidP="00AE3B98">
      <w:pPr>
        <w:spacing w:line="360" w:lineRule="auto"/>
        <w:rPr>
          <w:b/>
          <w:bCs/>
        </w:rPr>
      </w:pPr>
    </w:p>
    <w:p w14:paraId="45BB6F6F" w14:textId="77777777" w:rsidR="00AE3B98" w:rsidRPr="00AD4584" w:rsidRDefault="00AE3B98" w:rsidP="00AE3B98">
      <w:pPr>
        <w:pStyle w:val="ListParagraph"/>
        <w:numPr>
          <w:ilvl w:val="1"/>
          <w:numId w:val="9"/>
        </w:numPr>
        <w:spacing w:line="360" w:lineRule="auto"/>
        <w:rPr>
          <w:b/>
          <w:bCs/>
        </w:rPr>
      </w:pPr>
      <w:r w:rsidRPr="00AD4584">
        <w:rPr>
          <w:b/>
          <w:bCs/>
        </w:rPr>
        <w:t>Model Development</w:t>
      </w:r>
    </w:p>
    <w:p w14:paraId="42AEBE28" w14:textId="77777777" w:rsidR="00AE3B98" w:rsidRDefault="00AE3B98" w:rsidP="00AE3B98">
      <w:pPr>
        <w:spacing w:line="360" w:lineRule="auto"/>
        <w:jc w:val="both"/>
      </w:pPr>
      <w:r w:rsidRPr="00BC71B4">
        <w:t xml:space="preserve">Once we have finalized the stock pool which we will be building our portfolio with based on the previously derived features, we will be employing various DL based models to forecast the prices for the upcoming period using the extracted/derived features. </w:t>
      </w:r>
    </w:p>
    <w:p w14:paraId="44C1CD49" w14:textId="77777777" w:rsidR="00AE3B98" w:rsidRDefault="00AE3B98" w:rsidP="00AE3B98">
      <w:pPr>
        <w:spacing w:line="360" w:lineRule="auto"/>
        <w:jc w:val="both"/>
      </w:pPr>
    </w:p>
    <w:p w14:paraId="59ED51AB" w14:textId="77777777" w:rsidR="00AE3B98" w:rsidRDefault="00AE3B98" w:rsidP="00AE3B98">
      <w:pPr>
        <w:spacing w:line="360" w:lineRule="auto"/>
        <w:jc w:val="both"/>
      </w:pPr>
      <w:r>
        <w:t>The Models which we have decided upon after the Literature Revies are as follows :</w:t>
      </w:r>
    </w:p>
    <w:p w14:paraId="0062F966" w14:textId="77777777" w:rsidR="00AE3B98" w:rsidRDefault="00AE3B98" w:rsidP="00AE3B98">
      <w:pPr>
        <w:spacing w:line="360" w:lineRule="auto"/>
        <w:jc w:val="both"/>
      </w:pPr>
    </w:p>
    <w:p w14:paraId="70065D39" w14:textId="16ECF3A4" w:rsidR="00AE3B98" w:rsidRPr="004508A6" w:rsidRDefault="00AE3B98" w:rsidP="004508A6">
      <w:pPr>
        <w:pStyle w:val="ListParagraph"/>
        <w:numPr>
          <w:ilvl w:val="0"/>
          <w:numId w:val="40"/>
        </w:numPr>
        <w:spacing w:line="360" w:lineRule="auto"/>
        <w:jc w:val="both"/>
        <w:rPr>
          <w:b/>
          <w:bCs/>
        </w:rPr>
      </w:pPr>
      <w:r w:rsidRPr="004508A6">
        <w:rPr>
          <w:b/>
          <w:bCs/>
        </w:rPr>
        <w:t>LSTM (Baseline)</w:t>
      </w:r>
    </w:p>
    <w:p w14:paraId="3F334321" w14:textId="77777777" w:rsidR="00AE3B98" w:rsidRPr="006668AF" w:rsidRDefault="00AE3B98" w:rsidP="00AE3B98">
      <w:pPr>
        <w:spacing w:line="360" w:lineRule="auto"/>
        <w:ind w:left="360"/>
        <w:jc w:val="both"/>
        <w:rPr>
          <w:b/>
          <w:bCs/>
        </w:rPr>
      </w:pPr>
    </w:p>
    <w:p w14:paraId="2CA30EBF" w14:textId="77777777" w:rsidR="00AE3B98" w:rsidRPr="006668AF" w:rsidRDefault="00AE3B98" w:rsidP="00AE3B98">
      <w:pPr>
        <w:spacing w:line="360" w:lineRule="auto"/>
        <w:jc w:val="both"/>
      </w:pPr>
      <w:r w:rsidRPr="006668AF">
        <w:t>The LSTM RNN is a kind of RNN that can recall both short and long-term values. When it comes to difficult issues like automated speech recognition and handwritten character identification, many DL model developers use LSTM networks. Time-series data is the most common type of data for LSTM models. Natural Language Processing (NLP), language mode</w:t>
      </w:r>
      <w:r>
        <w:t>l</w:t>
      </w:r>
      <w:r w:rsidRPr="006668AF">
        <w:t>ling, language translation, speech recognition, sentiment analysis, predictive analysis, financial time series analysis, and other applications use it. LSTM networks can be more successful on time series data processing, such as language translation, using attention modules and AE structures.</w:t>
      </w:r>
    </w:p>
    <w:p w14:paraId="0679935A" w14:textId="77777777" w:rsidR="00AE3B98" w:rsidRDefault="00AE3B98" w:rsidP="00AE3B98">
      <w:pPr>
        <w:spacing w:line="360" w:lineRule="auto"/>
        <w:jc w:val="both"/>
        <w:rPr>
          <w:b/>
          <w:bCs/>
        </w:rPr>
      </w:pPr>
    </w:p>
    <w:p w14:paraId="01168EA2" w14:textId="77777777" w:rsidR="00AE3B98" w:rsidRDefault="00AE3B98" w:rsidP="00AE3B98">
      <w:pPr>
        <w:spacing w:line="360" w:lineRule="auto"/>
        <w:jc w:val="both"/>
      </w:pPr>
      <w:r w:rsidRPr="006668AF">
        <w:t>The LSTM is a kind of RNN that is more specialized. As a result, the recommended optimization methods and weight updates are same. Furthermore, the number of hidden layers, the number of units in each layer, network weight initialization, activation functions, learning rate, momentum values, the number of epochs, batch size (minibatch size), decay rate, optimization algorithms, sequence length for LSTM, gradient clipping, gradient normalization, and dropout are all hyperparameters that are similar to RNN. The hyperparameter optimization approaches used for RNN may also be used to LSTM in order to discover the optimum hyperparameters.</w:t>
      </w:r>
    </w:p>
    <w:p w14:paraId="05343E60" w14:textId="77777777" w:rsidR="004508A6" w:rsidRPr="006668AF" w:rsidRDefault="004508A6" w:rsidP="00AE3B98">
      <w:pPr>
        <w:spacing w:line="360" w:lineRule="auto"/>
        <w:jc w:val="both"/>
      </w:pPr>
    </w:p>
    <w:p w14:paraId="68A592E2" w14:textId="7420AAB7" w:rsidR="00AE3B98" w:rsidRDefault="00AE3B98" w:rsidP="004508A6">
      <w:pPr>
        <w:pStyle w:val="ListParagraph"/>
        <w:numPr>
          <w:ilvl w:val="0"/>
          <w:numId w:val="40"/>
        </w:numPr>
        <w:spacing w:line="360" w:lineRule="auto"/>
        <w:jc w:val="both"/>
        <w:rPr>
          <w:b/>
          <w:bCs/>
        </w:rPr>
      </w:pPr>
      <w:r w:rsidRPr="00E749EB">
        <w:rPr>
          <w:b/>
          <w:bCs/>
        </w:rPr>
        <w:t>CNN-LSTM</w:t>
      </w:r>
    </w:p>
    <w:p w14:paraId="3300E3CF" w14:textId="77777777" w:rsidR="00AE3B98" w:rsidRDefault="00AE3B98" w:rsidP="00AE3B98">
      <w:pPr>
        <w:spacing w:line="360" w:lineRule="auto"/>
        <w:jc w:val="both"/>
        <w:rPr>
          <w:b/>
          <w:bCs/>
        </w:rPr>
      </w:pPr>
    </w:p>
    <w:p w14:paraId="443051C4" w14:textId="77777777" w:rsidR="00AE3B98" w:rsidRPr="00886B28" w:rsidRDefault="00AE3B98" w:rsidP="00AE3B98">
      <w:pPr>
        <w:spacing w:line="360" w:lineRule="auto"/>
        <w:jc w:val="both"/>
      </w:pPr>
      <w:r w:rsidRPr="00886B28">
        <w:t xml:space="preserve">As we have </w:t>
      </w:r>
      <w:r>
        <w:t>observed</w:t>
      </w:r>
      <w:r w:rsidRPr="00886B28">
        <w:t xml:space="preserve"> from our literature review </w:t>
      </w:r>
      <w:r>
        <w:t xml:space="preserve">of </w:t>
      </w:r>
      <w:r>
        <w:fldChar w:fldCharType="begin"/>
      </w:r>
      <w:r>
        <w:instrText xml:space="preserve"> ADDIN ZOTERO_ITEM CSL_CITATION {"citationID":"dZMIBG4g","properties":{"formattedCitation":"(Liu et al., 2017a, p.)","plainCitation":"(Liu et al., 2017a, p.)","noteIndex":0},"citationItems":[{"id":105,"uris":["http://zotero.org/users/local/g8lD94u9/items/EXS88C3C"],"uri":["http://zotero.org/users/local/g8lD94u9/items/EXS88C3C"],"itemData":{"id":105,"type":"chapter","container-title":"Neural Information Processing","event-place":"Cham","ISBN":"978-3-319-70095-3","note":"collection-title: Lecture Notes in Computer Science\nDOI: 10.1007/978-3-319-70096-0_21","page":"198-206","publisher":"Springer International Publishing","publisher-place":"Cham","source":"DOI.org (Crossref)","title":"CNN-LSTM Neural Network Model for Quantitative Strategy Analysis in Stock Markets","URL":"http://link.springer.com/10.1007/978-3-319-70096-0_21","volume":"10635","editor":[{"family":"Liu","given":"Derong"},{"family":"Xie","given":"Shengli"},{"family":"Li","given":"Yuanqing"},{"family":"Zhao","given":"Dongbin"},{"family":"El-Alfy","given":"El-Sayed M."}],"author":[{"family":"Liu","given":"Shuanglong"},{"family":"Zhang","given":"Chao"},{"family":"Ma","given":"Jinwen"}],"accessed":{"date-parts":[["2021",10,2]]},"issued":{"date-parts":[["2017"]]}},"locator":"-"}],"schema":"https://github.com/citation-style-language/schema/raw/master/csl-citation.json"} </w:instrText>
      </w:r>
      <w:r>
        <w:fldChar w:fldCharType="separate"/>
      </w:r>
      <w:r>
        <w:rPr>
          <w:noProof/>
        </w:rPr>
        <w:t>(Liu et al., 2017a, p.)</w:t>
      </w:r>
      <w:r>
        <w:fldChar w:fldCharType="end"/>
      </w:r>
      <w:r>
        <w:t>, their e</w:t>
      </w:r>
      <w:r w:rsidRPr="00886B28">
        <w:t>xperiments show that the CNN-LSTM neural network model may be successfully used to create quantitative strategies and get greater returns than the Benchmark index.</w:t>
      </w:r>
    </w:p>
    <w:p w14:paraId="0CBDB6AE" w14:textId="77777777" w:rsidR="00AE3B98" w:rsidRPr="006668AF" w:rsidRDefault="00AE3B98" w:rsidP="00AE3B98">
      <w:pPr>
        <w:spacing w:line="360" w:lineRule="auto"/>
        <w:jc w:val="both"/>
        <w:rPr>
          <w:b/>
          <w:bCs/>
        </w:rPr>
      </w:pPr>
    </w:p>
    <w:p w14:paraId="6515E8F5" w14:textId="77777777" w:rsidR="00AE3B98" w:rsidRDefault="00AE3B98" w:rsidP="004508A6">
      <w:pPr>
        <w:pStyle w:val="ListParagraph"/>
        <w:numPr>
          <w:ilvl w:val="0"/>
          <w:numId w:val="40"/>
        </w:numPr>
        <w:spacing w:line="360" w:lineRule="auto"/>
        <w:jc w:val="both"/>
        <w:rPr>
          <w:b/>
          <w:bCs/>
        </w:rPr>
      </w:pPr>
      <w:r w:rsidRPr="00E749EB">
        <w:rPr>
          <w:b/>
          <w:bCs/>
        </w:rPr>
        <w:t>ALSTM</w:t>
      </w:r>
      <w:r w:rsidRPr="00E749EB">
        <w:rPr>
          <w:b/>
          <w:bCs/>
        </w:rPr>
        <w:fldChar w:fldCharType="begin"/>
      </w:r>
      <w:r w:rsidRPr="00E749EB">
        <w:rPr>
          <w:b/>
          <w:bCs/>
        </w:rPr>
        <w:instrText xml:space="preserve"> ADDIN ZOTERO_ITEM CSL_CITATION {"citationID":"hQESvc2D","properties":{"formattedCitation":"(Feng et al., 2019)","plainCitation":"(Feng et al., 2019)","noteIndex":0},"citationItems":[{"id":15,"uris":["http://zotero.org/users/local/g8lD94u9/items/KBFGRM9X"],"uri":["http://zotero.org/users/local/g8lD94u9/items/KBFGRM9X"],"itemData":{"id":15,"type":"paper-conference","container-title":"IJCAI","title":"Enhancing Stock Movement Prediction with Adversarial Training","author":[{"family":"Feng","given":"Fuli"},{"family":"Chen","given":"Huimin"},{"family":"He","given":"Xiangnan"},{"family":"Ding","given":"Ji"},{"family":"Sun","given":"Maosong"},{"family":"Chua","given":"Tat-Seng"}],"issued":{"date-parts":[["2019"]]}}}],"schema":"https://github.com/citation-style-language/schema/raw/master/csl-citation.json"} </w:instrText>
      </w:r>
      <w:r w:rsidRPr="00E749EB">
        <w:rPr>
          <w:b/>
          <w:bCs/>
        </w:rPr>
        <w:fldChar w:fldCharType="separate"/>
      </w:r>
      <w:r w:rsidRPr="00E749EB">
        <w:rPr>
          <w:b/>
          <w:bCs/>
          <w:noProof/>
        </w:rPr>
        <w:t>(Feng et al., 2019)</w:t>
      </w:r>
      <w:r w:rsidRPr="00E749EB">
        <w:rPr>
          <w:b/>
          <w:bCs/>
        </w:rPr>
        <w:fldChar w:fldCharType="end"/>
      </w:r>
      <w:r w:rsidRPr="00E749EB">
        <w:rPr>
          <w:b/>
          <w:bCs/>
        </w:rPr>
        <w:t xml:space="preserve"> (SOTA)</w:t>
      </w:r>
    </w:p>
    <w:p w14:paraId="1496DE3E" w14:textId="77777777" w:rsidR="00AE3B98" w:rsidRDefault="00AE3B98" w:rsidP="00AE3B98">
      <w:pPr>
        <w:spacing w:line="360" w:lineRule="auto"/>
        <w:jc w:val="both"/>
        <w:rPr>
          <w:b/>
          <w:bCs/>
        </w:rPr>
      </w:pPr>
    </w:p>
    <w:p w14:paraId="7AD89ED3" w14:textId="77777777" w:rsidR="00AE3B98" w:rsidRPr="00886B28" w:rsidRDefault="00AE3B98" w:rsidP="00AE3B98">
      <w:pPr>
        <w:spacing w:line="360" w:lineRule="auto"/>
        <w:jc w:val="both"/>
      </w:pPr>
      <w:r>
        <w:t xml:space="preserve">We observed that </w:t>
      </w:r>
      <w:r w:rsidRPr="00886B28">
        <w:t>Adversarial Attentive LSTM is a model training method that uses adversarial training to mimic stochasticity. We witnessed Feng's comprehensive tests on two benchmark datasets and confirmed the efficacy of the suggested method, demonstrating the relevance of accounting for stock price stochasticity in stock movement prediction. Furthermore, the findings revealed that adversarial training improves the prediction model's resilience and generalization.</w:t>
      </w:r>
    </w:p>
    <w:p w14:paraId="63520E98" w14:textId="77777777" w:rsidR="00AE3B98" w:rsidRPr="00886B28" w:rsidRDefault="00AE3B98" w:rsidP="00AE3B98">
      <w:pPr>
        <w:spacing w:line="360" w:lineRule="auto"/>
        <w:jc w:val="both"/>
        <w:rPr>
          <w:b/>
          <w:bCs/>
        </w:rPr>
      </w:pPr>
    </w:p>
    <w:p w14:paraId="5E06C67E" w14:textId="77777777" w:rsidR="00AE3B98" w:rsidRDefault="00AE3B98" w:rsidP="004508A6">
      <w:pPr>
        <w:pStyle w:val="ListParagraph"/>
        <w:numPr>
          <w:ilvl w:val="0"/>
          <w:numId w:val="40"/>
        </w:numPr>
        <w:spacing w:line="360" w:lineRule="auto"/>
        <w:jc w:val="both"/>
        <w:rPr>
          <w:b/>
          <w:bCs/>
        </w:rPr>
      </w:pPr>
      <w:r w:rsidRPr="00E749EB">
        <w:rPr>
          <w:b/>
          <w:bCs/>
        </w:rPr>
        <w:t>Transformer</w:t>
      </w:r>
      <w:r w:rsidRPr="00E749EB">
        <w:rPr>
          <w:b/>
          <w:bCs/>
        </w:rPr>
        <w:fldChar w:fldCharType="begin"/>
      </w:r>
      <w:r w:rsidRPr="00E749EB">
        <w:rPr>
          <w:b/>
          <w:bCs/>
        </w:rPr>
        <w:instrText xml:space="preserve"> ADDIN ZOTERO_ITEM CSL_CITATION {"citationID":"kG9sg6NX","properties":{"formattedCitation":"(Ding et al., 2020)","plainCitation":"(Ding et al., 2020)","noteIndex":0},"citationItems":[{"id":115,"uris":["http://zotero.org/users/local/g8lD94u9/items/R3DQX426"],"uri":["http://zotero.org/users/local/g8lD94u9/items/R3DQX426"],"itemData":{"id":115,"type":"paper-conference","container-title":"IJCAI","title":"Hierarchical Multi-Scale Gaussian Transformer for Stock Movement Prediction","author":[{"family":"Ding","given":"Qianggang"},{"family":"Wu","given":"Sifan"},{"family":"Sun","given":"Hao"},{"family":"Guo","given":"Jiadong"},{"family":"Guo","given":"Jian"}],"issued":{"date-parts":[["2020"]]}}}],"schema":"https://github.com/citation-style-language/schema/raw/master/csl-citation.json"} </w:instrText>
      </w:r>
      <w:r w:rsidRPr="00E749EB">
        <w:rPr>
          <w:b/>
          <w:bCs/>
        </w:rPr>
        <w:fldChar w:fldCharType="separate"/>
      </w:r>
      <w:r w:rsidRPr="00E749EB">
        <w:rPr>
          <w:b/>
          <w:bCs/>
          <w:noProof/>
        </w:rPr>
        <w:t>(Ding et al., 2020)</w:t>
      </w:r>
      <w:r w:rsidRPr="00E749EB">
        <w:rPr>
          <w:b/>
          <w:bCs/>
        </w:rPr>
        <w:fldChar w:fldCharType="end"/>
      </w:r>
      <w:r w:rsidRPr="00E749EB">
        <w:rPr>
          <w:b/>
          <w:bCs/>
        </w:rPr>
        <w:t xml:space="preserve"> (SOTA)</w:t>
      </w:r>
    </w:p>
    <w:p w14:paraId="44F9B17B" w14:textId="77777777" w:rsidR="00AE3B98" w:rsidRDefault="00AE3B98" w:rsidP="00AE3B98">
      <w:pPr>
        <w:spacing w:line="360" w:lineRule="auto"/>
        <w:ind w:left="360"/>
        <w:jc w:val="both"/>
        <w:rPr>
          <w:b/>
          <w:bCs/>
        </w:rPr>
      </w:pPr>
    </w:p>
    <w:p w14:paraId="3A1A9021" w14:textId="77777777" w:rsidR="00AE3B98" w:rsidRDefault="00AE3B98" w:rsidP="00AE3B98">
      <w:pPr>
        <w:spacing w:line="360" w:lineRule="auto"/>
        <w:jc w:val="both"/>
      </w:pPr>
      <w:r w:rsidRPr="001D540A">
        <w:t>We witnessed that when compared to baselines, the recommended techniques B-TF, MG-TF, and HMG-TF show significant gains on both the Accuracy and MCC metrics. In terms of performance, it indicates that Transformer-based techniques beat RNN- and CNN-based approaches.</w:t>
      </w:r>
    </w:p>
    <w:p w14:paraId="281810AA" w14:textId="77777777" w:rsidR="00AE3B98" w:rsidRPr="001D540A" w:rsidRDefault="00AE3B98" w:rsidP="00AE3B98">
      <w:pPr>
        <w:spacing w:line="360" w:lineRule="auto"/>
        <w:jc w:val="both"/>
      </w:pPr>
    </w:p>
    <w:p w14:paraId="3E4418F5" w14:textId="77777777" w:rsidR="00AE3B98" w:rsidRPr="001D540A" w:rsidRDefault="00AE3B98" w:rsidP="00AE3B98">
      <w:pPr>
        <w:spacing w:line="360" w:lineRule="auto"/>
        <w:jc w:val="both"/>
      </w:pPr>
      <w:r w:rsidRPr="001D540A">
        <w:t>Transformer-based techniques improve the capacity to grasp long-term dependencies. Learning dependencies over so many time steps is particularly difficult for RNN-based techniques.</w:t>
      </w:r>
    </w:p>
    <w:p w14:paraId="557E489E" w14:textId="77777777" w:rsidR="00AE3B98" w:rsidRDefault="00AE3B98" w:rsidP="00AE3B98">
      <w:pPr>
        <w:spacing w:line="360" w:lineRule="auto"/>
        <w:jc w:val="both"/>
      </w:pPr>
    </w:p>
    <w:p w14:paraId="68B4B887" w14:textId="77777777" w:rsidR="00AE3B98" w:rsidRPr="00AD4584" w:rsidRDefault="00AE3B98" w:rsidP="00AE3B98">
      <w:pPr>
        <w:pStyle w:val="ListParagraph"/>
        <w:numPr>
          <w:ilvl w:val="1"/>
          <w:numId w:val="9"/>
        </w:numPr>
        <w:spacing w:line="360" w:lineRule="auto"/>
        <w:rPr>
          <w:b/>
          <w:bCs/>
        </w:rPr>
      </w:pPr>
      <w:r w:rsidRPr="00AD4584">
        <w:rPr>
          <w:b/>
          <w:bCs/>
        </w:rPr>
        <w:t>Model Evaluation Metrics</w:t>
      </w:r>
    </w:p>
    <w:p w14:paraId="7817F8CB" w14:textId="77777777" w:rsidR="00AE3B98" w:rsidRPr="00BC71B4" w:rsidRDefault="00AE3B98" w:rsidP="00AE3B98">
      <w:pPr>
        <w:spacing w:line="360" w:lineRule="auto"/>
        <w:jc w:val="both"/>
      </w:pPr>
      <w:r w:rsidRPr="00BC71B4">
        <w:t>The following measures will be used to evaluate all models under consideration:</w:t>
      </w:r>
    </w:p>
    <w:p w14:paraId="4AB07736" w14:textId="77777777" w:rsidR="00AE3B98" w:rsidRPr="00BC71B4" w:rsidRDefault="00AE3B98" w:rsidP="00AE3B98">
      <w:pPr>
        <w:pStyle w:val="ListParagraph"/>
        <w:numPr>
          <w:ilvl w:val="0"/>
          <w:numId w:val="10"/>
        </w:numPr>
        <w:spacing w:line="360" w:lineRule="auto"/>
        <w:jc w:val="both"/>
      </w:pPr>
      <w:r w:rsidRPr="00BC71B4">
        <w:t>Mean Absolute Error (MAE)</w:t>
      </w:r>
    </w:p>
    <w:p w14:paraId="6EDA2902" w14:textId="77777777" w:rsidR="00AE3B98" w:rsidRPr="00BC71B4" w:rsidRDefault="00AE3B98" w:rsidP="00AE3B98">
      <w:pPr>
        <w:pStyle w:val="ListParagraph"/>
        <w:numPr>
          <w:ilvl w:val="0"/>
          <w:numId w:val="10"/>
        </w:numPr>
        <w:spacing w:line="360" w:lineRule="auto"/>
        <w:jc w:val="both"/>
      </w:pPr>
      <w:r w:rsidRPr="00BC71B4">
        <w:t>Mean Absolute Percentage Error (MAPE)</w:t>
      </w:r>
    </w:p>
    <w:p w14:paraId="42641C20" w14:textId="77777777" w:rsidR="00AE3B98" w:rsidRPr="00BC71B4" w:rsidRDefault="00AE3B98" w:rsidP="00AE3B98">
      <w:pPr>
        <w:pStyle w:val="ListParagraph"/>
        <w:numPr>
          <w:ilvl w:val="0"/>
          <w:numId w:val="10"/>
        </w:numPr>
        <w:spacing w:line="360" w:lineRule="auto"/>
        <w:jc w:val="both"/>
      </w:pPr>
      <w:r w:rsidRPr="00BC71B4">
        <w:t>Root Mean Square Error (RMSE)</w:t>
      </w:r>
    </w:p>
    <w:p w14:paraId="1597CEC5" w14:textId="77777777" w:rsidR="00AE3B98" w:rsidRPr="00BC71B4" w:rsidRDefault="00AE3B98" w:rsidP="00AE3B98">
      <w:pPr>
        <w:pStyle w:val="ListParagraph"/>
        <w:numPr>
          <w:ilvl w:val="0"/>
          <w:numId w:val="10"/>
        </w:numPr>
        <w:spacing w:line="360" w:lineRule="auto"/>
        <w:jc w:val="both"/>
      </w:pPr>
      <w:r w:rsidRPr="00BC71B4">
        <w:t>Profit/Returns %</w:t>
      </w:r>
    </w:p>
    <w:p w14:paraId="7BE4188E" w14:textId="77777777" w:rsidR="00AE3B98" w:rsidRDefault="00AE3B98" w:rsidP="00AE3B98">
      <w:pPr>
        <w:spacing w:line="360" w:lineRule="auto"/>
        <w:jc w:val="both"/>
      </w:pPr>
    </w:p>
    <w:p w14:paraId="788EFA3E" w14:textId="77777777" w:rsidR="00AE3B98" w:rsidRDefault="00AE3B98" w:rsidP="00AE3B98">
      <w:pPr>
        <w:spacing w:line="360" w:lineRule="auto"/>
        <w:jc w:val="both"/>
      </w:pPr>
      <w:r>
        <w:lastRenderedPageBreak/>
        <w:t xml:space="preserve">The Cumulative Returns % for the portfolio with the top XX stocks will be compared against a portfolio with random stocks or an index like NIFTY, SENSEX etc. </w:t>
      </w:r>
    </w:p>
    <w:p w14:paraId="202303B4" w14:textId="77777777" w:rsidR="00AE3B98" w:rsidRPr="00BC71B4" w:rsidRDefault="00AE3B98" w:rsidP="00AE3B98">
      <w:pPr>
        <w:pStyle w:val="ListParagraph"/>
        <w:spacing w:line="360" w:lineRule="auto"/>
        <w:jc w:val="both"/>
      </w:pPr>
    </w:p>
    <w:p w14:paraId="7A51C882" w14:textId="77777777" w:rsidR="00AE3B98" w:rsidRDefault="00AE3B98" w:rsidP="00AE3B98">
      <w:pPr>
        <w:spacing w:line="360" w:lineRule="auto"/>
        <w:jc w:val="both"/>
        <w:rPr>
          <w:rFonts w:ascii="TimesNewRomanPSMT" w:hAnsi="TimesNewRomanPSMT"/>
        </w:rPr>
      </w:pPr>
      <w:r w:rsidRPr="00BC71B4">
        <w:rPr>
          <w:rFonts w:ascii="TimesNewRomanPSMT" w:hAnsi="TimesNewRomanPSMT"/>
        </w:rPr>
        <w:t>In addition to the indicators listed above, the temporal complexity of the models may be taken into account while assessing them, i.e. the overall amount of features provided, as well as the model chosen, might result in varying levels of temporal complexity, which is important when the models are deployed into production. Since some business decisions require the model response time to be as low as possible, the time complexity of the model becomes an important factor.</w:t>
      </w:r>
    </w:p>
    <w:p w14:paraId="2E86254E" w14:textId="77777777" w:rsidR="00AE3B98" w:rsidRDefault="00AE3B98" w:rsidP="00AE3B98">
      <w:pPr>
        <w:spacing w:line="360" w:lineRule="auto"/>
        <w:jc w:val="both"/>
        <w:rPr>
          <w:rFonts w:ascii="TimesNewRomanPSMT" w:hAnsi="TimesNewRomanPSMT"/>
        </w:rPr>
      </w:pPr>
    </w:p>
    <w:p w14:paraId="6B51E166" w14:textId="77777777" w:rsidR="00AE3B98" w:rsidRPr="003A6811" w:rsidRDefault="00AE3B98" w:rsidP="00AE3B98">
      <w:pPr>
        <w:pStyle w:val="ListParagraph"/>
        <w:numPr>
          <w:ilvl w:val="1"/>
          <w:numId w:val="9"/>
        </w:numPr>
        <w:spacing w:line="360" w:lineRule="auto"/>
        <w:rPr>
          <w:b/>
          <w:bCs/>
        </w:rPr>
      </w:pPr>
      <w:r w:rsidRPr="003A6811">
        <w:rPr>
          <w:b/>
          <w:bCs/>
        </w:rPr>
        <w:t>Resource Requirements</w:t>
      </w:r>
    </w:p>
    <w:p w14:paraId="3F40EB82" w14:textId="77777777" w:rsidR="00AE3B98" w:rsidRPr="00BC71B4" w:rsidRDefault="00AE3B98" w:rsidP="00AE3B98">
      <w:pPr>
        <w:pStyle w:val="ListParagraph"/>
        <w:spacing w:line="360" w:lineRule="auto"/>
        <w:ind w:left="360"/>
        <w:rPr>
          <w:b/>
          <w:bCs/>
        </w:rPr>
      </w:pPr>
    </w:p>
    <w:p w14:paraId="3897B1F8" w14:textId="77777777" w:rsidR="00AE3B98" w:rsidRPr="003A6811" w:rsidRDefault="00AE3B98" w:rsidP="00AE3B98">
      <w:pPr>
        <w:spacing w:line="360" w:lineRule="auto"/>
        <w:ind w:firstLine="360"/>
        <w:rPr>
          <w:b/>
          <w:bCs/>
        </w:rPr>
      </w:pPr>
      <w:r>
        <w:rPr>
          <w:b/>
          <w:bCs/>
        </w:rPr>
        <w:t xml:space="preserve">3.7.1 </w:t>
      </w:r>
      <w:r w:rsidRPr="003A6811">
        <w:rPr>
          <w:b/>
          <w:bCs/>
        </w:rPr>
        <w:t>Hardware Requirement:</w:t>
      </w:r>
    </w:p>
    <w:p w14:paraId="2E934578" w14:textId="77777777" w:rsidR="00AE3B98" w:rsidRPr="00BC71B4" w:rsidRDefault="00AE3B98" w:rsidP="00AE3B98">
      <w:pPr>
        <w:spacing w:line="360" w:lineRule="auto"/>
        <w:jc w:val="both"/>
      </w:pPr>
      <w:r w:rsidRPr="00BC71B4">
        <w:t>This study will be carried out on a desktop computer that meets the following requirements:</w:t>
      </w:r>
    </w:p>
    <w:tbl>
      <w:tblPr>
        <w:tblStyle w:val="TableGrid"/>
        <w:tblW w:w="0" w:type="auto"/>
        <w:tblLook w:val="04A0" w:firstRow="1" w:lastRow="0" w:firstColumn="1" w:lastColumn="0" w:noHBand="0" w:noVBand="1"/>
      </w:tblPr>
      <w:tblGrid>
        <w:gridCol w:w="4490"/>
        <w:gridCol w:w="4490"/>
      </w:tblGrid>
      <w:tr w:rsidR="00AE3B98" w:rsidRPr="00BC71B4" w14:paraId="46A9993F" w14:textId="77777777" w:rsidTr="00744F94">
        <w:trPr>
          <w:trHeight w:val="372"/>
        </w:trPr>
        <w:tc>
          <w:tcPr>
            <w:tcW w:w="4490" w:type="dxa"/>
          </w:tcPr>
          <w:p w14:paraId="62DCE648" w14:textId="77777777" w:rsidR="00AE3B98" w:rsidRPr="00BC71B4" w:rsidRDefault="00AE3B98" w:rsidP="007F214D">
            <w:pPr>
              <w:spacing w:line="360" w:lineRule="auto"/>
            </w:pPr>
            <w:r w:rsidRPr="00BC71B4">
              <w:t>Processor</w:t>
            </w:r>
          </w:p>
        </w:tc>
        <w:tc>
          <w:tcPr>
            <w:tcW w:w="4490" w:type="dxa"/>
          </w:tcPr>
          <w:p w14:paraId="4F7B4241" w14:textId="77777777" w:rsidR="00AE3B98" w:rsidRPr="00BC71B4" w:rsidRDefault="00AE3B98" w:rsidP="007F214D">
            <w:pPr>
              <w:spacing w:line="360" w:lineRule="auto"/>
            </w:pPr>
            <w:r w:rsidRPr="00BC71B4">
              <w:t>Intel® CoreTM i9-9900K CPU @ 5.0 GHz</w:t>
            </w:r>
          </w:p>
        </w:tc>
      </w:tr>
      <w:tr w:rsidR="00AE3B98" w:rsidRPr="00BC71B4" w14:paraId="5ABC4807" w14:textId="77777777" w:rsidTr="00744F94">
        <w:trPr>
          <w:trHeight w:val="386"/>
        </w:trPr>
        <w:tc>
          <w:tcPr>
            <w:tcW w:w="4490" w:type="dxa"/>
          </w:tcPr>
          <w:p w14:paraId="7368D35C" w14:textId="77777777" w:rsidR="00AE3B98" w:rsidRPr="00BC71B4" w:rsidRDefault="00AE3B98" w:rsidP="007F214D">
            <w:pPr>
              <w:spacing w:line="360" w:lineRule="auto"/>
            </w:pPr>
            <w:r w:rsidRPr="00BC71B4">
              <w:t>Memory</w:t>
            </w:r>
          </w:p>
        </w:tc>
        <w:tc>
          <w:tcPr>
            <w:tcW w:w="4490" w:type="dxa"/>
          </w:tcPr>
          <w:p w14:paraId="17816995" w14:textId="77777777" w:rsidR="00AE3B98" w:rsidRPr="00BC71B4" w:rsidRDefault="00AE3B98" w:rsidP="007F214D">
            <w:pPr>
              <w:spacing w:line="360" w:lineRule="auto"/>
            </w:pPr>
            <w:r w:rsidRPr="00BC71B4">
              <w:t>32 GB DDR4</w:t>
            </w:r>
          </w:p>
        </w:tc>
      </w:tr>
      <w:tr w:rsidR="00AE3B98" w:rsidRPr="00BC71B4" w14:paraId="5D8EDCD7" w14:textId="77777777" w:rsidTr="00744F94">
        <w:trPr>
          <w:trHeight w:val="372"/>
        </w:trPr>
        <w:tc>
          <w:tcPr>
            <w:tcW w:w="4490" w:type="dxa"/>
          </w:tcPr>
          <w:p w14:paraId="042418A7" w14:textId="77777777" w:rsidR="00AE3B98" w:rsidRPr="00BC71B4" w:rsidRDefault="00AE3B98" w:rsidP="007F214D">
            <w:pPr>
              <w:spacing w:line="360" w:lineRule="auto"/>
            </w:pPr>
            <w:r w:rsidRPr="00BC71B4">
              <w:t>GPU</w:t>
            </w:r>
          </w:p>
        </w:tc>
        <w:tc>
          <w:tcPr>
            <w:tcW w:w="4490" w:type="dxa"/>
          </w:tcPr>
          <w:p w14:paraId="77D2658D" w14:textId="77777777" w:rsidR="00AE3B98" w:rsidRPr="00BC71B4" w:rsidRDefault="00AE3B98" w:rsidP="007F214D">
            <w:pPr>
              <w:spacing w:line="360" w:lineRule="auto"/>
            </w:pPr>
            <w:r w:rsidRPr="00BC71B4">
              <w:t>RTX 2080 (if required)</w:t>
            </w:r>
          </w:p>
        </w:tc>
      </w:tr>
      <w:tr w:rsidR="00AE3B98" w:rsidRPr="00BC71B4" w14:paraId="712FDFB1" w14:textId="77777777" w:rsidTr="00744F94">
        <w:trPr>
          <w:trHeight w:val="372"/>
        </w:trPr>
        <w:tc>
          <w:tcPr>
            <w:tcW w:w="4490" w:type="dxa"/>
          </w:tcPr>
          <w:p w14:paraId="4CBAFF71" w14:textId="77777777" w:rsidR="00AE3B98" w:rsidRPr="00BC71B4" w:rsidRDefault="00AE3B98" w:rsidP="007F214D">
            <w:pPr>
              <w:spacing w:line="360" w:lineRule="auto"/>
            </w:pPr>
            <w:r w:rsidRPr="00BC71B4">
              <w:t>Operating System</w:t>
            </w:r>
          </w:p>
        </w:tc>
        <w:tc>
          <w:tcPr>
            <w:tcW w:w="4490" w:type="dxa"/>
          </w:tcPr>
          <w:p w14:paraId="3CE67C00" w14:textId="77777777" w:rsidR="00AE3B98" w:rsidRPr="00BC71B4" w:rsidRDefault="00AE3B98" w:rsidP="007F214D">
            <w:pPr>
              <w:spacing w:line="360" w:lineRule="auto"/>
            </w:pPr>
            <w:r w:rsidRPr="00BC71B4">
              <w:t>Windows 10 64-bit</w:t>
            </w:r>
          </w:p>
        </w:tc>
      </w:tr>
    </w:tbl>
    <w:p w14:paraId="6CFAD2A5" w14:textId="660D5B1B" w:rsidR="00AE3B98" w:rsidRPr="00BC71B4" w:rsidRDefault="00AE3B98" w:rsidP="00744F94">
      <w:pPr>
        <w:spacing w:line="360" w:lineRule="auto"/>
        <w:jc w:val="center"/>
        <w:rPr>
          <w:b/>
          <w:bCs/>
        </w:rPr>
      </w:pPr>
      <w:r w:rsidRPr="00BC71B4">
        <w:rPr>
          <w:b/>
          <w:bCs/>
        </w:rPr>
        <w:t>Table 3</w:t>
      </w:r>
    </w:p>
    <w:p w14:paraId="6D70002C" w14:textId="77777777" w:rsidR="00AE3B98" w:rsidRPr="00BC71B4" w:rsidRDefault="00AE3B98" w:rsidP="00AE3B98">
      <w:pPr>
        <w:spacing w:line="360" w:lineRule="auto"/>
        <w:ind w:left="360"/>
        <w:rPr>
          <w:b/>
          <w:bCs/>
        </w:rPr>
      </w:pPr>
      <w:r>
        <w:rPr>
          <w:b/>
          <w:bCs/>
        </w:rPr>
        <w:t>3.7.2</w:t>
      </w:r>
      <w:r w:rsidRPr="00BC71B4">
        <w:rPr>
          <w:b/>
          <w:bCs/>
        </w:rPr>
        <w:t xml:space="preserve"> Software Requirements: </w:t>
      </w:r>
    </w:p>
    <w:p w14:paraId="7CC3781D" w14:textId="77777777" w:rsidR="00AE3B98" w:rsidRPr="00BC71B4" w:rsidRDefault="00AE3B98" w:rsidP="00AE3B98">
      <w:pPr>
        <w:pStyle w:val="ListParagraph"/>
        <w:numPr>
          <w:ilvl w:val="0"/>
          <w:numId w:val="17"/>
        </w:numPr>
        <w:spacing w:line="360" w:lineRule="auto"/>
        <w:jc w:val="both"/>
      </w:pPr>
      <w:r w:rsidRPr="00BC71B4">
        <w:t>Python 3.x</w:t>
      </w:r>
    </w:p>
    <w:p w14:paraId="71E3F288" w14:textId="77777777" w:rsidR="00AE3B98" w:rsidRPr="00BC71B4" w:rsidRDefault="00AE3B98" w:rsidP="00AE3B98">
      <w:pPr>
        <w:pStyle w:val="ListParagraph"/>
        <w:numPr>
          <w:ilvl w:val="0"/>
          <w:numId w:val="17"/>
        </w:numPr>
        <w:spacing w:line="360" w:lineRule="auto"/>
        <w:jc w:val="both"/>
      </w:pPr>
      <w:r w:rsidRPr="00BC71B4">
        <w:t>Jupyter Notebook</w:t>
      </w:r>
    </w:p>
    <w:p w14:paraId="50DC514D" w14:textId="77777777" w:rsidR="00AE3B98" w:rsidRPr="00BC71B4" w:rsidRDefault="00AE3B98" w:rsidP="00AE3B98">
      <w:pPr>
        <w:pStyle w:val="ListParagraph"/>
        <w:numPr>
          <w:ilvl w:val="0"/>
          <w:numId w:val="17"/>
        </w:numPr>
        <w:spacing w:line="360" w:lineRule="auto"/>
        <w:jc w:val="both"/>
      </w:pPr>
      <w:r w:rsidRPr="00BC71B4">
        <w:t>Libraries required for general data analysis and EDA like numpy, pandas, matplotlib</w:t>
      </w:r>
    </w:p>
    <w:p w14:paraId="2F27E797" w14:textId="77777777" w:rsidR="00AE3B98" w:rsidRPr="00BC71B4" w:rsidRDefault="00AE3B98" w:rsidP="00AE3B98">
      <w:pPr>
        <w:pStyle w:val="ListParagraph"/>
        <w:numPr>
          <w:ilvl w:val="0"/>
          <w:numId w:val="15"/>
        </w:numPr>
        <w:spacing w:line="360" w:lineRule="auto"/>
        <w:jc w:val="both"/>
      </w:pPr>
      <w:r w:rsidRPr="00BC71B4">
        <w:t>Libraries required for pre-processing, model selection, feature selection like sklearn</w:t>
      </w:r>
    </w:p>
    <w:p w14:paraId="28EC65EC" w14:textId="77777777" w:rsidR="00AE3B98" w:rsidRPr="00BC71B4" w:rsidRDefault="00AE3B98" w:rsidP="00AE3B98">
      <w:pPr>
        <w:pStyle w:val="ListParagraph"/>
        <w:numPr>
          <w:ilvl w:val="0"/>
          <w:numId w:val="15"/>
        </w:numPr>
        <w:spacing w:line="360" w:lineRule="auto"/>
        <w:jc w:val="both"/>
      </w:pPr>
      <w:r w:rsidRPr="00BC71B4">
        <w:t xml:space="preserve">Libraries required for evaluation metrics </w:t>
      </w:r>
    </w:p>
    <w:p w14:paraId="260BD93C" w14:textId="2A4D9F13" w:rsidR="00AE3B98" w:rsidRDefault="00AE3B98" w:rsidP="00AE3B98">
      <w:pPr>
        <w:pStyle w:val="ListParagraph"/>
        <w:numPr>
          <w:ilvl w:val="0"/>
          <w:numId w:val="15"/>
        </w:numPr>
        <w:spacing w:line="360" w:lineRule="auto"/>
        <w:jc w:val="both"/>
      </w:pPr>
      <w:r w:rsidRPr="00BC71B4">
        <w:t>Any other libraries as and when required</w:t>
      </w:r>
    </w:p>
    <w:p w14:paraId="266610E8" w14:textId="77777777" w:rsidR="00EA0924" w:rsidRDefault="00EA0924" w:rsidP="00EA0924">
      <w:pPr>
        <w:spacing w:line="360" w:lineRule="auto"/>
        <w:jc w:val="both"/>
      </w:pPr>
    </w:p>
    <w:p w14:paraId="6849AA46" w14:textId="77777777" w:rsidR="00EA0924" w:rsidRDefault="00EA0924" w:rsidP="00EA0924">
      <w:pPr>
        <w:spacing w:line="360" w:lineRule="auto"/>
        <w:jc w:val="both"/>
      </w:pPr>
    </w:p>
    <w:p w14:paraId="2AC3ED01" w14:textId="77777777" w:rsidR="00B52B5B" w:rsidRDefault="00B52B5B" w:rsidP="00EA0924">
      <w:pPr>
        <w:spacing w:line="360" w:lineRule="auto"/>
        <w:jc w:val="both"/>
      </w:pPr>
    </w:p>
    <w:p w14:paraId="3968190E" w14:textId="77777777" w:rsidR="00B52B5B" w:rsidRDefault="00B52B5B" w:rsidP="00EA0924">
      <w:pPr>
        <w:spacing w:line="360" w:lineRule="auto"/>
        <w:jc w:val="both"/>
      </w:pPr>
    </w:p>
    <w:p w14:paraId="6995F1D2" w14:textId="77777777" w:rsidR="00B52B5B" w:rsidRDefault="00B52B5B" w:rsidP="00EA0924">
      <w:pPr>
        <w:spacing w:line="360" w:lineRule="auto"/>
        <w:jc w:val="both"/>
      </w:pPr>
    </w:p>
    <w:p w14:paraId="386AE6EC" w14:textId="77777777" w:rsidR="00B52B5B" w:rsidRDefault="00B52B5B" w:rsidP="00EA0924">
      <w:pPr>
        <w:spacing w:line="360" w:lineRule="auto"/>
        <w:jc w:val="both"/>
      </w:pPr>
    </w:p>
    <w:p w14:paraId="7829B935" w14:textId="77777777" w:rsidR="00B52B5B" w:rsidRPr="00744F94" w:rsidRDefault="00B52B5B" w:rsidP="00EA0924">
      <w:pPr>
        <w:spacing w:line="360" w:lineRule="auto"/>
        <w:jc w:val="both"/>
      </w:pPr>
      <w:bookmarkStart w:id="5" w:name="_GoBack"/>
      <w:bookmarkEnd w:id="5"/>
    </w:p>
    <w:p w14:paraId="2F9992F0" w14:textId="77777777" w:rsidR="00AE3B98" w:rsidRDefault="00AE3B98" w:rsidP="00AE3B98">
      <w:pPr>
        <w:spacing w:line="360" w:lineRule="auto"/>
        <w:rPr>
          <w:b/>
          <w:bCs/>
        </w:rPr>
      </w:pPr>
      <w:r>
        <w:rPr>
          <w:b/>
          <w:bCs/>
        </w:rPr>
        <w:lastRenderedPageBreak/>
        <w:t>REFERENCES</w:t>
      </w:r>
    </w:p>
    <w:p w14:paraId="31A6C73F" w14:textId="77777777" w:rsidR="00AE3B98" w:rsidRPr="007D3F0C" w:rsidRDefault="00AE3B98" w:rsidP="00AE3B98">
      <w:pPr>
        <w:pStyle w:val="Bibliography"/>
        <w:rPr>
          <w:lang w:val="en-GB"/>
        </w:rPr>
      </w:pPr>
      <w:r>
        <w:rPr>
          <w:b/>
          <w:bCs/>
        </w:rPr>
        <w:fldChar w:fldCharType="begin"/>
      </w:r>
      <w:r>
        <w:rPr>
          <w:b/>
          <w:bCs/>
        </w:rPr>
        <w:instrText xml:space="preserve"> ADDIN ZOTERO_BIBL {"uncited":[],"omitted":[],"custom":[]} CSL_BIBLIOGRAPHY </w:instrText>
      </w:r>
      <w:r>
        <w:rPr>
          <w:b/>
          <w:bCs/>
        </w:rPr>
        <w:fldChar w:fldCharType="separate"/>
      </w:r>
      <w:r w:rsidRPr="007D3F0C">
        <w:rPr>
          <w:lang w:val="en-GB"/>
        </w:rPr>
        <w:t xml:space="preserve">Arpaci, U., &amp; Karaoglu, S. (2017). A Deep Learning Approach for Optimization of Systematic Signal Detection in Financial Trading Systems with Big Data. </w:t>
      </w:r>
      <w:r w:rsidRPr="007D3F0C">
        <w:rPr>
          <w:i/>
          <w:iCs/>
          <w:lang w:val="en-GB"/>
        </w:rPr>
        <w:t>International Journal of Intelligent Systems and Applications in Engineering</w:t>
      </w:r>
      <w:r w:rsidRPr="007D3F0C">
        <w:rPr>
          <w:lang w:val="en-GB"/>
        </w:rPr>
        <w:t xml:space="preserve">, </w:t>
      </w:r>
      <w:r w:rsidRPr="007D3F0C">
        <w:rPr>
          <w:i/>
          <w:iCs/>
          <w:lang w:val="en-GB"/>
        </w:rPr>
        <w:t>Special Issue</w:t>
      </w:r>
      <w:r w:rsidRPr="007D3F0C">
        <w:rPr>
          <w:lang w:val="en-GB"/>
        </w:rPr>
        <w:t>(Special Issue), 31–36. https://doi.org/10.18201/ijisae.2017SpecialIssue31421</w:t>
      </w:r>
    </w:p>
    <w:p w14:paraId="66368F5B" w14:textId="77777777" w:rsidR="00AE3B98" w:rsidRPr="007D3F0C" w:rsidRDefault="00AE3B98" w:rsidP="00AE3B98">
      <w:pPr>
        <w:pStyle w:val="Bibliography"/>
        <w:rPr>
          <w:lang w:val="en-GB"/>
        </w:rPr>
      </w:pPr>
      <w:r w:rsidRPr="007D3F0C">
        <w:rPr>
          <w:lang w:val="en-GB"/>
        </w:rPr>
        <w:t xml:space="preserve">Bao, W., Yue, J., &amp; Rao, Y. (2017). A deep learning framework for financial time series using stacked autoencoders and long-short term memory. </w:t>
      </w:r>
      <w:r w:rsidRPr="007D3F0C">
        <w:rPr>
          <w:i/>
          <w:iCs/>
          <w:lang w:val="en-GB"/>
        </w:rPr>
        <w:t>PLOS ONE</w:t>
      </w:r>
      <w:r w:rsidRPr="007D3F0C">
        <w:rPr>
          <w:lang w:val="en-GB"/>
        </w:rPr>
        <w:t xml:space="preserve">, </w:t>
      </w:r>
      <w:r w:rsidRPr="007D3F0C">
        <w:rPr>
          <w:i/>
          <w:iCs/>
          <w:lang w:val="en-GB"/>
        </w:rPr>
        <w:t>12</w:t>
      </w:r>
      <w:r w:rsidRPr="007D3F0C">
        <w:rPr>
          <w:lang w:val="en-GB"/>
        </w:rPr>
        <w:t>(7), e0180944. https://doi.org/10.1371/journal.pone.0180944</w:t>
      </w:r>
    </w:p>
    <w:p w14:paraId="56267D3C" w14:textId="77777777" w:rsidR="00AE3B98" w:rsidRPr="007D3F0C" w:rsidRDefault="00AE3B98" w:rsidP="00AE3B98">
      <w:pPr>
        <w:pStyle w:val="Bibliography"/>
        <w:rPr>
          <w:lang w:val="en-GB"/>
        </w:rPr>
      </w:pPr>
      <w:r w:rsidRPr="007D3F0C">
        <w:rPr>
          <w:lang w:val="en-GB"/>
        </w:rPr>
        <w:t xml:space="preserve">Batres-Estrada, B. (2015). </w:t>
      </w:r>
      <w:r w:rsidRPr="007D3F0C">
        <w:rPr>
          <w:i/>
          <w:iCs/>
          <w:lang w:val="en-GB"/>
        </w:rPr>
        <w:t>Deep learning for multivariate financial time series</w:t>
      </w:r>
      <w:r w:rsidRPr="007D3F0C">
        <w:rPr>
          <w:lang w:val="en-GB"/>
        </w:rPr>
        <w:t>.</w:t>
      </w:r>
    </w:p>
    <w:p w14:paraId="1D9F4535" w14:textId="77777777" w:rsidR="00AE3B98" w:rsidRPr="007D3F0C" w:rsidRDefault="00AE3B98" w:rsidP="00AE3B98">
      <w:pPr>
        <w:pStyle w:val="Bibliography"/>
        <w:rPr>
          <w:lang w:val="en-GB"/>
        </w:rPr>
      </w:pPr>
      <w:r w:rsidRPr="007D3F0C">
        <w:rPr>
          <w:lang w:val="en-GB"/>
        </w:rPr>
        <w:t xml:space="preserve">Chandra, R., &amp; Chand, S. (2016). Evaluation of co-evolutionary neural network architectures for time series prediction with mobile application in finance. </w:t>
      </w:r>
      <w:r w:rsidRPr="007D3F0C">
        <w:rPr>
          <w:i/>
          <w:iCs/>
          <w:lang w:val="en-GB"/>
        </w:rPr>
        <w:t>Applied Soft Computing</w:t>
      </w:r>
      <w:r w:rsidRPr="007D3F0C">
        <w:rPr>
          <w:lang w:val="en-GB"/>
        </w:rPr>
        <w:t xml:space="preserve">, </w:t>
      </w:r>
      <w:r w:rsidRPr="007D3F0C">
        <w:rPr>
          <w:i/>
          <w:iCs/>
          <w:lang w:val="en-GB"/>
        </w:rPr>
        <w:t>49</w:t>
      </w:r>
      <w:r w:rsidRPr="007D3F0C">
        <w:rPr>
          <w:lang w:val="en-GB"/>
        </w:rPr>
        <w:t>, 462–473. https://doi.org/10.1016/j.asoc.2016.08.029</w:t>
      </w:r>
    </w:p>
    <w:p w14:paraId="022ED700" w14:textId="77777777" w:rsidR="00AE3B98" w:rsidRPr="007D3F0C" w:rsidRDefault="00AE3B98" w:rsidP="00AE3B98">
      <w:pPr>
        <w:pStyle w:val="Bibliography"/>
        <w:rPr>
          <w:lang w:val="en-GB"/>
        </w:rPr>
      </w:pPr>
      <w:r w:rsidRPr="007D3F0C">
        <w:rPr>
          <w:lang w:val="en-GB"/>
        </w:rPr>
        <w:t xml:space="preserve">Chang, P.-C., Liao, T. W., Lin, J.-J., &amp; Fan, C.-Y. (2011). A dynamic threshold decision system for stock trading signal detection. </w:t>
      </w:r>
      <w:r w:rsidRPr="007D3F0C">
        <w:rPr>
          <w:i/>
          <w:iCs/>
          <w:lang w:val="en-GB"/>
        </w:rPr>
        <w:t>Applied Soft Computing</w:t>
      </w:r>
      <w:r w:rsidRPr="007D3F0C">
        <w:rPr>
          <w:lang w:val="en-GB"/>
        </w:rPr>
        <w:t xml:space="preserve">, </w:t>
      </w:r>
      <w:r w:rsidRPr="007D3F0C">
        <w:rPr>
          <w:i/>
          <w:iCs/>
          <w:lang w:val="en-GB"/>
        </w:rPr>
        <w:t>11</w:t>
      </w:r>
      <w:r w:rsidRPr="007D3F0C">
        <w:rPr>
          <w:lang w:val="en-GB"/>
        </w:rPr>
        <w:t>(5), 3998–4010. https://doi.org/10.1016/j.asoc.2011.02.029</w:t>
      </w:r>
    </w:p>
    <w:p w14:paraId="59FADF2F" w14:textId="77777777" w:rsidR="00AE3B98" w:rsidRPr="007D3F0C" w:rsidRDefault="00AE3B98" w:rsidP="00AE3B98">
      <w:pPr>
        <w:pStyle w:val="Bibliography"/>
        <w:rPr>
          <w:lang w:val="en-GB"/>
        </w:rPr>
      </w:pPr>
      <w:r w:rsidRPr="007D3F0C">
        <w:rPr>
          <w:lang w:val="en-GB"/>
        </w:rPr>
        <w:t xml:space="preserve">Cho, K., Merrienboer, B. van, Gulcehre, C., Bahdanau, D., Bougares, F., Schwenk, H., &amp; Bengio, Y. (2014). </w:t>
      </w:r>
      <w:r w:rsidRPr="007D3F0C">
        <w:rPr>
          <w:i/>
          <w:iCs/>
          <w:lang w:val="en-GB"/>
        </w:rPr>
        <w:t>Learning Phrase Representations using RNN Encoder-Decoder for Statistical Machine Translation</w:t>
      </w:r>
      <w:r w:rsidRPr="007D3F0C">
        <w:rPr>
          <w:lang w:val="en-GB"/>
        </w:rPr>
        <w:t>.</w:t>
      </w:r>
    </w:p>
    <w:p w14:paraId="0850F329" w14:textId="77777777" w:rsidR="00AE3B98" w:rsidRPr="007D3F0C" w:rsidRDefault="00AE3B98" w:rsidP="00AE3B98">
      <w:pPr>
        <w:pStyle w:val="Bibliography"/>
        <w:rPr>
          <w:lang w:val="en-GB"/>
        </w:rPr>
      </w:pPr>
      <w:r w:rsidRPr="007D3F0C">
        <w:rPr>
          <w:lang w:val="en-GB"/>
        </w:rPr>
        <w:t xml:space="preserve">Das, P., &amp; Banerjee, A. (2011). Meta optimization and its application to portfolio selection. </w:t>
      </w:r>
      <w:r w:rsidRPr="007D3F0C">
        <w:rPr>
          <w:i/>
          <w:iCs/>
          <w:lang w:val="en-GB"/>
        </w:rPr>
        <w:t>Proceedings of the 17th ACM SIGKDD International Conference on Knowledge Discovery and Data Mining - KDD ’11</w:t>
      </w:r>
      <w:r w:rsidRPr="007D3F0C">
        <w:rPr>
          <w:lang w:val="en-GB"/>
        </w:rPr>
        <w:t>, 1163. https://doi.org/10.1145/2020408.2020588</w:t>
      </w:r>
    </w:p>
    <w:p w14:paraId="248D1149" w14:textId="77777777" w:rsidR="00AE3B98" w:rsidRPr="007D3F0C" w:rsidRDefault="00AE3B98" w:rsidP="00AE3B98">
      <w:pPr>
        <w:pStyle w:val="Bibliography"/>
        <w:rPr>
          <w:lang w:val="en-GB"/>
        </w:rPr>
      </w:pPr>
      <w:r w:rsidRPr="007D3F0C">
        <w:rPr>
          <w:lang w:val="en-GB"/>
        </w:rPr>
        <w:t xml:space="preserve">De BONDT, W. F. M., &amp; Thaler, R. (1985). Does the Stock Market Overreact? </w:t>
      </w:r>
      <w:r w:rsidRPr="007D3F0C">
        <w:rPr>
          <w:i/>
          <w:iCs/>
          <w:lang w:val="en-GB"/>
        </w:rPr>
        <w:t>The Journal of Finance</w:t>
      </w:r>
      <w:r w:rsidRPr="007D3F0C">
        <w:rPr>
          <w:lang w:val="en-GB"/>
        </w:rPr>
        <w:t xml:space="preserve">, </w:t>
      </w:r>
      <w:r w:rsidRPr="007D3F0C">
        <w:rPr>
          <w:i/>
          <w:iCs/>
          <w:lang w:val="en-GB"/>
        </w:rPr>
        <w:t>40</w:t>
      </w:r>
      <w:r w:rsidRPr="007D3F0C">
        <w:rPr>
          <w:lang w:val="en-GB"/>
        </w:rPr>
        <w:t>(3), 793–805. https://doi.org/10.1111/j.1540-6261.1985.tb05004.x</w:t>
      </w:r>
    </w:p>
    <w:p w14:paraId="52DCE97F" w14:textId="77777777" w:rsidR="00AE3B98" w:rsidRPr="007D3F0C" w:rsidRDefault="00AE3B98" w:rsidP="00AE3B98">
      <w:pPr>
        <w:pStyle w:val="Bibliography"/>
        <w:rPr>
          <w:lang w:val="en-GB"/>
        </w:rPr>
      </w:pPr>
      <w:r w:rsidRPr="007D3F0C">
        <w:rPr>
          <w:lang w:val="en-GB"/>
        </w:rPr>
        <w:t xml:space="preserve">Ding, Q., Wu, S., Sun, H., Guo, J., &amp; Guo, J. (2020). Hierarchical Multi-Scale Gaussian Transformer for Stock Movement Prediction. </w:t>
      </w:r>
      <w:r w:rsidRPr="007D3F0C">
        <w:rPr>
          <w:i/>
          <w:iCs/>
          <w:lang w:val="en-GB"/>
        </w:rPr>
        <w:t>IJCAI</w:t>
      </w:r>
      <w:r w:rsidRPr="007D3F0C">
        <w:rPr>
          <w:lang w:val="en-GB"/>
        </w:rPr>
        <w:t>.</w:t>
      </w:r>
    </w:p>
    <w:p w14:paraId="7FF68E04" w14:textId="77777777" w:rsidR="00AE3B98" w:rsidRPr="007D3F0C" w:rsidRDefault="00AE3B98" w:rsidP="00AE3B98">
      <w:pPr>
        <w:pStyle w:val="Bibliography"/>
        <w:rPr>
          <w:lang w:val="en-GB"/>
        </w:rPr>
      </w:pPr>
      <w:r w:rsidRPr="007D3F0C">
        <w:rPr>
          <w:lang w:val="en-GB"/>
        </w:rPr>
        <w:lastRenderedPageBreak/>
        <w:t xml:space="preserve">Dixon, M., Klabjan, D., &amp; Bang, J. H. (2015). Implementing deep neural networks for financial market prediction on the Intel Xeon Phi. </w:t>
      </w:r>
      <w:r w:rsidRPr="007D3F0C">
        <w:rPr>
          <w:i/>
          <w:iCs/>
          <w:lang w:val="en-GB"/>
        </w:rPr>
        <w:t>Proceedings of the 8th Workshop on High Performance Computational Finance</w:t>
      </w:r>
      <w:r w:rsidRPr="007D3F0C">
        <w:rPr>
          <w:lang w:val="en-GB"/>
        </w:rPr>
        <w:t>, 1–6. https://doi.org/10.1145/2830556.2830562</w:t>
      </w:r>
    </w:p>
    <w:p w14:paraId="30B32A56" w14:textId="77777777" w:rsidR="00AE3B98" w:rsidRPr="007D3F0C" w:rsidRDefault="00AE3B98" w:rsidP="00AE3B98">
      <w:pPr>
        <w:pStyle w:val="Bibliography"/>
        <w:rPr>
          <w:lang w:val="en-GB"/>
        </w:rPr>
      </w:pPr>
      <w:r w:rsidRPr="007D3F0C">
        <w:rPr>
          <w:lang w:val="en-GB"/>
        </w:rPr>
        <w:t xml:space="preserve">Elmsili, B., &amp; Outtaj, B. (2018). Artificial neural networks applications in economics and management research: An exploratory literature review. </w:t>
      </w:r>
      <w:r w:rsidRPr="007D3F0C">
        <w:rPr>
          <w:i/>
          <w:iCs/>
          <w:lang w:val="en-GB"/>
        </w:rPr>
        <w:t>2018 4th International Conference on Optimization and Applications (ICOA)</w:t>
      </w:r>
      <w:r w:rsidRPr="007D3F0C">
        <w:rPr>
          <w:lang w:val="en-GB"/>
        </w:rPr>
        <w:t>, 1–6. https://doi.org/10.1109/ICOA.2018.8370600</w:t>
      </w:r>
    </w:p>
    <w:p w14:paraId="646BFAE2" w14:textId="77777777" w:rsidR="00AE3B98" w:rsidRPr="007D3F0C" w:rsidRDefault="00AE3B98" w:rsidP="00AE3B98">
      <w:pPr>
        <w:pStyle w:val="Bibliography"/>
        <w:rPr>
          <w:lang w:val="en-GB"/>
        </w:rPr>
      </w:pPr>
      <w:r w:rsidRPr="007D3F0C">
        <w:rPr>
          <w:lang w:val="en-GB"/>
        </w:rPr>
        <w:t xml:space="preserve">Feng, F., Chen, H., He, X., Ding, J., Sun, M., &amp; Chua, T.-S. (2019). Enhancing Stock Movement Prediction with Adversarial Training. </w:t>
      </w:r>
      <w:r w:rsidRPr="007D3F0C">
        <w:rPr>
          <w:i/>
          <w:iCs/>
          <w:lang w:val="en-GB"/>
        </w:rPr>
        <w:t>IJCAI</w:t>
      </w:r>
      <w:r w:rsidRPr="007D3F0C">
        <w:rPr>
          <w:lang w:val="en-GB"/>
        </w:rPr>
        <w:t>.</w:t>
      </w:r>
    </w:p>
    <w:p w14:paraId="1D84A18C" w14:textId="77777777" w:rsidR="00AE3B98" w:rsidRPr="007D3F0C" w:rsidRDefault="00AE3B98" w:rsidP="00AE3B98">
      <w:pPr>
        <w:pStyle w:val="Bibliography"/>
        <w:rPr>
          <w:lang w:val="en-GB"/>
        </w:rPr>
      </w:pPr>
      <w:r w:rsidRPr="007D3F0C">
        <w:rPr>
          <w:lang w:val="en-GB"/>
        </w:rPr>
        <w:t xml:space="preserve">Fischer, T., &amp; Krauss, C. (2017). </w:t>
      </w:r>
      <w:r w:rsidRPr="007D3F0C">
        <w:rPr>
          <w:i/>
          <w:iCs/>
          <w:lang w:val="en-GB"/>
        </w:rPr>
        <w:t>Deep learning with long short-term memory networks for financial market predictions</w:t>
      </w:r>
      <w:r w:rsidRPr="007D3F0C">
        <w:rPr>
          <w:lang w:val="en-GB"/>
        </w:rPr>
        <w:t xml:space="preserve"> (Issue 11/2017). Friedrich-Alexander University Erlangen-Nuremberg, Institute for Economics. https://ideas.repec.org/p/zbw/iwqwdp/112017.html</w:t>
      </w:r>
    </w:p>
    <w:p w14:paraId="04362B7D" w14:textId="77777777" w:rsidR="00AE3B98" w:rsidRPr="007D3F0C" w:rsidRDefault="00AE3B98" w:rsidP="00AE3B98">
      <w:pPr>
        <w:pStyle w:val="Bibliography"/>
        <w:rPr>
          <w:lang w:val="en-GB"/>
        </w:rPr>
      </w:pPr>
      <w:r w:rsidRPr="007D3F0C">
        <w:rPr>
          <w:lang w:val="en-GB"/>
        </w:rPr>
        <w:t xml:space="preserve">Gers, F. A., Schraudolph, N. N., &amp; Schmidhuber, J. (2003). Learning Precise Timing with Lstm Recurrent Networks. </w:t>
      </w:r>
      <w:r w:rsidRPr="007D3F0C">
        <w:rPr>
          <w:i/>
          <w:iCs/>
          <w:lang w:val="en-GB"/>
        </w:rPr>
        <w:t>J. Mach. Learn. Res.</w:t>
      </w:r>
      <w:r w:rsidRPr="007D3F0C">
        <w:rPr>
          <w:lang w:val="en-GB"/>
        </w:rPr>
        <w:t xml:space="preserve">, </w:t>
      </w:r>
      <w:r w:rsidRPr="007D3F0C">
        <w:rPr>
          <w:i/>
          <w:iCs/>
          <w:lang w:val="en-GB"/>
        </w:rPr>
        <w:t>3</w:t>
      </w:r>
      <w:r w:rsidRPr="007D3F0C">
        <w:rPr>
          <w:lang w:val="en-GB"/>
        </w:rPr>
        <w:t>(null), 115–143. https://doi.org/10.1162/153244303768966139</w:t>
      </w:r>
    </w:p>
    <w:p w14:paraId="2D2F13A8" w14:textId="77777777" w:rsidR="00AE3B98" w:rsidRPr="007D3F0C" w:rsidRDefault="00AE3B98" w:rsidP="00AE3B98">
      <w:pPr>
        <w:pStyle w:val="Bibliography"/>
        <w:rPr>
          <w:lang w:val="en-GB"/>
        </w:rPr>
      </w:pPr>
      <w:r w:rsidRPr="007D3F0C">
        <w:rPr>
          <w:lang w:val="en-GB"/>
        </w:rPr>
        <w:t xml:space="preserve">Goodfellow, I. J., Warde-Farley, D., Mirza, M., Courville, A., &amp; Bengio, Y. (2013). </w:t>
      </w:r>
      <w:r w:rsidRPr="007D3F0C">
        <w:rPr>
          <w:i/>
          <w:iCs/>
          <w:lang w:val="en-GB"/>
        </w:rPr>
        <w:t>Maxout Networks</w:t>
      </w:r>
      <w:r w:rsidRPr="007D3F0C">
        <w:rPr>
          <w:lang w:val="en-GB"/>
        </w:rPr>
        <w:t>.</w:t>
      </w:r>
    </w:p>
    <w:p w14:paraId="0211E52F" w14:textId="77777777" w:rsidR="00AE3B98" w:rsidRPr="007D3F0C" w:rsidRDefault="00AE3B98" w:rsidP="00AE3B98">
      <w:pPr>
        <w:pStyle w:val="Bibliography"/>
        <w:rPr>
          <w:lang w:val="en-GB"/>
        </w:rPr>
      </w:pPr>
      <w:r w:rsidRPr="007D3F0C">
        <w:rPr>
          <w:lang w:val="en-GB"/>
        </w:rPr>
        <w:t xml:space="preserve">Graves, A. (2014). Generating Sequences With Recurrent Neural Networks. </w:t>
      </w:r>
      <w:r w:rsidRPr="007D3F0C">
        <w:rPr>
          <w:i/>
          <w:iCs/>
          <w:lang w:val="en-GB"/>
        </w:rPr>
        <w:t>ArXiv:1308.0850 [Cs]</w:t>
      </w:r>
      <w:r w:rsidRPr="007D3F0C">
        <w:rPr>
          <w:lang w:val="en-GB"/>
        </w:rPr>
        <w:t>. http://arxiv.org/abs/1308.0850</w:t>
      </w:r>
    </w:p>
    <w:p w14:paraId="0391E4B0" w14:textId="77777777" w:rsidR="00AE3B98" w:rsidRPr="007D3F0C" w:rsidRDefault="00AE3B98" w:rsidP="00AE3B98">
      <w:pPr>
        <w:pStyle w:val="Bibliography"/>
        <w:rPr>
          <w:lang w:val="en-GB"/>
        </w:rPr>
      </w:pPr>
      <w:r w:rsidRPr="007D3F0C">
        <w:rPr>
          <w:lang w:val="en-GB"/>
        </w:rPr>
        <w:t xml:space="preserve">Graves, A., &amp; Schmidhuber, J. (2005). Framewise phoneme classification with bidirectional LSTM and other neural network architectures. </w:t>
      </w:r>
      <w:r w:rsidRPr="007D3F0C">
        <w:rPr>
          <w:i/>
          <w:iCs/>
          <w:lang w:val="en-GB"/>
        </w:rPr>
        <w:t>Neural Networks</w:t>
      </w:r>
      <w:r w:rsidRPr="007D3F0C">
        <w:rPr>
          <w:lang w:val="en-GB"/>
        </w:rPr>
        <w:t xml:space="preserve">, </w:t>
      </w:r>
      <w:r w:rsidRPr="007D3F0C">
        <w:rPr>
          <w:i/>
          <w:iCs/>
          <w:lang w:val="en-GB"/>
        </w:rPr>
        <w:t>18</w:t>
      </w:r>
      <w:r w:rsidRPr="007D3F0C">
        <w:rPr>
          <w:lang w:val="en-GB"/>
        </w:rPr>
        <w:t>(5–6), 602–610. https://doi.org/10.1016/j.neunet.2005.06.042</w:t>
      </w:r>
    </w:p>
    <w:p w14:paraId="0EFEF8A7" w14:textId="77777777" w:rsidR="00AE3B98" w:rsidRPr="007D3F0C" w:rsidRDefault="00AE3B98" w:rsidP="00AE3B98">
      <w:pPr>
        <w:pStyle w:val="Bibliography"/>
        <w:rPr>
          <w:lang w:val="en-GB"/>
        </w:rPr>
      </w:pPr>
      <w:r w:rsidRPr="007D3F0C">
        <w:rPr>
          <w:lang w:val="en-GB"/>
        </w:rPr>
        <w:lastRenderedPageBreak/>
        <w:t xml:space="preserve">Gyorfi, L., Lugosi, G., &amp; Udina, F. (2006). NONPARAMETRIC KERNEL-BASED SEQUENTIAL INVESTMENT STRATEGIES. </w:t>
      </w:r>
      <w:r w:rsidRPr="007D3F0C">
        <w:rPr>
          <w:i/>
          <w:iCs/>
          <w:lang w:val="en-GB"/>
        </w:rPr>
        <w:t>Mathematical Finance</w:t>
      </w:r>
      <w:r w:rsidRPr="007D3F0C">
        <w:rPr>
          <w:lang w:val="en-GB"/>
        </w:rPr>
        <w:t xml:space="preserve">, </w:t>
      </w:r>
      <w:r w:rsidRPr="007D3F0C">
        <w:rPr>
          <w:i/>
          <w:iCs/>
          <w:lang w:val="en-GB"/>
        </w:rPr>
        <w:t>16</w:t>
      </w:r>
      <w:r w:rsidRPr="007D3F0C">
        <w:rPr>
          <w:lang w:val="en-GB"/>
        </w:rPr>
        <w:t>(2), 337–357. https://doi.org/10.1111/j.1467-9965.2006.00274.x</w:t>
      </w:r>
    </w:p>
    <w:p w14:paraId="6695D86D" w14:textId="77777777" w:rsidR="00AE3B98" w:rsidRPr="007D3F0C" w:rsidRDefault="00AE3B98" w:rsidP="00AE3B98">
      <w:pPr>
        <w:pStyle w:val="Bibliography"/>
        <w:rPr>
          <w:lang w:val="en-GB"/>
        </w:rPr>
      </w:pPr>
      <w:r w:rsidRPr="007D3F0C">
        <w:rPr>
          <w:lang w:val="en-GB"/>
        </w:rPr>
        <w:t xml:space="preserve">Hameed, A., &amp; Ting, S. (2000). Trading volume and short-horizon contrarian profits: Evidence from the Malaysian market. </w:t>
      </w:r>
      <w:r w:rsidRPr="007D3F0C">
        <w:rPr>
          <w:i/>
          <w:iCs/>
          <w:lang w:val="en-GB"/>
        </w:rPr>
        <w:t>Pacific-Basin Finance Journal</w:t>
      </w:r>
      <w:r w:rsidRPr="007D3F0C">
        <w:rPr>
          <w:lang w:val="en-GB"/>
        </w:rPr>
        <w:t xml:space="preserve">, </w:t>
      </w:r>
      <w:r w:rsidRPr="007D3F0C">
        <w:rPr>
          <w:i/>
          <w:iCs/>
          <w:lang w:val="en-GB"/>
        </w:rPr>
        <w:t>8</w:t>
      </w:r>
      <w:r w:rsidRPr="007D3F0C">
        <w:rPr>
          <w:lang w:val="en-GB"/>
        </w:rPr>
        <w:t>(1), 67–84.</w:t>
      </w:r>
    </w:p>
    <w:p w14:paraId="1D9CC047" w14:textId="77777777" w:rsidR="00AE3B98" w:rsidRPr="007D3F0C" w:rsidRDefault="00AE3B98" w:rsidP="00AE3B98">
      <w:pPr>
        <w:pStyle w:val="Bibliography"/>
        <w:rPr>
          <w:lang w:val="en-GB"/>
        </w:rPr>
      </w:pPr>
      <w:r w:rsidRPr="007D3F0C">
        <w:rPr>
          <w:lang w:val="en-GB"/>
        </w:rPr>
        <w:t xml:space="preserve">Heaton, J. B., Polson, N. G., &amp; Witte, J. H. (2018). Deep Learning in Finance. </w:t>
      </w:r>
      <w:r w:rsidRPr="007D3F0C">
        <w:rPr>
          <w:i/>
          <w:iCs/>
          <w:lang w:val="en-GB"/>
        </w:rPr>
        <w:t>ArXiv:1602.06561 [Cs]</w:t>
      </w:r>
      <w:r w:rsidRPr="007D3F0C">
        <w:rPr>
          <w:lang w:val="en-GB"/>
        </w:rPr>
        <w:t>. http://arxiv.org/abs/1602.06561</w:t>
      </w:r>
    </w:p>
    <w:p w14:paraId="21892A87" w14:textId="77777777" w:rsidR="00AE3B98" w:rsidRPr="007D3F0C" w:rsidRDefault="00AE3B98" w:rsidP="00AE3B98">
      <w:pPr>
        <w:pStyle w:val="Bibliography"/>
        <w:rPr>
          <w:lang w:val="en-GB"/>
        </w:rPr>
      </w:pPr>
      <w:r w:rsidRPr="007D3F0C">
        <w:rPr>
          <w:lang w:val="en-GB"/>
        </w:rPr>
        <w:t xml:space="preserve">Hochreiter, S., Bengio, Y., Frasconi, P., &amp; Schmidhuber, J. (2001). Gradient flow in recurrent nets: The difficulty of learning long-term dependencies. In S. C. Kremer &amp; J. F. Kolen (Eds.), </w:t>
      </w:r>
      <w:r w:rsidRPr="007D3F0C">
        <w:rPr>
          <w:i/>
          <w:iCs/>
          <w:lang w:val="en-GB"/>
        </w:rPr>
        <w:t>A Field Guide to Dynamical Recurrent Neural Networks</w:t>
      </w:r>
      <w:r w:rsidRPr="007D3F0C">
        <w:rPr>
          <w:lang w:val="en-GB"/>
        </w:rPr>
        <w:t>. IEEE Press.</w:t>
      </w:r>
    </w:p>
    <w:p w14:paraId="26314281" w14:textId="77777777" w:rsidR="00AE3B98" w:rsidRPr="007D3F0C" w:rsidRDefault="00AE3B98" w:rsidP="00AE3B98">
      <w:pPr>
        <w:pStyle w:val="Bibliography"/>
        <w:rPr>
          <w:lang w:val="en-GB"/>
        </w:rPr>
      </w:pPr>
      <w:r w:rsidRPr="007D3F0C">
        <w:rPr>
          <w:lang w:val="en-GB"/>
        </w:rPr>
        <w:t xml:space="preserve">Hochreiter, S., &amp; Schmidhuber, J. (1997). Long Short-Term Memory. </w:t>
      </w:r>
      <w:r w:rsidRPr="007D3F0C">
        <w:rPr>
          <w:i/>
          <w:iCs/>
          <w:lang w:val="en-GB"/>
        </w:rPr>
        <w:t>Neural Computation</w:t>
      </w:r>
      <w:r w:rsidRPr="007D3F0C">
        <w:rPr>
          <w:lang w:val="en-GB"/>
        </w:rPr>
        <w:t xml:space="preserve">, </w:t>
      </w:r>
      <w:r w:rsidRPr="007D3F0C">
        <w:rPr>
          <w:i/>
          <w:iCs/>
          <w:lang w:val="en-GB"/>
        </w:rPr>
        <w:t>9</w:t>
      </w:r>
      <w:r w:rsidRPr="007D3F0C">
        <w:rPr>
          <w:lang w:val="en-GB"/>
        </w:rPr>
        <w:t>(8), 1735–1780. https://doi.org/10.1162/neco.1997.9.8.1735</w:t>
      </w:r>
    </w:p>
    <w:p w14:paraId="4AD110F3" w14:textId="77777777" w:rsidR="00AE3B98" w:rsidRPr="007D3F0C" w:rsidRDefault="00AE3B98" w:rsidP="00AE3B98">
      <w:pPr>
        <w:pStyle w:val="Bibliography"/>
        <w:rPr>
          <w:lang w:val="en-GB"/>
        </w:rPr>
      </w:pPr>
      <w:r w:rsidRPr="007D3F0C">
        <w:rPr>
          <w:lang w:val="en-GB"/>
        </w:rPr>
        <w:t xml:space="preserve">Huck, N. (2009). Pairs selection and outranking: An application to the S&amp;P 100 index. </w:t>
      </w:r>
      <w:r w:rsidRPr="007D3F0C">
        <w:rPr>
          <w:i/>
          <w:iCs/>
          <w:lang w:val="en-GB"/>
        </w:rPr>
        <w:t>European Journal of Operational Research</w:t>
      </w:r>
      <w:r w:rsidRPr="007D3F0C">
        <w:rPr>
          <w:lang w:val="en-GB"/>
        </w:rPr>
        <w:t xml:space="preserve">, </w:t>
      </w:r>
      <w:r w:rsidRPr="007D3F0C">
        <w:rPr>
          <w:i/>
          <w:iCs/>
          <w:lang w:val="en-GB"/>
        </w:rPr>
        <w:t>196</w:t>
      </w:r>
      <w:r w:rsidRPr="007D3F0C">
        <w:rPr>
          <w:lang w:val="en-GB"/>
        </w:rPr>
        <w:t>(2), 819–825.</w:t>
      </w:r>
    </w:p>
    <w:p w14:paraId="51841C0F" w14:textId="77777777" w:rsidR="00AE3B98" w:rsidRPr="007D3F0C" w:rsidRDefault="00AE3B98" w:rsidP="00AE3B98">
      <w:pPr>
        <w:pStyle w:val="Bibliography"/>
        <w:rPr>
          <w:lang w:val="en-GB"/>
        </w:rPr>
      </w:pPr>
      <w:r w:rsidRPr="007D3F0C">
        <w:rPr>
          <w:lang w:val="en-GB"/>
        </w:rPr>
        <w:t xml:space="preserve">Kearney, C., &amp; Liu, S. (2013). Textual Sentiment Analysis in Finance: A Survey of Methods and Models. </w:t>
      </w:r>
      <w:r w:rsidRPr="007D3F0C">
        <w:rPr>
          <w:i/>
          <w:iCs/>
          <w:lang w:val="en-GB"/>
        </w:rPr>
        <w:t>SSRN Electronic Journal</w:t>
      </w:r>
      <w:r w:rsidRPr="007D3F0C">
        <w:rPr>
          <w:lang w:val="en-GB"/>
        </w:rPr>
        <w:t>. https://doi.org/10.2139/ssrn.2213801</w:t>
      </w:r>
    </w:p>
    <w:p w14:paraId="543546DC" w14:textId="77777777" w:rsidR="00AE3B98" w:rsidRPr="007D3F0C" w:rsidRDefault="00AE3B98" w:rsidP="00AE3B98">
      <w:pPr>
        <w:pStyle w:val="Bibliography"/>
        <w:rPr>
          <w:lang w:val="en-GB"/>
        </w:rPr>
      </w:pPr>
      <w:r w:rsidRPr="007D3F0C">
        <w:rPr>
          <w:lang w:val="en-GB"/>
        </w:rPr>
        <w:t xml:space="preserve">Keogh, E., Chakrabarti, K., Pazzani, M., &amp; Mehrotra, S. (2001). Dimensionality Reduction for Fast Similarity Search in Large Time Series Databases. </w:t>
      </w:r>
      <w:r w:rsidRPr="007D3F0C">
        <w:rPr>
          <w:i/>
          <w:iCs/>
          <w:lang w:val="en-GB"/>
        </w:rPr>
        <w:t>Knowledge and Information Systems</w:t>
      </w:r>
      <w:r w:rsidRPr="007D3F0C">
        <w:rPr>
          <w:lang w:val="en-GB"/>
        </w:rPr>
        <w:t xml:space="preserve">, </w:t>
      </w:r>
      <w:r w:rsidRPr="007D3F0C">
        <w:rPr>
          <w:i/>
          <w:iCs/>
          <w:lang w:val="en-GB"/>
        </w:rPr>
        <w:t>3</w:t>
      </w:r>
      <w:r w:rsidRPr="007D3F0C">
        <w:rPr>
          <w:lang w:val="en-GB"/>
        </w:rPr>
        <w:t>(3), 263–286. https://doi.org/10.1007/PL00011669</w:t>
      </w:r>
    </w:p>
    <w:p w14:paraId="1AEC56D7" w14:textId="77777777" w:rsidR="00AE3B98" w:rsidRPr="007D3F0C" w:rsidRDefault="00AE3B98" w:rsidP="00AE3B98">
      <w:pPr>
        <w:pStyle w:val="Bibliography"/>
        <w:rPr>
          <w:lang w:val="en-GB"/>
        </w:rPr>
      </w:pPr>
      <w:r w:rsidRPr="007D3F0C">
        <w:rPr>
          <w:lang w:val="en-GB"/>
        </w:rPr>
        <w:t xml:space="preserve">Khadjeh Nassirtoussi, A., Aghabozorgi, S., Ying Wah, T., &amp; Ngo, D. C. L. (2014). Text mining for market prediction: A systematic review. </w:t>
      </w:r>
      <w:r w:rsidRPr="007D3F0C">
        <w:rPr>
          <w:i/>
          <w:iCs/>
          <w:lang w:val="en-GB"/>
        </w:rPr>
        <w:t>Expert Systems with Applications</w:t>
      </w:r>
      <w:r w:rsidRPr="007D3F0C">
        <w:rPr>
          <w:lang w:val="en-GB"/>
        </w:rPr>
        <w:t xml:space="preserve">, </w:t>
      </w:r>
      <w:r w:rsidRPr="007D3F0C">
        <w:rPr>
          <w:i/>
          <w:iCs/>
          <w:lang w:val="en-GB"/>
        </w:rPr>
        <w:t>41</w:t>
      </w:r>
      <w:r w:rsidRPr="007D3F0C">
        <w:rPr>
          <w:lang w:val="en-GB"/>
        </w:rPr>
        <w:t>(16), 7653–7670. https://doi.org/10.1016/j.eswa.2014.06.009</w:t>
      </w:r>
    </w:p>
    <w:p w14:paraId="77CC45AD" w14:textId="77777777" w:rsidR="00AE3B98" w:rsidRPr="007D3F0C" w:rsidRDefault="00AE3B98" w:rsidP="00AE3B98">
      <w:pPr>
        <w:pStyle w:val="Bibliography"/>
        <w:rPr>
          <w:lang w:val="en-GB"/>
        </w:rPr>
      </w:pPr>
      <w:r w:rsidRPr="007D3F0C">
        <w:rPr>
          <w:lang w:val="en-GB"/>
        </w:rPr>
        <w:t xml:space="preserve">Kraus, M., &amp; Feuerriegel, S. (2017). Decision support from financial disclosures with deep neural networks and transfer learning. </w:t>
      </w:r>
      <w:r w:rsidRPr="007D3F0C">
        <w:rPr>
          <w:i/>
          <w:iCs/>
          <w:lang w:val="en-GB"/>
        </w:rPr>
        <w:t>Decision Support Systems</w:t>
      </w:r>
      <w:r w:rsidRPr="007D3F0C">
        <w:rPr>
          <w:lang w:val="en-GB"/>
        </w:rPr>
        <w:t xml:space="preserve">, </w:t>
      </w:r>
      <w:r w:rsidRPr="007D3F0C">
        <w:rPr>
          <w:i/>
          <w:iCs/>
          <w:lang w:val="en-GB"/>
        </w:rPr>
        <w:t>104</w:t>
      </w:r>
      <w:r w:rsidRPr="007D3F0C">
        <w:rPr>
          <w:lang w:val="en-GB"/>
        </w:rPr>
        <w:t>, 38–48. https://doi.org/10.1016/j.dss.2017.10.001</w:t>
      </w:r>
    </w:p>
    <w:p w14:paraId="7299FA4D" w14:textId="77777777" w:rsidR="00AE3B98" w:rsidRPr="007D3F0C" w:rsidRDefault="00AE3B98" w:rsidP="00AE3B98">
      <w:pPr>
        <w:pStyle w:val="Bibliography"/>
        <w:rPr>
          <w:lang w:val="en-GB"/>
        </w:rPr>
      </w:pPr>
      <w:r w:rsidRPr="007D3F0C">
        <w:rPr>
          <w:lang w:val="en-GB"/>
        </w:rPr>
        <w:lastRenderedPageBreak/>
        <w:t xml:space="preserve">Krauss, C., Do, X. A., &amp; Huck, N. (2017). Deep neural networks, gradient-boosted trees, random forests: Statistical arbitrage on the S&amp;P 500. </w:t>
      </w:r>
      <w:r w:rsidRPr="007D3F0C">
        <w:rPr>
          <w:i/>
          <w:iCs/>
          <w:lang w:val="en-GB"/>
        </w:rPr>
        <w:t>European Journal of Operational Research</w:t>
      </w:r>
      <w:r w:rsidRPr="007D3F0C">
        <w:rPr>
          <w:lang w:val="en-GB"/>
        </w:rPr>
        <w:t xml:space="preserve">, </w:t>
      </w:r>
      <w:r w:rsidRPr="007D3F0C">
        <w:rPr>
          <w:i/>
          <w:iCs/>
          <w:lang w:val="en-GB"/>
        </w:rPr>
        <w:t>259</w:t>
      </w:r>
      <w:r w:rsidRPr="007D3F0C">
        <w:rPr>
          <w:lang w:val="en-GB"/>
        </w:rPr>
        <w:t>(2), 689–702. https://doi.org/10.1016/j.ejor.2016.10.031</w:t>
      </w:r>
    </w:p>
    <w:p w14:paraId="182450F0" w14:textId="77777777" w:rsidR="00AE3B98" w:rsidRPr="007D3F0C" w:rsidRDefault="00AE3B98" w:rsidP="00AE3B98">
      <w:pPr>
        <w:pStyle w:val="Bibliography"/>
        <w:rPr>
          <w:lang w:val="en-GB"/>
        </w:rPr>
      </w:pPr>
      <w:r w:rsidRPr="007D3F0C">
        <w:rPr>
          <w:lang w:val="en-GB"/>
        </w:rPr>
        <w:t xml:space="preserve">Lee, S. I., &amp; Yoo, S. J. (2018). Threshold-Based Portfolio: The Role of the Threshold and Its Applications. </w:t>
      </w:r>
      <w:r w:rsidRPr="007D3F0C">
        <w:rPr>
          <w:i/>
          <w:iCs/>
          <w:lang w:val="en-GB"/>
        </w:rPr>
        <w:t>ArXiv:1709.09822 [q-Fin]</w:t>
      </w:r>
      <w:r w:rsidRPr="007D3F0C">
        <w:rPr>
          <w:lang w:val="en-GB"/>
        </w:rPr>
        <w:t>. http://arxiv.org/abs/1709.09822</w:t>
      </w:r>
    </w:p>
    <w:p w14:paraId="4441CF7E" w14:textId="77777777" w:rsidR="00AE3B98" w:rsidRPr="007D3F0C" w:rsidRDefault="00AE3B98" w:rsidP="00AE3B98">
      <w:pPr>
        <w:pStyle w:val="Bibliography"/>
        <w:rPr>
          <w:lang w:val="en-GB"/>
        </w:rPr>
      </w:pPr>
      <w:r w:rsidRPr="007D3F0C">
        <w:rPr>
          <w:lang w:val="en-GB"/>
        </w:rPr>
        <w:t xml:space="preserve">Li, B., &amp; Hoi, S. C. H. (2013). Online Portfolio Selection: A Survey. </w:t>
      </w:r>
      <w:r w:rsidRPr="007D3F0C">
        <w:rPr>
          <w:i/>
          <w:iCs/>
          <w:lang w:val="en-GB"/>
        </w:rPr>
        <w:t>ArXiv:1212.2129 [Cs, q-Fin]</w:t>
      </w:r>
      <w:r w:rsidRPr="007D3F0C">
        <w:rPr>
          <w:lang w:val="en-GB"/>
        </w:rPr>
        <w:t>. http://arxiv.org/abs/1212.2129</w:t>
      </w:r>
    </w:p>
    <w:p w14:paraId="2BC1F97B" w14:textId="77777777" w:rsidR="00AE3B98" w:rsidRPr="007D3F0C" w:rsidRDefault="00AE3B98" w:rsidP="00AE3B98">
      <w:pPr>
        <w:pStyle w:val="Bibliography"/>
        <w:rPr>
          <w:lang w:val="en-GB"/>
        </w:rPr>
      </w:pPr>
      <w:r w:rsidRPr="007D3F0C">
        <w:rPr>
          <w:lang w:val="en-GB"/>
        </w:rPr>
        <w:t xml:space="preserve">Li, Y., &amp; Ma, W. (2010). Applications of Artificial Neural Networks in Financial Economics: A Survey. </w:t>
      </w:r>
      <w:r w:rsidRPr="007D3F0C">
        <w:rPr>
          <w:i/>
          <w:iCs/>
          <w:lang w:val="en-GB"/>
        </w:rPr>
        <w:t>2010 International Symposium on Computational Intelligence and Design</w:t>
      </w:r>
      <w:r w:rsidRPr="007D3F0C">
        <w:rPr>
          <w:lang w:val="en-GB"/>
        </w:rPr>
        <w:t>, 211–214. https://doi.org/10.1109/ISCID.2010.70</w:t>
      </w:r>
    </w:p>
    <w:p w14:paraId="4B8C9BF4" w14:textId="77777777" w:rsidR="00AE3B98" w:rsidRPr="007D3F0C" w:rsidRDefault="00AE3B98" w:rsidP="00AE3B98">
      <w:pPr>
        <w:pStyle w:val="Bibliography"/>
        <w:rPr>
          <w:lang w:val="en-GB"/>
        </w:rPr>
      </w:pPr>
      <w:r w:rsidRPr="007D3F0C">
        <w:rPr>
          <w:lang w:val="en-GB"/>
        </w:rPr>
        <w:t xml:space="preserve">Liu, S., Zhang, C., &amp; Ma, J. (2017a). CNN-LSTM Neural Network Model for Quantitative Strategy Analysis in Stock Markets. In D. Liu, S. Xie, Y. Li, D. Zhao, &amp; E.-S. M. El-Alfy (Eds.), </w:t>
      </w:r>
      <w:r w:rsidRPr="007D3F0C">
        <w:rPr>
          <w:i/>
          <w:iCs/>
          <w:lang w:val="en-GB"/>
        </w:rPr>
        <w:t>Neural Information Processing</w:t>
      </w:r>
      <w:r w:rsidRPr="007D3F0C">
        <w:rPr>
          <w:lang w:val="en-GB"/>
        </w:rPr>
        <w:t xml:space="preserve"> (Vol. 10635, pp. 198–206). Springer International Publishing. https://doi.org/10.1007/978-3-319-70096-0_21</w:t>
      </w:r>
    </w:p>
    <w:p w14:paraId="6C47C94A" w14:textId="77777777" w:rsidR="00AE3B98" w:rsidRPr="007D3F0C" w:rsidRDefault="00AE3B98" w:rsidP="00AE3B98">
      <w:pPr>
        <w:pStyle w:val="Bibliography"/>
        <w:rPr>
          <w:lang w:val="en-GB"/>
        </w:rPr>
      </w:pPr>
      <w:r w:rsidRPr="007D3F0C">
        <w:rPr>
          <w:lang w:val="en-GB"/>
        </w:rPr>
        <w:t xml:space="preserve">Liu, S., Zhang, C., &amp; Ma, J. (2017b). </w:t>
      </w:r>
      <w:r w:rsidRPr="007D3F0C">
        <w:rPr>
          <w:i/>
          <w:iCs/>
          <w:lang w:val="en-GB"/>
        </w:rPr>
        <w:t>CNN-LSTM Neural Network Model for Quantitative Strategy Analysis in Stock Markets</w:t>
      </w:r>
      <w:r w:rsidRPr="007D3F0C">
        <w:rPr>
          <w:lang w:val="en-GB"/>
        </w:rPr>
        <w:t xml:space="preserve"> (p. 206). https://doi.org/10.1007/978-3-319-70096-0_21</w:t>
      </w:r>
    </w:p>
    <w:p w14:paraId="1901FA12" w14:textId="77777777" w:rsidR="00AE3B98" w:rsidRPr="007D3F0C" w:rsidRDefault="00AE3B98" w:rsidP="00AE3B98">
      <w:pPr>
        <w:pStyle w:val="Bibliography"/>
        <w:rPr>
          <w:lang w:val="en-GB"/>
        </w:rPr>
      </w:pPr>
      <w:r w:rsidRPr="007D3F0C">
        <w:rPr>
          <w:lang w:val="en-GB"/>
        </w:rPr>
        <w:t xml:space="preserve">M, H., E.A., G., Menon, V. K., &amp; K.P., S. (2018). NSE Stock Market Prediction Using Deep-Learning Models. </w:t>
      </w:r>
      <w:r w:rsidRPr="007D3F0C">
        <w:rPr>
          <w:i/>
          <w:iCs/>
          <w:lang w:val="en-GB"/>
        </w:rPr>
        <w:t>Procedia Computer Science</w:t>
      </w:r>
      <w:r w:rsidRPr="007D3F0C">
        <w:rPr>
          <w:lang w:val="en-GB"/>
        </w:rPr>
        <w:t xml:space="preserve">, </w:t>
      </w:r>
      <w:r w:rsidRPr="007D3F0C">
        <w:rPr>
          <w:i/>
          <w:iCs/>
          <w:lang w:val="en-GB"/>
        </w:rPr>
        <w:t>132</w:t>
      </w:r>
      <w:r w:rsidRPr="007D3F0C">
        <w:rPr>
          <w:lang w:val="en-GB"/>
        </w:rPr>
        <w:t>, 1351–1362. https://doi.org/10.1016/j.procs.2018.05.050</w:t>
      </w:r>
    </w:p>
    <w:p w14:paraId="7BE34473" w14:textId="77777777" w:rsidR="00AE3B98" w:rsidRPr="007D3F0C" w:rsidRDefault="00AE3B98" w:rsidP="00AE3B98">
      <w:pPr>
        <w:pStyle w:val="Bibliography"/>
        <w:rPr>
          <w:lang w:val="en-GB"/>
        </w:rPr>
      </w:pPr>
      <w:r w:rsidRPr="007D3F0C">
        <w:rPr>
          <w:lang w:val="en-GB"/>
        </w:rPr>
        <w:t xml:space="preserve">Minami, S. (2018). Predicting Equity Price with Corporate Action Events Using LSTM-RNN. </w:t>
      </w:r>
      <w:r w:rsidRPr="007D3F0C">
        <w:rPr>
          <w:i/>
          <w:iCs/>
          <w:lang w:val="en-GB"/>
        </w:rPr>
        <w:t>Journal of Mathematical Finance</w:t>
      </w:r>
      <w:r w:rsidRPr="007D3F0C">
        <w:rPr>
          <w:lang w:val="en-GB"/>
        </w:rPr>
        <w:t xml:space="preserve">, </w:t>
      </w:r>
      <w:r w:rsidRPr="007D3F0C">
        <w:rPr>
          <w:i/>
          <w:iCs/>
          <w:lang w:val="en-GB"/>
        </w:rPr>
        <w:t>08</w:t>
      </w:r>
      <w:r w:rsidRPr="007D3F0C">
        <w:rPr>
          <w:lang w:val="en-GB"/>
        </w:rPr>
        <w:t>(01), 58–63. https://doi.org/10.4236/jmf.2018.81005</w:t>
      </w:r>
    </w:p>
    <w:p w14:paraId="58C5EDA8" w14:textId="77777777" w:rsidR="00AE3B98" w:rsidRPr="007D3F0C" w:rsidRDefault="00AE3B98" w:rsidP="00AE3B98">
      <w:pPr>
        <w:pStyle w:val="Bibliography"/>
        <w:rPr>
          <w:lang w:val="en-GB"/>
        </w:rPr>
      </w:pPr>
      <w:r w:rsidRPr="007D3F0C">
        <w:rPr>
          <w:lang w:val="en-GB"/>
        </w:rPr>
        <w:t xml:space="preserve">Mittermayer, M.-A., &amp; Knolmayer, G. (2006). </w:t>
      </w:r>
      <w:r w:rsidRPr="007D3F0C">
        <w:rPr>
          <w:i/>
          <w:iCs/>
          <w:lang w:val="en-GB"/>
        </w:rPr>
        <w:t>Text mining systems for market response to news: A survey</w:t>
      </w:r>
      <w:r w:rsidRPr="007D3F0C">
        <w:rPr>
          <w:lang w:val="en-GB"/>
        </w:rPr>
        <w:t>.</w:t>
      </w:r>
    </w:p>
    <w:p w14:paraId="3C3B25DD" w14:textId="77777777" w:rsidR="00AE3B98" w:rsidRPr="007D3F0C" w:rsidRDefault="00AE3B98" w:rsidP="00AE3B98">
      <w:pPr>
        <w:pStyle w:val="Bibliography"/>
        <w:rPr>
          <w:lang w:val="en-GB"/>
        </w:rPr>
      </w:pPr>
      <w:r w:rsidRPr="007D3F0C">
        <w:rPr>
          <w:lang w:val="en-GB"/>
        </w:rPr>
        <w:lastRenderedPageBreak/>
        <w:t xml:space="preserve">Moritz, B., &amp; Zimmermann, T. (2016). Tree-Based Conditional Portfolio Sorts: The Relation between Past and Future Stock Returns. </w:t>
      </w:r>
      <w:r w:rsidRPr="007D3F0C">
        <w:rPr>
          <w:i/>
          <w:iCs/>
          <w:lang w:val="en-GB"/>
        </w:rPr>
        <w:t>SSRN Electronic Journal</w:t>
      </w:r>
      <w:r w:rsidRPr="007D3F0C">
        <w:rPr>
          <w:lang w:val="en-GB"/>
        </w:rPr>
        <w:t>. https://doi.org/10.2139/ssrn.2740751</w:t>
      </w:r>
    </w:p>
    <w:p w14:paraId="44287556" w14:textId="77777777" w:rsidR="00AE3B98" w:rsidRPr="007D3F0C" w:rsidRDefault="00AE3B98" w:rsidP="00AE3B98">
      <w:pPr>
        <w:pStyle w:val="Bibliography"/>
        <w:rPr>
          <w:lang w:val="en-GB"/>
        </w:rPr>
      </w:pPr>
      <w:r w:rsidRPr="007D3F0C">
        <w:rPr>
          <w:lang w:val="en-GB"/>
        </w:rPr>
        <w:t xml:space="preserve">Qin, Y., Song, D., Chen, H., Cheng, W., Jiang, G., &amp; Cottrell, G. (2017). A Dual-Stage Attention-Based Recurrent Neural Network for Time Series Prediction. </w:t>
      </w:r>
      <w:r w:rsidRPr="007D3F0C">
        <w:rPr>
          <w:i/>
          <w:iCs/>
          <w:lang w:val="en-GB"/>
        </w:rPr>
        <w:t>ArXiv:1704.02971 [Cs, Stat]</w:t>
      </w:r>
      <w:r w:rsidRPr="007D3F0C">
        <w:rPr>
          <w:lang w:val="en-GB"/>
        </w:rPr>
        <w:t>. http://arxiv.org/abs/1704.02971</w:t>
      </w:r>
    </w:p>
    <w:p w14:paraId="5F2A4D37" w14:textId="77777777" w:rsidR="00AE3B98" w:rsidRPr="007D3F0C" w:rsidRDefault="00AE3B98" w:rsidP="00AE3B98">
      <w:pPr>
        <w:pStyle w:val="Bibliography"/>
        <w:rPr>
          <w:lang w:val="en-GB"/>
        </w:rPr>
      </w:pPr>
      <w:r w:rsidRPr="007D3F0C">
        <w:rPr>
          <w:lang w:val="en-GB"/>
        </w:rPr>
        <w:t xml:space="preserve">Samarawickrama, A. J. P., &amp; Fernando, T. G. I. (2017). A recurrent neural network approach in predicting daily stock prices an application to the Sri Lankan stock market. </w:t>
      </w:r>
      <w:r w:rsidRPr="007D3F0C">
        <w:rPr>
          <w:i/>
          <w:iCs/>
          <w:lang w:val="en-GB"/>
        </w:rPr>
        <w:t>2017 IEEE International Conference on Industrial and Information Systems (ICIIS)</w:t>
      </w:r>
      <w:r w:rsidRPr="007D3F0C">
        <w:rPr>
          <w:lang w:val="en-GB"/>
        </w:rPr>
        <w:t>, 1–6. https://doi.org/10.1109/ICIINFS.2017.8300345</w:t>
      </w:r>
    </w:p>
    <w:p w14:paraId="74E1232D" w14:textId="77777777" w:rsidR="00AE3B98" w:rsidRPr="007D3F0C" w:rsidRDefault="00AE3B98" w:rsidP="00AE3B98">
      <w:pPr>
        <w:pStyle w:val="Bibliography"/>
        <w:rPr>
          <w:lang w:val="en-GB"/>
        </w:rPr>
      </w:pPr>
      <w:r w:rsidRPr="007D3F0C">
        <w:rPr>
          <w:lang w:val="en-GB"/>
        </w:rPr>
        <w:t xml:space="preserve">Selvin, S., Vinayakumar, R., Gopalakrishnan, E. A., Menon, V. K., &amp; Soman, K. P. (2017). Stock price prediction using LSTM, RNN and CNN-sliding window model. </w:t>
      </w:r>
      <w:r w:rsidRPr="007D3F0C">
        <w:rPr>
          <w:i/>
          <w:iCs/>
          <w:lang w:val="en-GB"/>
        </w:rPr>
        <w:t>2017 International Conference on Advances in Computing, Communications and Informatics (ICACCI)</w:t>
      </w:r>
      <w:r w:rsidRPr="007D3F0C">
        <w:rPr>
          <w:lang w:val="en-GB"/>
        </w:rPr>
        <w:t>, 1643–1647. https://doi.org/10.1109/ICACCI.2017.8126078</w:t>
      </w:r>
    </w:p>
    <w:p w14:paraId="7C0F5A46" w14:textId="77777777" w:rsidR="00AE3B98" w:rsidRPr="007D3F0C" w:rsidRDefault="00AE3B98" w:rsidP="00AE3B98">
      <w:pPr>
        <w:pStyle w:val="Bibliography"/>
        <w:rPr>
          <w:lang w:val="en-GB"/>
        </w:rPr>
      </w:pPr>
      <w:r w:rsidRPr="007D3F0C">
        <w:rPr>
          <w:lang w:val="en-GB"/>
        </w:rPr>
        <w:t xml:space="preserve">Sutskever, I., Vinyals, O., &amp; Le, Q. V. (2014). </w:t>
      </w:r>
      <w:r w:rsidRPr="007D3F0C">
        <w:rPr>
          <w:i/>
          <w:iCs/>
          <w:lang w:val="en-GB"/>
        </w:rPr>
        <w:t>Sequence to Sequence Learning with Neural Networks</w:t>
      </w:r>
      <w:r w:rsidRPr="007D3F0C">
        <w:rPr>
          <w:lang w:val="en-GB"/>
        </w:rPr>
        <w:t>.</w:t>
      </w:r>
    </w:p>
    <w:p w14:paraId="7407230B" w14:textId="77777777" w:rsidR="00AE3B98" w:rsidRPr="007D3F0C" w:rsidRDefault="00AE3B98" w:rsidP="00AE3B98">
      <w:pPr>
        <w:pStyle w:val="Bibliography"/>
        <w:rPr>
          <w:lang w:val="en-GB"/>
        </w:rPr>
      </w:pPr>
      <w:r w:rsidRPr="007D3F0C">
        <w:rPr>
          <w:lang w:val="en-GB"/>
        </w:rPr>
        <w:t xml:space="preserve">Takeuchi, L. (2013). </w:t>
      </w:r>
      <w:r w:rsidRPr="007D3F0C">
        <w:rPr>
          <w:i/>
          <w:iCs/>
          <w:lang w:val="en-GB"/>
        </w:rPr>
        <w:t>Applying Deep Learning to Enhance Momentum Trading Strategies in Stocks</w:t>
      </w:r>
      <w:r w:rsidRPr="007D3F0C">
        <w:rPr>
          <w:lang w:val="en-GB"/>
        </w:rPr>
        <w:t>.</w:t>
      </w:r>
    </w:p>
    <w:p w14:paraId="50D84153" w14:textId="77777777" w:rsidR="00AE3B98" w:rsidRPr="007D3F0C" w:rsidRDefault="00AE3B98" w:rsidP="00AE3B98">
      <w:pPr>
        <w:pStyle w:val="Bibliography"/>
        <w:rPr>
          <w:lang w:val="en-GB"/>
        </w:rPr>
      </w:pPr>
      <w:r w:rsidRPr="007D3F0C">
        <w:rPr>
          <w:lang w:val="en-GB"/>
        </w:rPr>
        <w:t xml:space="preserve">Tkáč, M., &amp; Verner, R. (2016). Artificial neural networks in business: Two decades of research. </w:t>
      </w:r>
      <w:r w:rsidRPr="007D3F0C">
        <w:rPr>
          <w:i/>
          <w:iCs/>
          <w:lang w:val="en-GB"/>
        </w:rPr>
        <w:t>Applied Soft Computing</w:t>
      </w:r>
      <w:r w:rsidRPr="007D3F0C">
        <w:rPr>
          <w:lang w:val="en-GB"/>
        </w:rPr>
        <w:t xml:space="preserve">, </w:t>
      </w:r>
      <w:r w:rsidRPr="007D3F0C">
        <w:rPr>
          <w:i/>
          <w:iCs/>
          <w:lang w:val="en-GB"/>
        </w:rPr>
        <w:t>38</w:t>
      </w:r>
      <w:r w:rsidRPr="007D3F0C">
        <w:rPr>
          <w:lang w:val="en-GB"/>
        </w:rPr>
        <w:t>, 788–804. https://doi.org/10.1016/j.asoc.2015.09.040</w:t>
      </w:r>
    </w:p>
    <w:p w14:paraId="134EEF63" w14:textId="77777777" w:rsidR="00AE3B98" w:rsidRPr="007D3F0C" w:rsidRDefault="00AE3B98" w:rsidP="00AE3B98">
      <w:pPr>
        <w:pStyle w:val="Bibliography"/>
        <w:rPr>
          <w:lang w:val="en-GB"/>
        </w:rPr>
      </w:pPr>
      <w:r w:rsidRPr="007D3F0C">
        <w:rPr>
          <w:lang w:val="en-GB"/>
        </w:rPr>
        <w:t xml:space="preserve">Xing, F. Z., Cambria, E., &amp; Welsch, R. E. (2018). Natural language based financial forecasting: A survey. </w:t>
      </w:r>
      <w:r w:rsidRPr="007D3F0C">
        <w:rPr>
          <w:i/>
          <w:iCs/>
          <w:lang w:val="en-GB"/>
        </w:rPr>
        <w:t>Artificial Intelligence Review</w:t>
      </w:r>
      <w:r w:rsidRPr="007D3F0C">
        <w:rPr>
          <w:lang w:val="en-GB"/>
        </w:rPr>
        <w:t xml:space="preserve">, </w:t>
      </w:r>
      <w:r w:rsidRPr="007D3F0C">
        <w:rPr>
          <w:i/>
          <w:iCs/>
          <w:lang w:val="en-GB"/>
        </w:rPr>
        <w:t>50</w:t>
      </w:r>
      <w:r w:rsidRPr="007D3F0C">
        <w:rPr>
          <w:lang w:val="en-GB"/>
        </w:rPr>
        <w:t>(1), 49–73. https://doi.org/10.1007/s10462-017-9588-9</w:t>
      </w:r>
    </w:p>
    <w:p w14:paraId="56426176" w14:textId="77777777" w:rsidR="00AE3B98" w:rsidRPr="007D3F0C" w:rsidRDefault="00AE3B98" w:rsidP="00AE3B98">
      <w:pPr>
        <w:pStyle w:val="Bibliography"/>
        <w:rPr>
          <w:lang w:val="en-GB"/>
        </w:rPr>
      </w:pPr>
      <w:r w:rsidRPr="007D3F0C">
        <w:rPr>
          <w:lang w:val="en-GB"/>
        </w:rPr>
        <w:lastRenderedPageBreak/>
        <w:t xml:space="preserve">Xu, Y., &amp; Cohen, S. B. (2018). Stock Movement Prediction from Tweets and Historical Prices. </w:t>
      </w:r>
      <w:r w:rsidRPr="007D3F0C">
        <w:rPr>
          <w:i/>
          <w:iCs/>
          <w:lang w:val="en-GB"/>
        </w:rPr>
        <w:t>Proceedings of the 56th Annual Meeting of the Association for Computational Linguistics (Volume 1: Long Papers)</w:t>
      </w:r>
      <w:r w:rsidRPr="007D3F0C">
        <w:rPr>
          <w:lang w:val="en-GB"/>
        </w:rPr>
        <w:t>, 1970–1979. https://doi.org/10.18653/v1/P18-1183</w:t>
      </w:r>
    </w:p>
    <w:p w14:paraId="4BA1C40F" w14:textId="77777777" w:rsidR="00AE3B98" w:rsidRPr="007D3F0C" w:rsidRDefault="00AE3B98" w:rsidP="00AE3B98">
      <w:pPr>
        <w:pStyle w:val="Bibliography"/>
        <w:rPr>
          <w:lang w:val="en-GB"/>
        </w:rPr>
      </w:pPr>
      <w:r w:rsidRPr="007D3F0C">
        <w:rPr>
          <w:lang w:val="en-GB"/>
        </w:rPr>
        <w:t xml:space="preserve">Yuan, Z., Zhang, R., &amp; Shao, X. (2018a). Deep and Wide Neural Networks on Multiple sets of Temporal data with Correlation. </w:t>
      </w:r>
      <w:r w:rsidRPr="007D3F0C">
        <w:rPr>
          <w:i/>
          <w:iCs/>
          <w:lang w:val="en-GB"/>
        </w:rPr>
        <w:t>Proceedings of the 2018 International Conference on Computing and Data Engineering</w:t>
      </w:r>
      <w:r w:rsidRPr="007D3F0C">
        <w:rPr>
          <w:lang w:val="en-GB"/>
        </w:rPr>
        <w:t>, 39–43. https://doi.org/10.1145/3219788.3219793</w:t>
      </w:r>
    </w:p>
    <w:p w14:paraId="17EB4546" w14:textId="77777777" w:rsidR="00AE3B98" w:rsidRPr="007D3F0C" w:rsidRDefault="00AE3B98" w:rsidP="00AE3B98">
      <w:pPr>
        <w:pStyle w:val="Bibliography"/>
        <w:rPr>
          <w:lang w:val="en-GB"/>
        </w:rPr>
      </w:pPr>
      <w:r w:rsidRPr="007D3F0C">
        <w:rPr>
          <w:lang w:val="en-GB"/>
        </w:rPr>
        <w:t xml:space="preserve">Yuan, Z., Zhang, R., &amp; Shao, X. (2018b). Deep and Wide Neural Networks on Multiple sets of Temporal data with Correlation. </w:t>
      </w:r>
      <w:r w:rsidRPr="007D3F0C">
        <w:rPr>
          <w:i/>
          <w:iCs/>
          <w:lang w:val="en-GB"/>
        </w:rPr>
        <w:t>Proceedings of the 2018 International Conference on Computing and Data Engineering</w:t>
      </w:r>
      <w:r w:rsidRPr="007D3F0C">
        <w:rPr>
          <w:lang w:val="en-GB"/>
        </w:rPr>
        <w:t>, 39–43. https://doi.org/10.1145/3219788.3219793</w:t>
      </w:r>
    </w:p>
    <w:p w14:paraId="37CD4F65" w14:textId="77777777" w:rsidR="00AE3B98" w:rsidRPr="007D3F0C" w:rsidRDefault="00AE3B98" w:rsidP="00AE3B98">
      <w:pPr>
        <w:pStyle w:val="Bibliography"/>
        <w:rPr>
          <w:lang w:val="en-GB"/>
        </w:rPr>
      </w:pPr>
      <w:r w:rsidRPr="007D3F0C">
        <w:rPr>
          <w:lang w:val="en-GB"/>
        </w:rPr>
        <w:t xml:space="preserve">Zhang, L., Aggarwal, C. C., &amp; Qi, G.-J. (2017). Stock Price Prediction via Discovering Multi-Frequency Trading Patterns. </w:t>
      </w:r>
      <w:r w:rsidRPr="007D3F0C">
        <w:rPr>
          <w:i/>
          <w:iCs/>
          <w:lang w:val="en-GB"/>
        </w:rPr>
        <w:t>Proceedings of the 23rd ACM SIGKDD International Conference on Knowledge Discovery and Data Mining</w:t>
      </w:r>
      <w:r w:rsidRPr="007D3F0C">
        <w:rPr>
          <w:lang w:val="en-GB"/>
        </w:rPr>
        <w:t>.</w:t>
      </w:r>
    </w:p>
    <w:p w14:paraId="5A6B9BAC" w14:textId="77777777" w:rsidR="00AE3B98" w:rsidRDefault="00AE3B98" w:rsidP="00AE3B98">
      <w:pPr>
        <w:spacing w:line="360" w:lineRule="auto"/>
        <w:rPr>
          <w:b/>
          <w:bCs/>
        </w:rPr>
      </w:pPr>
      <w:r>
        <w:rPr>
          <w:b/>
          <w:bCs/>
        </w:rPr>
        <w:fldChar w:fldCharType="end"/>
      </w:r>
    </w:p>
    <w:p w14:paraId="6D400859" w14:textId="77777777" w:rsidR="00AE3B98" w:rsidRDefault="00AE3B98" w:rsidP="00AE3B98">
      <w:pPr>
        <w:spacing w:line="360" w:lineRule="auto"/>
        <w:rPr>
          <w:b/>
          <w:bCs/>
        </w:rPr>
      </w:pPr>
    </w:p>
    <w:p w14:paraId="4C8D29A1" w14:textId="77777777" w:rsidR="00AE3B98" w:rsidRDefault="00AE3B98" w:rsidP="00AE3B98">
      <w:pPr>
        <w:spacing w:line="360" w:lineRule="auto"/>
        <w:rPr>
          <w:b/>
          <w:bCs/>
        </w:rPr>
      </w:pPr>
    </w:p>
    <w:p w14:paraId="5E82E386" w14:textId="77777777" w:rsidR="00AE3B98" w:rsidRDefault="00AE3B98" w:rsidP="00AE3B98">
      <w:pPr>
        <w:spacing w:line="360" w:lineRule="auto"/>
        <w:rPr>
          <w:b/>
          <w:bCs/>
        </w:rPr>
      </w:pPr>
    </w:p>
    <w:p w14:paraId="5E5F63F2" w14:textId="77777777" w:rsidR="00AE3B98" w:rsidRDefault="00AE3B98" w:rsidP="00AE3B98">
      <w:pPr>
        <w:spacing w:line="360" w:lineRule="auto"/>
        <w:rPr>
          <w:b/>
          <w:bCs/>
        </w:rPr>
      </w:pPr>
    </w:p>
    <w:p w14:paraId="0C8A13B5" w14:textId="77777777" w:rsidR="00AE3B98" w:rsidRDefault="00AE3B98" w:rsidP="00AE3B98">
      <w:pPr>
        <w:spacing w:line="360" w:lineRule="auto"/>
        <w:rPr>
          <w:b/>
          <w:bCs/>
        </w:rPr>
      </w:pPr>
    </w:p>
    <w:p w14:paraId="2822C399" w14:textId="77777777" w:rsidR="00AE3B98" w:rsidRDefault="00AE3B98" w:rsidP="00AE3B98">
      <w:pPr>
        <w:spacing w:line="360" w:lineRule="auto"/>
        <w:rPr>
          <w:b/>
          <w:bCs/>
        </w:rPr>
      </w:pPr>
    </w:p>
    <w:p w14:paraId="58B68AF0" w14:textId="77777777" w:rsidR="00AE3B98" w:rsidRDefault="00AE3B98" w:rsidP="00AE3B98">
      <w:pPr>
        <w:spacing w:line="360" w:lineRule="auto"/>
        <w:rPr>
          <w:b/>
          <w:bCs/>
        </w:rPr>
      </w:pPr>
    </w:p>
    <w:p w14:paraId="6DFD0887" w14:textId="77777777" w:rsidR="00AE3B98" w:rsidRDefault="00AE3B98" w:rsidP="00AE3B98">
      <w:pPr>
        <w:spacing w:line="360" w:lineRule="auto"/>
        <w:rPr>
          <w:b/>
          <w:bCs/>
        </w:rPr>
      </w:pPr>
    </w:p>
    <w:p w14:paraId="1F3D201A" w14:textId="77777777" w:rsidR="00AE3B98" w:rsidRDefault="00AE3B98" w:rsidP="00AE3B98">
      <w:pPr>
        <w:spacing w:line="360" w:lineRule="auto"/>
        <w:rPr>
          <w:b/>
          <w:bCs/>
        </w:rPr>
      </w:pPr>
    </w:p>
    <w:p w14:paraId="07053F12" w14:textId="77777777" w:rsidR="00AE3B98" w:rsidRDefault="00AE3B98" w:rsidP="00AE3B98">
      <w:pPr>
        <w:spacing w:line="360" w:lineRule="auto"/>
        <w:rPr>
          <w:b/>
          <w:bCs/>
        </w:rPr>
      </w:pPr>
    </w:p>
    <w:p w14:paraId="6F513CCD" w14:textId="77777777" w:rsidR="00AE3B98" w:rsidRDefault="00AE3B98" w:rsidP="00AE3B98">
      <w:pPr>
        <w:spacing w:line="360" w:lineRule="auto"/>
        <w:rPr>
          <w:b/>
          <w:bCs/>
        </w:rPr>
      </w:pPr>
    </w:p>
    <w:p w14:paraId="1A966535" w14:textId="77777777" w:rsidR="00AE3B98" w:rsidRDefault="00AE3B98" w:rsidP="00AE3B98">
      <w:pPr>
        <w:spacing w:line="360" w:lineRule="auto"/>
        <w:rPr>
          <w:b/>
          <w:bCs/>
        </w:rPr>
      </w:pPr>
    </w:p>
    <w:p w14:paraId="16B568EA" w14:textId="77777777" w:rsidR="00AE3B98" w:rsidRDefault="00AE3B98" w:rsidP="00AE3B98">
      <w:pPr>
        <w:spacing w:line="360" w:lineRule="auto"/>
        <w:rPr>
          <w:b/>
          <w:bCs/>
        </w:rPr>
      </w:pPr>
    </w:p>
    <w:p w14:paraId="4886977F" w14:textId="77777777" w:rsidR="00AE3B98" w:rsidRDefault="00AE3B98" w:rsidP="00AE3B98">
      <w:pPr>
        <w:spacing w:line="360" w:lineRule="auto"/>
        <w:rPr>
          <w:b/>
          <w:bCs/>
        </w:rPr>
      </w:pPr>
      <w:r w:rsidRPr="003D6B3E">
        <w:rPr>
          <w:b/>
          <w:bCs/>
        </w:rPr>
        <w:lastRenderedPageBreak/>
        <w:t>APPENDIX A: RESEARCH PLAN</w:t>
      </w:r>
    </w:p>
    <w:p w14:paraId="6E6ECFB5" w14:textId="77777777" w:rsidR="00AE3B98" w:rsidRDefault="00AE3B98" w:rsidP="00AE3B98">
      <w:pPr>
        <w:spacing w:line="360" w:lineRule="auto"/>
        <w:rPr>
          <w:b/>
          <w:bCs/>
        </w:rPr>
      </w:pPr>
    </w:p>
    <w:p w14:paraId="00AABD4B" w14:textId="61A3130C" w:rsidR="00AE3B98" w:rsidRPr="003D6B3E" w:rsidRDefault="00AE3B98" w:rsidP="00AE3B98">
      <w:pPr>
        <w:spacing w:line="360" w:lineRule="auto"/>
        <w:rPr>
          <w:b/>
          <w:bCs/>
        </w:rPr>
      </w:pPr>
      <w:r>
        <w:rPr>
          <w:b/>
          <w:bCs/>
          <w:noProof/>
          <w:lang w:val="en-US" w:eastAsia="ja-JP"/>
        </w:rPr>
        <w:drawing>
          <wp:inline distT="0" distB="0" distL="0" distR="0" wp14:anchorId="34E3782D" wp14:editId="15862480">
            <wp:extent cx="5731510" cy="2844165"/>
            <wp:effectExtent l="0" t="0" r="0" b="635"/>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2844165"/>
                    </a:xfrm>
                    <a:prstGeom prst="rect">
                      <a:avLst/>
                    </a:prstGeom>
                  </pic:spPr>
                </pic:pic>
              </a:graphicData>
            </a:graphic>
          </wp:inline>
        </w:drawing>
      </w:r>
    </w:p>
    <w:p w14:paraId="5C798E70" w14:textId="77777777" w:rsidR="001512ED" w:rsidRPr="003D6B3E" w:rsidRDefault="001512ED" w:rsidP="001D540A">
      <w:pPr>
        <w:spacing w:line="360" w:lineRule="auto"/>
        <w:rPr>
          <w:b/>
          <w:bCs/>
        </w:rPr>
      </w:pPr>
    </w:p>
    <w:sectPr w:rsidR="001512ED" w:rsidRPr="003D6B3E">
      <w:headerReference w:type="even" r:id="rId84"/>
      <w:headerReference w:type="default" r:id="rId85"/>
      <w:footerReference w:type="even" r:id="rId86"/>
      <w:footerReference w:type="default" r:id="rId87"/>
      <w:headerReference w:type="first" r:id="rId88"/>
      <w:footerReference w:type="first" r:id="rId8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DB666D" w14:textId="77777777" w:rsidR="00B3575A" w:rsidRDefault="00B3575A" w:rsidP="00961619">
      <w:r>
        <w:separator/>
      </w:r>
    </w:p>
  </w:endnote>
  <w:endnote w:type="continuationSeparator" w:id="0">
    <w:p w14:paraId="324DEBE6" w14:textId="77777777" w:rsidR="00B3575A" w:rsidRDefault="00B3575A" w:rsidP="009616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NewRomanPS">
    <w:altName w:val="Times New Roman"/>
    <w:panose1 w:val="00000000000000000000"/>
    <w:charset w:val="00"/>
    <w:family w:val="roman"/>
    <w:notTrueType/>
    <w:pitch w:val="default"/>
  </w:font>
  <w:font w:name="GulliverRM">
    <w:altName w:val="Cambria"/>
    <w:panose1 w:val="00000000000000000000"/>
    <w:charset w:val="00"/>
    <w:family w:val="roman"/>
    <w:notTrueType/>
    <w:pitch w:val="default"/>
  </w:font>
  <w:font w:name="Times New Roman,Bold">
    <w:altName w:val="Times New Roman"/>
    <w:charset w:val="00"/>
    <w:family w:val="roman"/>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MR9">
    <w:altName w:val="Cambria"/>
    <w:charset w:val="00"/>
    <w:family w:val="roman"/>
    <w:pitch w:val="default"/>
  </w:font>
  <w:font w:name="CMBX9">
    <w:altName w:val="Cambria"/>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C59F3" w14:textId="77777777" w:rsidR="007F214D" w:rsidRDefault="007F214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8C9D7" w14:textId="77777777" w:rsidR="007F214D" w:rsidRDefault="007F214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B6E32" w14:textId="77777777" w:rsidR="007F214D" w:rsidRDefault="007F21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5454C" w14:textId="77777777" w:rsidR="00B3575A" w:rsidRDefault="00B3575A" w:rsidP="00961619">
      <w:r>
        <w:separator/>
      </w:r>
    </w:p>
  </w:footnote>
  <w:footnote w:type="continuationSeparator" w:id="0">
    <w:p w14:paraId="3B2A084B" w14:textId="77777777" w:rsidR="00B3575A" w:rsidRDefault="00B3575A" w:rsidP="009616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87A912" w14:textId="77777777" w:rsidR="007F214D" w:rsidRDefault="007F214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8EF169" w14:textId="77777777" w:rsidR="007F214D" w:rsidRDefault="007F214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A8ADA" w14:textId="77777777" w:rsidR="007F214D" w:rsidRDefault="007F21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86A77"/>
    <w:multiLevelType w:val="hybridMultilevel"/>
    <w:tmpl w:val="3D344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027"/>
    <w:multiLevelType w:val="multilevel"/>
    <w:tmpl w:val="2FFC58A8"/>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6"/>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 w15:restartNumberingAfterBreak="0">
    <w:nsid w:val="08E577FE"/>
    <w:multiLevelType w:val="hybridMultilevel"/>
    <w:tmpl w:val="20AA8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4962C7"/>
    <w:multiLevelType w:val="hybridMultilevel"/>
    <w:tmpl w:val="4FF4A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9E13CD"/>
    <w:multiLevelType w:val="multilevel"/>
    <w:tmpl w:val="9254454A"/>
    <w:lvl w:ilvl="0">
      <w:start w:val="8"/>
      <w:numFmt w:val="decimal"/>
      <w:lvlText w:val="%1"/>
      <w:lvlJc w:val="left"/>
      <w:pPr>
        <w:ind w:left="36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3060" w:hanging="720"/>
      </w:pPr>
      <w:rPr>
        <w:rFonts w:hint="default"/>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abstractNum w:abstractNumId="5" w15:restartNumberingAfterBreak="0">
    <w:nsid w:val="134A248A"/>
    <w:multiLevelType w:val="multilevel"/>
    <w:tmpl w:val="08DAE9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4D14F63"/>
    <w:multiLevelType w:val="hybridMultilevel"/>
    <w:tmpl w:val="B4828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6F20ED"/>
    <w:multiLevelType w:val="hybridMultilevel"/>
    <w:tmpl w:val="9F6C74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941772"/>
    <w:multiLevelType w:val="hybridMultilevel"/>
    <w:tmpl w:val="4112D0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CD22A2"/>
    <w:multiLevelType w:val="hybridMultilevel"/>
    <w:tmpl w:val="CD444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4B3CF9"/>
    <w:multiLevelType w:val="hybridMultilevel"/>
    <w:tmpl w:val="9FCE4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BD444E"/>
    <w:multiLevelType w:val="multilevel"/>
    <w:tmpl w:val="63C4B28A"/>
    <w:lvl w:ilvl="0">
      <w:start w:val="6"/>
      <w:numFmt w:val="decimal"/>
      <w:lvlText w:val="%1"/>
      <w:lvlJc w:val="left"/>
      <w:pPr>
        <w:ind w:left="36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3060" w:hanging="720"/>
      </w:pPr>
      <w:rPr>
        <w:rFonts w:hint="default"/>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abstractNum w:abstractNumId="12" w15:restartNumberingAfterBreak="0">
    <w:nsid w:val="21BF567D"/>
    <w:multiLevelType w:val="multilevel"/>
    <w:tmpl w:val="8D2C60E8"/>
    <w:lvl w:ilvl="0">
      <w:start w:val="7"/>
      <w:numFmt w:val="decimal"/>
      <w:lvlText w:val="%1"/>
      <w:lvlJc w:val="left"/>
      <w:pPr>
        <w:ind w:left="360" w:hanging="360"/>
      </w:pPr>
      <w:rPr>
        <w:rFonts w:hint="default"/>
      </w:rPr>
    </w:lvl>
    <w:lvl w:ilvl="1">
      <w:start w:val="5"/>
      <w:numFmt w:val="decimal"/>
      <w:lvlText w:val="%1.%2"/>
      <w:lvlJc w:val="left"/>
      <w:pPr>
        <w:ind w:left="1530" w:hanging="360"/>
      </w:pPr>
      <w:rPr>
        <w:rFonts w:hint="default"/>
      </w:rPr>
    </w:lvl>
    <w:lvl w:ilvl="2">
      <w:start w:val="1"/>
      <w:numFmt w:val="decimal"/>
      <w:lvlText w:val="%1.%2.%3"/>
      <w:lvlJc w:val="left"/>
      <w:pPr>
        <w:ind w:left="3060" w:hanging="720"/>
      </w:pPr>
      <w:rPr>
        <w:rFonts w:hint="default"/>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24DF3F5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A913792"/>
    <w:multiLevelType w:val="hybridMultilevel"/>
    <w:tmpl w:val="4A5ACC7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436A90"/>
    <w:multiLevelType w:val="hybridMultilevel"/>
    <w:tmpl w:val="D414B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96622D"/>
    <w:multiLevelType w:val="multilevel"/>
    <w:tmpl w:val="22A09772"/>
    <w:lvl w:ilvl="0">
      <w:start w:val="5"/>
      <w:numFmt w:val="decimal"/>
      <w:lvlText w:val="%1"/>
      <w:lvlJc w:val="left"/>
      <w:pPr>
        <w:ind w:left="360" w:hanging="360"/>
      </w:pPr>
      <w:rPr>
        <w:rFonts w:hint="default"/>
      </w:rPr>
    </w:lvl>
    <w:lvl w:ilvl="1">
      <w:start w:val="3"/>
      <w:numFmt w:val="decimal"/>
      <w:lvlText w:val="%1.%2"/>
      <w:lvlJc w:val="left"/>
      <w:pPr>
        <w:ind w:left="540" w:hanging="360"/>
      </w:pPr>
      <w:rPr>
        <w:rFonts w:hint="default"/>
      </w:rPr>
    </w:lvl>
    <w:lvl w:ilvl="2">
      <w:start w:val="1"/>
      <w:numFmt w:val="decimal"/>
      <w:lvlText w:val="%1.%2.%3"/>
      <w:lvlJc w:val="left"/>
      <w:pPr>
        <w:ind w:left="720" w:hanging="36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620" w:hanging="72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340" w:hanging="1080"/>
      </w:pPr>
      <w:rPr>
        <w:rFonts w:hint="default"/>
      </w:rPr>
    </w:lvl>
    <w:lvl w:ilvl="8">
      <w:start w:val="1"/>
      <w:numFmt w:val="decimal"/>
      <w:lvlText w:val="%1.%2.%3.%4.%5.%6.%7.%8.%9"/>
      <w:lvlJc w:val="left"/>
      <w:pPr>
        <w:ind w:left="2520" w:hanging="1080"/>
      </w:pPr>
      <w:rPr>
        <w:rFonts w:hint="default"/>
      </w:rPr>
    </w:lvl>
  </w:abstractNum>
  <w:abstractNum w:abstractNumId="17" w15:restartNumberingAfterBreak="0">
    <w:nsid w:val="30027A1B"/>
    <w:multiLevelType w:val="hybridMultilevel"/>
    <w:tmpl w:val="BF1E756A"/>
    <w:lvl w:ilvl="0" w:tplc="751C284E">
      <w:start w:val="1"/>
      <w:numFmt w:val="decimal"/>
      <w:lvlText w:val="%1"/>
      <w:lvlJc w:val="left"/>
      <w:pPr>
        <w:ind w:left="72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1F3E18"/>
    <w:multiLevelType w:val="multilevel"/>
    <w:tmpl w:val="C78CD5BA"/>
    <w:lvl w:ilvl="0">
      <w:start w:val="1"/>
      <w:numFmt w:val="decimal"/>
      <w:lvlText w:val="%1"/>
      <w:lvlJc w:val="left"/>
      <w:pPr>
        <w:ind w:left="432" w:hanging="432"/>
      </w:pPr>
      <w:rPr>
        <w:rFonts w:hint="default"/>
      </w:rPr>
    </w:lvl>
    <w:lvl w:ilvl="1">
      <w:start w:val="1"/>
      <w:numFmt w:val="decimal"/>
      <w:pStyle w:val="Heading2"/>
      <w:lvlText w:val="%1.%2"/>
      <w:lvlJc w:val="left"/>
      <w:pPr>
        <w:ind w:left="666" w:hanging="576"/>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6162D3D"/>
    <w:multiLevelType w:val="multilevel"/>
    <w:tmpl w:val="85F473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64712D8"/>
    <w:multiLevelType w:val="hybridMultilevel"/>
    <w:tmpl w:val="2FAC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E16245"/>
    <w:multiLevelType w:val="multilevel"/>
    <w:tmpl w:val="95901D48"/>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9361EFE"/>
    <w:multiLevelType w:val="multilevel"/>
    <w:tmpl w:val="5E6CC49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94C51FC"/>
    <w:multiLevelType w:val="hybridMultilevel"/>
    <w:tmpl w:val="4928E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AEE7F50"/>
    <w:multiLevelType w:val="hybridMultilevel"/>
    <w:tmpl w:val="F7BEC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174891"/>
    <w:multiLevelType w:val="hybridMultilevel"/>
    <w:tmpl w:val="56B27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C4488C"/>
    <w:multiLevelType w:val="hybridMultilevel"/>
    <w:tmpl w:val="D71E13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A44FD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740133E"/>
    <w:multiLevelType w:val="hybridMultilevel"/>
    <w:tmpl w:val="BD702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742052A"/>
    <w:multiLevelType w:val="hybridMultilevel"/>
    <w:tmpl w:val="7EDE9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257C04"/>
    <w:multiLevelType w:val="hybridMultilevel"/>
    <w:tmpl w:val="DD465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1F50D3"/>
    <w:multiLevelType w:val="hybridMultilevel"/>
    <w:tmpl w:val="0EFC4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D805EF1"/>
    <w:multiLevelType w:val="multilevel"/>
    <w:tmpl w:val="22A09772"/>
    <w:lvl w:ilvl="0">
      <w:start w:val="5"/>
      <w:numFmt w:val="decimal"/>
      <w:lvlText w:val="%1"/>
      <w:lvlJc w:val="left"/>
      <w:pPr>
        <w:ind w:left="360" w:hanging="360"/>
      </w:pPr>
      <w:rPr>
        <w:rFonts w:hint="default"/>
      </w:rPr>
    </w:lvl>
    <w:lvl w:ilvl="1">
      <w:start w:val="2"/>
      <w:numFmt w:val="decimal"/>
      <w:lvlText w:val="%1.%2"/>
      <w:lvlJc w:val="left"/>
      <w:pPr>
        <w:ind w:left="540" w:hanging="360"/>
      </w:pPr>
      <w:rPr>
        <w:rFonts w:hint="default"/>
      </w:rPr>
    </w:lvl>
    <w:lvl w:ilvl="2">
      <w:start w:val="1"/>
      <w:numFmt w:val="decimal"/>
      <w:lvlText w:val="%1.%2.%3"/>
      <w:lvlJc w:val="left"/>
      <w:pPr>
        <w:ind w:left="720" w:hanging="36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620" w:hanging="72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340" w:hanging="1080"/>
      </w:pPr>
      <w:rPr>
        <w:rFonts w:hint="default"/>
      </w:rPr>
    </w:lvl>
    <w:lvl w:ilvl="8">
      <w:start w:val="1"/>
      <w:numFmt w:val="decimal"/>
      <w:lvlText w:val="%1.%2.%3.%4.%5.%6.%7.%8.%9"/>
      <w:lvlJc w:val="left"/>
      <w:pPr>
        <w:ind w:left="2520" w:hanging="1080"/>
      </w:pPr>
      <w:rPr>
        <w:rFonts w:hint="default"/>
      </w:rPr>
    </w:lvl>
  </w:abstractNum>
  <w:abstractNum w:abstractNumId="33" w15:restartNumberingAfterBreak="0">
    <w:nsid w:val="4EDD3B1B"/>
    <w:multiLevelType w:val="hybridMultilevel"/>
    <w:tmpl w:val="7CAA0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15F026E"/>
    <w:multiLevelType w:val="hybridMultilevel"/>
    <w:tmpl w:val="C46E2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2D85DAA"/>
    <w:multiLevelType w:val="multilevel"/>
    <w:tmpl w:val="2668D35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87E0FCD"/>
    <w:multiLevelType w:val="multilevel"/>
    <w:tmpl w:val="9774AF14"/>
    <w:lvl w:ilvl="0">
      <w:start w:val="5"/>
      <w:numFmt w:val="decimal"/>
      <w:lvlText w:val="%1"/>
      <w:lvlJc w:val="left"/>
      <w:pPr>
        <w:ind w:left="480" w:hanging="480"/>
      </w:pPr>
      <w:rPr>
        <w:rFonts w:hint="default"/>
      </w:rPr>
    </w:lvl>
    <w:lvl w:ilvl="1">
      <w:start w:val="5"/>
      <w:numFmt w:val="decimal"/>
      <w:lvlText w:val="%1.%2"/>
      <w:lvlJc w:val="left"/>
      <w:pPr>
        <w:ind w:left="732" w:hanging="480"/>
      </w:pPr>
      <w:rPr>
        <w:rFonts w:hint="default"/>
      </w:rPr>
    </w:lvl>
    <w:lvl w:ilvl="2">
      <w:start w:val="2"/>
      <w:numFmt w:val="decimal"/>
      <w:lvlText w:val="%1.%2.%3"/>
      <w:lvlJc w:val="left"/>
      <w:pPr>
        <w:ind w:left="1224" w:hanging="720"/>
      </w:pPr>
      <w:rPr>
        <w:rFonts w:hint="default"/>
      </w:rPr>
    </w:lvl>
    <w:lvl w:ilvl="3">
      <w:start w:val="1"/>
      <w:numFmt w:val="decimal"/>
      <w:lvlText w:val="%1.%2.%3.%4"/>
      <w:lvlJc w:val="left"/>
      <w:pPr>
        <w:ind w:left="1476" w:hanging="720"/>
      </w:pPr>
      <w:rPr>
        <w:rFonts w:hint="default"/>
      </w:rPr>
    </w:lvl>
    <w:lvl w:ilvl="4">
      <w:start w:val="1"/>
      <w:numFmt w:val="decimal"/>
      <w:lvlText w:val="%1.%2.%3.%4.%5"/>
      <w:lvlJc w:val="left"/>
      <w:pPr>
        <w:ind w:left="2088" w:hanging="1080"/>
      </w:pPr>
      <w:rPr>
        <w:rFonts w:hint="default"/>
      </w:rPr>
    </w:lvl>
    <w:lvl w:ilvl="5">
      <w:start w:val="1"/>
      <w:numFmt w:val="decimal"/>
      <w:lvlText w:val="%1.%2.%3.%4.%5.%6"/>
      <w:lvlJc w:val="left"/>
      <w:pPr>
        <w:ind w:left="2340" w:hanging="1080"/>
      </w:pPr>
      <w:rPr>
        <w:rFonts w:hint="default"/>
      </w:rPr>
    </w:lvl>
    <w:lvl w:ilvl="6">
      <w:start w:val="1"/>
      <w:numFmt w:val="decimal"/>
      <w:lvlText w:val="%1.%2.%3.%4.%5.%6.%7"/>
      <w:lvlJc w:val="left"/>
      <w:pPr>
        <w:ind w:left="2952" w:hanging="1440"/>
      </w:pPr>
      <w:rPr>
        <w:rFonts w:hint="default"/>
      </w:rPr>
    </w:lvl>
    <w:lvl w:ilvl="7">
      <w:start w:val="1"/>
      <w:numFmt w:val="decimal"/>
      <w:lvlText w:val="%1.%2.%3.%4.%5.%6.%7.%8"/>
      <w:lvlJc w:val="left"/>
      <w:pPr>
        <w:ind w:left="3204" w:hanging="1440"/>
      </w:pPr>
      <w:rPr>
        <w:rFonts w:hint="default"/>
      </w:rPr>
    </w:lvl>
    <w:lvl w:ilvl="8">
      <w:start w:val="1"/>
      <w:numFmt w:val="decimal"/>
      <w:lvlText w:val="%1.%2.%3.%4.%5.%6.%7.%8.%9"/>
      <w:lvlJc w:val="left"/>
      <w:pPr>
        <w:ind w:left="3816" w:hanging="1800"/>
      </w:pPr>
      <w:rPr>
        <w:rFonts w:hint="default"/>
      </w:rPr>
    </w:lvl>
  </w:abstractNum>
  <w:abstractNum w:abstractNumId="37" w15:restartNumberingAfterBreak="0">
    <w:nsid w:val="58DD6BF9"/>
    <w:multiLevelType w:val="hybridMultilevel"/>
    <w:tmpl w:val="1116B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A2A4C59"/>
    <w:multiLevelType w:val="multilevel"/>
    <w:tmpl w:val="8248831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A7D480D"/>
    <w:multiLevelType w:val="hybridMultilevel"/>
    <w:tmpl w:val="9AB6CA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E6F2414"/>
    <w:multiLevelType w:val="hybridMultilevel"/>
    <w:tmpl w:val="A64C2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504648"/>
    <w:multiLevelType w:val="hybridMultilevel"/>
    <w:tmpl w:val="FCD08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7C5BA4"/>
    <w:multiLevelType w:val="hybridMultilevel"/>
    <w:tmpl w:val="8F1A6A3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152B99"/>
    <w:multiLevelType w:val="multilevel"/>
    <w:tmpl w:val="A0FC7FAA"/>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8860154"/>
    <w:multiLevelType w:val="hybridMultilevel"/>
    <w:tmpl w:val="5024D48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AD9187B"/>
    <w:multiLevelType w:val="multilevel"/>
    <w:tmpl w:val="964C480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6B18DB"/>
    <w:multiLevelType w:val="multilevel"/>
    <w:tmpl w:val="EBF0E6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8"/>
  </w:num>
  <w:num w:numId="3">
    <w:abstractNumId w:val="37"/>
  </w:num>
  <w:num w:numId="4">
    <w:abstractNumId w:val="42"/>
  </w:num>
  <w:num w:numId="5">
    <w:abstractNumId w:val="19"/>
  </w:num>
  <w:num w:numId="6">
    <w:abstractNumId w:val="14"/>
  </w:num>
  <w:num w:numId="7">
    <w:abstractNumId w:val="22"/>
  </w:num>
  <w:num w:numId="8">
    <w:abstractNumId w:val="7"/>
  </w:num>
  <w:num w:numId="9">
    <w:abstractNumId w:val="45"/>
  </w:num>
  <w:num w:numId="10">
    <w:abstractNumId w:val="44"/>
  </w:num>
  <w:num w:numId="11">
    <w:abstractNumId w:val="23"/>
  </w:num>
  <w:num w:numId="12">
    <w:abstractNumId w:val="30"/>
  </w:num>
  <w:num w:numId="13">
    <w:abstractNumId w:val="46"/>
  </w:num>
  <w:num w:numId="14">
    <w:abstractNumId w:val="27"/>
  </w:num>
  <w:num w:numId="15">
    <w:abstractNumId w:val="31"/>
  </w:num>
  <w:num w:numId="16">
    <w:abstractNumId w:val="13"/>
  </w:num>
  <w:num w:numId="17">
    <w:abstractNumId w:val="34"/>
  </w:num>
  <w:num w:numId="18">
    <w:abstractNumId w:val="29"/>
  </w:num>
  <w:num w:numId="19">
    <w:abstractNumId w:val="15"/>
  </w:num>
  <w:num w:numId="20">
    <w:abstractNumId w:val="6"/>
  </w:num>
  <w:num w:numId="21">
    <w:abstractNumId w:val="28"/>
  </w:num>
  <w:num w:numId="22">
    <w:abstractNumId w:val="18"/>
  </w:num>
  <w:num w:numId="23">
    <w:abstractNumId w:val="9"/>
  </w:num>
  <w:num w:numId="24">
    <w:abstractNumId w:val="39"/>
  </w:num>
  <w:num w:numId="25">
    <w:abstractNumId w:val="3"/>
  </w:num>
  <w:num w:numId="26">
    <w:abstractNumId w:val="0"/>
  </w:num>
  <w:num w:numId="27">
    <w:abstractNumId w:val="36"/>
  </w:num>
  <w:num w:numId="28">
    <w:abstractNumId w:val="32"/>
  </w:num>
  <w:num w:numId="29">
    <w:abstractNumId w:val="16"/>
  </w:num>
  <w:num w:numId="30">
    <w:abstractNumId w:val="1"/>
  </w:num>
  <w:num w:numId="31">
    <w:abstractNumId w:val="41"/>
  </w:num>
  <w:num w:numId="32">
    <w:abstractNumId w:val="24"/>
  </w:num>
  <w:num w:numId="33">
    <w:abstractNumId w:val="25"/>
  </w:num>
  <w:num w:numId="34">
    <w:abstractNumId w:val="40"/>
  </w:num>
  <w:num w:numId="35">
    <w:abstractNumId w:val="20"/>
  </w:num>
  <w:num w:numId="36">
    <w:abstractNumId w:val="26"/>
  </w:num>
  <w:num w:numId="37">
    <w:abstractNumId w:val="35"/>
  </w:num>
  <w:num w:numId="38">
    <w:abstractNumId w:val="33"/>
  </w:num>
  <w:num w:numId="39">
    <w:abstractNumId w:val="43"/>
  </w:num>
  <w:num w:numId="40">
    <w:abstractNumId w:val="10"/>
  </w:num>
  <w:num w:numId="41">
    <w:abstractNumId w:val="17"/>
  </w:num>
  <w:num w:numId="42">
    <w:abstractNumId w:val="11"/>
  </w:num>
  <w:num w:numId="43">
    <w:abstractNumId w:val="12"/>
  </w:num>
  <w:num w:numId="44">
    <w:abstractNumId w:val="4"/>
  </w:num>
  <w:num w:numId="45">
    <w:abstractNumId w:val="38"/>
  </w:num>
  <w:num w:numId="46">
    <w:abstractNumId w:val="21"/>
  </w:num>
  <w:num w:numId="47">
    <w:abstractNumId w:val="5"/>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SxtDQ2Mjc0MzE2sDBV0lEKTi0uzszPAykwqgUA/YLh+SwAAAA="/>
  </w:docVars>
  <w:rsids>
    <w:rsidRoot w:val="00351450"/>
    <w:rsid w:val="000005AD"/>
    <w:rsid w:val="000021E2"/>
    <w:rsid w:val="000026E2"/>
    <w:rsid w:val="00004DCF"/>
    <w:rsid w:val="00006592"/>
    <w:rsid w:val="00011EE9"/>
    <w:rsid w:val="0001773C"/>
    <w:rsid w:val="0002244A"/>
    <w:rsid w:val="00037DE0"/>
    <w:rsid w:val="00044E53"/>
    <w:rsid w:val="00046250"/>
    <w:rsid w:val="00046527"/>
    <w:rsid w:val="00047807"/>
    <w:rsid w:val="00050F0F"/>
    <w:rsid w:val="00055036"/>
    <w:rsid w:val="00062BC4"/>
    <w:rsid w:val="000664BC"/>
    <w:rsid w:val="000670EE"/>
    <w:rsid w:val="00083C8A"/>
    <w:rsid w:val="00091C7A"/>
    <w:rsid w:val="0009482B"/>
    <w:rsid w:val="000A158E"/>
    <w:rsid w:val="000A2DEC"/>
    <w:rsid w:val="000A65C4"/>
    <w:rsid w:val="000A7A22"/>
    <w:rsid w:val="000B1ACC"/>
    <w:rsid w:val="000B27AA"/>
    <w:rsid w:val="000C2FC0"/>
    <w:rsid w:val="000C6F32"/>
    <w:rsid w:val="000D53F1"/>
    <w:rsid w:val="000E419F"/>
    <w:rsid w:val="000F22FA"/>
    <w:rsid w:val="000F3633"/>
    <w:rsid w:val="000F6267"/>
    <w:rsid w:val="000F635F"/>
    <w:rsid w:val="001144DB"/>
    <w:rsid w:val="0012034D"/>
    <w:rsid w:val="0012050B"/>
    <w:rsid w:val="001216AF"/>
    <w:rsid w:val="0012235C"/>
    <w:rsid w:val="001248C8"/>
    <w:rsid w:val="00126373"/>
    <w:rsid w:val="00133FD4"/>
    <w:rsid w:val="001431FB"/>
    <w:rsid w:val="001448E9"/>
    <w:rsid w:val="001512ED"/>
    <w:rsid w:val="001542ED"/>
    <w:rsid w:val="0016233D"/>
    <w:rsid w:val="00162AB6"/>
    <w:rsid w:val="00171A74"/>
    <w:rsid w:val="00171D87"/>
    <w:rsid w:val="001745DF"/>
    <w:rsid w:val="00183411"/>
    <w:rsid w:val="001B1711"/>
    <w:rsid w:val="001B1EEC"/>
    <w:rsid w:val="001B4FE5"/>
    <w:rsid w:val="001C3F27"/>
    <w:rsid w:val="001C65ED"/>
    <w:rsid w:val="001D540A"/>
    <w:rsid w:val="001D5762"/>
    <w:rsid w:val="001E65EF"/>
    <w:rsid w:val="001F13EF"/>
    <w:rsid w:val="001F40EA"/>
    <w:rsid w:val="00201122"/>
    <w:rsid w:val="002024CB"/>
    <w:rsid w:val="00206279"/>
    <w:rsid w:val="00215690"/>
    <w:rsid w:val="00231315"/>
    <w:rsid w:val="00240366"/>
    <w:rsid w:val="00246C1D"/>
    <w:rsid w:val="00251F0D"/>
    <w:rsid w:val="00267146"/>
    <w:rsid w:val="0027205F"/>
    <w:rsid w:val="00283D6B"/>
    <w:rsid w:val="002876F0"/>
    <w:rsid w:val="0029240B"/>
    <w:rsid w:val="002978FD"/>
    <w:rsid w:val="002A4DCC"/>
    <w:rsid w:val="002A627F"/>
    <w:rsid w:val="002B0055"/>
    <w:rsid w:val="002B0332"/>
    <w:rsid w:val="002C7528"/>
    <w:rsid w:val="002D17A6"/>
    <w:rsid w:val="002D2801"/>
    <w:rsid w:val="002D550C"/>
    <w:rsid w:val="002E071A"/>
    <w:rsid w:val="002E0E55"/>
    <w:rsid w:val="002E6388"/>
    <w:rsid w:val="002F1B4A"/>
    <w:rsid w:val="00300763"/>
    <w:rsid w:val="003049AC"/>
    <w:rsid w:val="00305D45"/>
    <w:rsid w:val="00307978"/>
    <w:rsid w:val="00307987"/>
    <w:rsid w:val="003100A9"/>
    <w:rsid w:val="00313C13"/>
    <w:rsid w:val="00316317"/>
    <w:rsid w:val="00320F94"/>
    <w:rsid w:val="003228EC"/>
    <w:rsid w:val="003233EC"/>
    <w:rsid w:val="003275FF"/>
    <w:rsid w:val="0033290C"/>
    <w:rsid w:val="00336EF5"/>
    <w:rsid w:val="00351168"/>
    <w:rsid w:val="00351450"/>
    <w:rsid w:val="003560E3"/>
    <w:rsid w:val="00361D52"/>
    <w:rsid w:val="0036711D"/>
    <w:rsid w:val="0038732A"/>
    <w:rsid w:val="003904BE"/>
    <w:rsid w:val="00393588"/>
    <w:rsid w:val="00394463"/>
    <w:rsid w:val="003A3C64"/>
    <w:rsid w:val="003A6811"/>
    <w:rsid w:val="003B7C2F"/>
    <w:rsid w:val="003C451A"/>
    <w:rsid w:val="003D49EA"/>
    <w:rsid w:val="003D4BEB"/>
    <w:rsid w:val="003D6B3E"/>
    <w:rsid w:val="003D6BAA"/>
    <w:rsid w:val="003D6DF1"/>
    <w:rsid w:val="003E09A9"/>
    <w:rsid w:val="003E1307"/>
    <w:rsid w:val="003E2B03"/>
    <w:rsid w:val="003E311B"/>
    <w:rsid w:val="003F09A9"/>
    <w:rsid w:val="003F4830"/>
    <w:rsid w:val="003F7775"/>
    <w:rsid w:val="00401775"/>
    <w:rsid w:val="00407B5B"/>
    <w:rsid w:val="00412A26"/>
    <w:rsid w:val="00413417"/>
    <w:rsid w:val="00421165"/>
    <w:rsid w:val="004243A0"/>
    <w:rsid w:val="004269BD"/>
    <w:rsid w:val="00426C70"/>
    <w:rsid w:val="00431FBA"/>
    <w:rsid w:val="00434D96"/>
    <w:rsid w:val="004400F7"/>
    <w:rsid w:val="004508A6"/>
    <w:rsid w:val="00454B67"/>
    <w:rsid w:val="00455B01"/>
    <w:rsid w:val="00461080"/>
    <w:rsid w:val="004637A0"/>
    <w:rsid w:val="0046664E"/>
    <w:rsid w:val="0047226C"/>
    <w:rsid w:val="00481D00"/>
    <w:rsid w:val="00482A16"/>
    <w:rsid w:val="00483B3B"/>
    <w:rsid w:val="00490018"/>
    <w:rsid w:val="00493728"/>
    <w:rsid w:val="004A712D"/>
    <w:rsid w:val="004B4CC4"/>
    <w:rsid w:val="004B606F"/>
    <w:rsid w:val="004B608F"/>
    <w:rsid w:val="004C1E06"/>
    <w:rsid w:val="004C61BA"/>
    <w:rsid w:val="004D0EA7"/>
    <w:rsid w:val="004D2421"/>
    <w:rsid w:val="004D4392"/>
    <w:rsid w:val="004D74F7"/>
    <w:rsid w:val="004E4B01"/>
    <w:rsid w:val="004E5139"/>
    <w:rsid w:val="004E6990"/>
    <w:rsid w:val="004E6A42"/>
    <w:rsid w:val="004F4167"/>
    <w:rsid w:val="005053BE"/>
    <w:rsid w:val="0050640F"/>
    <w:rsid w:val="00535131"/>
    <w:rsid w:val="00535FCF"/>
    <w:rsid w:val="005401C1"/>
    <w:rsid w:val="005408EC"/>
    <w:rsid w:val="005451FA"/>
    <w:rsid w:val="0056098B"/>
    <w:rsid w:val="00561827"/>
    <w:rsid w:val="00561E10"/>
    <w:rsid w:val="005640C4"/>
    <w:rsid w:val="0056742A"/>
    <w:rsid w:val="00567ACE"/>
    <w:rsid w:val="005702A7"/>
    <w:rsid w:val="00571379"/>
    <w:rsid w:val="0057724B"/>
    <w:rsid w:val="0058189F"/>
    <w:rsid w:val="005822D1"/>
    <w:rsid w:val="00585C16"/>
    <w:rsid w:val="005869F9"/>
    <w:rsid w:val="005907E2"/>
    <w:rsid w:val="00592C9A"/>
    <w:rsid w:val="005A10F4"/>
    <w:rsid w:val="005A3563"/>
    <w:rsid w:val="005A3DA4"/>
    <w:rsid w:val="005A572D"/>
    <w:rsid w:val="005B323A"/>
    <w:rsid w:val="005C0E90"/>
    <w:rsid w:val="005C353A"/>
    <w:rsid w:val="005C5D5A"/>
    <w:rsid w:val="005D360C"/>
    <w:rsid w:val="005D4140"/>
    <w:rsid w:val="005D6A51"/>
    <w:rsid w:val="005E5537"/>
    <w:rsid w:val="005E5BD6"/>
    <w:rsid w:val="005E712D"/>
    <w:rsid w:val="0060026E"/>
    <w:rsid w:val="00604AA6"/>
    <w:rsid w:val="00604DA5"/>
    <w:rsid w:val="00605C91"/>
    <w:rsid w:val="00611C77"/>
    <w:rsid w:val="0062085D"/>
    <w:rsid w:val="00620E6D"/>
    <w:rsid w:val="006241A8"/>
    <w:rsid w:val="00631886"/>
    <w:rsid w:val="0063508F"/>
    <w:rsid w:val="006402FC"/>
    <w:rsid w:val="006633B8"/>
    <w:rsid w:val="006668AF"/>
    <w:rsid w:val="00680E9F"/>
    <w:rsid w:val="00683F38"/>
    <w:rsid w:val="0068487E"/>
    <w:rsid w:val="00685099"/>
    <w:rsid w:val="00687ACF"/>
    <w:rsid w:val="0069130C"/>
    <w:rsid w:val="006B0582"/>
    <w:rsid w:val="006B0772"/>
    <w:rsid w:val="006B677B"/>
    <w:rsid w:val="006B6CA1"/>
    <w:rsid w:val="006C5719"/>
    <w:rsid w:val="006C699E"/>
    <w:rsid w:val="006D391F"/>
    <w:rsid w:val="006D59D6"/>
    <w:rsid w:val="006D6524"/>
    <w:rsid w:val="006E0F59"/>
    <w:rsid w:val="006E57D9"/>
    <w:rsid w:val="007001EF"/>
    <w:rsid w:val="00702555"/>
    <w:rsid w:val="0070319A"/>
    <w:rsid w:val="007031A2"/>
    <w:rsid w:val="00725232"/>
    <w:rsid w:val="007310C0"/>
    <w:rsid w:val="00744F94"/>
    <w:rsid w:val="007453E9"/>
    <w:rsid w:val="00753B5D"/>
    <w:rsid w:val="00765EE1"/>
    <w:rsid w:val="00766289"/>
    <w:rsid w:val="00774415"/>
    <w:rsid w:val="00774C4A"/>
    <w:rsid w:val="00785F22"/>
    <w:rsid w:val="007942BB"/>
    <w:rsid w:val="00794B12"/>
    <w:rsid w:val="007C49F4"/>
    <w:rsid w:val="007D3F0C"/>
    <w:rsid w:val="007D4ADF"/>
    <w:rsid w:val="007D5C36"/>
    <w:rsid w:val="007E0569"/>
    <w:rsid w:val="007E2264"/>
    <w:rsid w:val="007E31CE"/>
    <w:rsid w:val="007E34A7"/>
    <w:rsid w:val="007F214D"/>
    <w:rsid w:val="007F2425"/>
    <w:rsid w:val="007F5B30"/>
    <w:rsid w:val="007F5F83"/>
    <w:rsid w:val="007F6213"/>
    <w:rsid w:val="007F7817"/>
    <w:rsid w:val="00810B3F"/>
    <w:rsid w:val="008270E6"/>
    <w:rsid w:val="00834768"/>
    <w:rsid w:val="00841C76"/>
    <w:rsid w:val="00844ED4"/>
    <w:rsid w:val="008536F6"/>
    <w:rsid w:val="008546BC"/>
    <w:rsid w:val="0086297D"/>
    <w:rsid w:val="0087336A"/>
    <w:rsid w:val="00877084"/>
    <w:rsid w:val="00880AF2"/>
    <w:rsid w:val="00882688"/>
    <w:rsid w:val="00885828"/>
    <w:rsid w:val="00886B28"/>
    <w:rsid w:val="00891DFB"/>
    <w:rsid w:val="00896350"/>
    <w:rsid w:val="008A114F"/>
    <w:rsid w:val="008B5432"/>
    <w:rsid w:val="008B677B"/>
    <w:rsid w:val="008C0042"/>
    <w:rsid w:val="008D3887"/>
    <w:rsid w:val="008D5157"/>
    <w:rsid w:val="008E0EA7"/>
    <w:rsid w:val="008E1571"/>
    <w:rsid w:val="008E6D51"/>
    <w:rsid w:val="008E7134"/>
    <w:rsid w:val="008F2C9C"/>
    <w:rsid w:val="008F4988"/>
    <w:rsid w:val="008F6486"/>
    <w:rsid w:val="00901A3F"/>
    <w:rsid w:val="00914314"/>
    <w:rsid w:val="00925E17"/>
    <w:rsid w:val="00926786"/>
    <w:rsid w:val="0093490E"/>
    <w:rsid w:val="009366A7"/>
    <w:rsid w:val="00937FB5"/>
    <w:rsid w:val="00944D4F"/>
    <w:rsid w:val="0094562E"/>
    <w:rsid w:val="00946125"/>
    <w:rsid w:val="00947836"/>
    <w:rsid w:val="00950605"/>
    <w:rsid w:val="009532E2"/>
    <w:rsid w:val="00954CC1"/>
    <w:rsid w:val="00961619"/>
    <w:rsid w:val="00971BAF"/>
    <w:rsid w:val="009735D8"/>
    <w:rsid w:val="00975497"/>
    <w:rsid w:val="009830FE"/>
    <w:rsid w:val="00987662"/>
    <w:rsid w:val="009A413E"/>
    <w:rsid w:val="009B0347"/>
    <w:rsid w:val="009B0846"/>
    <w:rsid w:val="009B5383"/>
    <w:rsid w:val="009C1E20"/>
    <w:rsid w:val="009C46FC"/>
    <w:rsid w:val="009C7A25"/>
    <w:rsid w:val="009D0D12"/>
    <w:rsid w:val="009D4FF3"/>
    <w:rsid w:val="009E612D"/>
    <w:rsid w:val="009E7728"/>
    <w:rsid w:val="009E7AA2"/>
    <w:rsid w:val="009F3DD6"/>
    <w:rsid w:val="00A00D6B"/>
    <w:rsid w:val="00A02564"/>
    <w:rsid w:val="00A03545"/>
    <w:rsid w:val="00A05132"/>
    <w:rsid w:val="00A16B9B"/>
    <w:rsid w:val="00A177DB"/>
    <w:rsid w:val="00A26D09"/>
    <w:rsid w:val="00A41E54"/>
    <w:rsid w:val="00A4302B"/>
    <w:rsid w:val="00A4729C"/>
    <w:rsid w:val="00A56488"/>
    <w:rsid w:val="00A56BC9"/>
    <w:rsid w:val="00A60C5D"/>
    <w:rsid w:val="00A629A0"/>
    <w:rsid w:val="00A62C84"/>
    <w:rsid w:val="00A73E07"/>
    <w:rsid w:val="00A761E8"/>
    <w:rsid w:val="00A7768F"/>
    <w:rsid w:val="00A77C62"/>
    <w:rsid w:val="00A86B33"/>
    <w:rsid w:val="00A870EC"/>
    <w:rsid w:val="00A906BA"/>
    <w:rsid w:val="00AA0071"/>
    <w:rsid w:val="00AA1A33"/>
    <w:rsid w:val="00AA7FA0"/>
    <w:rsid w:val="00AB31E0"/>
    <w:rsid w:val="00AB6B4B"/>
    <w:rsid w:val="00AC0EBA"/>
    <w:rsid w:val="00AC60FE"/>
    <w:rsid w:val="00AC685A"/>
    <w:rsid w:val="00AD0465"/>
    <w:rsid w:val="00AD0C5D"/>
    <w:rsid w:val="00AD179A"/>
    <w:rsid w:val="00AD4584"/>
    <w:rsid w:val="00AD6C17"/>
    <w:rsid w:val="00AD7727"/>
    <w:rsid w:val="00AE39B1"/>
    <w:rsid w:val="00AE3B98"/>
    <w:rsid w:val="00AE52C0"/>
    <w:rsid w:val="00AE5B5E"/>
    <w:rsid w:val="00AE645E"/>
    <w:rsid w:val="00AF057A"/>
    <w:rsid w:val="00AF0C4E"/>
    <w:rsid w:val="00AF285F"/>
    <w:rsid w:val="00AF3599"/>
    <w:rsid w:val="00AF675B"/>
    <w:rsid w:val="00AF72ED"/>
    <w:rsid w:val="00B15954"/>
    <w:rsid w:val="00B164B2"/>
    <w:rsid w:val="00B21B6B"/>
    <w:rsid w:val="00B234F5"/>
    <w:rsid w:val="00B2381A"/>
    <w:rsid w:val="00B3452F"/>
    <w:rsid w:val="00B3575A"/>
    <w:rsid w:val="00B41497"/>
    <w:rsid w:val="00B425C0"/>
    <w:rsid w:val="00B433F8"/>
    <w:rsid w:val="00B436C1"/>
    <w:rsid w:val="00B43D96"/>
    <w:rsid w:val="00B440A0"/>
    <w:rsid w:val="00B47C31"/>
    <w:rsid w:val="00B5215C"/>
    <w:rsid w:val="00B52340"/>
    <w:rsid w:val="00B52B5B"/>
    <w:rsid w:val="00B52DD7"/>
    <w:rsid w:val="00B6015F"/>
    <w:rsid w:val="00B62FDB"/>
    <w:rsid w:val="00B64B29"/>
    <w:rsid w:val="00B64E36"/>
    <w:rsid w:val="00B72EF4"/>
    <w:rsid w:val="00B74EBC"/>
    <w:rsid w:val="00B8253A"/>
    <w:rsid w:val="00B859A3"/>
    <w:rsid w:val="00B927FC"/>
    <w:rsid w:val="00B943B7"/>
    <w:rsid w:val="00B94AFF"/>
    <w:rsid w:val="00BA683F"/>
    <w:rsid w:val="00BB6BD8"/>
    <w:rsid w:val="00BC0FC3"/>
    <w:rsid w:val="00BC3264"/>
    <w:rsid w:val="00BC378C"/>
    <w:rsid w:val="00BC4610"/>
    <w:rsid w:val="00BC4E55"/>
    <w:rsid w:val="00BD1CA9"/>
    <w:rsid w:val="00BE0CC8"/>
    <w:rsid w:val="00BE7542"/>
    <w:rsid w:val="00BF1159"/>
    <w:rsid w:val="00BF687E"/>
    <w:rsid w:val="00BF7A71"/>
    <w:rsid w:val="00C025A7"/>
    <w:rsid w:val="00C0446E"/>
    <w:rsid w:val="00C04D7C"/>
    <w:rsid w:val="00C16259"/>
    <w:rsid w:val="00C17284"/>
    <w:rsid w:val="00C17BC7"/>
    <w:rsid w:val="00C24B94"/>
    <w:rsid w:val="00C30E87"/>
    <w:rsid w:val="00C33980"/>
    <w:rsid w:val="00C42E8E"/>
    <w:rsid w:val="00C42EBA"/>
    <w:rsid w:val="00C47657"/>
    <w:rsid w:val="00C54230"/>
    <w:rsid w:val="00C55ACA"/>
    <w:rsid w:val="00C61BDF"/>
    <w:rsid w:val="00C61E2B"/>
    <w:rsid w:val="00C653AB"/>
    <w:rsid w:val="00C653F1"/>
    <w:rsid w:val="00C66217"/>
    <w:rsid w:val="00C663D7"/>
    <w:rsid w:val="00C717DB"/>
    <w:rsid w:val="00C8026F"/>
    <w:rsid w:val="00C81832"/>
    <w:rsid w:val="00C87C9E"/>
    <w:rsid w:val="00C93624"/>
    <w:rsid w:val="00C95B8B"/>
    <w:rsid w:val="00CB2B5C"/>
    <w:rsid w:val="00CB58A3"/>
    <w:rsid w:val="00CC6BB1"/>
    <w:rsid w:val="00CD3228"/>
    <w:rsid w:val="00CD5B7F"/>
    <w:rsid w:val="00CD64B6"/>
    <w:rsid w:val="00CD7F27"/>
    <w:rsid w:val="00CE03F5"/>
    <w:rsid w:val="00CE149F"/>
    <w:rsid w:val="00CE2C0F"/>
    <w:rsid w:val="00CE6505"/>
    <w:rsid w:val="00CF3877"/>
    <w:rsid w:val="00CF483D"/>
    <w:rsid w:val="00D051F1"/>
    <w:rsid w:val="00D0529B"/>
    <w:rsid w:val="00D10B9C"/>
    <w:rsid w:val="00D123F5"/>
    <w:rsid w:val="00D134A2"/>
    <w:rsid w:val="00D165E6"/>
    <w:rsid w:val="00D2207A"/>
    <w:rsid w:val="00D22467"/>
    <w:rsid w:val="00D3189E"/>
    <w:rsid w:val="00D40208"/>
    <w:rsid w:val="00D51EA8"/>
    <w:rsid w:val="00D554D3"/>
    <w:rsid w:val="00D73A1C"/>
    <w:rsid w:val="00D90E72"/>
    <w:rsid w:val="00D92C5E"/>
    <w:rsid w:val="00D9572B"/>
    <w:rsid w:val="00D95AC4"/>
    <w:rsid w:val="00DA5C92"/>
    <w:rsid w:val="00DA7C21"/>
    <w:rsid w:val="00DB235A"/>
    <w:rsid w:val="00DC25BD"/>
    <w:rsid w:val="00DC4EAA"/>
    <w:rsid w:val="00DD0608"/>
    <w:rsid w:val="00DD2C24"/>
    <w:rsid w:val="00DD3731"/>
    <w:rsid w:val="00DD39BD"/>
    <w:rsid w:val="00DD5379"/>
    <w:rsid w:val="00DD6208"/>
    <w:rsid w:val="00DE1EC2"/>
    <w:rsid w:val="00DE21EE"/>
    <w:rsid w:val="00DF0D60"/>
    <w:rsid w:val="00DF609D"/>
    <w:rsid w:val="00DF72FF"/>
    <w:rsid w:val="00E077FC"/>
    <w:rsid w:val="00E138BE"/>
    <w:rsid w:val="00E23DA6"/>
    <w:rsid w:val="00E2580C"/>
    <w:rsid w:val="00E365CC"/>
    <w:rsid w:val="00E44820"/>
    <w:rsid w:val="00E54714"/>
    <w:rsid w:val="00E5478B"/>
    <w:rsid w:val="00E547DB"/>
    <w:rsid w:val="00E5721B"/>
    <w:rsid w:val="00E62416"/>
    <w:rsid w:val="00E7220A"/>
    <w:rsid w:val="00E749EB"/>
    <w:rsid w:val="00E7665A"/>
    <w:rsid w:val="00E768AB"/>
    <w:rsid w:val="00E772D0"/>
    <w:rsid w:val="00E829ED"/>
    <w:rsid w:val="00E83EBA"/>
    <w:rsid w:val="00E85A78"/>
    <w:rsid w:val="00E86E5E"/>
    <w:rsid w:val="00E9029B"/>
    <w:rsid w:val="00E91A23"/>
    <w:rsid w:val="00E94520"/>
    <w:rsid w:val="00E97767"/>
    <w:rsid w:val="00EA011F"/>
    <w:rsid w:val="00EA0924"/>
    <w:rsid w:val="00EA0CD4"/>
    <w:rsid w:val="00EA2BC7"/>
    <w:rsid w:val="00EA348B"/>
    <w:rsid w:val="00EA4657"/>
    <w:rsid w:val="00EA67A0"/>
    <w:rsid w:val="00EB0DBA"/>
    <w:rsid w:val="00EB70E9"/>
    <w:rsid w:val="00EC450C"/>
    <w:rsid w:val="00ED2CA2"/>
    <w:rsid w:val="00ED6F2F"/>
    <w:rsid w:val="00EE1798"/>
    <w:rsid w:val="00EE4394"/>
    <w:rsid w:val="00EE7BD3"/>
    <w:rsid w:val="00F00F67"/>
    <w:rsid w:val="00F0726F"/>
    <w:rsid w:val="00F079A8"/>
    <w:rsid w:val="00F103CD"/>
    <w:rsid w:val="00F109A7"/>
    <w:rsid w:val="00F258FE"/>
    <w:rsid w:val="00F26B21"/>
    <w:rsid w:val="00F35C60"/>
    <w:rsid w:val="00F35E63"/>
    <w:rsid w:val="00F37D0D"/>
    <w:rsid w:val="00F54A03"/>
    <w:rsid w:val="00F5707E"/>
    <w:rsid w:val="00F575C2"/>
    <w:rsid w:val="00F60B07"/>
    <w:rsid w:val="00F64E16"/>
    <w:rsid w:val="00F66C6A"/>
    <w:rsid w:val="00F6765C"/>
    <w:rsid w:val="00F70668"/>
    <w:rsid w:val="00F719A6"/>
    <w:rsid w:val="00F71E12"/>
    <w:rsid w:val="00F83964"/>
    <w:rsid w:val="00F87025"/>
    <w:rsid w:val="00F915EB"/>
    <w:rsid w:val="00F97807"/>
    <w:rsid w:val="00FA1346"/>
    <w:rsid w:val="00FA2D6F"/>
    <w:rsid w:val="00FC1100"/>
    <w:rsid w:val="00FC25C8"/>
    <w:rsid w:val="00FC3481"/>
    <w:rsid w:val="00FD062B"/>
    <w:rsid w:val="00FD308C"/>
    <w:rsid w:val="00FD577B"/>
    <w:rsid w:val="00FE6867"/>
    <w:rsid w:val="00FE7EAD"/>
    <w:rsid w:val="00FF4255"/>
    <w:rsid w:val="00FF429D"/>
    <w:rsid w:val="00FF627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4074C"/>
  <w15:chartTrackingRefBased/>
  <w15:docId w15:val="{04E6410C-92CB-4F2C-AF09-4FEE1C831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0B3F"/>
    <w:pPr>
      <w:spacing w:after="0" w:line="240" w:lineRule="auto"/>
    </w:pPr>
    <w:rPr>
      <w:rFonts w:ascii="Times New Roman" w:eastAsia="Times New Roman" w:hAnsi="Times New Roman" w:cs="Times New Roman"/>
      <w:sz w:val="24"/>
      <w:szCs w:val="24"/>
      <w:lang w:val="en-IN" w:eastAsia="en-GB"/>
    </w:rPr>
  </w:style>
  <w:style w:type="paragraph" w:styleId="Heading1">
    <w:name w:val="heading 1"/>
    <w:basedOn w:val="Normal"/>
    <w:next w:val="Normal"/>
    <w:link w:val="Heading1Char"/>
    <w:uiPriority w:val="9"/>
    <w:qFormat/>
    <w:rsid w:val="00794B1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2F1B4A"/>
    <w:pPr>
      <w:keepNext/>
      <w:keepLines/>
      <w:numPr>
        <w:ilvl w:val="1"/>
        <w:numId w:val="22"/>
      </w:numPr>
      <w:spacing w:before="300" w:after="300"/>
      <w:jc w:val="both"/>
      <w:outlineLvl w:val="1"/>
    </w:pPr>
    <w:rPr>
      <w:rFonts w:eastAsiaTheme="majorEastAsia"/>
      <w:b/>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ers">
    <w:name w:val="Chapter Headers"/>
    <w:basedOn w:val="Normal"/>
    <w:qFormat/>
    <w:rsid w:val="00351450"/>
    <w:pPr>
      <w:spacing w:line="360" w:lineRule="auto"/>
      <w:ind w:left="1134" w:right="1134"/>
      <w:contextualSpacing/>
      <w:jc w:val="center"/>
    </w:pPr>
    <w:rPr>
      <w:b/>
      <w:bCs/>
      <w:lang w:val="en-GB"/>
    </w:rPr>
  </w:style>
  <w:style w:type="character" w:styleId="Hyperlink">
    <w:name w:val="Hyperlink"/>
    <w:uiPriority w:val="99"/>
    <w:rsid w:val="00351450"/>
    <w:rPr>
      <w:color w:val="0000FF"/>
      <w:u w:val="single"/>
    </w:rPr>
  </w:style>
  <w:style w:type="paragraph" w:styleId="TOC3">
    <w:name w:val="toc 3"/>
    <w:basedOn w:val="Normal"/>
    <w:next w:val="Normal"/>
    <w:autoRedefine/>
    <w:uiPriority w:val="39"/>
    <w:unhideWhenUsed/>
    <w:rsid w:val="00351450"/>
    <w:pPr>
      <w:tabs>
        <w:tab w:val="left" w:pos="990"/>
        <w:tab w:val="right" w:leader="dot" w:pos="9061"/>
      </w:tabs>
      <w:spacing w:after="100" w:line="360" w:lineRule="auto"/>
      <w:ind w:left="440"/>
      <w:jc w:val="both"/>
    </w:pPr>
    <w:rPr>
      <w:noProof/>
      <w:lang w:val="en-GB"/>
    </w:rPr>
  </w:style>
  <w:style w:type="paragraph" w:styleId="TOC1">
    <w:name w:val="toc 1"/>
    <w:basedOn w:val="Normal"/>
    <w:next w:val="Normal"/>
    <w:autoRedefine/>
    <w:uiPriority w:val="39"/>
    <w:unhideWhenUsed/>
    <w:rsid w:val="00351450"/>
    <w:pPr>
      <w:tabs>
        <w:tab w:val="right" w:leader="dot" w:pos="9061"/>
      </w:tabs>
      <w:spacing w:after="100" w:line="360" w:lineRule="auto"/>
      <w:jc w:val="both"/>
    </w:pPr>
    <w:rPr>
      <w:noProof/>
      <w:lang w:val="en-GB"/>
    </w:rPr>
  </w:style>
  <w:style w:type="paragraph" w:styleId="TOC2">
    <w:name w:val="toc 2"/>
    <w:basedOn w:val="Normal"/>
    <w:next w:val="Normal"/>
    <w:autoRedefine/>
    <w:uiPriority w:val="39"/>
    <w:unhideWhenUsed/>
    <w:rsid w:val="00351450"/>
    <w:pPr>
      <w:tabs>
        <w:tab w:val="left" w:pos="720"/>
        <w:tab w:val="left" w:pos="810"/>
        <w:tab w:val="right" w:leader="dot" w:pos="9061"/>
      </w:tabs>
      <w:spacing w:after="100" w:line="360" w:lineRule="auto"/>
      <w:ind w:left="220"/>
    </w:pPr>
    <w:rPr>
      <w:lang w:val="en-GB"/>
    </w:rPr>
  </w:style>
  <w:style w:type="paragraph" w:styleId="TOC4">
    <w:name w:val="toc 4"/>
    <w:basedOn w:val="Normal"/>
    <w:next w:val="Normal"/>
    <w:autoRedefine/>
    <w:uiPriority w:val="39"/>
    <w:unhideWhenUsed/>
    <w:rsid w:val="00351450"/>
    <w:pPr>
      <w:tabs>
        <w:tab w:val="left" w:pos="1710"/>
        <w:tab w:val="right" w:leader="dot" w:pos="9061"/>
      </w:tabs>
      <w:spacing w:after="100" w:line="360" w:lineRule="auto"/>
      <w:ind w:left="720"/>
      <w:jc w:val="both"/>
    </w:pPr>
    <w:rPr>
      <w:lang w:val="en-GB"/>
    </w:rPr>
  </w:style>
  <w:style w:type="paragraph" w:styleId="NormalWeb">
    <w:name w:val="Normal (Web)"/>
    <w:basedOn w:val="Normal"/>
    <w:uiPriority w:val="99"/>
    <w:unhideWhenUsed/>
    <w:rsid w:val="008D5157"/>
    <w:pPr>
      <w:spacing w:before="100" w:beforeAutospacing="1" w:after="100" w:afterAutospacing="1"/>
    </w:pPr>
  </w:style>
  <w:style w:type="table" w:styleId="TableGrid">
    <w:name w:val="Table Grid"/>
    <w:basedOn w:val="TableNormal"/>
    <w:uiPriority w:val="39"/>
    <w:rsid w:val="00C55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6990"/>
    <w:pPr>
      <w:ind w:left="720"/>
      <w:contextualSpacing/>
    </w:pPr>
  </w:style>
  <w:style w:type="character" w:styleId="PlaceholderText">
    <w:name w:val="Placeholder Text"/>
    <w:basedOn w:val="DefaultParagraphFont"/>
    <w:uiPriority w:val="99"/>
    <w:semiHidden/>
    <w:rsid w:val="006402FC"/>
    <w:rPr>
      <w:color w:val="808080"/>
    </w:rPr>
  </w:style>
  <w:style w:type="paragraph" w:styleId="Header">
    <w:name w:val="header"/>
    <w:basedOn w:val="Normal"/>
    <w:link w:val="HeaderChar"/>
    <w:uiPriority w:val="99"/>
    <w:unhideWhenUsed/>
    <w:rsid w:val="00961619"/>
    <w:pPr>
      <w:tabs>
        <w:tab w:val="center" w:pos="4680"/>
        <w:tab w:val="right" w:pos="9360"/>
      </w:tabs>
    </w:pPr>
  </w:style>
  <w:style w:type="character" w:customStyle="1" w:styleId="HeaderChar">
    <w:name w:val="Header Char"/>
    <w:basedOn w:val="DefaultParagraphFont"/>
    <w:link w:val="Header"/>
    <w:uiPriority w:val="99"/>
    <w:rsid w:val="00961619"/>
    <w:rPr>
      <w:rFonts w:ascii="Times New Roman" w:eastAsia="Times New Roman" w:hAnsi="Times New Roman" w:cs="Times New Roman"/>
      <w:sz w:val="24"/>
      <w:szCs w:val="24"/>
      <w:lang w:val="en-IN" w:eastAsia="en-GB"/>
    </w:rPr>
  </w:style>
  <w:style w:type="paragraph" w:styleId="Footer">
    <w:name w:val="footer"/>
    <w:basedOn w:val="Normal"/>
    <w:link w:val="FooterChar"/>
    <w:uiPriority w:val="99"/>
    <w:unhideWhenUsed/>
    <w:rsid w:val="00961619"/>
    <w:pPr>
      <w:tabs>
        <w:tab w:val="center" w:pos="4680"/>
        <w:tab w:val="right" w:pos="9360"/>
      </w:tabs>
    </w:pPr>
  </w:style>
  <w:style w:type="character" w:customStyle="1" w:styleId="FooterChar">
    <w:name w:val="Footer Char"/>
    <w:basedOn w:val="DefaultParagraphFont"/>
    <w:link w:val="Footer"/>
    <w:uiPriority w:val="99"/>
    <w:rsid w:val="00961619"/>
    <w:rPr>
      <w:rFonts w:ascii="Times New Roman" w:eastAsia="Times New Roman" w:hAnsi="Times New Roman" w:cs="Times New Roman"/>
      <w:sz w:val="24"/>
      <w:szCs w:val="24"/>
      <w:lang w:val="en-IN" w:eastAsia="en-GB"/>
    </w:rPr>
  </w:style>
  <w:style w:type="paragraph" w:styleId="Bibliography">
    <w:name w:val="Bibliography"/>
    <w:basedOn w:val="Normal"/>
    <w:next w:val="Normal"/>
    <w:uiPriority w:val="37"/>
    <w:unhideWhenUsed/>
    <w:rsid w:val="00AF285F"/>
    <w:pPr>
      <w:spacing w:line="480" w:lineRule="auto"/>
      <w:ind w:left="720" w:hanging="720"/>
    </w:pPr>
  </w:style>
  <w:style w:type="paragraph" w:customStyle="1" w:styleId="TC3">
    <w:name w:val="TC3"/>
    <w:basedOn w:val="TOC3"/>
    <w:qFormat/>
    <w:rsid w:val="00C87C9E"/>
    <w:pPr>
      <w:tabs>
        <w:tab w:val="clear" w:pos="990"/>
        <w:tab w:val="clear" w:pos="9061"/>
        <w:tab w:val="left" w:pos="1077"/>
        <w:tab w:val="left" w:pos="1440"/>
        <w:tab w:val="right" w:pos="9016"/>
      </w:tabs>
      <w:overflowPunct w:val="0"/>
      <w:autoSpaceDE w:val="0"/>
      <w:autoSpaceDN w:val="0"/>
      <w:adjustRightInd w:val="0"/>
      <w:spacing w:after="0"/>
      <w:ind w:left="357"/>
    </w:pPr>
    <w:rPr>
      <w:rFonts w:asciiTheme="majorBidi" w:hAnsiTheme="majorBidi" w:cstheme="majorBidi"/>
    </w:rPr>
  </w:style>
  <w:style w:type="paragraph" w:customStyle="1" w:styleId="Default">
    <w:name w:val="Default"/>
    <w:rsid w:val="005702A7"/>
    <w:pPr>
      <w:autoSpaceDE w:val="0"/>
      <w:autoSpaceDN w:val="0"/>
      <w:adjustRightInd w:val="0"/>
      <w:spacing w:after="0" w:line="240" w:lineRule="auto"/>
    </w:pPr>
    <w:rPr>
      <w:rFonts w:ascii="Times New Roman" w:hAnsi="Times New Roman" w:cs="Times New Roman"/>
      <w:color w:val="000000"/>
      <w:sz w:val="24"/>
      <w:szCs w:val="24"/>
      <w:lang w:val="en-IN"/>
    </w:rPr>
  </w:style>
  <w:style w:type="character" w:customStyle="1" w:styleId="Heading2Char">
    <w:name w:val="Heading 2 Char"/>
    <w:basedOn w:val="DefaultParagraphFont"/>
    <w:link w:val="Heading2"/>
    <w:uiPriority w:val="9"/>
    <w:rsid w:val="002F1B4A"/>
    <w:rPr>
      <w:rFonts w:ascii="Times New Roman" w:eastAsiaTheme="majorEastAsia" w:hAnsi="Times New Roman" w:cs="Times New Roman"/>
      <w:b/>
      <w:sz w:val="24"/>
    </w:rPr>
  </w:style>
  <w:style w:type="paragraph" w:styleId="BalloonText">
    <w:name w:val="Balloon Text"/>
    <w:basedOn w:val="Normal"/>
    <w:link w:val="BalloonTextChar"/>
    <w:uiPriority w:val="99"/>
    <w:semiHidden/>
    <w:unhideWhenUsed/>
    <w:rsid w:val="002F1B4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B4A"/>
    <w:rPr>
      <w:rFonts w:ascii="Segoe UI" w:eastAsia="Times New Roman" w:hAnsi="Segoe UI" w:cs="Segoe UI"/>
      <w:sz w:val="18"/>
      <w:szCs w:val="18"/>
      <w:lang w:val="en-IN" w:eastAsia="en-GB"/>
    </w:rPr>
  </w:style>
  <w:style w:type="paragraph" w:styleId="Date">
    <w:name w:val="Date"/>
    <w:basedOn w:val="Normal"/>
    <w:next w:val="Normal"/>
    <w:link w:val="DateChar"/>
    <w:uiPriority w:val="99"/>
    <w:semiHidden/>
    <w:unhideWhenUsed/>
    <w:rsid w:val="00794B12"/>
  </w:style>
  <w:style w:type="character" w:customStyle="1" w:styleId="DateChar">
    <w:name w:val="Date Char"/>
    <w:basedOn w:val="DefaultParagraphFont"/>
    <w:link w:val="Date"/>
    <w:uiPriority w:val="99"/>
    <w:semiHidden/>
    <w:rsid w:val="00794B12"/>
    <w:rPr>
      <w:rFonts w:ascii="Times New Roman" w:eastAsia="Times New Roman" w:hAnsi="Times New Roman" w:cs="Times New Roman"/>
      <w:sz w:val="24"/>
      <w:szCs w:val="24"/>
      <w:lang w:val="en-IN" w:eastAsia="en-GB"/>
    </w:rPr>
  </w:style>
  <w:style w:type="character" w:customStyle="1" w:styleId="Heading1Char">
    <w:name w:val="Heading 1 Char"/>
    <w:basedOn w:val="DefaultParagraphFont"/>
    <w:link w:val="Heading1"/>
    <w:uiPriority w:val="9"/>
    <w:rsid w:val="00794B12"/>
    <w:rPr>
      <w:rFonts w:asciiTheme="majorHAnsi" w:eastAsiaTheme="majorEastAsia" w:hAnsiTheme="majorHAnsi" w:cstheme="majorBidi"/>
      <w:color w:val="2E74B5" w:themeColor="accent1" w:themeShade="BF"/>
      <w:sz w:val="32"/>
      <w:szCs w:val="32"/>
      <w:lang w:val="en-IN" w:eastAsia="en-GB"/>
    </w:rPr>
  </w:style>
  <w:style w:type="paragraph" w:styleId="HTMLPreformatted">
    <w:name w:val="HTML Preformatted"/>
    <w:basedOn w:val="Normal"/>
    <w:link w:val="HTMLPreformattedChar"/>
    <w:uiPriority w:val="99"/>
    <w:unhideWhenUsed/>
    <w:rsid w:val="001216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ja-JP"/>
    </w:rPr>
  </w:style>
  <w:style w:type="character" w:customStyle="1" w:styleId="HTMLPreformattedChar">
    <w:name w:val="HTML Preformatted Char"/>
    <w:basedOn w:val="DefaultParagraphFont"/>
    <w:link w:val="HTMLPreformatted"/>
    <w:uiPriority w:val="99"/>
    <w:rsid w:val="001216AF"/>
    <w:rPr>
      <w:rFonts w:ascii="Courier New" w:eastAsia="Times New Roman" w:hAnsi="Courier New" w:cs="Courier New"/>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45825">
      <w:bodyDiv w:val="1"/>
      <w:marLeft w:val="0"/>
      <w:marRight w:val="0"/>
      <w:marTop w:val="0"/>
      <w:marBottom w:val="0"/>
      <w:divBdr>
        <w:top w:val="none" w:sz="0" w:space="0" w:color="auto"/>
        <w:left w:val="none" w:sz="0" w:space="0" w:color="auto"/>
        <w:bottom w:val="none" w:sz="0" w:space="0" w:color="auto"/>
        <w:right w:val="none" w:sz="0" w:space="0" w:color="auto"/>
      </w:divBdr>
    </w:div>
    <w:div w:id="32391862">
      <w:bodyDiv w:val="1"/>
      <w:marLeft w:val="0"/>
      <w:marRight w:val="0"/>
      <w:marTop w:val="0"/>
      <w:marBottom w:val="0"/>
      <w:divBdr>
        <w:top w:val="none" w:sz="0" w:space="0" w:color="auto"/>
        <w:left w:val="none" w:sz="0" w:space="0" w:color="auto"/>
        <w:bottom w:val="none" w:sz="0" w:space="0" w:color="auto"/>
        <w:right w:val="none" w:sz="0" w:space="0" w:color="auto"/>
      </w:divBdr>
      <w:divsChild>
        <w:div w:id="156583284">
          <w:marLeft w:val="0"/>
          <w:marRight w:val="0"/>
          <w:marTop w:val="0"/>
          <w:marBottom w:val="0"/>
          <w:divBdr>
            <w:top w:val="none" w:sz="0" w:space="0" w:color="auto"/>
            <w:left w:val="none" w:sz="0" w:space="0" w:color="auto"/>
            <w:bottom w:val="none" w:sz="0" w:space="0" w:color="auto"/>
            <w:right w:val="none" w:sz="0" w:space="0" w:color="auto"/>
          </w:divBdr>
        </w:div>
        <w:div w:id="706412821">
          <w:marLeft w:val="0"/>
          <w:marRight w:val="0"/>
          <w:marTop w:val="0"/>
          <w:marBottom w:val="0"/>
          <w:divBdr>
            <w:top w:val="none" w:sz="0" w:space="0" w:color="auto"/>
            <w:left w:val="none" w:sz="0" w:space="0" w:color="auto"/>
            <w:bottom w:val="none" w:sz="0" w:space="0" w:color="auto"/>
            <w:right w:val="none" w:sz="0" w:space="0" w:color="auto"/>
          </w:divBdr>
        </w:div>
        <w:div w:id="1106117672">
          <w:marLeft w:val="0"/>
          <w:marRight w:val="0"/>
          <w:marTop w:val="0"/>
          <w:marBottom w:val="0"/>
          <w:divBdr>
            <w:top w:val="none" w:sz="0" w:space="0" w:color="auto"/>
            <w:left w:val="none" w:sz="0" w:space="0" w:color="auto"/>
            <w:bottom w:val="none" w:sz="0" w:space="0" w:color="auto"/>
            <w:right w:val="none" w:sz="0" w:space="0" w:color="auto"/>
          </w:divBdr>
        </w:div>
        <w:div w:id="2094357508">
          <w:marLeft w:val="0"/>
          <w:marRight w:val="0"/>
          <w:marTop w:val="0"/>
          <w:marBottom w:val="0"/>
          <w:divBdr>
            <w:top w:val="none" w:sz="0" w:space="0" w:color="auto"/>
            <w:left w:val="none" w:sz="0" w:space="0" w:color="auto"/>
            <w:bottom w:val="none" w:sz="0" w:space="0" w:color="auto"/>
            <w:right w:val="none" w:sz="0" w:space="0" w:color="auto"/>
          </w:divBdr>
        </w:div>
      </w:divsChild>
    </w:div>
    <w:div w:id="76637070">
      <w:bodyDiv w:val="1"/>
      <w:marLeft w:val="0"/>
      <w:marRight w:val="0"/>
      <w:marTop w:val="0"/>
      <w:marBottom w:val="0"/>
      <w:divBdr>
        <w:top w:val="none" w:sz="0" w:space="0" w:color="auto"/>
        <w:left w:val="none" w:sz="0" w:space="0" w:color="auto"/>
        <w:bottom w:val="none" w:sz="0" w:space="0" w:color="auto"/>
        <w:right w:val="none" w:sz="0" w:space="0" w:color="auto"/>
      </w:divBdr>
      <w:divsChild>
        <w:div w:id="313025803">
          <w:marLeft w:val="0"/>
          <w:marRight w:val="0"/>
          <w:marTop w:val="0"/>
          <w:marBottom w:val="0"/>
          <w:divBdr>
            <w:top w:val="none" w:sz="0" w:space="0" w:color="auto"/>
            <w:left w:val="none" w:sz="0" w:space="0" w:color="auto"/>
            <w:bottom w:val="none" w:sz="0" w:space="0" w:color="auto"/>
            <w:right w:val="none" w:sz="0" w:space="0" w:color="auto"/>
          </w:divBdr>
          <w:divsChild>
            <w:div w:id="491994904">
              <w:marLeft w:val="0"/>
              <w:marRight w:val="0"/>
              <w:marTop w:val="0"/>
              <w:marBottom w:val="0"/>
              <w:divBdr>
                <w:top w:val="none" w:sz="0" w:space="0" w:color="auto"/>
                <w:left w:val="none" w:sz="0" w:space="0" w:color="auto"/>
                <w:bottom w:val="none" w:sz="0" w:space="0" w:color="auto"/>
                <w:right w:val="none" w:sz="0" w:space="0" w:color="auto"/>
              </w:divBdr>
              <w:divsChild>
                <w:div w:id="191824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4221">
      <w:bodyDiv w:val="1"/>
      <w:marLeft w:val="0"/>
      <w:marRight w:val="0"/>
      <w:marTop w:val="0"/>
      <w:marBottom w:val="0"/>
      <w:divBdr>
        <w:top w:val="none" w:sz="0" w:space="0" w:color="auto"/>
        <w:left w:val="none" w:sz="0" w:space="0" w:color="auto"/>
        <w:bottom w:val="none" w:sz="0" w:space="0" w:color="auto"/>
        <w:right w:val="none" w:sz="0" w:space="0" w:color="auto"/>
      </w:divBdr>
    </w:div>
    <w:div w:id="132792340">
      <w:bodyDiv w:val="1"/>
      <w:marLeft w:val="0"/>
      <w:marRight w:val="0"/>
      <w:marTop w:val="0"/>
      <w:marBottom w:val="0"/>
      <w:divBdr>
        <w:top w:val="none" w:sz="0" w:space="0" w:color="auto"/>
        <w:left w:val="none" w:sz="0" w:space="0" w:color="auto"/>
        <w:bottom w:val="none" w:sz="0" w:space="0" w:color="auto"/>
        <w:right w:val="none" w:sz="0" w:space="0" w:color="auto"/>
      </w:divBdr>
      <w:divsChild>
        <w:div w:id="1776170845">
          <w:marLeft w:val="0"/>
          <w:marRight w:val="0"/>
          <w:marTop w:val="0"/>
          <w:marBottom w:val="0"/>
          <w:divBdr>
            <w:top w:val="none" w:sz="0" w:space="0" w:color="auto"/>
            <w:left w:val="none" w:sz="0" w:space="0" w:color="auto"/>
            <w:bottom w:val="none" w:sz="0" w:space="0" w:color="auto"/>
            <w:right w:val="none" w:sz="0" w:space="0" w:color="auto"/>
          </w:divBdr>
          <w:divsChild>
            <w:div w:id="1620527912">
              <w:marLeft w:val="0"/>
              <w:marRight w:val="0"/>
              <w:marTop w:val="0"/>
              <w:marBottom w:val="0"/>
              <w:divBdr>
                <w:top w:val="none" w:sz="0" w:space="0" w:color="auto"/>
                <w:left w:val="none" w:sz="0" w:space="0" w:color="auto"/>
                <w:bottom w:val="none" w:sz="0" w:space="0" w:color="auto"/>
                <w:right w:val="none" w:sz="0" w:space="0" w:color="auto"/>
              </w:divBdr>
              <w:divsChild>
                <w:div w:id="152666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76524">
      <w:bodyDiv w:val="1"/>
      <w:marLeft w:val="0"/>
      <w:marRight w:val="0"/>
      <w:marTop w:val="0"/>
      <w:marBottom w:val="0"/>
      <w:divBdr>
        <w:top w:val="none" w:sz="0" w:space="0" w:color="auto"/>
        <w:left w:val="none" w:sz="0" w:space="0" w:color="auto"/>
        <w:bottom w:val="none" w:sz="0" w:space="0" w:color="auto"/>
        <w:right w:val="none" w:sz="0" w:space="0" w:color="auto"/>
      </w:divBdr>
      <w:divsChild>
        <w:div w:id="199244527">
          <w:marLeft w:val="0"/>
          <w:marRight w:val="0"/>
          <w:marTop w:val="0"/>
          <w:marBottom w:val="0"/>
          <w:divBdr>
            <w:top w:val="none" w:sz="0" w:space="0" w:color="auto"/>
            <w:left w:val="none" w:sz="0" w:space="0" w:color="auto"/>
            <w:bottom w:val="none" w:sz="0" w:space="0" w:color="auto"/>
            <w:right w:val="none" w:sz="0" w:space="0" w:color="auto"/>
          </w:divBdr>
          <w:divsChild>
            <w:div w:id="39402844">
              <w:marLeft w:val="0"/>
              <w:marRight w:val="0"/>
              <w:marTop w:val="0"/>
              <w:marBottom w:val="0"/>
              <w:divBdr>
                <w:top w:val="none" w:sz="0" w:space="0" w:color="auto"/>
                <w:left w:val="none" w:sz="0" w:space="0" w:color="auto"/>
                <w:bottom w:val="none" w:sz="0" w:space="0" w:color="auto"/>
                <w:right w:val="none" w:sz="0" w:space="0" w:color="auto"/>
              </w:divBdr>
              <w:divsChild>
                <w:div w:id="138217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92910">
      <w:bodyDiv w:val="1"/>
      <w:marLeft w:val="0"/>
      <w:marRight w:val="0"/>
      <w:marTop w:val="0"/>
      <w:marBottom w:val="0"/>
      <w:divBdr>
        <w:top w:val="none" w:sz="0" w:space="0" w:color="auto"/>
        <w:left w:val="none" w:sz="0" w:space="0" w:color="auto"/>
        <w:bottom w:val="none" w:sz="0" w:space="0" w:color="auto"/>
        <w:right w:val="none" w:sz="0" w:space="0" w:color="auto"/>
      </w:divBdr>
    </w:div>
    <w:div w:id="233853439">
      <w:bodyDiv w:val="1"/>
      <w:marLeft w:val="0"/>
      <w:marRight w:val="0"/>
      <w:marTop w:val="0"/>
      <w:marBottom w:val="0"/>
      <w:divBdr>
        <w:top w:val="none" w:sz="0" w:space="0" w:color="auto"/>
        <w:left w:val="none" w:sz="0" w:space="0" w:color="auto"/>
        <w:bottom w:val="none" w:sz="0" w:space="0" w:color="auto"/>
        <w:right w:val="none" w:sz="0" w:space="0" w:color="auto"/>
      </w:divBdr>
    </w:div>
    <w:div w:id="254635384">
      <w:bodyDiv w:val="1"/>
      <w:marLeft w:val="0"/>
      <w:marRight w:val="0"/>
      <w:marTop w:val="0"/>
      <w:marBottom w:val="0"/>
      <w:divBdr>
        <w:top w:val="none" w:sz="0" w:space="0" w:color="auto"/>
        <w:left w:val="none" w:sz="0" w:space="0" w:color="auto"/>
        <w:bottom w:val="none" w:sz="0" w:space="0" w:color="auto"/>
        <w:right w:val="none" w:sz="0" w:space="0" w:color="auto"/>
      </w:divBdr>
    </w:div>
    <w:div w:id="286085451">
      <w:bodyDiv w:val="1"/>
      <w:marLeft w:val="0"/>
      <w:marRight w:val="0"/>
      <w:marTop w:val="0"/>
      <w:marBottom w:val="0"/>
      <w:divBdr>
        <w:top w:val="none" w:sz="0" w:space="0" w:color="auto"/>
        <w:left w:val="none" w:sz="0" w:space="0" w:color="auto"/>
        <w:bottom w:val="none" w:sz="0" w:space="0" w:color="auto"/>
        <w:right w:val="none" w:sz="0" w:space="0" w:color="auto"/>
      </w:divBdr>
      <w:divsChild>
        <w:div w:id="258098091">
          <w:marLeft w:val="0"/>
          <w:marRight w:val="0"/>
          <w:marTop w:val="0"/>
          <w:marBottom w:val="0"/>
          <w:divBdr>
            <w:top w:val="none" w:sz="0" w:space="0" w:color="auto"/>
            <w:left w:val="none" w:sz="0" w:space="0" w:color="auto"/>
            <w:bottom w:val="none" w:sz="0" w:space="0" w:color="auto"/>
            <w:right w:val="none" w:sz="0" w:space="0" w:color="auto"/>
          </w:divBdr>
        </w:div>
        <w:div w:id="375350417">
          <w:marLeft w:val="0"/>
          <w:marRight w:val="0"/>
          <w:marTop w:val="0"/>
          <w:marBottom w:val="0"/>
          <w:divBdr>
            <w:top w:val="none" w:sz="0" w:space="0" w:color="auto"/>
            <w:left w:val="none" w:sz="0" w:space="0" w:color="auto"/>
            <w:bottom w:val="none" w:sz="0" w:space="0" w:color="auto"/>
            <w:right w:val="none" w:sz="0" w:space="0" w:color="auto"/>
          </w:divBdr>
        </w:div>
        <w:div w:id="719473467">
          <w:marLeft w:val="0"/>
          <w:marRight w:val="0"/>
          <w:marTop w:val="0"/>
          <w:marBottom w:val="0"/>
          <w:divBdr>
            <w:top w:val="none" w:sz="0" w:space="0" w:color="auto"/>
            <w:left w:val="none" w:sz="0" w:space="0" w:color="auto"/>
            <w:bottom w:val="none" w:sz="0" w:space="0" w:color="auto"/>
            <w:right w:val="none" w:sz="0" w:space="0" w:color="auto"/>
          </w:divBdr>
        </w:div>
        <w:div w:id="758939534">
          <w:marLeft w:val="0"/>
          <w:marRight w:val="0"/>
          <w:marTop w:val="0"/>
          <w:marBottom w:val="0"/>
          <w:divBdr>
            <w:top w:val="none" w:sz="0" w:space="0" w:color="auto"/>
            <w:left w:val="none" w:sz="0" w:space="0" w:color="auto"/>
            <w:bottom w:val="none" w:sz="0" w:space="0" w:color="auto"/>
            <w:right w:val="none" w:sz="0" w:space="0" w:color="auto"/>
          </w:divBdr>
        </w:div>
        <w:div w:id="775903589">
          <w:marLeft w:val="0"/>
          <w:marRight w:val="0"/>
          <w:marTop w:val="0"/>
          <w:marBottom w:val="0"/>
          <w:divBdr>
            <w:top w:val="none" w:sz="0" w:space="0" w:color="auto"/>
            <w:left w:val="none" w:sz="0" w:space="0" w:color="auto"/>
            <w:bottom w:val="none" w:sz="0" w:space="0" w:color="auto"/>
            <w:right w:val="none" w:sz="0" w:space="0" w:color="auto"/>
          </w:divBdr>
        </w:div>
      </w:divsChild>
    </w:div>
    <w:div w:id="328338643">
      <w:bodyDiv w:val="1"/>
      <w:marLeft w:val="0"/>
      <w:marRight w:val="0"/>
      <w:marTop w:val="0"/>
      <w:marBottom w:val="0"/>
      <w:divBdr>
        <w:top w:val="none" w:sz="0" w:space="0" w:color="auto"/>
        <w:left w:val="none" w:sz="0" w:space="0" w:color="auto"/>
        <w:bottom w:val="none" w:sz="0" w:space="0" w:color="auto"/>
        <w:right w:val="none" w:sz="0" w:space="0" w:color="auto"/>
      </w:divBdr>
      <w:divsChild>
        <w:div w:id="108354900">
          <w:marLeft w:val="0"/>
          <w:marRight w:val="0"/>
          <w:marTop w:val="0"/>
          <w:marBottom w:val="0"/>
          <w:divBdr>
            <w:top w:val="none" w:sz="0" w:space="0" w:color="auto"/>
            <w:left w:val="none" w:sz="0" w:space="0" w:color="auto"/>
            <w:bottom w:val="none" w:sz="0" w:space="0" w:color="auto"/>
            <w:right w:val="none" w:sz="0" w:space="0" w:color="auto"/>
          </w:divBdr>
          <w:divsChild>
            <w:div w:id="929966066">
              <w:marLeft w:val="0"/>
              <w:marRight w:val="0"/>
              <w:marTop w:val="0"/>
              <w:marBottom w:val="0"/>
              <w:divBdr>
                <w:top w:val="none" w:sz="0" w:space="0" w:color="auto"/>
                <w:left w:val="none" w:sz="0" w:space="0" w:color="auto"/>
                <w:bottom w:val="none" w:sz="0" w:space="0" w:color="auto"/>
                <w:right w:val="none" w:sz="0" w:space="0" w:color="auto"/>
              </w:divBdr>
              <w:divsChild>
                <w:div w:id="179506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446406">
      <w:bodyDiv w:val="1"/>
      <w:marLeft w:val="0"/>
      <w:marRight w:val="0"/>
      <w:marTop w:val="0"/>
      <w:marBottom w:val="0"/>
      <w:divBdr>
        <w:top w:val="none" w:sz="0" w:space="0" w:color="auto"/>
        <w:left w:val="none" w:sz="0" w:space="0" w:color="auto"/>
        <w:bottom w:val="none" w:sz="0" w:space="0" w:color="auto"/>
        <w:right w:val="none" w:sz="0" w:space="0" w:color="auto"/>
      </w:divBdr>
    </w:div>
    <w:div w:id="337075075">
      <w:bodyDiv w:val="1"/>
      <w:marLeft w:val="0"/>
      <w:marRight w:val="0"/>
      <w:marTop w:val="0"/>
      <w:marBottom w:val="0"/>
      <w:divBdr>
        <w:top w:val="none" w:sz="0" w:space="0" w:color="auto"/>
        <w:left w:val="none" w:sz="0" w:space="0" w:color="auto"/>
        <w:bottom w:val="none" w:sz="0" w:space="0" w:color="auto"/>
        <w:right w:val="none" w:sz="0" w:space="0" w:color="auto"/>
      </w:divBdr>
      <w:divsChild>
        <w:div w:id="596016643">
          <w:marLeft w:val="0"/>
          <w:marRight w:val="0"/>
          <w:marTop w:val="0"/>
          <w:marBottom w:val="0"/>
          <w:divBdr>
            <w:top w:val="none" w:sz="0" w:space="0" w:color="auto"/>
            <w:left w:val="none" w:sz="0" w:space="0" w:color="auto"/>
            <w:bottom w:val="none" w:sz="0" w:space="0" w:color="auto"/>
            <w:right w:val="none" w:sz="0" w:space="0" w:color="auto"/>
          </w:divBdr>
        </w:div>
        <w:div w:id="1708406735">
          <w:marLeft w:val="0"/>
          <w:marRight w:val="0"/>
          <w:marTop w:val="0"/>
          <w:marBottom w:val="0"/>
          <w:divBdr>
            <w:top w:val="none" w:sz="0" w:space="0" w:color="auto"/>
            <w:left w:val="none" w:sz="0" w:space="0" w:color="auto"/>
            <w:bottom w:val="none" w:sz="0" w:space="0" w:color="auto"/>
            <w:right w:val="none" w:sz="0" w:space="0" w:color="auto"/>
          </w:divBdr>
        </w:div>
      </w:divsChild>
    </w:div>
    <w:div w:id="343214327">
      <w:bodyDiv w:val="1"/>
      <w:marLeft w:val="0"/>
      <w:marRight w:val="0"/>
      <w:marTop w:val="0"/>
      <w:marBottom w:val="0"/>
      <w:divBdr>
        <w:top w:val="none" w:sz="0" w:space="0" w:color="auto"/>
        <w:left w:val="none" w:sz="0" w:space="0" w:color="auto"/>
        <w:bottom w:val="none" w:sz="0" w:space="0" w:color="auto"/>
        <w:right w:val="none" w:sz="0" w:space="0" w:color="auto"/>
      </w:divBdr>
    </w:div>
    <w:div w:id="344092375">
      <w:bodyDiv w:val="1"/>
      <w:marLeft w:val="0"/>
      <w:marRight w:val="0"/>
      <w:marTop w:val="0"/>
      <w:marBottom w:val="0"/>
      <w:divBdr>
        <w:top w:val="none" w:sz="0" w:space="0" w:color="auto"/>
        <w:left w:val="none" w:sz="0" w:space="0" w:color="auto"/>
        <w:bottom w:val="none" w:sz="0" w:space="0" w:color="auto"/>
        <w:right w:val="none" w:sz="0" w:space="0" w:color="auto"/>
      </w:divBdr>
    </w:div>
    <w:div w:id="365721785">
      <w:bodyDiv w:val="1"/>
      <w:marLeft w:val="0"/>
      <w:marRight w:val="0"/>
      <w:marTop w:val="0"/>
      <w:marBottom w:val="0"/>
      <w:divBdr>
        <w:top w:val="none" w:sz="0" w:space="0" w:color="auto"/>
        <w:left w:val="none" w:sz="0" w:space="0" w:color="auto"/>
        <w:bottom w:val="none" w:sz="0" w:space="0" w:color="auto"/>
        <w:right w:val="none" w:sz="0" w:space="0" w:color="auto"/>
      </w:divBdr>
      <w:divsChild>
        <w:div w:id="178546273">
          <w:marLeft w:val="0"/>
          <w:marRight w:val="0"/>
          <w:marTop w:val="0"/>
          <w:marBottom w:val="0"/>
          <w:divBdr>
            <w:top w:val="none" w:sz="0" w:space="0" w:color="auto"/>
            <w:left w:val="none" w:sz="0" w:space="0" w:color="auto"/>
            <w:bottom w:val="none" w:sz="0" w:space="0" w:color="auto"/>
            <w:right w:val="none" w:sz="0" w:space="0" w:color="auto"/>
          </w:divBdr>
        </w:div>
        <w:div w:id="1028065902">
          <w:marLeft w:val="0"/>
          <w:marRight w:val="0"/>
          <w:marTop w:val="0"/>
          <w:marBottom w:val="0"/>
          <w:divBdr>
            <w:top w:val="none" w:sz="0" w:space="0" w:color="auto"/>
            <w:left w:val="none" w:sz="0" w:space="0" w:color="auto"/>
            <w:bottom w:val="none" w:sz="0" w:space="0" w:color="auto"/>
            <w:right w:val="none" w:sz="0" w:space="0" w:color="auto"/>
          </w:divBdr>
        </w:div>
      </w:divsChild>
    </w:div>
    <w:div w:id="393510830">
      <w:bodyDiv w:val="1"/>
      <w:marLeft w:val="0"/>
      <w:marRight w:val="0"/>
      <w:marTop w:val="0"/>
      <w:marBottom w:val="0"/>
      <w:divBdr>
        <w:top w:val="none" w:sz="0" w:space="0" w:color="auto"/>
        <w:left w:val="none" w:sz="0" w:space="0" w:color="auto"/>
        <w:bottom w:val="none" w:sz="0" w:space="0" w:color="auto"/>
        <w:right w:val="none" w:sz="0" w:space="0" w:color="auto"/>
      </w:divBdr>
    </w:div>
    <w:div w:id="396243224">
      <w:bodyDiv w:val="1"/>
      <w:marLeft w:val="0"/>
      <w:marRight w:val="0"/>
      <w:marTop w:val="0"/>
      <w:marBottom w:val="0"/>
      <w:divBdr>
        <w:top w:val="none" w:sz="0" w:space="0" w:color="auto"/>
        <w:left w:val="none" w:sz="0" w:space="0" w:color="auto"/>
        <w:bottom w:val="none" w:sz="0" w:space="0" w:color="auto"/>
        <w:right w:val="none" w:sz="0" w:space="0" w:color="auto"/>
      </w:divBdr>
    </w:div>
    <w:div w:id="431054070">
      <w:bodyDiv w:val="1"/>
      <w:marLeft w:val="0"/>
      <w:marRight w:val="0"/>
      <w:marTop w:val="0"/>
      <w:marBottom w:val="0"/>
      <w:divBdr>
        <w:top w:val="none" w:sz="0" w:space="0" w:color="auto"/>
        <w:left w:val="none" w:sz="0" w:space="0" w:color="auto"/>
        <w:bottom w:val="none" w:sz="0" w:space="0" w:color="auto"/>
        <w:right w:val="none" w:sz="0" w:space="0" w:color="auto"/>
      </w:divBdr>
    </w:div>
    <w:div w:id="521552418">
      <w:bodyDiv w:val="1"/>
      <w:marLeft w:val="0"/>
      <w:marRight w:val="0"/>
      <w:marTop w:val="0"/>
      <w:marBottom w:val="0"/>
      <w:divBdr>
        <w:top w:val="none" w:sz="0" w:space="0" w:color="auto"/>
        <w:left w:val="none" w:sz="0" w:space="0" w:color="auto"/>
        <w:bottom w:val="none" w:sz="0" w:space="0" w:color="auto"/>
        <w:right w:val="none" w:sz="0" w:space="0" w:color="auto"/>
      </w:divBdr>
      <w:divsChild>
        <w:div w:id="207449820">
          <w:marLeft w:val="0"/>
          <w:marRight w:val="0"/>
          <w:marTop w:val="0"/>
          <w:marBottom w:val="0"/>
          <w:divBdr>
            <w:top w:val="none" w:sz="0" w:space="0" w:color="auto"/>
            <w:left w:val="none" w:sz="0" w:space="0" w:color="auto"/>
            <w:bottom w:val="none" w:sz="0" w:space="0" w:color="auto"/>
            <w:right w:val="none" w:sz="0" w:space="0" w:color="auto"/>
          </w:divBdr>
        </w:div>
        <w:div w:id="455027507">
          <w:marLeft w:val="0"/>
          <w:marRight w:val="0"/>
          <w:marTop w:val="0"/>
          <w:marBottom w:val="0"/>
          <w:divBdr>
            <w:top w:val="none" w:sz="0" w:space="0" w:color="auto"/>
            <w:left w:val="none" w:sz="0" w:space="0" w:color="auto"/>
            <w:bottom w:val="none" w:sz="0" w:space="0" w:color="auto"/>
            <w:right w:val="none" w:sz="0" w:space="0" w:color="auto"/>
          </w:divBdr>
        </w:div>
        <w:div w:id="1351372960">
          <w:marLeft w:val="0"/>
          <w:marRight w:val="0"/>
          <w:marTop w:val="0"/>
          <w:marBottom w:val="0"/>
          <w:divBdr>
            <w:top w:val="none" w:sz="0" w:space="0" w:color="auto"/>
            <w:left w:val="none" w:sz="0" w:space="0" w:color="auto"/>
            <w:bottom w:val="none" w:sz="0" w:space="0" w:color="auto"/>
            <w:right w:val="none" w:sz="0" w:space="0" w:color="auto"/>
          </w:divBdr>
        </w:div>
      </w:divsChild>
    </w:div>
    <w:div w:id="549808878">
      <w:bodyDiv w:val="1"/>
      <w:marLeft w:val="0"/>
      <w:marRight w:val="0"/>
      <w:marTop w:val="0"/>
      <w:marBottom w:val="0"/>
      <w:divBdr>
        <w:top w:val="none" w:sz="0" w:space="0" w:color="auto"/>
        <w:left w:val="none" w:sz="0" w:space="0" w:color="auto"/>
        <w:bottom w:val="none" w:sz="0" w:space="0" w:color="auto"/>
        <w:right w:val="none" w:sz="0" w:space="0" w:color="auto"/>
      </w:divBdr>
      <w:divsChild>
        <w:div w:id="63987878">
          <w:marLeft w:val="0"/>
          <w:marRight w:val="0"/>
          <w:marTop w:val="0"/>
          <w:marBottom w:val="0"/>
          <w:divBdr>
            <w:top w:val="none" w:sz="0" w:space="0" w:color="auto"/>
            <w:left w:val="none" w:sz="0" w:space="0" w:color="auto"/>
            <w:bottom w:val="none" w:sz="0" w:space="0" w:color="auto"/>
            <w:right w:val="none" w:sz="0" w:space="0" w:color="auto"/>
          </w:divBdr>
        </w:div>
        <w:div w:id="235020665">
          <w:marLeft w:val="0"/>
          <w:marRight w:val="0"/>
          <w:marTop w:val="0"/>
          <w:marBottom w:val="0"/>
          <w:divBdr>
            <w:top w:val="none" w:sz="0" w:space="0" w:color="auto"/>
            <w:left w:val="none" w:sz="0" w:space="0" w:color="auto"/>
            <w:bottom w:val="none" w:sz="0" w:space="0" w:color="auto"/>
            <w:right w:val="none" w:sz="0" w:space="0" w:color="auto"/>
          </w:divBdr>
        </w:div>
        <w:div w:id="768625680">
          <w:marLeft w:val="0"/>
          <w:marRight w:val="0"/>
          <w:marTop w:val="0"/>
          <w:marBottom w:val="0"/>
          <w:divBdr>
            <w:top w:val="none" w:sz="0" w:space="0" w:color="auto"/>
            <w:left w:val="none" w:sz="0" w:space="0" w:color="auto"/>
            <w:bottom w:val="none" w:sz="0" w:space="0" w:color="auto"/>
            <w:right w:val="none" w:sz="0" w:space="0" w:color="auto"/>
          </w:divBdr>
        </w:div>
        <w:div w:id="1438482257">
          <w:marLeft w:val="0"/>
          <w:marRight w:val="0"/>
          <w:marTop w:val="0"/>
          <w:marBottom w:val="0"/>
          <w:divBdr>
            <w:top w:val="none" w:sz="0" w:space="0" w:color="auto"/>
            <w:left w:val="none" w:sz="0" w:space="0" w:color="auto"/>
            <w:bottom w:val="none" w:sz="0" w:space="0" w:color="auto"/>
            <w:right w:val="none" w:sz="0" w:space="0" w:color="auto"/>
          </w:divBdr>
        </w:div>
        <w:div w:id="1545407650">
          <w:marLeft w:val="0"/>
          <w:marRight w:val="0"/>
          <w:marTop w:val="0"/>
          <w:marBottom w:val="0"/>
          <w:divBdr>
            <w:top w:val="none" w:sz="0" w:space="0" w:color="auto"/>
            <w:left w:val="none" w:sz="0" w:space="0" w:color="auto"/>
            <w:bottom w:val="none" w:sz="0" w:space="0" w:color="auto"/>
            <w:right w:val="none" w:sz="0" w:space="0" w:color="auto"/>
          </w:divBdr>
        </w:div>
        <w:div w:id="1663390803">
          <w:marLeft w:val="0"/>
          <w:marRight w:val="0"/>
          <w:marTop w:val="0"/>
          <w:marBottom w:val="0"/>
          <w:divBdr>
            <w:top w:val="none" w:sz="0" w:space="0" w:color="auto"/>
            <w:left w:val="none" w:sz="0" w:space="0" w:color="auto"/>
            <w:bottom w:val="none" w:sz="0" w:space="0" w:color="auto"/>
            <w:right w:val="none" w:sz="0" w:space="0" w:color="auto"/>
          </w:divBdr>
        </w:div>
        <w:div w:id="1977908222">
          <w:marLeft w:val="0"/>
          <w:marRight w:val="0"/>
          <w:marTop w:val="0"/>
          <w:marBottom w:val="0"/>
          <w:divBdr>
            <w:top w:val="none" w:sz="0" w:space="0" w:color="auto"/>
            <w:left w:val="none" w:sz="0" w:space="0" w:color="auto"/>
            <w:bottom w:val="none" w:sz="0" w:space="0" w:color="auto"/>
            <w:right w:val="none" w:sz="0" w:space="0" w:color="auto"/>
          </w:divBdr>
        </w:div>
      </w:divsChild>
    </w:div>
    <w:div w:id="601303486">
      <w:bodyDiv w:val="1"/>
      <w:marLeft w:val="0"/>
      <w:marRight w:val="0"/>
      <w:marTop w:val="0"/>
      <w:marBottom w:val="0"/>
      <w:divBdr>
        <w:top w:val="none" w:sz="0" w:space="0" w:color="auto"/>
        <w:left w:val="none" w:sz="0" w:space="0" w:color="auto"/>
        <w:bottom w:val="none" w:sz="0" w:space="0" w:color="auto"/>
        <w:right w:val="none" w:sz="0" w:space="0" w:color="auto"/>
      </w:divBdr>
    </w:div>
    <w:div w:id="635528874">
      <w:bodyDiv w:val="1"/>
      <w:marLeft w:val="0"/>
      <w:marRight w:val="0"/>
      <w:marTop w:val="0"/>
      <w:marBottom w:val="0"/>
      <w:divBdr>
        <w:top w:val="none" w:sz="0" w:space="0" w:color="auto"/>
        <w:left w:val="none" w:sz="0" w:space="0" w:color="auto"/>
        <w:bottom w:val="none" w:sz="0" w:space="0" w:color="auto"/>
        <w:right w:val="none" w:sz="0" w:space="0" w:color="auto"/>
      </w:divBdr>
      <w:divsChild>
        <w:div w:id="35586830">
          <w:marLeft w:val="0"/>
          <w:marRight w:val="0"/>
          <w:marTop w:val="0"/>
          <w:marBottom w:val="0"/>
          <w:divBdr>
            <w:top w:val="none" w:sz="0" w:space="0" w:color="auto"/>
            <w:left w:val="none" w:sz="0" w:space="0" w:color="auto"/>
            <w:bottom w:val="none" w:sz="0" w:space="0" w:color="auto"/>
            <w:right w:val="none" w:sz="0" w:space="0" w:color="auto"/>
          </w:divBdr>
        </w:div>
        <w:div w:id="51583948">
          <w:marLeft w:val="0"/>
          <w:marRight w:val="0"/>
          <w:marTop w:val="0"/>
          <w:marBottom w:val="0"/>
          <w:divBdr>
            <w:top w:val="none" w:sz="0" w:space="0" w:color="auto"/>
            <w:left w:val="none" w:sz="0" w:space="0" w:color="auto"/>
            <w:bottom w:val="none" w:sz="0" w:space="0" w:color="auto"/>
            <w:right w:val="none" w:sz="0" w:space="0" w:color="auto"/>
          </w:divBdr>
        </w:div>
        <w:div w:id="689991762">
          <w:marLeft w:val="0"/>
          <w:marRight w:val="0"/>
          <w:marTop w:val="0"/>
          <w:marBottom w:val="0"/>
          <w:divBdr>
            <w:top w:val="none" w:sz="0" w:space="0" w:color="auto"/>
            <w:left w:val="none" w:sz="0" w:space="0" w:color="auto"/>
            <w:bottom w:val="none" w:sz="0" w:space="0" w:color="auto"/>
            <w:right w:val="none" w:sz="0" w:space="0" w:color="auto"/>
          </w:divBdr>
        </w:div>
        <w:div w:id="1222323968">
          <w:marLeft w:val="0"/>
          <w:marRight w:val="0"/>
          <w:marTop w:val="0"/>
          <w:marBottom w:val="0"/>
          <w:divBdr>
            <w:top w:val="none" w:sz="0" w:space="0" w:color="auto"/>
            <w:left w:val="none" w:sz="0" w:space="0" w:color="auto"/>
            <w:bottom w:val="none" w:sz="0" w:space="0" w:color="auto"/>
            <w:right w:val="none" w:sz="0" w:space="0" w:color="auto"/>
          </w:divBdr>
        </w:div>
        <w:div w:id="1458833522">
          <w:marLeft w:val="0"/>
          <w:marRight w:val="0"/>
          <w:marTop w:val="0"/>
          <w:marBottom w:val="0"/>
          <w:divBdr>
            <w:top w:val="none" w:sz="0" w:space="0" w:color="auto"/>
            <w:left w:val="none" w:sz="0" w:space="0" w:color="auto"/>
            <w:bottom w:val="none" w:sz="0" w:space="0" w:color="auto"/>
            <w:right w:val="none" w:sz="0" w:space="0" w:color="auto"/>
          </w:divBdr>
        </w:div>
        <w:div w:id="1925725784">
          <w:marLeft w:val="0"/>
          <w:marRight w:val="0"/>
          <w:marTop w:val="0"/>
          <w:marBottom w:val="0"/>
          <w:divBdr>
            <w:top w:val="none" w:sz="0" w:space="0" w:color="auto"/>
            <w:left w:val="none" w:sz="0" w:space="0" w:color="auto"/>
            <w:bottom w:val="none" w:sz="0" w:space="0" w:color="auto"/>
            <w:right w:val="none" w:sz="0" w:space="0" w:color="auto"/>
          </w:divBdr>
        </w:div>
      </w:divsChild>
    </w:div>
    <w:div w:id="657613222">
      <w:bodyDiv w:val="1"/>
      <w:marLeft w:val="0"/>
      <w:marRight w:val="0"/>
      <w:marTop w:val="0"/>
      <w:marBottom w:val="0"/>
      <w:divBdr>
        <w:top w:val="none" w:sz="0" w:space="0" w:color="auto"/>
        <w:left w:val="none" w:sz="0" w:space="0" w:color="auto"/>
        <w:bottom w:val="none" w:sz="0" w:space="0" w:color="auto"/>
        <w:right w:val="none" w:sz="0" w:space="0" w:color="auto"/>
      </w:divBdr>
      <w:divsChild>
        <w:div w:id="29652236">
          <w:marLeft w:val="0"/>
          <w:marRight w:val="0"/>
          <w:marTop w:val="0"/>
          <w:marBottom w:val="0"/>
          <w:divBdr>
            <w:top w:val="none" w:sz="0" w:space="0" w:color="auto"/>
            <w:left w:val="none" w:sz="0" w:space="0" w:color="auto"/>
            <w:bottom w:val="none" w:sz="0" w:space="0" w:color="auto"/>
            <w:right w:val="none" w:sz="0" w:space="0" w:color="auto"/>
          </w:divBdr>
        </w:div>
        <w:div w:id="1256401710">
          <w:marLeft w:val="0"/>
          <w:marRight w:val="0"/>
          <w:marTop w:val="0"/>
          <w:marBottom w:val="0"/>
          <w:divBdr>
            <w:top w:val="none" w:sz="0" w:space="0" w:color="auto"/>
            <w:left w:val="none" w:sz="0" w:space="0" w:color="auto"/>
            <w:bottom w:val="none" w:sz="0" w:space="0" w:color="auto"/>
            <w:right w:val="none" w:sz="0" w:space="0" w:color="auto"/>
          </w:divBdr>
        </w:div>
        <w:div w:id="1569611387">
          <w:marLeft w:val="0"/>
          <w:marRight w:val="0"/>
          <w:marTop w:val="0"/>
          <w:marBottom w:val="0"/>
          <w:divBdr>
            <w:top w:val="none" w:sz="0" w:space="0" w:color="auto"/>
            <w:left w:val="none" w:sz="0" w:space="0" w:color="auto"/>
            <w:bottom w:val="none" w:sz="0" w:space="0" w:color="auto"/>
            <w:right w:val="none" w:sz="0" w:space="0" w:color="auto"/>
          </w:divBdr>
        </w:div>
        <w:div w:id="1755710470">
          <w:marLeft w:val="0"/>
          <w:marRight w:val="0"/>
          <w:marTop w:val="0"/>
          <w:marBottom w:val="0"/>
          <w:divBdr>
            <w:top w:val="none" w:sz="0" w:space="0" w:color="auto"/>
            <w:left w:val="none" w:sz="0" w:space="0" w:color="auto"/>
            <w:bottom w:val="none" w:sz="0" w:space="0" w:color="auto"/>
            <w:right w:val="none" w:sz="0" w:space="0" w:color="auto"/>
          </w:divBdr>
        </w:div>
      </w:divsChild>
    </w:div>
    <w:div w:id="661003600">
      <w:bodyDiv w:val="1"/>
      <w:marLeft w:val="0"/>
      <w:marRight w:val="0"/>
      <w:marTop w:val="0"/>
      <w:marBottom w:val="0"/>
      <w:divBdr>
        <w:top w:val="none" w:sz="0" w:space="0" w:color="auto"/>
        <w:left w:val="none" w:sz="0" w:space="0" w:color="auto"/>
        <w:bottom w:val="none" w:sz="0" w:space="0" w:color="auto"/>
        <w:right w:val="none" w:sz="0" w:space="0" w:color="auto"/>
      </w:divBdr>
      <w:divsChild>
        <w:div w:id="251163524">
          <w:marLeft w:val="0"/>
          <w:marRight w:val="0"/>
          <w:marTop w:val="0"/>
          <w:marBottom w:val="0"/>
          <w:divBdr>
            <w:top w:val="none" w:sz="0" w:space="0" w:color="auto"/>
            <w:left w:val="none" w:sz="0" w:space="0" w:color="auto"/>
            <w:bottom w:val="none" w:sz="0" w:space="0" w:color="auto"/>
            <w:right w:val="none" w:sz="0" w:space="0" w:color="auto"/>
          </w:divBdr>
        </w:div>
        <w:div w:id="786049532">
          <w:marLeft w:val="0"/>
          <w:marRight w:val="0"/>
          <w:marTop w:val="0"/>
          <w:marBottom w:val="0"/>
          <w:divBdr>
            <w:top w:val="none" w:sz="0" w:space="0" w:color="auto"/>
            <w:left w:val="none" w:sz="0" w:space="0" w:color="auto"/>
            <w:bottom w:val="none" w:sz="0" w:space="0" w:color="auto"/>
            <w:right w:val="none" w:sz="0" w:space="0" w:color="auto"/>
          </w:divBdr>
        </w:div>
        <w:div w:id="930816997">
          <w:marLeft w:val="0"/>
          <w:marRight w:val="0"/>
          <w:marTop w:val="0"/>
          <w:marBottom w:val="0"/>
          <w:divBdr>
            <w:top w:val="none" w:sz="0" w:space="0" w:color="auto"/>
            <w:left w:val="none" w:sz="0" w:space="0" w:color="auto"/>
            <w:bottom w:val="none" w:sz="0" w:space="0" w:color="auto"/>
            <w:right w:val="none" w:sz="0" w:space="0" w:color="auto"/>
          </w:divBdr>
        </w:div>
        <w:div w:id="1121650410">
          <w:marLeft w:val="0"/>
          <w:marRight w:val="0"/>
          <w:marTop w:val="0"/>
          <w:marBottom w:val="0"/>
          <w:divBdr>
            <w:top w:val="none" w:sz="0" w:space="0" w:color="auto"/>
            <w:left w:val="none" w:sz="0" w:space="0" w:color="auto"/>
            <w:bottom w:val="none" w:sz="0" w:space="0" w:color="auto"/>
            <w:right w:val="none" w:sz="0" w:space="0" w:color="auto"/>
          </w:divBdr>
        </w:div>
      </w:divsChild>
    </w:div>
    <w:div w:id="695272214">
      <w:bodyDiv w:val="1"/>
      <w:marLeft w:val="0"/>
      <w:marRight w:val="0"/>
      <w:marTop w:val="0"/>
      <w:marBottom w:val="0"/>
      <w:divBdr>
        <w:top w:val="none" w:sz="0" w:space="0" w:color="auto"/>
        <w:left w:val="none" w:sz="0" w:space="0" w:color="auto"/>
        <w:bottom w:val="none" w:sz="0" w:space="0" w:color="auto"/>
        <w:right w:val="none" w:sz="0" w:space="0" w:color="auto"/>
      </w:divBdr>
      <w:divsChild>
        <w:div w:id="308437650">
          <w:marLeft w:val="0"/>
          <w:marRight w:val="0"/>
          <w:marTop w:val="0"/>
          <w:marBottom w:val="0"/>
          <w:divBdr>
            <w:top w:val="none" w:sz="0" w:space="0" w:color="auto"/>
            <w:left w:val="none" w:sz="0" w:space="0" w:color="auto"/>
            <w:bottom w:val="none" w:sz="0" w:space="0" w:color="auto"/>
            <w:right w:val="none" w:sz="0" w:space="0" w:color="auto"/>
          </w:divBdr>
          <w:divsChild>
            <w:div w:id="950237730">
              <w:marLeft w:val="0"/>
              <w:marRight w:val="0"/>
              <w:marTop w:val="0"/>
              <w:marBottom w:val="0"/>
              <w:divBdr>
                <w:top w:val="none" w:sz="0" w:space="0" w:color="auto"/>
                <w:left w:val="none" w:sz="0" w:space="0" w:color="auto"/>
                <w:bottom w:val="none" w:sz="0" w:space="0" w:color="auto"/>
                <w:right w:val="none" w:sz="0" w:space="0" w:color="auto"/>
              </w:divBdr>
              <w:divsChild>
                <w:div w:id="156953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725306">
      <w:bodyDiv w:val="1"/>
      <w:marLeft w:val="0"/>
      <w:marRight w:val="0"/>
      <w:marTop w:val="0"/>
      <w:marBottom w:val="0"/>
      <w:divBdr>
        <w:top w:val="none" w:sz="0" w:space="0" w:color="auto"/>
        <w:left w:val="none" w:sz="0" w:space="0" w:color="auto"/>
        <w:bottom w:val="none" w:sz="0" w:space="0" w:color="auto"/>
        <w:right w:val="none" w:sz="0" w:space="0" w:color="auto"/>
      </w:divBdr>
    </w:div>
    <w:div w:id="723874487">
      <w:bodyDiv w:val="1"/>
      <w:marLeft w:val="0"/>
      <w:marRight w:val="0"/>
      <w:marTop w:val="0"/>
      <w:marBottom w:val="0"/>
      <w:divBdr>
        <w:top w:val="none" w:sz="0" w:space="0" w:color="auto"/>
        <w:left w:val="none" w:sz="0" w:space="0" w:color="auto"/>
        <w:bottom w:val="none" w:sz="0" w:space="0" w:color="auto"/>
        <w:right w:val="none" w:sz="0" w:space="0" w:color="auto"/>
      </w:divBdr>
    </w:div>
    <w:div w:id="732580727">
      <w:bodyDiv w:val="1"/>
      <w:marLeft w:val="0"/>
      <w:marRight w:val="0"/>
      <w:marTop w:val="0"/>
      <w:marBottom w:val="0"/>
      <w:divBdr>
        <w:top w:val="none" w:sz="0" w:space="0" w:color="auto"/>
        <w:left w:val="none" w:sz="0" w:space="0" w:color="auto"/>
        <w:bottom w:val="none" w:sz="0" w:space="0" w:color="auto"/>
        <w:right w:val="none" w:sz="0" w:space="0" w:color="auto"/>
      </w:divBdr>
    </w:div>
    <w:div w:id="743456362">
      <w:bodyDiv w:val="1"/>
      <w:marLeft w:val="0"/>
      <w:marRight w:val="0"/>
      <w:marTop w:val="0"/>
      <w:marBottom w:val="0"/>
      <w:divBdr>
        <w:top w:val="none" w:sz="0" w:space="0" w:color="auto"/>
        <w:left w:val="none" w:sz="0" w:space="0" w:color="auto"/>
        <w:bottom w:val="none" w:sz="0" w:space="0" w:color="auto"/>
        <w:right w:val="none" w:sz="0" w:space="0" w:color="auto"/>
      </w:divBdr>
    </w:div>
    <w:div w:id="752354501">
      <w:bodyDiv w:val="1"/>
      <w:marLeft w:val="0"/>
      <w:marRight w:val="0"/>
      <w:marTop w:val="0"/>
      <w:marBottom w:val="0"/>
      <w:divBdr>
        <w:top w:val="none" w:sz="0" w:space="0" w:color="auto"/>
        <w:left w:val="none" w:sz="0" w:space="0" w:color="auto"/>
        <w:bottom w:val="none" w:sz="0" w:space="0" w:color="auto"/>
        <w:right w:val="none" w:sz="0" w:space="0" w:color="auto"/>
      </w:divBdr>
    </w:div>
    <w:div w:id="794953373">
      <w:bodyDiv w:val="1"/>
      <w:marLeft w:val="0"/>
      <w:marRight w:val="0"/>
      <w:marTop w:val="0"/>
      <w:marBottom w:val="0"/>
      <w:divBdr>
        <w:top w:val="none" w:sz="0" w:space="0" w:color="auto"/>
        <w:left w:val="none" w:sz="0" w:space="0" w:color="auto"/>
        <w:bottom w:val="none" w:sz="0" w:space="0" w:color="auto"/>
        <w:right w:val="none" w:sz="0" w:space="0" w:color="auto"/>
      </w:divBdr>
      <w:divsChild>
        <w:div w:id="2069566390">
          <w:marLeft w:val="0"/>
          <w:marRight w:val="0"/>
          <w:marTop w:val="0"/>
          <w:marBottom w:val="0"/>
          <w:divBdr>
            <w:top w:val="none" w:sz="0" w:space="0" w:color="auto"/>
            <w:left w:val="none" w:sz="0" w:space="0" w:color="auto"/>
            <w:bottom w:val="none" w:sz="0" w:space="0" w:color="auto"/>
            <w:right w:val="none" w:sz="0" w:space="0" w:color="auto"/>
          </w:divBdr>
          <w:divsChild>
            <w:div w:id="2071030077">
              <w:marLeft w:val="0"/>
              <w:marRight w:val="0"/>
              <w:marTop w:val="0"/>
              <w:marBottom w:val="0"/>
              <w:divBdr>
                <w:top w:val="none" w:sz="0" w:space="0" w:color="auto"/>
                <w:left w:val="none" w:sz="0" w:space="0" w:color="auto"/>
                <w:bottom w:val="none" w:sz="0" w:space="0" w:color="auto"/>
                <w:right w:val="none" w:sz="0" w:space="0" w:color="auto"/>
              </w:divBdr>
              <w:divsChild>
                <w:div w:id="16074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476812">
      <w:bodyDiv w:val="1"/>
      <w:marLeft w:val="0"/>
      <w:marRight w:val="0"/>
      <w:marTop w:val="0"/>
      <w:marBottom w:val="0"/>
      <w:divBdr>
        <w:top w:val="none" w:sz="0" w:space="0" w:color="auto"/>
        <w:left w:val="none" w:sz="0" w:space="0" w:color="auto"/>
        <w:bottom w:val="none" w:sz="0" w:space="0" w:color="auto"/>
        <w:right w:val="none" w:sz="0" w:space="0" w:color="auto"/>
      </w:divBdr>
    </w:div>
    <w:div w:id="824398143">
      <w:bodyDiv w:val="1"/>
      <w:marLeft w:val="0"/>
      <w:marRight w:val="0"/>
      <w:marTop w:val="0"/>
      <w:marBottom w:val="0"/>
      <w:divBdr>
        <w:top w:val="none" w:sz="0" w:space="0" w:color="auto"/>
        <w:left w:val="none" w:sz="0" w:space="0" w:color="auto"/>
        <w:bottom w:val="none" w:sz="0" w:space="0" w:color="auto"/>
        <w:right w:val="none" w:sz="0" w:space="0" w:color="auto"/>
      </w:divBdr>
    </w:div>
    <w:div w:id="827554946">
      <w:bodyDiv w:val="1"/>
      <w:marLeft w:val="0"/>
      <w:marRight w:val="0"/>
      <w:marTop w:val="0"/>
      <w:marBottom w:val="0"/>
      <w:divBdr>
        <w:top w:val="none" w:sz="0" w:space="0" w:color="auto"/>
        <w:left w:val="none" w:sz="0" w:space="0" w:color="auto"/>
        <w:bottom w:val="none" w:sz="0" w:space="0" w:color="auto"/>
        <w:right w:val="none" w:sz="0" w:space="0" w:color="auto"/>
      </w:divBdr>
      <w:divsChild>
        <w:div w:id="607085953">
          <w:marLeft w:val="0"/>
          <w:marRight w:val="0"/>
          <w:marTop w:val="0"/>
          <w:marBottom w:val="0"/>
          <w:divBdr>
            <w:top w:val="none" w:sz="0" w:space="0" w:color="auto"/>
            <w:left w:val="none" w:sz="0" w:space="0" w:color="auto"/>
            <w:bottom w:val="none" w:sz="0" w:space="0" w:color="auto"/>
            <w:right w:val="none" w:sz="0" w:space="0" w:color="auto"/>
          </w:divBdr>
          <w:divsChild>
            <w:div w:id="787818776">
              <w:marLeft w:val="0"/>
              <w:marRight w:val="0"/>
              <w:marTop w:val="0"/>
              <w:marBottom w:val="0"/>
              <w:divBdr>
                <w:top w:val="none" w:sz="0" w:space="0" w:color="auto"/>
                <w:left w:val="none" w:sz="0" w:space="0" w:color="auto"/>
                <w:bottom w:val="none" w:sz="0" w:space="0" w:color="auto"/>
                <w:right w:val="none" w:sz="0" w:space="0" w:color="auto"/>
              </w:divBdr>
              <w:divsChild>
                <w:div w:id="79930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800852">
      <w:bodyDiv w:val="1"/>
      <w:marLeft w:val="0"/>
      <w:marRight w:val="0"/>
      <w:marTop w:val="0"/>
      <w:marBottom w:val="0"/>
      <w:divBdr>
        <w:top w:val="none" w:sz="0" w:space="0" w:color="auto"/>
        <w:left w:val="none" w:sz="0" w:space="0" w:color="auto"/>
        <w:bottom w:val="none" w:sz="0" w:space="0" w:color="auto"/>
        <w:right w:val="none" w:sz="0" w:space="0" w:color="auto"/>
      </w:divBdr>
    </w:div>
    <w:div w:id="831682731">
      <w:bodyDiv w:val="1"/>
      <w:marLeft w:val="0"/>
      <w:marRight w:val="0"/>
      <w:marTop w:val="0"/>
      <w:marBottom w:val="0"/>
      <w:divBdr>
        <w:top w:val="none" w:sz="0" w:space="0" w:color="auto"/>
        <w:left w:val="none" w:sz="0" w:space="0" w:color="auto"/>
        <w:bottom w:val="none" w:sz="0" w:space="0" w:color="auto"/>
        <w:right w:val="none" w:sz="0" w:space="0" w:color="auto"/>
      </w:divBdr>
    </w:div>
    <w:div w:id="832917071">
      <w:bodyDiv w:val="1"/>
      <w:marLeft w:val="0"/>
      <w:marRight w:val="0"/>
      <w:marTop w:val="0"/>
      <w:marBottom w:val="0"/>
      <w:divBdr>
        <w:top w:val="none" w:sz="0" w:space="0" w:color="auto"/>
        <w:left w:val="none" w:sz="0" w:space="0" w:color="auto"/>
        <w:bottom w:val="none" w:sz="0" w:space="0" w:color="auto"/>
        <w:right w:val="none" w:sz="0" w:space="0" w:color="auto"/>
      </w:divBdr>
      <w:divsChild>
        <w:div w:id="1521318605">
          <w:marLeft w:val="0"/>
          <w:marRight w:val="0"/>
          <w:marTop w:val="0"/>
          <w:marBottom w:val="0"/>
          <w:divBdr>
            <w:top w:val="none" w:sz="0" w:space="0" w:color="auto"/>
            <w:left w:val="none" w:sz="0" w:space="0" w:color="auto"/>
            <w:bottom w:val="none" w:sz="0" w:space="0" w:color="auto"/>
            <w:right w:val="none" w:sz="0" w:space="0" w:color="auto"/>
          </w:divBdr>
          <w:divsChild>
            <w:div w:id="820073096">
              <w:marLeft w:val="0"/>
              <w:marRight w:val="0"/>
              <w:marTop w:val="0"/>
              <w:marBottom w:val="0"/>
              <w:divBdr>
                <w:top w:val="none" w:sz="0" w:space="0" w:color="auto"/>
                <w:left w:val="none" w:sz="0" w:space="0" w:color="auto"/>
                <w:bottom w:val="none" w:sz="0" w:space="0" w:color="auto"/>
                <w:right w:val="none" w:sz="0" w:space="0" w:color="auto"/>
              </w:divBdr>
              <w:divsChild>
                <w:div w:id="159262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599387">
      <w:bodyDiv w:val="1"/>
      <w:marLeft w:val="0"/>
      <w:marRight w:val="0"/>
      <w:marTop w:val="0"/>
      <w:marBottom w:val="0"/>
      <w:divBdr>
        <w:top w:val="none" w:sz="0" w:space="0" w:color="auto"/>
        <w:left w:val="none" w:sz="0" w:space="0" w:color="auto"/>
        <w:bottom w:val="none" w:sz="0" w:space="0" w:color="auto"/>
        <w:right w:val="none" w:sz="0" w:space="0" w:color="auto"/>
      </w:divBdr>
    </w:div>
    <w:div w:id="896891347">
      <w:bodyDiv w:val="1"/>
      <w:marLeft w:val="0"/>
      <w:marRight w:val="0"/>
      <w:marTop w:val="0"/>
      <w:marBottom w:val="0"/>
      <w:divBdr>
        <w:top w:val="none" w:sz="0" w:space="0" w:color="auto"/>
        <w:left w:val="none" w:sz="0" w:space="0" w:color="auto"/>
        <w:bottom w:val="none" w:sz="0" w:space="0" w:color="auto"/>
        <w:right w:val="none" w:sz="0" w:space="0" w:color="auto"/>
      </w:divBdr>
      <w:divsChild>
        <w:div w:id="663169387">
          <w:marLeft w:val="0"/>
          <w:marRight w:val="0"/>
          <w:marTop w:val="0"/>
          <w:marBottom w:val="0"/>
          <w:divBdr>
            <w:top w:val="none" w:sz="0" w:space="0" w:color="auto"/>
            <w:left w:val="none" w:sz="0" w:space="0" w:color="auto"/>
            <w:bottom w:val="none" w:sz="0" w:space="0" w:color="auto"/>
            <w:right w:val="none" w:sz="0" w:space="0" w:color="auto"/>
          </w:divBdr>
        </w:div>
        <w:div w:id="2139452108">
          <w:marLeft w:val="0"/>
          <w:marRight w:val="0"/>
          <w:marTop w:val="0"/>
          <w:marBottom w:val="0"/>
          <w:divBdr>
            <w:top w:val="none" w:sz="0" w:space="0" w:color="auto"/>
            <w:left w:val="none" w:sz="0" w:space="0" w:color="auto"/>
            <w:bottom w:val="none" w:sz="0" w:space="0" w:color="auto"/>
            <w:right w:val="none" w:sz="0" w:space="0" w:color="auto"/>
          </w:divBdr>
        </w:div>
      </w:divsChild>
    </w:div>
    <w:div w:id="917904659">
      <w:bodyDiv w:val="1"/>
      <w:marLeft w:val="0"/>
      <w:marRight w:val="0"/>
      <w:marTop w:val="0"/>
      <w:marBottom w:val="0"/>
      <w:divBdr>
        <w:top w:val="none" w:sz="0" w:space="0" w:color="auto"/>
        <w:left w:val="none" w:sz="0" w:space="0" w:color="auto"/>
        <w:bottom w:val="none" w:sz="0" w:space="0" w:color="auto"/>
        <w:right w:val="none" w:sz="0" w:space="0" w:color="auto"/>
      </w:divBdr>
    </w:div>
    <w:div w:id="929116617">
      <w:bodyDiv w:val="1"/>
      <w:marLeft w:val="0"/>
      <w:marRight w:val="0"/>
      <w:marTop w:val="0"/>
      <w:marBottom w:val="0"/>
      <w:divBdr>
        <w:top w:val="none" w:sz="0" w:space="0" w:color="auto"/>
        <w:left w:val="none" w:sz="0" w:space="0" w:color="auto"/>
        <w:bottom w:val="none" w:sz="0" w:space="0" w:color="auto"/>
        <w:right w:val="none" w:sz="0" w:space="0" w:color="auto"/>
      </w:divBdr>
      <w:divsChild>
        <w:div w:id="1431272793">
          <w:marLeft w:val="0"/>
          <w:marRight w:val="0"/>
          <w:marTop w:val="0"/>
          <w:marBottom w:val="0"/>
          <w:divBdr>
            <w:top w:val="none" w:sz="0" w:space="0" w:color="auto"/>
            <w:left w:val="none" w:sz="0" w:space="0" w:color="auto"/>
            <w:bottom w:val="none" w:sz="0" w:space="0" w:color="auto"/>
            <w:right w:val="none" w:sz="0" w:space="0" w:color="auto"/>
          </w:divBdr>
        </w:div>
        <w:div w:id="1942376648">
          <w:marLeft w:val="0"/>
          <w:marRight w:val="0"/>
          <w:marTop w:val="0"/>
          <w:marBottom w:val="0"/>
          <w:divBdr>
            <w:top w:val="none" w:sz="0" w:space="0" w:color="auto"/>
            <w:left w:val="none" w:sz="0" w:space="0" w:color="auto"/>
            <w:bottom w:val="none" w:sz="0" w:space="0" w:color="auto"/>
            <w:right w:val="none" w:sz="0" w:space="0" w:color="auto"/>
          </w:divBdr>
        </w:div>
      </w:divsChild>
    </w:div>
    <w:div w:id="942155515">
      <w:bodyDiv w:val="1"/>
      <w:marLeft w:val="0"/>
      <w:marRight w:val="0"/>
      <w:marTop w:val="0"/>
      <w:marBottom w:val="0"/>
      <w:divBdr>
        <w:top w:val="none" w:sz="0" w:space="0" w:color="auto"/>
        <w:left w:val="none" w:sz="0" w:space="0" w:color="auto"/>
        <w:bottom w:val="none" w:sz="0" w:space="0" w:color="auto"/>
        <w:right w:val="none" w:sz="0" w:space="0" w:color="auto"/>
      </w:divBdr>
      <w:divsChild>
        <w:div w:id="108933189">
          <w:marLeft w:val="0"/>
          <w:marRight w:val="0"/>
          <w:marTop w:val="0"/>
          <w:marBottom w:val="0"/>
          <w:divBdr>
            <w:top w:val="none" w:sz="0" w:space="0" w:color="auto"/>
            <w:left w:val="none" w:sz="0" w:space="0" w:color="auto"/>
            <w:bottom w:val="none" w:sz="0" w:space="0" w:color="auto"/>
            <w:right w:val="none" w:sz="0" w:space="0" w:color="auto"/>
          </w:divBdr>
        </w:div>
        <w:div w:id="142085778">
          <w:marLeft w:val="0"/>
          <w:marRight w:val="0"/>
          <w:marTop w:val="0"/>
          <w:marBottom w:val="0"/>
          <w:divBdr>
            <w:top w:val="none" w:sz="0" w:space="0" w:color="auto"/>
            <w:left w:val="none" w:sz="0" w:space="0" w:color="auto"/>
            <w:bottom w:val="none" w:sz="0" w:space="0" w:color="auto"/>
            <w:right w:val="none" w:sz="0" w:space="0" w:color="auto"/>
          </w:divBdr>
        </w:div>
        <w:div w:id="189690501">
          <w:marLeft w:val="0"/>
          <w:marRight w:val="0"/>
          <w:marTop w:val="0"/>
          <w:marBottom w:val="0"/>
          <w:divBdr>
            <w:top w:val="none" w:sz="0" w:space="0" w:color="auto"/>
            <w:left w:val="none" w:sz="0" w:space="0" w:color="auto"/>
            <w:bottom w:val="none" w:sz="0" w:space="0" w:color="auto"/>
            <w:right w:val="none" w:sz="0" w:space="0" w:color="auto"/>
          </w:divBdr>
        </w:div>
        <w:div w:id="239945723">
          <w:marLeft w:val="0"/>
          <w:marRight w:val="0"/>
          <w:marTop w:val="0"/>
          <w:marBottom w:val="0"/>
          <w:divBdr>
            <w:top w:val="none" w:sz="0" w:space="0" w:color="auto"/>
            <w:left w:val="none" w:sz="0" w:space="0" w:color="auto"/>
            <w:bottom w:val="none" w:sz="0" w:space="0" w:color="auto"/>
            <w:right w:val="none" w:sz="0" w:space="0" w:color="auto"/>
          </w:divBdr>
        </w:div>
        <w:div w:id="251863506">
          <w:marLeft w:val="0"/>
          <w:marRight w:val="0"/>
          <w:marTop w:val="0"/>
          <w:marBottom w:val="0"/>
          <w:divBdr>
            <w:top w:val="none" w:sz="0" w:space="0" w:color="auto"/>
            <w:left w:val="none" w:sz="0" w:space="0" w:color="auto"/>
            <w:bottom w:val="none" w:sz="0" w:space="0" w:color="auto"/>
            <w:right w:val="none" w:sz="0" w:space="0" w:color="auto"/>
          </w:divBdr>
        </w:div>
        <w:div w:id="262499583">
          <w:marLeft w:val="0"/>
          <w:marRight w:val="0"/>
          <w:marTop w:val="0"/>
          <w:marBottom w:val="0"/>
          <w:divBdr>
            <w:top w:val="none" w:sz="0" w:space="0" w:color="auto"/>
            <w:left w:val="none" w:sz="0" w:space="0" w:color="auto"/>
            <w:bottom w:val="none" w:sz="0" w:space="0" w:color="auto"/>
            <w:right w:val="none" w:sz="0" w:space="0" w:color="auto"/>
          </w:divBdr>
        </w:div>
        <w:div w:id="271253970">
          <w:marLeft w:val="0"/>
          <w:marRight w:val="0"/>
          <w:marTop w:val="0"/>
          <w:marBottom w:val="0"/>
          <w:divBdr>
            <w:top w:val="none" w:sz="0" w:space="0" w:color="auto"/>
            <w:left w:val="none" w:sz="0" w:space="0" w:color="auto"/>
            <w:bottom w:val="none" w:sz="0" w:space="0" w:color="auto"/>
            <w:right w:val="none" w:sz="0" w:space="0" w:color="auto"/>
          </w:divBdr>
        </w:div>
        <w:div w:id="320814269">
          <w:marLeft w:val="0"/>
          <w:marRight w:val="0"/>
          <w:marTop w:val="0"/>
          <w:marBottom w:val="0"/>
          <w:divBdr>
            <w:top w:val="none" w:sz="0" w:space="0" w:color="auto"/>
            <w:left w:val="none" w:sz="0" w:space="0" w:color="auto"/>
            <w:bottom w:val="none" w:sz="0" w:space="0" w:color="auto"/>
            <w:right w:val="none" w:sz="0" w:space="0" w:color="auto"/>
          </w:divBdr>
        </w:div>
        <w:div w:id="328949226">
          <w:marLeft w:val="0"/>
          <w:marRight w:val="0"/>
          <w:marTop w:val="0"/>
          <w:marBottom w:val="0"/>
          <w:divBdr>
            <w:top w:val="none" w:sz="0" w:space="0" w:color="auto"/>
            <w:left w:val="none" w:sz="0" w:space="0" w:color="auto"/>
            <w:bottom w:val="none" w:sz="0" w:space="0" w:color="auto"/>
            <w:right w:val="none" w:sz="0" w:space="0" w:color="auto"/>
          </w:divBdr>
        </w:div>
        <w:div w:id="391582592">
          <w:marLeft w:val="0"/>
          <w:marRight w:val="0"/>
          <w:marTop w:val="0"/>
          <w:marBottom w:val="0"/>
          <w:divBdr>
            <w:top w:val="none" w:sz="0" w:space="0" w:color="auto"/>
            <w:left w:val="none" w:sz="0" w:space="0" w:color="auto"/>
            <w:bottom w:val="none" w:sz="0" w:space="0" w:color="auto"/>
            <w:right w:val="none" w:sz="0" w:space="0" w:color="auto"/>
          </w:divBdr>
        </w:div>
        <w:div w:id="488789840">
          <w:marLeft w:val="0"/>
          <w:marRight w:val="0"/>
          <w:marTop w:val="0"/>
          <w:marBottom w:val="0"/>
          <w:divBdr>
            <w:top w:val="none" w:sz="0" w:space="0" w:color="auto"/>
            <w:left w:val="none" w:sz="0" w:space="0" w:color="auto"/>
            <w:bottom w:val="none" w:sz="0" w:space="0" w:color="auto"/>
            <w:right w:val="none" w:sz="0" w:space="0" w:color="auto"/>
          </w:divBdr>
        </w:div>
        <w:div w:id="548496304">
          <w:marLeft w:val="0"/>
          <w:marRight w:val="0"/>
          <w:marTop w:val="0"/>
          <w:marBottom w:val="0"/>
          <w:divBdr>
            <w:top w:val="none" w:sz="0" w:space="0" w:color="auto"/>
            <w:left w:val="none" w:sz="0" w:space="0" w:color="auto"/>
            <w:bottom w:val="none" w:sz="0" w:space="0" w:color="auto"/>
            <w:right w:val="none" w:sz="0" w:space="0" w:color="auto"/>
          </w:divBdr>
        </w:div>
        <w:div w:id="564921752">
          <w:marLeft w:val="0"/>
          <w:marRight w:val="0"/>
          <w:marTop w:val="0"/>
          <w:marBottom w:val="0"/>
          <w:divBdr>
            <w:top w:val="none" w:sz="0" w:space="0" w:color="auto"/>
            <w:left w:val="none" w:sz="0" w:space="0" w:color="auto"/>
            <w:bottom w:val="none" w:sz="0" w:space="0" w:color="auto"/>
            <w:right w:val="none" w:sz="0" w:space="0" w:color="auto"/>
          </w:divBdr>
        </w:div>
        <w:div w:id="611523125">
          <w:marLeft w:val="0"/>
          <w:marRight w:val="0"/>
          <w:marTop w:val="0"/>
          <w:marBottom w:val="0"/>
          <w:divBdr>
            <w:top w:val="none" w:sz="0" w:space="0" w:color="auto"/>
            <w:left w:val="none" w:sz="0" w:space="0" w:color="auto"/>
            <w:bottom w:val="none" w:sz="0" w:space="0" w:color="auto"/>
            <w:right w:val="none" w:sz="0" w:space="0" w:color="auto"/>
          </w:divBdr>
        </w:div>
        <w:div w:id="625157667">
          <w:marLeft w:val="0"/>
          <w:marRight w:val="0"/>
          <w:marTop w:val="0"/>
          <w:marBottom w:val="0"/>
          <w:divBdr>
            <w:top w:val="none" w:sz="0" w:space="0" w:color="auto"/>
            <w:left w:val="none" w:sz="0" w:space="0" w:color="auto"/>
            <w:bottom w:val="none" w:sz="0" w:space="0" w:color="auto"/>
            <w:right w:val="none" w:sz="0" w:space="0" w:color="auto"/>
          </w:divBdr>
        </w:div>
        <w:div w:id="699474025">
          <w:marLeft w:val="0"/>
          <w:marRight w:val="0"/>
          <w:marTop w:val="0"/>
          <w:marBottom w:val="0"/>
          <w:divBdr>
            <w:top w:val="none" w:sz="0" w:space="0" w:color="auto"/>
            <w:left w:val="none" w:sz="0" w:space="0" w:color="auto"/>
            <w:bottom w:val="none" w:sz="0" w:space="0" w:color="auto"/>
            <w:right w:val="none" w:sz="0" w:space="0" w:color="auto"/>
          </w:divBdr>
        </w:div>
        <w:div w:id="719937306">
          <w:marLeft w:val="0"/>
          <w:marRight w:val="0"/>
          <w:marTop w:val="0"/>
          <w:marBottom w:val="0"/>
          <w:divBdr>
            <w:top w:val="none" w:sz="0" w:space="0" w:color="auto"/>
            <w:left w:val="none" w:sz="0" w:space="0" w:color="auto"/>
            <w:bottom w:val="none" w:sz="0" w:space="0" w:color="auto"/>
            <w:right w:val="none" w:sz="0" w:space="0" w:color="auto"/>
          </w:divBdr>
        </w:div>
        <w:div w:id="730888043">
          <w:marLeft w:val="0"/>
          <w:marRight w:val="0"/>
          <w:marTop w:val="0"/>
          <w:marBottom w:val="0"/>
          <w:divBdr>
            <w:top w:val="none" w:sz="0" w:space="0" w:color="auto"/>
            <w:left w:val="none" w:sz="0" w:space="0" w:color="auto"/>
            <w:bottom w:val="none" w:sz="0" w:space="0" w:color="auto"/>
            <w:right w:val="none" w:sz="0" w:space="0" w:color="auto"/>
          </w:divBdr>
        </w:div>
        <w:div w:id="803621975">
          <w:marLeft w:val="0"/>
          <w:marRight w:val="0"/>
          <w:marTop w:val="0"/>
          <w:marBottom w:val="0"/>
          <w:divBdr>
            <w:top w:val="none" w:sz="0" w:space="0" w:color="auto"/>
            <w:left w:val="none" w:sz="0" w:space="0" w:color="auto"/>
            <w:bottom w:val="none" w:sz="0" w:space="0" w:color="auto"/>
            <w:right w:val="none" w:sz="0" w:space="0" w:color="auto"/>
          </w:divBdr>
        </w:div>
        <w:div w:id="959265682">
          <w:marLeft w:val="0"/>
          <w:marRight w:val="0"/>
          <w:marTop w:val="0"/>
          <w:marBottom w:val="0"/>
          <w:divBdr>
            <w:top w:val="none" w:sz="0" w:space="0" w:color="auto"/>
            <w:left w:val="none" w:sz="0" w:space="0" w:color="auto"/>
            <w:bottom w:val="none" w:sz="0" w:space="0" w:color="auto"/>
            <w:right w:val="none" w:sz="0" w:space="0" w:color="auto"/>
          </w:divBdr>
        </w:div>
        <w:div w:id="1061486608">
          <w:marLeft w:val="0"/>
          <w:marRight w:val="0"/>
          <w:marTop w:val="0"/>
          <w:marBottom w:val="0"/>
          <w:divBdr>
            <w:top w:val="none" w:sz="0" w:space="0" w:color="auto"/>
            <w:left w:val="none" w:sz="0" w:space="0" w:color="auto"/>
            <w:bottom w:val="none" w:sz="0" w:space="0" w:color="auto"/>
            <w:right w:val="none" w:sz="0" w:space="0" w:color="auto"/>
          </w:divBdr>
        </w:div>
        <w:div w:id="1067190584">
          <w:marLeft w:val="0"/>
          <w:marRight w:val="0"/>
          <w:marTop w:val="0"/>
          <w:marBottom w:val="0"/>
          <w:divBdr>
            <w:top w:val="none" w:sz="0" w:space="0" w:color="auto"/>
            <w:left w:val="none" w:sz="0" w:space="0" w:color="auto"/>
            <w:bottom w:val="none" w:sz="0" w:space="0" w:color="auto"/>
            <w:right w:val="none" w:sz="0" w:space="0" w:color="auto"/>
          </w:divBdr>
        </w:div>
        <w:div w:id="1078475365">
          <w:marLeft w:val="0"/>
          <w:marRight w:val="0"/>
          <w:marTop w:val="0"/>
          <w:marBottom w:val="0"/>
          <w:divBdr>
            <w:top w:val="none" w:sz="0" w:space="0" w:color="auto"/>
            <w:left w:val="none" w:sz="0" w:space="0" w:color="auto"/>
            <w:bottom w:val="none" w:sz="0" w:space="0" w:color="auto"/>
            <w:right w:val="none" w:sz="0" w:space="0" w:color="auto"/>
          </w:divBdr>
        </w:div>
        <w:div w:id="1086338388">
          <w:marLeft w:val="0"/>
          <w:marRight w:val="0"/>
          <w:marTop w:val="0"/>
          <w:marBottom w:val="0"/>
          <w:divBdr>
            <w:top w:val="none" w:sz="0" w:space="0" w:color="auto"/>
            <w:left w:val="none" w:sz="0" w:space="0" w:color="auto"/>
            <w:bottom w:val="none" w:sz="0" w:space="0" w:color="auto"/>
            <w:right w:val="none" w:sz="0" w:space="0" w:color="auto"/>
          </w:divBdr>
        </w:div>
        <w:div w:id="1206717945">
          <w:marLeft w:val="0"/>
          <w:marRight w:val="0"/>
          <w:marTop w:val="0"/>
          <w:marBottom w:val="0"/>
          <w:divBdr>
            <w:top w:val="none" w:sz="0" w:space="0" w:color="auto"/>
            <w:left w:val="none" w:sz="0" w:space="0" w:color="auto"/>
            <w:bottom w:val="none" w:sz="0" w:space="0" w:color="auto"/>
            <w:right w:val="none" w:sz="0" w:space="0" w:color="auto"/>
          </w:divBdr>
        </w:div>
        <w:div w:id="1228151610">
          <w:marLeft w:val="0"/>
          <w:marRight w:val="0"/>
          <w:marTop w:val="0"/>
          <w:marBottom w:val="0"/>
          <w:divBdr>
            <w:top w:val="none" w:sz="0" w:space="0" w:color="auto"/>
            <w:left w:val="none" w:sz="0" w:space="0" w:color="auto"/>
            <w:bottom w:val="none" w:sz="0" w:space="0" w:color="auto"/>
            <w:right w:val="none" w:sz="0" w:space="0" w:color="auto"/>
          </w:divBdr>
        </w:div>
        <w:div w:id="1232231545">
          <w:marLeft w:val="0"/>
          <w:marRight w:val="0"/>
          <w:marTop w:val="0"/>
          <w:marBottom w:val="0"/>
          <w:divBdr>
            <w:top w:val="none" w:sz="0" w:space="0" w:color="auto"/>
            <w:left w:val="none" w:sz="0" w:space="0" w:color="auto"/>
            <w:bottom w:val="none" w:sz="0" w:space="0" w:color="auto"/>
            <w:right w:val="none" w:sz="0" w:space="0" w:color="auto"/>
          </w:divBdr>
        </w:div>
        <w:div w:id="1261136337">
          <w:marLeft w:val="0"/>
          <w:marRight w:val="0"/>
          <w:marTop w:val="0"/>
          <w:marBottom w:val="0"/>
          <w:divBdr>
            <w:top w:val="none" w:sz="0" w:space="0" w:color="auto"/>
            <w:left w:val="none" w:sz="0" w:space="0" w:color="auto"/>
            <w:bottom w:val="none" w:sz="0" w:space="0" w:color="auto"/>
            <w:right w:val="none" w:sz="0" w:space="0" w:color="auto"/>
          </w:divBdr>
        </w:div>
        <w:div w:id="1274903807">
          <w:marLeft w:val="0"/>
          <w:marRight w:val="0"/>
          <w:marTop w:val="0"/>
          <w:marBottom w:val="0"/>
          <w:divBdr>
            <w:top w:val="none" w:sz="0" w:space="0" w:color="auto"/>
            <w:left w:val="none" w:sz="0" w:space="0" w:color="auto"/>
            <w:bottom w:val="none" w:sz="0" w:space="0" w:color="auto"/>
            <w:right w:val="none" w:sz="0" w:space="0" w:color="auto"/>
          </w:divBdr>
        </w:div>
        <w:div w:id="1304231955">
          <w:marLeft w:val="0"/>
          <w:marRight w:val="0"/>
          <w:marTop w:val="0"/>
          <w:marBottom w:val="0"/>
          <w:divBdr>
            <w:top w:val="none" w:sz="0" w:space="0" w:color="auto"/>
            <w:left w:val="none" w:sz="0" w:space="0" w:color="auto"/>
            <w:bottom w:val="none" w:sz="0" w:space="0" w:color="auto"/>
            <w:right w:val="none" w:sz="0" w:space="0" w:color="auto"/>
          </w:divBdr>
        </w:div>
        <w:div w:id="1350910545">
          <w:marLeft w:val="0"/>
          <w:marRight w:val="0"/>
          <w:marTop w:val="0"/>
          <w:marBottom w:val="0"/>
          <w:divBdr>
            <w:top w:val="none" w:sz="0" w:space="0" w:color="auto"/>
            <w:left w:val="none" w:sz="0" w:space="0" w:color="auto"/>
            <w:bottom w:val="none" w:sz="0" w:space="0" w:color="auto"/>
            <w:right w:val="none" w:sz="0" w:space="0" w:color="auto"/>
          </w:divBdr>
        </w:div>
        <w:div w:id="1423798819">
          <w:marLeft w:val="0"/>
          <w:marRight w:val="0"/>
          <w:marTop w:val="0"/>
          <w:marBottom w:val="0"/>
          <w:divBdr>
            <w:top w:val="none" w:sz="0" w:space="0" w:color="auto"/>
            <w:left w:val="none" w:sz="0" w:space="0" w:color="auto"/>
            <w:bottom w:val="none" w:sz="0" w:space="0" w:color="auto"/>
            <w:right w:val="none" w:sz="0" w:space="0" w:color="auto"/>
          </w:divBdr>
        </w:div>
        <w:div w:id="1443450237">
          <w:marLeft w:val="0"/>
          <w:marRight w:val="0"/>
          <w:marTop w:val="0"/>
          <w:marBottom w:val="0"/>
          <w:divBdr>
            <w:top w:val="none" w:sz="0" w:space="0" w:color="auto"/>
            <w:left w:val="none" w:sz="0" w:space="0" w:color="auto"/>
            <w:bottom w:val="none" w:sz="0" w:space="0" w:color="auto"/>
            <w:right w:val="none" w:sz="0" w:space="0" w:color="auto"/>
          </w:divBdr>
        </w:div>
        <w:div w:id="1492016336">
          <w:marLeft w:val="0"/>
          <w:marRight w:val="0"/>
          <w:marTop w:val="0"/>
          <w:marBottom w:val="0"/>
          <w:divBdr>
            <w:top w:val="none" w:sz="0" w:space="0" w:color="auto"/>
            <w:left w:val="none" w:sz="0" w:space="0" w:color="auto"/>
            <w:bottom w:val="none" w:sz="0" w:space="0" w:color="auto"/>
            <w:right w:val="none" w:sz="0" w:space="0" w:color="auto"/>
          </w:divBdr>
        </w:div>
        <w:div w:id="1505046029">
          <w:marLeft w:val="0"/>
          <w:marRight w:val="0"/>
          <w:marTop w:val="0"/>
          <w:marBottom w:val="0"/>
          <w:divBdr>
            <w:top w:val="none" w:sz="0" w:space="0" w:color="auto"/>
            <w:left w:val="none" w:sz="0" w:space="0" w:color="auto"/>
            <w:bottom w:val="none" w:sz="0" w:space="0" w:color="auto"/>
            <w:right w:val="none" w:sz="0" w:space="0" w:color="auto"/>
          </w:divBdr>
        </w:div>
        <w:div w:id="1557470185">
          <w:marLeft w:val="0"/>
          <w:marRight w:val="0"/>
          <w:marTop w:val="0"/>
          <w:marBottom w:val="0"/>
          <w:divBdr>
            <w:top w:val="none" w:sz="0" w:space="0" w:color="auto"/>
            <w:left w:val="none" w:sz="0" w:space="0" w:color="auto"/>
            <w:bottom w:val="none" w:sz="0" w:space="0" w:color="auto"/>
            <w:right w:val="none" w:sz="0" w:space="0" w:color="auto"/>
          </w:divBdr>
        </w:div>
        <w:div w:id="1563173085">
          <w:marLeft w:val="0"/>
          <w:marRight w:val="0"/>
          <w:marTop w:val="0"/>
          <w:marBottom w:val="0"/>
          <w:divBdr>
            <w:top w:val="none" w:sz="0" w:space="0" w:color="auto"/>
            <w:left w:val="none" w:sz="0" w:space="0" w:color="auto"/>
            <w:bottom w:val="none" w:sz="0" w:space="0" w:color="auto"/>
            <w:right w:val="none" w:sz="0" w:space="0" w:color="auto"/>
          </w:divBdr>
        </w:div>
        <w:div w:id="1584870909">
          <w:marLeft w:val="0"/>
          <w:marRight w:val="0"/>
          <w:marTop w:val="0"/>
          <w:marBottom w:val="0"/>
          <w:divBdr>
            <w:top w:val="none" w:sz="0" w:space="0" w:color="auto"/>
            <w:left w:val="none" w:sz="0" w:space="0" w:color="auto"/>
            <w:bottom w:val="none" w:sz="0" w:space="0" w:color="auto"/>
            <w:right w:val="none" w:sz="0" w:space="0" w:color="auto"/>
          </w:divBdr>
        </w:div>
        <w:div w:id="1599945849">
          <w:marLeft w:val="0"/>
          <w:marRight w:val="0"/>
          <w:marTop w:val="0"/>
          <w:marBottom w:val="0"/>
          <w:divBdr>
            <w:top w:val="none" w:sz="0" w:space="0" w:color="auto"/>
            <w:left w:val="none" w:sz="0" w:space="0" w:color="auto"/>
            <w:bottom w:val="none" w:sz="0" w:space="0" w:color="auto"/>
            <w:right w:val="none" w:sz="0" w:space="0" w:color="auto"/>
          </w:divBdr>
        </w:div>
        <w:div w:id="1606111319">
          <w:marLeft w:val="0"/>
          <w:marRight w:val="0"/>
          <w:marTop w:val="0"/>
          <w:marBottom w:val="0"/>
          <w:divBdr>
            <w:top w:val="none" w:sz="0" w:space="0" w:color="auto"/>
            <w:left w:val="none" w:sz="0" w:space="0" w:color="auto"/>
            <w:bottom w:val="none" w:sz="0" w:space="0" w:color="auto"/>
            <w:right w:val="none" w:sz="0" w:space="0" w:color="auto"/>
          </w:divBdr>
        </w:div>
        <w:div w:id="1636250566">
          <w:marLeft w:val="0"/>
          <w:marRight w:val="0"/>
          <w:marTop w:val="0"/>
          <w:marBottom w:val="0"/>
          <w:divBdr>
            <w:top w:val="none" w:sz="0" w:space="0" w:color="auto"/>
            <w:left w:val="none" w:sz="0" w:space="0" w:color="auto"/>
            <w:bottom w:val="none" w:sz="0" w:space="0" w:color="auto"/>
            <w:right w:val="none" w:sz="0" w:space="0" w:color="auto"/>
          </w:divBdr>
        </w:div>
        <w:div w:id="1654262367">
          <w:marLeft w:val="0"/>
          <w:marRight w:val="0"/>
          <w:marTop w:val="0"/>
          <w:marBottom w:val="0"/>
          <w:divBdr>
            <w:top w:val="none" w:sz="0" w:space="0" w:color="auto"/>
            <w:left w:val="none" w:sz="0" w:space="0" w:color="auto"/>
            <w:bottom w:val="none" w:sz="0" w:space="0" w:color="auto"/>
            <w:right w:val="none" w:sz="0" w:space="0" w:color="auto"/>
          </w:divBdr>
        </w:div>
        <w:div w:id="1662730703">
          <w:marLeft w:val="0"/>
          <w:marRight w:val="0"/>
          <w:marTop w:val="0"/>
          <w:marBottom w:val="0"/>
          <w:divBdr>
            <w:top w:val="none" w:sz="0" w:space="0" w:color="auto"/>
            <w:left w:val="none" w:sz="0" w:space="0" w:color="auto"/>
            <w:bottom w:val="none" w:sz="0" w:space="0" w:color="auto"/>
            <w:right w:val="none" w:sz="0" w:space="0" w:color="auto"/>
          </w:divBdr>
        </w:div>
        <w:div w:id="1746343158">
          <w:marLeft w:val="0"/>
          <w:marRight w:val="0"/>
          <w:marTop w:val="0"/>
          <w:marBottom w:val="0"/>
          <w:divBdr>
            <w:top w:val="none" w:sz="0" w:space="0" w:color="auto"/>
            <w:left w:val="none" w:sz="0" w:space="0" w:color="auto"/>
            <w:bottom w:val="none" w:sz="0" w:space="0" w:color="auto"/>
            <w:right w:val="none" w:sz="0" w:space="0" w:color="auto"/>
          </w:divBdr>
        </w:div>
        <w:div w:id="1834687285">
          <w:marLeft w:val="0"/>
          <w:marRight w:val="0"/>
          <w:marTop w:val="0"/>
          <w:marBottom w:val="0"/>
          <w:divBdr>
            <w:top w:val="none" w:sz="0" w:space="0" w:color="auto"/>
            <w:left w:val="none" w:sz="0" w:space="0" w:color="auto"/>
            <w:bottom w:val="none" w:sz="0" w:space="0" w:color="auto"/>
            <w:right w:val="none" w:sz="0" w:space="0" w:color="auto"/>
          </w:divBdr>
        </w:div>
        <w:div w:id="1915163021">
          <w:marLeft w:val="0"/>
          <w:marRight w:val="0"/>
          <w:marTop w:val="0"/>
          <w:marBottom w:val="0"/>
          <w:divBdr>
            <w:top w:val="none" w:sz="0" w:space="0" w:color="auto"/>
            <w:left w:val="none" w:sz="0" w:space="0" w:color="auto"/>
            <w:bottom w:val="none" w:sz="0" w:space="0" w:color="auto"/>
            <w:right w:val="none" w:sz="0" w:space="0" w:color="auto"/>
          </w:divBdr>
        </w:div>
        <w:div w:id="1946644764">
          <w:marLeft w:val="0"/>
          <w:marRight w:val="0"/>
          <w:marTop w:val="0"/>
          <w:marBottom w:val="0"/>
          <w:divBdr>
            <w:top w:val="none" w:sz="0" w:space="0" w:color="auto"/>
            <w:left w:val="none" w:sz="0" w:space="0" w:color="auto"/>
            <w:bottom w:val="none" w:sz="0" w:space="0" w:color="auto"/>
            <w:right w:val="none" w:sz="0" w:space="0" w:color="auto"/>
          </w:divBdr>
        </w:div>
        <w:div w:id="1984312496">
          <w:marLeft w:val="0"/>
          <w:marRight w:val="0"/>
          <w:marTop w:val="0"/>
          <w:marBottom w:val="0"/>
          <w:divBdr>
            <w:top w:val="none" w:sz="0" w:space="0" w:color="auto"/>
            <w:left w:val="none" w:sz="0" w:space="0" w:color="auto"/>
            <w:bottom w:val="none" w:sz="0" w:space="0" w:color="auto"/>
            <w:right w:val="none" w:sz="0" w:space="0" w:color="auto"/>
          </w:divBdr>
        </w:div>
        <w:div w:id="2050259688">
          <w:marLeft w:val="0"/>
          <w:marRight w:val="0"/>
          <w:marTop w:val="0"/>
          <w:marBottom w:val="0"/>
          <w:divBdr>
            <w:top w:val="none" w:sz="0" w:space="0" w:color="auto"/>
            <w:left w:val="none" w:sz="0" w:space="0" w:color="auto"/>
            <w:bottom w:val="none" w:sz="0" w:space="0" w:color="auto"/>
            <w:right w:val="none" w:sz="0" w:space="0" w:color="auto"/>
          </w:divBdr>
        </w:div>
        <w:div w:id="2069301230">
          <w:marLeft w:val="0"/>
          <w:marRight w:val="0"/>
          <w:marTop w:val="0"/>
          <w:marBottom w:val="0"/>
          <w:divBdr>
            <w:top w:val="none" w:sz="0" w:space="0" w:color="auto"/>
            <w:left w:val="none" w:sz="0" w:space="0" w:color="auto"/>
            <w:bottom w:val="none" w:sz="0" w:space="0" w:color="auto"/>
            <w:right w:val="none" w:sz="0" w:space="0" w:color="auto"/>
          </w:divBdr>
        </w:div>
        <w:div w:id="2118326441">
          <w:marLeft w:val="0"/>
          <w:marRight w:val="0"/>
          <w:marTop w:val="0"/>
          <w:marBottom w:val="0"/>
          <w:divBdr>
            <w:top w:val="none" w:sz="0" w:space="0" w:color="auto"/>
            <w:left w:val="none" w:sz="0" w:space="0" w:color="auto"/>
            <w:bottom w:val="none" w:sz="0" w:space="0" w:color="auto"/>
            <w:right w:val="none" w:sz="0" w:space="0" w:color="auto"/>
          </w:divBdr>
        </w:div>
        <w:div w:id="2143384033">
          <w:marLeft w:val="0"/>
          <w:marRight w:val="0"/>
          <w:marTop w:val="0"/>
          <w:marBottom w:val="0"/>
          <w:divBdr>
            <w:top w:val="none" w:sz="0" w:space="0" w:color="auto"/>
            <w:left w:val="none" w:sz="0" w:space="0" w:color="auto"/>
            <w:bottom w:val="none" w:sz="0" w:space="0" w:color="auto"/>
            <w:right w:val="none" w:sz="0" w:space="0" w:color="auto"/>
          </w:divBdr>
        </w:div>
        <w:div w:id="2145732008">
          <w:marLeft w:val="0"/>
          <w:marRight w:val="0"/>
          <w:marTop w:val="0"/>
          <w:marBottom w:val="0"/>
          <w:divBdr>
            <w:top w:val="none" w:sz="0" w:space="0" w:color="auto"/>
            <w:left w:val="none" w:sz="0" w:space="0" w:color="auto"/>
            <w:bottom w:val="none" w:sz="0" w:space="0" w:color="auto"/>
            <w:right w:val="none" w:sz="0" w:space="0" w:color="auto"/>
          </w:divBdr>
        </w:div>
      </w:divsChild>
    </w:div>
    <w:div w:id="944002621">
      <w:bodyDiv w:val="1"/>
      <w:marLeft w:val="0"/>
      <w:marRight w:val="0"/>
      <w:marTop w:val="0"/>
      <w:marBottom w:val="0"/>
      <w:divBdr>
        <w:top w:val="none" w:sz="0" w:space="0" w:color="auto"/>
        <w:left w:val="none" w:sz="0" w:space="0" w:color="auto"/>
        <w:bottom w:val="none" w:sz="0" w:space="0" w:color="auto"/>
        <w:right w:val="none" w:sz="0" w:space="0" w:color="auto"/>
      </w:divBdr>
      <w:divsChild>
        <w:div w:id="109512245">
          <w:marLeft w:val="0"/>
          <w:marRight w:val="0"/>
          <w:marTop w:val="0"/>
          <w:marBottom w:val="0"/>
          <w:divBdr>
            <w:top w:val="none" w:sz="0" w:space="0" w:color="auto"/>
            <w:left w:val="none" w:sz="0" w:space="0" w:color="auto"/>
            <w:bottom w:val="none" w:sz="0" w:space="0" w:color="auto"/>
            <w:right w:val="none" w:sz="0" w:space="0" w:color="auto"/>
          </w:divBdr>
        </w:div>
        <w:div w:id="485517963">
          <w:marLeft w:val="0"/>
          <w:marRight w:val="0"/>
          <w:marTop w:val="0"/>
          <w:marBottom w:val="0"/>
          <w:divBdr>
            <w:top w:val="none" w:sz="0" w:space="0" w:color="auto"/>
            <w:left w:val="none" w:sz="0" w:space="0" w:color="auto"/>
            <w:bottom w:val="none" w:sz="0" w:space="0" w:color="auto"/>
            <w:right w:val="none" w:sz="0" w:space="0" w:color="auto"/>
          </w:divBdr>
        </w:div>
      </w:divsChild>
    </w:div>
    <w:div w:id="947348053">
      <w:bodyDiv w:val="1"/>
      <w:marLeft w:val="0"/>
      <w:marRight w:val="0"/>
      <w:marTop w:val="0"/>
      <w:marBottom w:val="0"/>
      <w:divBdr>
        <w:top w:val="none" w:sz="0" w:space="0" w:color="auto"/>
        <w:left w:val="none" w:sz="0" w:space="0" w:color="auto"/>
        <w:bottom w:val="none" w:sz="0" w:space="0" w:color="auto"/>
        <w:right w:val="none" w:sz="0" w:space="0" w:color="auto"/>
      </w:divBdr>
      <w:divsChild>
        <w:div w:id="753279947">
          <w:marLeft w:val="0"/>
          <w:marRight w:val="0"/>
          <w:marTop w:val="0"/>
          <w:marBottom w:val="0"/>
          <w:divBdr>
            <w:top w:val="none" w:sz="0" w:space="0" w:color="auto"/>
            <w:left w:val="none" w:sz="0" w:space="0" w:color="auto"/>
            <w:bottom w:val="none" w:sz="0" w:space="0" w:color="auto"/>
            <w:right w:val="none" w:sz="0" w:space="0" w:color="auto"/>
          </w:divBdr>
        </w:div>
        <w:div w:id="778372664">
          <w:marLeft w:val="0"/>
          <w:marRight w:val="0"/>
          <w:marTop w:val="0"/>
          <w:marBottom w:val="0"/>
          <w:divBdr>
            <w:top w:val="none" w:sz="0" w:space="0" w:color="auto"/>
            <w:left w:val="none" w:sz="0" w:space="0" w:color="auto"/>
            <w:bottom w:val="none" w:sz="0" w:space="0" w:color="auto"/>
            <w:right w:val="none" w:sz="0" w:space="0" w:color="auto"/>
          </w:divBdr>
        </w:div>
      </w:divsChild>
    </w:div>
    <w:div w:id="953098338">
      <w:bodyDiv w:val="1"/>
      <w:marLeft w:val="0"/>
      <w:marRight w:val="0"/>
      <w:marTop w:val="0"/>
      <w:marBottom w:val="0"/>
      <w:divBdr>
        <w:top w:val="none" w:sz="0" w:space="0" w:color="auto"/>
        <w:left w:val="none" w:sz="0" w:space="0" w:color="auto"/>
        <w:bottom w:val="none" w:sz="0" w:space="0" w:color="auto"/>
        <w:right w:val="none" w:sz="0" w:space="0" w:color="auto"/>
      </w:divBdr>
      <w:divsChild>
        <w:div w:id="680274654">
          <w:marLeft w:val="0"/>
          <w:marRight w:val="0"/>
          <w:marTop w:val="0"/>
          <w:marBottom w:val="0"/>
          <w:divBdr>
            <w:top w:val="none" w:sz="0" w:space="0" w:color="auto"/>
            <w:left w:val="none" w:sz="0" w:space="0" w:color="auto"/>
            <w:bottom w:val="none" w:sz="0" w:space="0" w:color="auto"/>
            <w:right w:val="none" w:sz="0" w:space="0" w:color="auto"/>
          </w:divBdr>
        </w:div>
        <w:div w:id="773205377">
          <w:marLeft w:val="0"/>
          <w:marRight w:val="0"/>
          <w:marTop w:val="0"/>
          <w:marBottom w:val="0"/>
          <w:divBdr>
            <w:top w:val="none" w:sz="0" w:space="0" w:color="auto"/>
            <w:left w:val="none" w:sz="0" w:space="0" w:color="auto"/>
            <w:bottom w:val="none" w:sz="0" w:space="0" w:color="auto"/>
            <w:right w:val="none" w:sz="0" w:space="0" w:color="auto"/>
          </w:divBdr>
        </w:div>
        <w:div w:id="1137139994">
          <w:marLeft w:val="0"/>
          <w:marRight w:val="0"/>
          <w:marTop w:val="0"/>
          <w:marBottom w:val="0"/>
          <w:divBdr>
            <w:top w:val="none" w:sz="0" w:space="0" w:color="auto"/>
            <w:left w:val="none" w:sz="0" w:space="0" w:color="auto"/>
            <w:bottom w:val="none" w:sz="0" w:space="0" w:color="auto"/>
            <w:right w:val="none" w:sz="0" w:space="0" w:color="auto"/>
          </w:divBdr>
        </w:div>
      </w:divsChild>
    </w:div>
    <w:div w:id="957763664">
      <w:bodyDiv w:val="1"/>
      <w:marLeft w:val="0"/>
      <w:marRight w:val="0"/>
      <w:marTop w:val="0"/>
      <w:marBottom w:val="0"/>
      <w:divBdr>
        <w:top w:val="none" w:sz="0" w:space="0" w:color="auto"/>
        <w:left w:val="none" w:sz="0" w:space="0" w:color="auto"/>
        <w:bottom w:val="none" w:sz="0" w:space="0" w:color="auto"/>
        <w:right w:val="none" w:sz="0" w:space="0" w:color="auto"/>
      </w:divBdr>
      <w:divsChild>
        <w:div w:id="344870602">
          <w:marLeft w:val="0"/>
          <w:marRight w:val="0"/>
          <w:marTop w:val="0"/>
          <w:marBottom w:val="0"/>
          <w:divBdr>
            <w:top w:val="none" w:sz="0" w:space="0" w:color="auto"/>
            <w:left w:val="none" w:sz="0" w:space="0" w:color="auto"/>
            <w:bottom w:val="none" w:sz="0" w:space="0" w:color="auto"/>
            <w:right w:val="none" w:sz="0" w:space="0" w:color="auto"/>
          </w:divBdr>
        </w:div>
        <w:div w:id="1010450780">
          <w:marLeft w:val="0"/>
          <w:marRight w:val="0"/>
          <w:marTop w:val="0"/>
          <w:marBottom w:val="0"/>
          <w:divBdr>
            <w:top w:val="none" w:sz="0" w:space="0" w:color="auto"/>
            <w:left w:val="none" w:sz="0" w:space="0" w:color="auto"/>
            <w:bottom w:val="none" w:sz="0" w:space="0" w:color="auto"/>
            <w:right w:val="none" w:sz="0" w:space="0" w:color="auto"/>
          </w:divBdr>
        </w:div>
      </w:divsChild>
    </w:div>
    <w:div w:id="961493897">
      <w:bodyDiv w:val="1"/>
      <w:marLeft w:val="0"/>
      <w:marRight w:val="0"/>
      <w:marTop w:val="0"/>
      <w:marBottom w:val="0"/>
      <w:divBdr>
        <w:top w:val="none" w:sz="0" w:space="0" w:color="auto"/>
        <w:left w:val="none" w:sz="0" w:space="0" w:color="auto"/>
        <w:bottom w:val="none" w:sz="0" w:space="0" w:color="auto"/>
        <w:right w:val="none" w:sz="0" w:space="0" w:color="auto"/>
      </w:divBdr>
      <w:divsChild>
        <w:div w:id="518861063">
          <w:marLeft w:val="0"/>
          <w:marRight w:val="0"/>
          <w:marTop w:val="0"/>
          <w:marBottom w:val="0"/>
          <w:divBdr>
            <w:top w:val="none" w:sz="0" w:space="0" w:color="auto"/>
            <w:left w:val="none" w:sz="0" w:space="0" w:color="auto"/>
            <w:bottom w:val="none" w:sz="0" w:space="0" w:color="auto"/>
            <w:right w:val="none" w:sz="0" w:space="0" w:color="auto"/>
          </w:divBdr>
        </w:div>
        <w:div w:id="1124809973">
          <w:marLeft w:val="0"/>
          <w:marRight w:val="0"/>
          <w:marTop w:val="0"/>
          <w:marBottom w:val="0"/>
          <w:divBdr>
            <w:top w:val="none" w:sz="0" w:space="0" w:color="auto"/>
            <w:left w:val="none" w:sz="0" w:space="0" w:color="auto"/>
            <w:bottom w:val="none" w:sz="0" w:space="0" w:color="auto"/>
            <w:right w:val="none" w:sz="0" w:space="0" w:color="auto"/>
          </w:divBdr>
        </w:div>
        <w:div w:id="1135757582">
          <w:marLeft w:val="0"/>
          <w:marRight w:val="0"/>
          <w:marTop w:val="0"/>
          <w:marBottom w:val="0"/>
          <w:divBdr>
            <w:top w:val="none" w:sz="0" w:space="0" w:color="auto"/>
            <w:left w:val="none" w:sz="0" w:space="0" w:color="auto"/>
            <w:bottom w:val="none" w:sz="0" w:space="0" w:color="auto"/>
            <w:right w:val="none" w:sz="0" w:space="0" w:color="auto"/>
          </w:divBdr>
        </w:div>
        <w:div w:id="1616673759">
          <w:marLeft w:val="0"/>
          <w:marRight w:val="0"/>
          <w:marTop w:val="0"/>
          <w:marBottom w:val="0"/>
          <w:divBdr>
            <w:top w:val="none" w:sz="0" w:space="0" w:color="auto"/>
            <w:left w:val="none" w:sz="0" w:space="0" w:color="auto"/>
            <w:bottom w:val="none" w:sz="0" w:space="0" w:color="auto"/>
            <w:right w:val="none" w:sz="0" w:space="0" w:color="auto"/>
          </w:divBdr>
        </w:div>
        <w:div w:id="1775401484">
          <w:marLeft w:val="0"/>
          <w:marRight w:val="0"/>
          <w:marTop w:val="0"/>
          <w:marBottom w:val="0"/>
          <w:divBdr>
            <w:top w:val="none" w:sz="0" w:space="0" w:color="auto"/>
            <w:left w:val="none" w:sz="0" w:space="0" w:color="auto"/>
            <w:bottom w:val="none" w:sz="0" w:space="0" w:color="auto"/>
            <w:right w:val="none" w:sz="0" w:space="0" w:color="auto"/>
          </w:divBdr>
        </w:div>
        <w:div w:id="1870332574">
          <w:marLeft w:val="0"/>
          <w:marRight w:val="0"/>
          <w:marTop w:val="0"/>
          <w:marBottom w:val="0"/>
          <w:divBdr>
            <w:top w:val="none" w:sz="0" w:space="0" w:color="auto"/>
            <w:left w:val="none" w:sz="0" w:space="0" w:color="auto"/>
            <w:bottom w:val="none" w:sz="0" w:space="0" w:color="auto"/>
            <w:right w:val="none" w:sz="0" w:space="0" w:color="auto"/>
          </w:divBdr>
        </w:div>
      </w:divsChild>
    </w:div>
    <w:div w:id="1011639782">
      <w:bodyDiv w:val="1"/>
      <w:marLeft w:val="0"/>
      <w:marRight w:val="0"/>
      <w:marTop w:val="0"/>
      <w:marBottom w:val="0"/>
      <w:divBdr>
        <w:top w:val="none" w:sz="0" w:space="0" w:color="auto"/>
        <w:left w:val="none" w:sz="0" w:space="0" w:color="auto"/>
        <w:bottom w:val="none" w:sz="0" w:space="0" w:color="auto"/>
        <w:right w:val="none" w:sz="0" w:space="0" w:color="auto"/>
      </w:divBdr>
    </w:div>
    <w:div w:id="1085997958">
      <w:bodyDiv w:val="1"/>
      <w:marLeft w:val="0"/>
      <w:marRight w:val="0"/>
      <w:marTop w:val="0"/>
      <w:marBottom w:val="0"/>
      <w:divBdr>
        <w:top w:val="none" w:sz="0" w:space="0" w:color="auto"/>
        <w:left w:val="none" w:sz="0" w:space="0" w:color="auto"/>
        <w:bottom w:val="none" w:sz="0" w:space="0" w:color="auto"/>
        <w:right w:val="none" w:sz="0" w:space="0" w:color="auto"/>
      </w:divBdr>
    </w:div>
    <w:div w:id="1086415962">
      <w:bodyDiv w:val="1"/>
      <w:marLeft w:val="0"/>
      <w:marRight w:val="0"/>
      <w:marTop w:val="0"/>
      <w:marBottom w:val="0"/>
      <w:divBdr>
        <w:top w:val="none" w:sz="0" w:space="0" w:color="auto"/>
        <w:left w:val="none" w:sz="0" w:space="0" w:color="auto"/>
        <w:bottom w:val="none" w:sz="0" w:space="0" w:color="auto"/>
        <w:right w:val="none" w:sz="0" w:space="0" w:color="auto"/>
      </w:divBdr>
    </w:div>
    <w:div w:id="1086731287">
      <w:bodyDiv w:val="1"/>
      <w:marLeft w:val="0"/>
      <w:marRight w:val="0"/>
      <w:marTop w:val="0"/>
      <w:marBottom w:val="0"/>
      <w:divBdr>
        <w:top w:val="none" w:sz="0" w:space="0" w:color="auto"/>
        <w:left w:val="none" w:sz="0" w:space="0" w:color="auto"/>
        <w:bottom w:val="none" w:sz="0" w:space="0" w:color="auto"/>
        <w:right w:val="none" w:sz="0" w:space="0" w:color="auto"/>
      </w:divBdr>
      <w:divsChild>
        <w:div w:id="299505795">
          <w:marLeft w:val="0"/>
          <w:marRight w:val="0"/>
          <w:marTop w:val="0"/>
          <w:marBottom w:val="0"/>
          <w:divBdr>
            <w:top w:val="none" w:sz="0" w:space="0" w:color="auto"/>
            <w:left w:val="none" w:sz="0" w:space="0" w:color="auto"/>
            <w:bottom w:val="none" w:sz="0" w:space="0" w:color="auto"/>
            <w:right w:val="none" w:sz="0" w:space="0" w:color="auto"/>
          </w:divBdr>
        </w:div>
        <w:div w:id="772241348">
          <w:marLeft w:val="0"/>
          <w:marRight w:val="0"/>
          <w:marTop w:val="0"/>
          <w:marBottom w:val="0"/>
          <w:divBdr>
            <w:top w:val="none" w:sz="0" w:space="0" w:color="auto"/>
            <w:left w:val="none" w:sz="0" w:space="0" w:color="auto"/>
            <w:bottom w:val="none" w:sz="0" w:space="0" w:color="auto"/>
            <w:right w:val="none" w:sz="0" w:space="0" w:color="auto"/>
          </w:divBdr>
        </w:div>
        <w:div w:id="1629315170">
          <w:marLeft w:val="0"/>
          <w:marRight w:val="0"/>
          <w:marTop w:val="0"/>
          <w:marBottom w:val="0"/>
          <w:divBdr>
            <w:top w:val="none" w:sz="0" w:space="0" w:color="auto"/>
            <w:left w:val="none" w:sz="0" w:space="0" w:color="auto"/>
            <w:bottom w:val="none" w:sz="0" w:space="0" w:color="auto"/>
            <w:right w:val="none" w:sz="0" w:space="0" w:color="auto"/>
          </w:divBdr>
        </w:div>
      </w:divsChild>
    </w:div>
    <w:div w:id="1092122886">
      <w:bodyDiv w:val="1"/>
      <w:marLeft w:val="0"/>
      <w:marRight w:val="0"/>
      <w:marTop w:val="0"/>
      <w:marBottom w:val="0"/>
      <w:divBdr>
        <w:top w:val="none" w:sz="0" w:space="0" w:color="auto"/>
        <w:left w:val="none" w:sz="0" w:space="0" w:color="auto"/>
        <w:bottom w:val="none" w:sz="0" w:space="0" w:color="auto"/>
        <w:right w:val="none" w:sz="0" w:space="0" w:color="auto"/>
      </w:divBdr>
      <w:divsChild>
        <w:div w:id="806508385">
          <w:marLeft w:val="0"/>
          <w:marRight w:val="0"/>
          <w:marTop w:val="0"/>
          <w:marBottom w:val="0"/>
          <w:divBdr>
            <w:top w:val="none" w:sz="0" w:space="0" w:color="auto"/>
            <w:left w:val="none" w:sz="0" w:space="0" w:color="auto"/>
            <w:bottom w:val="none" w:sz="0" w:space="0" w:color="auto"/>
            <w:right w:val="none" w:sz="0" w:space="0" w:color="auto"/>
          </w:divBdr>
        </w:div>
        <w:div w:id="1255672184">
          <w:marLeft w:val="0"/>
          <w:marRight w:val="0"/>
          <w:marTop w:val="0"/>
          <w:marBottom w:val="0"/>
          <w:divBdr>
            <w:top w:val="none" w:sz="0" w:space="0" w:color="auto"/>
            <w:left w:val="none" w:sz="0" w:space="0" w:color="auto"/>
            <w:bottom w:val="none" w:sz="0" w:space="0" w:color="auto"/>
            <w:right w:val="none" w:sz="0" w:space="0" w:color="auto"/>
          </w:divBdr>
        </w:div>
        <w:div w:id="1291276762">
          <w:marLeft w:val="0"/>
          <w:marRight w:val="0"/>
          <w:marTop w:val="0"/>
          <w:marBottom w:val="0"/>
          <w:divBdr>
            <w:top w:val="none" w:sz="0" w:space="0" w:color="auto"/>
            <w:left w:val="none" w:sz="0" w:space="0" w:color="auto"/>
            <w:bottom w:val="none" w:sz="0" w:space="0" w:color="auto"/>
            <w:right w:val="none" w:sz="0" w:space="0" w:color="auto"/>
          </w:divBdr>
        </w:div>
      </w:divsChild>
    </w:div>
    <w:div w:id="1127628422">
      <w:bodyDiv w:val="1"/>
      <w:marLeft w:val="0"/>
      <w:marRight w:val="0"/>
      <w:marTop w:val="0"/>
      <w:marBottom w:val="0"/>
      <w:divBdr>
        <w:top w:val="none" w:sz="0" w:space="0" w:color="auto"/>
        <w:left w:val="none" w:sz="0" w:space="0" w:color="auto"/>
        <w:bottom w:val="none" w:sz="0" w:space="0" w:color="auto"/>
        <w:right w:val="none" w:sz="0" w:space="0" w:color="auto"/>
      </w:divBdr>
      <w:divsChild>
        <w:div w:id="1243371768">
          <w:marLeft w:val="0"/>
          <w:marRight w:val="0"/>
          <w:marTop w:val="0"/>
          <w:marBottom w:val="0"/>
          <w:divBdr>
            <w:top w:val="none" w:sz="0" w:space="0" w:color="auto"/>
            <w:left w:val="none" w:sz="0" w:space="0" w:color="auto"/>
            <w:bottom w:val="none" w:sz="0" w:space="0" w:color="auto"/>
            <w:right w:val="none" w:sz="0" w:space="0" w:color="auto"/>
          </w:divBdr>
        </w:div>
        <w:div w:id="1728066379">
          <w:marLeft w:val="0"/>
          <w:marRight w:val="0"/>
          <w:marTop w:val="0"/>
          <w:marBottom w:val="0"/>
          <w:divBdr>
            <w:top w:val="none" w:sz="0" w:space="0" w:color="auto"/>
            <w:left w:val="none" w:sz="0" w:space="0" w:color="auto"/>
            <w:bottom w:val="none" w:sz="0" w:space="0" w:color="auto"/>
            <w:right w:val="none" w:sz="0" w:space="0" w:color="auto"/>
          </w:divBdr>
        </w:div>
      </w:divsChild>
    </w:div>
    <w:div w:id="1130782585">
      <w:bodyDiv w:val="1"/>
      <w:marLeft w:val="0"/>
      <w:marRight w:val="0"/>
      <w:marTop w:val="0"/>
      <w:marBottom w:val="0"/>
      <w:divBdr>
        <w:top w:val="none" w:sz="0" w:space="0" w:color="auto"/>
        <w:left w:val="none" w:sz="0" w:space="0" w:color="auto"/>
        <w:bottom w:val="none" w:sz="0" w:space="0" w:color="auto"/>
        <w:right w:val="none" w:sz="0" w:space="0" w:color="auto"/>
      </w:divBdr>
    </w:div>
    <w:div w:id="1145971721">
      <w:bodyDiv w:val="1"/>
      <w:marLeft w:val="0"/>
      <w:marRight w:val="0"/>
      <w:marTop w:val="0"/>
      <w:marBottom w:val="0"/>
      <w:divBdr>
        <w:top w:val="none" w:sz="0" w:space="0" w:color="auto"/>
        <w:left w:val="none" w:sz="0" w:space="0" w:color="auto"/>
        <w:bottom w:val="none" w:sz="0" w:space="0" w:color="auto"/>
        <w:right w:val="none" w:sz="0" w:space="0" w:color="auto"/>
      </w:divBdr>
    </w:div>
    <w:div w:id="1166214953">
      <w:bodyDiv w:val="1"/>
      <w:marLeft w:val="0"/>
      <w:marRight w:val="0"/>
      <w:marTop w:val="0"/>
      <w:marBottom w:val="0"/>
      <w:divBdr>
        <w:top w:val="none" w:sz="0" w:space="0" w:color="auto"/>
        <w:left w:val="none" w:sz="0" w:space="0" w:color="auto"/>
        <w:bottom w:val="none" w:sz="0" w:space="0" w:color="auto"/>
        <w:right w:val="none" w:sz="0" w:space="0" w:color="auto"/>
      </w:divBdr>
    </w:div>
    <w:div w:id="1166894930">
      <w:bodyDiv w:val="1"/>
      <w:marLeft w:val="0"/>
      <w:marRight w:val="0"/>
      <w:marTop w:val="0"/>
      <w:marBottom w:val="0"/>
      <w:divBdr>
        <w:top w:val="none" w:sz="0" w:space="0" w:color="auto"/>
        <w:left w:val="none" w:sz="0" w:space="0" w:color="auto"/>
        <w:bottom w:val="none" w:sz="0" w:space="0" w:color="auto"/>
        <w:right w:val="none" w:sz="0" w:space="0" w:color="auto"/>
      </w:divBdr>
    </w:div>
    <w:div w:id="1191449987">
      <w:bodyDiv w:val="1"/>
      <w:marLeft w:val="0"/>
      <w:marRight w:val="0"/>
      <w:marTop w:val="0"/>
      <w:marBottom w:val="0"/>
      <w:divBdr>
        <w:top w:val="none" w:sz="0" w:space="0" w:color="auto"/>
        <w:left w:val="none" w:sz="0" w:space="0" w:color="auto"/>
        <w:bottom w:val="none" w:sz="0" w:space="0" w:color="auto"/>
        <w:right w:val="none" w:sz="0" w:space="0" w:color="auto"/>
      </w:divBdr>
    </w:div>
    <w:div w:id="1230068419">
      <w:bodyDiv w:val="1"/>
      <w:marLeft w:val="0"/>
      <w:marRight w:val="0"/>
      <w:marTop w:val="0"/>
      <w:marBottom w:val="0"/>
      <w:divBdr>
        <w:top w:val="none" w:sz="0" w:space="0" w:color="auto"/>
        <w:left w:val="none" w:sz="0" w:space="0" w:color="auto"/>
        <w:bottom w:val="none" w:sz="0" w:space="0" w:color="auto"/>
        <w:right w:val="none" w:sz="0" w:space="0" w:color="auto"/>
      </w:divBdr>
      <w:divsChild>
        <w:div w:id="502815707">
          <w:marLeft w:val="0"/>
          <w:marRight w:val="0"/>
          <w:marTop w:val="0"/>
          <w:marBottom w:val="0"/>
          <w:divBdr>
            <w:top w:val="none" w:sz="0" w:space="0" w:color="auto"/>
            <w:left w:val="none" w:sz="0" w:space="0" w:color="auto"/>
            <w:bottom w:val="none" w:sz="0" w:space="0" w:color="auto"/>
            <w:right w:val="none" w:sz="0" w:space="0" w:color="auto"/>
          </w:divBdr>
        </w:div>
        <w:div w:id="587925819">
          <w:marLeft w:val="0"/>
          <w:marRight w:val="0"/>
          <w:marTop w:val="0"/>
          <w:marBottom w:val="0"/>
          <w:divBdr>
            <w:top w:val="none" w:sz="0" w:space="0" w:color="auto"/>
            <w:left w:val="none" w:sz="0" w:space="0" w:color="auto"/>
            <w:bottom w:val="none" w:sz="0" w:space="0" w:color="auto"/>
            <w:right w:val="none" w:sz="0" w:space="0" w:color="auto"/>
          </w:divBdr>
        </w:div>
        <w:div w:id="815219411">
          <w:marLeft w:val="0"/>
          <w:marRight w:val="0"/>
          <w:marTop w:val="0"/>
          <w:marBottom w:val="0"/>
          <w:divBdr>
            <w:top w:val="none" w:sz="0" w:space="0" w:color="auto"/>
            <w:left w:val="none" w:sz="0" w:space="0" w:color="auto"/>
            <w:bottom w:val="none" w:sz="0" w:space="0" w:color="auto"/>
            <w:right w:val="none" w:sz="0" w:space="0" w:color="auto"/>
          </w:divBdr>
        </w:div>
        <w:div w:id="990869410">
          <w:marLeft w:val="0"/>
          <w:marRight w:val="0"/>
          <w:marTop w:val="0"/>
          <w:marBottom w:val="0"/>
          <w:divBdr>
            <w:top w:val="none" w:sz="0" w:space="0" w:color="auto"/>
            <w:left w:val="none" w:sz="0" w:space="0" w:color="auto"/>
            <w:bottom w:val="none" w:sz="0" w:space="0" w:color="auto"/>
            <w:right w:val="none" w:sz="0" w:space="0" w:color="auto"/>
          </w:divBdr>
        </w:div>
        <w:div w:id="2120368228">
          <w:marLeft w:val="0"/>
          <w:marRight w:val="0"/>
          <w:marTop w:val="0"/>
          <w:marBottom w:val="0"/>
          <w:divBdr>
            <w:top w:val="none" w:sz="0" w:space="0" w:color="auto"/>
            <w:left w:val="none" w:sz="0" w:space="0" w:color="auto"/>
            <w:bottom w:val="none" w:sz="0" w:space="0" w:color="auto"/>
            <w:right w:val="none" w:sz="0" w:space="0" w:color="auto"/>
          </w:divBdr>
        </w:div>
      </w:divsChild>
    </w:div>
    <w:div w:id="1233586242">
      <w:bodyDiv w:val="1"/>
      <w:marLeft w:val="0"/>
      <w:marRight w:val="0"/>
      <w:marTop w:val="0"/>
      <w:marBottom w:val="0"/>
      <w:divBdr>
        <w:top w:val="none" w:sz="0" w:space="0" w:color="auto"/>
        <w:left w:val="none" w:sz="0" w:space="0" w:color="auto"/>
        <w:bottom w:val="none" w:sz="0" w:space="0" w:color="auto"/>
        <w:right w:val="none" w:sz="0" w:space="0" w:color="auto"/>
      </w:divBdr>
    </w:div>
    <w:div w:id="1234924836">
      <w:bodyDiv w:val="1"/>
      <w:marLeft w:val="0"/>
      <w:marRight w:val="0"/>
      <w:marTop w:val="0"/>
      <w:marBottom w:val="0"/>
      <w:divBdr>
        <w:top w:val="none" w:sz="0" w:space="0" w:color="auto"/>
        <w:left w:val="none" w:sz="0" w:space="0" w:color="auto"/>
        <w:bottom w:val="none" w:sz="0" w:space="0" w:color="auto"/>
        <w:right w:val="none" w:sz="0" w:space="0" w:color="auto"/>
      </w:divBdr>
    </w:div>
    <w:div w:id="1236207520">
      <w:bodyDiv w:val="1"/>
      <w:marLeft w:val="0"/>
      <w:marRight w:val="0"/>
      <w:marTop w:val="0"/>
      <w:marBottom w:val="0"/>
      <w:divBdr>
        <w:top w:val="none" w:sz="0" w:space="0" w:color="auto"/>
        <w:left w:val="none" w:sz="0" w:space="0" w:color="auto"/>
        <w:bottom w:val="none" w:sz="0" w:space="0" w:color="auto"/>
        <w:right w:val="none" w:sz="0" w:space="0" w:color="auto"/>
      </w:divBdr>
      <w:divsChild>
        <w:div w:id="653723845">
          <w:marLeft w:val="0"/>
          <w:marRight w:val="0"/>
          <w:marTop w:val="0"/>
          <w:marBottom w:val="0"/>
          <w:divBdr>
            <w:top w:val="none" w:sz="0" w:space="0" w:color="auto"/>
            <w:left w:val="none" w:sz="0" w:space="0" w:color="auto"/>
            <w:bottom w:val="none" w:sz="0" w:space="0" w:color="auto"/>
            <w:right w:val="none" w:sz="0" w:space="0" w:color="auto"/>
          </w:divBdr>
        </w:div>
        <w:div w:id="1624648433">
          <w:marLeft w:val="0"/>
          <w:marRight w:val="0"/>
          <w:marTop w:val="0"/>
          <w:marBottom w:val="0"/>
          <w:divBdr>
            <w:top w:val="none" w:sz="0" w:space="0" w:color="auto"/>
            <w:left w:val="none" w:sz="0" w:space="0" w:color="auto"/>
            <w:bottom w:val="none" w:sz="0" w:space="0" w:color="auto"/>
            <w:right w:val="none" w:sz="0" w:space="0" w:color="auto"/>
          </w:divBdr>
        </w:div>
        <w:div w:id="1686900788">
          <w:marLeft w:val="0"/>
          <w:marRight w:val="0"/>
          <w:marTop w:val="0"/>
          <w:marBottom w:val="0"/>
          <w:divBdr>
            <w:top w:val="none" w:sz="0" w:space="0" w:color="auto"/>
            <w:left w:val="none" w:sz="0" w:space="0" w:color="auto"/>
            <w:bottom w:val="none" w:sz="0" w:space="0" w:color="auto"/>
            <w:right w:val="none" w:sz="0" w:space="0" w:color="auto"/>
          </w:divBdr>
        </w:div>
        <w:div w:id="1854221233">
          <w:marLeft w:val="0"/>
          <w:marRight w:val="0"/>
          <w:marTop w:val="0"/>
          <w:marBottom w:val="0"/>
          <w:divBdr>
            <w:top w:val="none" w:sz="0" w:space="0" w:color="auto"/>
            <w:left w:val="none" w:sz="0" w:space="0" w:color="auto"/>
            <w:bottom w:val="none" w:sz="0" w:space="0" w:color="auto"/>
            <w:right w:val="none" w:sz="0" w:space="0" w:color="auto"/>
          </w:divBdr>
        </w:div>
      </w:divsChild>
    </w:div>
    <w:div w:id="1237547167">
      <w:bodyDiv w:val="1"/>
      <w:marLeft w:val="0"/>
      <w:marRight w:val="0"/>
      <w:marTop w:val="0"/>
      <w:marBottom w:val="0"/>
      <w:divBdr>
        <w:top w:val="none" w:sz="0" w:space="0" w:color="auto"/>
        <w:left w:val="none" w:sz="0" w:space="0" w:color="auto"/>
        <w:bottom w:val="none" w:sz="0" w:space="0" w:color="auto"/>
        <w:right w:val="none" w:sz="0" w:space="0" w:color="auto"/>
      </w:divBdr>
    </w:div>
    <w:div w:id="1242064353">
      <w:bodyDiv w:val="1"/>
      <w:marLeft w:val="0"/>
      <w:marRight w:val="0"/>
      <w:marTop w:val="0"/>
      <w:marBottom w:val="0"/>
      <w:divBdr>
        <w:top w:val="none" w:sz="0" w:space="0" w:color="auto"/>
        <w:left w:val="none" w:sz="0" w:space="0" w:color="auto"/>
        <w:bottom w:val="none" w:sz="0" w:space="0" w:color="auto"/>
        <w:right w:val="none" w:sz="0" w:space="0" w:color="auto"/>
      </w:divBdr>
      <w:divsChild>
        <w:div w:id="439493369">
          <w:marLeft w:val="0"/>
          <w:marRight w:val="0"/>
          <w:marTop w:val="0"/>
          <w:marBottom w:val="0"/>
          <w:divBdr>
            <w:top w:val="none" w:sz="0" w:space="0" w:color="auto"/>
            <w:left w:val="none" w:sz="0" w:space="0" w:color="auto"/>
            <w:bottom w:val="none" w:sz="0" w:space="0" w:color="auto"/>
            <w:right w:val="none" w:sz="0" w:space="0" w:color="auto"/>
          </w:divBdr>
          <w:divsChild>
            <w:div w:id="414786213">
              <w:marLeft w:val="0"/>
              <w:marRight w:val="0"/>
              <w:marTop w:val="0"/>
              <w:marBottom w:val="0"/>
              <w:divBdr>
                <w:top w:val="none" w:sz="0" w:space="0" w:color="auto"/>
                <w:left w:val="none" w:sz="0" w:space="0" w:color="auto"/>
                <w:bottom w:val="none" w:sz="0" w:space="0" w:color="auto"/>
                <w:right w:val="none" w:sz="0" w:space="0" w:color="auto"/>
              </w:divBdr>
              <w:divsChild>
                <w:div w:id="129972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716506">
      <w:bodyDiv w:val="1"/>
      <w:marLeft w:val="0"/>
      <w:marRight w:val="0"/>
      <w:marTop w:val="0"/>
      <w:marBottom w:val="0"/>
      <w:divBdr>
        <w:top w:val="none" w:sz="0" w:space="0" w:color="auto"/>
        <w:left w:val="none" w:sz="0" w:space="0" w:color="auto"/>
        <w:bottom w:val="none" w:sz="0" w:space="0" w:color="auto"/>
        <w:right w:val="none" w:sz="0" w:space="0" w:color="auto"/>
      </w:divBdr>
    </w:div>
    <w:div w:id="1302274848">
      <w:bodyDiv w:val="1"/>
      <w:marLeft w:val="0"/>
      <w:marRight w:val="0"/>
      <w:marTop w:val="0"/>
      <w:marBottom w:val="0"/>
      <w:divBdr>
        <w:top w:val="none" w:sz="0" w:space="0" w:color="auto"/>
        <w:left w:val="none" w:sz="0" w:space="0" w:color="auto"/>
        <w:bottom w:val="none" w:sz="0" w:space="0" w:color="auto"/>
        <w:right w:val="none" w:sz="0" w:space="0" w:color="auto"/>
      </w:divBdr>
    </w:div>
    <w:div w:id="1302727905">
      <w:bodyDiv w:val="1"/>
      <w:marLeft w:val="0"/>
      <w:marRight w:val="0"/>
      <w:marTop w:val="0"/>
      <w:marBottom w:val="0"/>
      <w:divBdr>
        <w:top w:val="none" w:sz="0" w:space="0" w:color="auto"/>
        <w:left w:val="none" w:sz="0" w:space="0" w:color="auto"/>
        <w:bottom w:val="none" w:sz="0" w:space="0" w:color="auto"/>
        <w:right w:val="none" w:sz="0" w:space="0" w:color="auto"/>
      </w:divBdr>
      <w:divsChild>
        <w:div w:id="1525900351">
          <w:marLeft w:val="0"/>
          <w:marRight w:val="0"/>
          <w:marTop w:val="0"/>
          <w:marBottom w:val="0"/>
          <w:divBdr>
            <w:top w:val="none" w:sz="0" w:space="0" w:color="auto"/>
            <w:left w:val="none" w:sz="0" w:space="0" w:color="auto"/>
            <w:bottom w:val="none" w:sz="0" w:space="0" w:color="auto"/>
            <w:right w:val="none" w:sz="0" w:space="0" w:color="auto"/>
          </w:divBdr>
        </w:div>
        <w:div w:id="1758555713">
          <w:marLeft w:val="0"/>
          <w:marRight w:val="0"/>
          <w:marTop w:val="0"/>
          <w:marBottom w:val="0"/>
          <w:divBdr>
            <w:top w:val="none" w:sz="0" w:space="0" w:color="auto"/>
            <w:left w:val="none" w:sz="0" w:space="0" w:color="auto"/>
            <w:bottom w:val="none" w:sz="0" w:space="0" w:color="auto"/>
            <w:right w:val="none" w:sz="0" w:space="0" w:color="auto"/>
          </w:divBdr>
        </w:div>
      </w:divsChild>
    </w:div>
    <w:div w:id="1307196948">
      <w:bodyDiv w:val="1"/>
      <w:marLeft w:val="0"/>
      <w:marRight w:val="0"/>
      <w:marTop w:val="0"/>
      <w:marBottom w:val="0"/>
      <w:divBdr>
        <w:top w:val="none" w:sz="0" w:space="0" w:color="auto"/>
        <w:left w:val="none" w:sz="0" w:space="0" w:color="auto"/>
        <w:bottom w:val="none" w:sz="0" w:space="0" w:color="auto"/>
        <w:right w:val="none" w:sz="0" w:space="0" w:color="auto"/>
      </w:divBdr>
    </w:div>
    <w:div w:id="1333333522">
      <w:bodyDiv w:val="1"/>
      <w:marLeft w:val="0"/>
      <w:marRight w:val="0"/>
      <w:marTop w:val="0"/>
      <w:marBottom w:val="0"/>
      <w:divBdr>
        <w:top w:val="none" w:sz="0" w:space="0" w:color="auto"/>
        <w:left w:val="none" w:sz="0" w:space="0" w:color="auto"/>
        <w:bottom w:val="none" w:sz="0" w:space="0" w:color="auto"/>
        <w:right w:val="none" w:sz="0" w:space="0" w:color="auto"/>
      </w:divBdr>
    </w:div>
    <w:div w:id="1355691436">
      <w:bodyDiv w:val="1"/>
      <w:marLeft w:val="0"/>
      <w:marRight w:val="0"/>
      <w:marTop w:val="0"/>
      <w:marBottom w:val="0"/>
      <w:divBdr>
        <w:top w:val="none" w:sz="0" w:space="0" w:color="auto"/>
        <w:left w:val="none" w:sz="0" w:space="0" w:color="auto"/>
        <w:bottom w:val="none" w:sz="0" w:space="0" w:color="auto"/>
        <w:right w:val="none" w:sz="0" w:space="0" w:color="auto"/>
      </w:divBdr>
      <w:divsChild>
        <w:div w:id="369260021">
          <w:marLeft w:val="0"/>
          <w:marRight w:val="0"/>
          <w:marTop w:val="0"/>
          <w:marBottom w:val="0"/>
          <w:divBdr>
            <w:top w:val="none" w:sz="0" w:space="0" w:color="auto"/>
            <w:left w:val="none" w:sz="0" w:space="0" w:color="auto"/>
            <w:bottom w:val="none" w:sz="0" w:space="0" w:color="auto"/>
            <w:right w:val="none" w:sz="0" w:space="0" w:color="auto"/>
          </w:divBdr>
          <w:divsChild>
            <w:div w:id="80180906">
              <w:marLeft w:val="0"/>
              <w:marRight w:val="0"/>
              <w:marTop w:val="0"/>
              <w:marBottom w:val="0"/>
              <w:divBdr>
                <w:top w:val="none" w:sz="0" w:space="0" w:color="auto"/>
                <w:left w:val="none" w:sz="0" w:space="0" w:color="auto"/>
                <w:bottom w:val="none" w:sz="0" w:space="0" w:color="auto"/>
                <w:right w:val="none" w:sz="0" w:space="0" w:color="auto"/>
              </w:divBdr>
              <w:divsChild>
                <w:div w:id="169668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944092">
      <w:bodyDiv w:val="1"/>
      <w:marLeft w:val="0"/>
      <w:marRight w:val="0"/>
      <w:marTop w:val="0"/>
      <w:marBottom w:val="0"/>
      <w:divBdr>
        <w:top w:val="none" w:sz="0" w:space="0" w:color="auto"/>
        <w:left w:val="none" w:sz="0" w:space="0" w:color="auto"/>
        <w:bottom w:val="none" w:sz="0" w:space="0" w:color="auto"/>
        <w:right w:val="none" w:sz="0" w:space="0" w:color="auto"/>
      </w:divBdr>
      <w:divsChild>
        <w:div w:id="1462191388">
          <w:marLeft w:val="0"/>
          <w:marRight w:val="0"/>
          <w:marTop w:val="0"/>
          <w:marBottom w:val="0"/>
          <w:divBdr>
            <w:top w:val="none" w:sz="0" w:space="0" w:color="auto"/>
            <w:left w:val="none" w:sz="0" w:space="0" w:color="auto"/>
            <w:bottom w:val="none" w:sz="0" w:space="0" w:color="auto"/>
            <w:right w:val="none" w:sz="0" w:space="0" w:color="auto"/>
          </w:divBdr>
          <w:divsChild>
            <w:div w:id="1893888240">
              <w:marLeft w:val="0"/>
              <w:marRight w:val="0"/>
              <w:marTop w:val="0"/>
              <w:marBottom w:val="0"/>
              <w:divBdr>
                <w:top w:val="none" w:sz="0" w:space="0" w:color="auto"/>
                <w:left w:val="none" w:sz="0" w:space="0" w:color="auto"/>
                <w:bottom w:val="none" w:sz="0" w:space="0" w:color="auto"/>
                <w:right w:val="none" w:sz="0" w:space="0" w:color="auto"/>
              </w:divBdr>
              <w:divsChild>
                <w:div w:id="42160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43456">
      <w:bodyDiv w:val="1"/>
      <w:marLeft w:val="0"/>
      <w:marRight w:val="0"/>
      <w:marTop w:val="0"/>
      <w:marBottom w:val="0"/>
      <w:divBdr>
        <w:top w:val="none" w:sz="0" w:space="0" w:color="auto"/>
        <w:left w:val="none" w:sz="0" w:space="0" w:color="auto"/>
        <w:bottom w:val="none" w:sz="0" w:space="0" w:color="auto"/>
        <w:right w:val="none" w:sz="0" w:space="0" w:color="auto"/>
      </w:divBdr>
    </w:div>
    <w:div w:id="1434474532">
      <w:bodyDiv w:val="1"/>
      <w:marLeft w:val="0"/>
      <w:marRight w:val="0"/>
      <w:marTop w:val="0"/>
      <w:marBottom w:val="0"/>
      <w:divBdr>
        <w:top w:val="none" w:sz="0" w:space="0" w:color="auto"/>
        <w:left w:val="none" w:sz="0" w:space="0" w:color="auto"/>
        <w:bottom w:val="none" w:sz="0" w:space="0" w:color="auto"/>
        <w:right w:val="none" w:sz="0" w:space="0" w:color="auto"/>
      </w:divBdr>
    </w:div>
    <w:div w:id="1454716724">
      <w:bodyDiv w:val="1"/>
      <w:marLeft w:val="0"/>
      <w:marRight w:val="0"/>
      <w:marTop w:val="0"/>
      <w:marBottom w:val="0"/>
      <w:divBdr>
        <w:top w:val="none" w:sz="0" w:space="0" w:color="auto"/>
        <w:left w:val="none" w:sz="0" w:space="0" w:color="auto"/>
        <w:bottom w:val="none" w:sz="0" w:space="0" w:color="auto"/>
        <w:right w:val="none" w:sz="0" w:space="0" w:color="auto"/>
      </w:divBdr>
    </w:div>
    <w:div w:id="1456408014">
      <w:bodyDiv w:val="1"/>
      <w:marLeft w:val="0"/>
      <w:marRight w:val="0"/>
      <w:marTop w:val="0"/>
      <w:marBottom w:val="0"/>
      <w:divBdr>
        <w:top w:val="none" w:sz="0" w:space="0" w:color="auto"/>
        <w:left w:val="none" w:sz="0" w:space="0" w:color="auto"/>
        <w:bottom w:val="none" w:sz="0" w:space="0" w:color="auto"/>
        <w:right w:val="none" w:sz="0" w:space="0" w:color="auto"/>
      </w:divBdr>
      <w:divsChild>
        <w:div w:id="1555387273">
          <w:marLeft w:val="0"/>
          <w:marRight w:val="0"/>
          <w:marTop w:val="0"/>
          <w:marBottom w:val="0"/>
          <w:divBdr>
            <w:top w:val="none" w:sz="0" w:space="0" w:color="auto"/>
            <w:left w:val="none" w:sz="0" w:space="0" w:color="auto"/>
            <w:bottom w:val="none" w:sz="0" w:space="0" w:color="auto"/>
            <w:right w:val="none" w:sz="0" w:space="0" w:color="auto"/>
          </w:divBdr>
          <w:divsChild>
            <w:div w:id="480465945">
              <w:marLeft w:val="0"/>
              <w:marRight w:val="0"/>
              <w:marTop w:val="0"/>
              <w:marBottom w:val="0"/>
              <w:divBdr>
                <w:top w:val="none" w:sz="0" w:space="0" w:color="auto"/>
                <w:left w:val="none" w:sz="0" w:space="0" w:color="auto"/>
                <w:bottom w:val="none" w:sz="0" w:space="0" w:color="auto"/>
                <w:right w:val="none" w:sz="0" w:space="0" w:color="auto"/>
              </w:divBdr>
              <w:divsChild>
                <w:div w:id="102957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482479">
      <w:bodyDiv w:val="1"/>
      <w:marLeft w:val="0"/>
      <w:marRight w:val="0"/>
      <w:marTop w:val="0"/>
      <w:marBottom w:val="0"/>
      <w:divBdr>
        <w:top w:val="none" w:sz="0" w:space="0" w:color="auto"/>
        <w:left w:val="none" w:sz="0" w:space="0" w:color="auto"/>
        <w:bottom w:val="none" w:sz="0" w:space="0" w:color="auto"/>
        <w:right w:val="none" w:sz="0" w:space="0" w:color="auto"/>
      </w:divBdr>
    </w:div>
    <w:div w:id="1530143080">
      <w:bodyDiv w:val="1"/>
      <w:marLeft w:val="0"/>
      <w:marRight w:val="0"/>
      <w:marTop w:val="0"/>
      <w:marBottom w:val="0"/>
      <w:divBdr>
        <w:top w:val="none" w:sz="0" w:space="0" w:color="auto"/>
        <w:left w:val="none" w:sz="0" w:space="0" w:color="auto"/>
        <w:bottom w:val="none" w:sz="0" w:space="0" w:color="auto"/>
        <w:right w:val="none" w:sz="0" w:space="0" w:color="auto"/>
      </w:divBdr>
    </w:div>
    <w:div w:id="1569656430">
      <w:bodyDiv w:val="1"/>
      <w:marLeft w:val="0"/>
      <w:marRight w:val="0"/>
      <w:marTop w:val="0"/>
      <w:marBottom w:val="0"/>
      <w:divBdr>
        <w:top w:val="none" w:sz="0" w:space="0" w:color="auto"/>
        <w:left w:val="none" w:sz="0" w:space="0" w:color="auto"/>
        <w:bottom w:val="none" w:sz="0" w:space="0" w:color="auto"/>
        <w:right w:val="none" w:sz="0" w:space="0" w:color="auto"/>
      </w:divBdr>
      <w:divsChild>
        <w:div w:id="656810479">
          <w:marLeft w:val="0"/>
          <w:marRight w:val="0"/>
          <w:marTop w:val="0"/>
          <w:marBottom w:val="0"/>
          <w:divBdr>
            <w:top w:val="none" w:sz="0" w:space="0" w:color="auto"/>
            <w:left w:val="none" w:sz="0" w:space="0" w:color="auto"/>
            <w:bottom w:val="none" w:sz="0" w:space="0" w:color="auto"/>
            <w:right w:val="none" w:sz="0" w:space="0" w:color="auto"/>
          </w:divBdr>
          <w:divsChild>
            <w:div w:id="1291663882">
              <w:marLeft w:val="0"/>
              <w:marRight w:val="0"/>
              <w:marTop w:val="0"/>
              <w:marBottom w:val="0"/>
              <w:divBdr>
                <w:top w:val="none" w:sz="0" w:space="0" w:color="auto"/>
                <w:left w:val="none" w:sz="0" w:space="0" w:color="auto"/>
                <w:bottom w:val="none" w:sz="0" w:space="0" w:color="auto"/>
                <w:right w:val="none" w:sz="0" w:space="0" w:color="auto"/>
              </w:divBdr>
              <w:divsChild>
                <w:div w:id="57050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126163">
      <w:bodyDiv w:val="1"/>
      <w:marLeft w:val="0"/>
      <w:marRight w:val="0"/>
      <w:marTop w:val="0"/>
      <w:marBottom w:val="0"/>
      <w:divBdr>
        <w:top w:val="none" w:sz="0" w:space="0" w:color="auto"/>
        <w:left w:val="none" w:sz="0" w:space="0" w:color="auto"/>
        <w:bottom w:val="none" w:sz="0" w:space="0" w:color="auto"/>
        <w:right w:val="none" w:sz="0" w:space="0" w:color="auto"/>
      </w:divBdr>
    </w:div>
    <w:div w:id="1629124770">
      <w:bodyDiv w:val="1"/>
      <w:marLeft w:val="0"/>
      <w:marRight w:val="0"/>
      <w:marTop w:val="0"/>
      <w:marBottom w:val="0"/>
      <w:divBdr>
        <w:top w:val="none" w:sz="0" w:space="0" w:color="auto"/>
        <w:left w:val="none" w:sz="0" w:space="0" w:color="auto"/>
        <w:bottom w:val="none" w:sz="0" w:space="0" w:color="auto"/>
        <w:right w:val="none" w:sz="0" w:space="0" w:color="auto"/>
      </w:divBdr>
    </w:div>
    <w:div w:id="1637491911">
      <w:bodyDiv w:val="1"/>
      <w:marLeft w:val="0"/>
      <w:marRight w:val="0"/>
      <w:marTop w:val="0"/>
      <w:marBottom w:val="0"/>
      <w:divBdr>
        <w:top w:val="none" w:sz="0" w:space="0" w:color="auto"/>
        <w:left w:val="none" w:sz="0" w:space="0" w:color="auto"/>
        <w:bottom w:val="none" w:sz="0" w:space="0" w:color="auto"/>
        <w:right w:val="none" w:sz="0" w:space="0" w:color="auto"/>
      </w:divBdr>
    </w:div>
    <w:div w:id="1667128981">
      <w:bodyDiv w:val="1"/>
      <w:marLeft w:val="0"/>
      <w:marRight w:val="0"/>
      <w:marTop w:val="0"/>
      <w:marBottom w:val="0"/>
      <w:divBdr>
        <w:top w:val="none" w:sz="0" w:space="0" w:color="auto"/>
        <w:left w:val="none" w:sz="0" w:space="0" w:color="auto"/>
        <w:bottom w:val="none" w:sz="0" w:space="0" w:color="auto"/>
        <w:right w:val="none" w:sz="0" w:space="0" w:color="auto"/>
      </w:divBdr>
    </w:div>
    <w:div w:id="1689138174">
      <w:bodyDiv w:val="1"/>
      <w:marLeft w:val="0"/>
      <w:marRight w:val="0"/>
      <w:marTop w:val="0"/>
      <w:marBottom w:val="0"/>
      <w:divBdr>
        <w:top w:val="none" w:sz="0" w:space="0" w:color="auto"/>
        <w:left w:val="none" w:sz="0" w:space="0" w:color="auto"/>
        <w:bottom w:val="none" w:sz="0" w:space="0" w:color="auto"/>
        <w:right w:val="none" w:sz="0" w:space="0" w:color="auto"/>
      </w:divBdr>
    </w:div>
    <w:div w:id="1690375600">
      <w:bodyDiv w:val="1"/>
      <w:marLeft w:val="0"/>
      <w:marRight w:val="0"/>
      <w:marTop w:val="0"/>
      <w:marBottom w:val="0"/>
      <w:divBdr>
        <w:top w:val="none" w:sz="0" w:space="0" w:color="auto"/>
        <w:left w:val="none" w:sz="0" w:space="0" w:color="auto"/>
        <w:bottom w:val="none" w:sz="0" w:space="0" w:color="auto"/>
        <w:right w:val="none" w:sz="0" w:space="0" w:color="auto"/>
      </w:divBdr>
    </w:div>
    <w:div w:id="1722290846">
      <w:bodyDiv w:val="1"/>
      <w:marLeft w:val="0"/>
      <w:marRight w:val="0"/>
      <w:marTop w:val="0"/>
      <w:marBottom w:val="0"/>
      <w:divBdr>
        <w:top w:val="none" w:sz="0" w:space="0" w:color="auto"/>
        <w:left w:val="none" w:sz="0" w:space="0" w:color="auto"/>
        <w:bottom w:val="none" w:sz="0" w:space="0" w:color="auto"/>
        <w:right w:val="none" w:sz="0" w:space="0" w:color="auto"/>
      </w:divBdr>
    </w:div>
    <w:div w:id="1745905677">
      <w:bodyDiv w:val="1"/>
      <w:marLeft w:val="0"/>
      <w:marRight w:val="0"/>
      <w:marTop w:val="0"/>
      <w:marBottom w:val="0"/>
      <w:divBdr>
        <w:top w:val="none" w:sz="0" w:space="0" w:color="auto"/>
        <w:left w:val="none" w:sz="0" w:space="0" w:color="auto"/>
        <w:bottom w:val="none" w:sz="0" w:space="0" w:color="auto"/>
        <w:right w:val="none" w:sz="0" w:space="0" w:color="auto"/>
      </w:divBdr>
    </w:div>
    <w:div w:id="1758477014">
      <w:bodyDiv w:val="1"/>
      <w:marLeft w:val="0"/>
      <w:marRight w:val="0"/>
      <w:marTop w:val="0"/>
      <w:marBottom w:val="0"/>
      <w:divBdr>
        <w:top w:val="none" w:sz="0" w:space="0" w:color="auto"/>
        <w:left w:val="none" w:sz="0" w:space="0" w:color="auto"/>
        <w:bottom w:val="none" w:sz="0" w:space="0" w:color="auto"/>
        <w:right w:val="none" w:sz="0" w:space="0" w:color="auto"/>
      </w:divBdr>
      <w:divsChild>
        <w:div w:id="220286144">
          <w:marLeft w:val="0"/>
          <w:marRight w:val="0"/>
          <w:marTop w:val="0"/>
          <w:marBottom w:val="0"/>
          <w:divBdr>
            <w:top w:val="none" w:sz="0" w:space="0" w:color="auto"/>
            <w:left w:val="none" w:sz="0" w:space="0" w:color="auto"/>
            <w:bottom w:val="none" w:sz="0" w:space="0" w:color="auto"/>
            <w:right w:val="none" w:sz="0" w:space="0" w:color="auto"/>
          </w:divBdr>
        </w:div>
        <w:div w:id="548879883">
          <w:marLeft w:val="0"/>
          <w:marRight w:val="0"/>
          <w:marTop w:val="0"/>
          <w:marBottom w:val="0"/>
          <w:divBdr>
            <w:top w:val="none" w:sz="0" w:space="0" w:color="auto"/>
            <w:left w:val="none" w:sz="0" w:space="0" w:color="auto"/>
            <w:bottom w:val="none" w:sz="0" w:space="0" w:color="auto"/>
            <w:right w:val="none" w:sz="0" w:space="0" w:color="auto"/>
          </w:divBdr>
        </w:div>
        <w:div w:id="552233707">
          <w:marLeft w:val="0"/>
          <w:marRight w:val="0"/>
          <w:marTop w:val="0"/>
          <w:marBottom w:val="0"/>
          <w:divBdr>
            <w:top w:val="none" w:sz="0" w:space="0" w:color="auto"/>
            <w:left w:val="none" w:sz="0" w:space="0" w:color="auto"/>
            <w:bottom w:val="none" w:sz="0" w:space="0" w:color="auto"/>
            <w:right w:val="none" w:sz="0" w:space="0" w:color="auto"/>
          </w:divBdr>
        </w:div>
        <w:div w:id="1063602399">
          <w:marLeft w:val="0"/>
          <w:marRight w:val="0"/>
          <w:marTop w:val="0"/>
          <w:marBottom w:val="0"/>
          <w:divBdr>
            <w:top w:val="none" w:sz="0" w:space="0" w:color="auto"/>
            <w:left w:val="none" w:sz="0" w:space="0" w:color="auto"/>
            <w:bottom w:val="none" w:sz="0" w:space="0" w:color="auto"/>
            <w:right w:val="none" w:sz="0" w:space="0" w:color="auto"/>
          </w:divBdr>
        </w:div>
        <w:div w:id="1609195096">
          <w:marLeft w:val="0"/>
          <w:marRight w:val="0"/>
          <w:marTop w:val="0"/>
          <w:marBottom w:val="0"/>
          <w:divBdr>
            <w:top w:val="none" w:sz="0" w:space="0" w:color="auto"/>
            <w:left w:val="none" w:sz="0" w:space="0" w:color="auto"/>
            <w:bottom w:val="none" w:sz="0" w:space="0" w:color="auto"/>
            <w:right w:val="none" w:sz="0" w:space="0" w:color="auto"/>
          </w:divBdr>
        </w:div>
        <w:div w:id="1883713219">
          <w:marLeft w:val="0"/>
          <w:marRight w:val="0"/>
          <w:marTop w:val="0"/>
          <w:marBottom w:val="0"/>
          <w:divBdr>
            <w:top w:val="none" w:sz="0" w:space="0" w:color="auto"/>
            <w:left w:val="none" w:sz="0" w:space="0" w:color="auto"/>
            <w:bottom w:val="none" w:sz="0" w:space="0" w:color="auto"/>
            <w:right w:val="none" w:sz="0" w:space="0" w:color="auto"/>
          </w:divBdr>
        </w:div>
        <w:div w:id="2090150694">
          <w:marLeft w:val="0"/>
          <w:marRight w:val="0"/>
          <w:marTop w:val="0"/>
          <w:marBottom w:val="0"/>
          <w:divBdr>
            <w:top w:val="none" w:sz="0" w:space="0" w:color="auto"/>
            <w:left w:val="none" w:sz="0" w:space="0" w:color="auto"/>
            <w:bottom w:val="none" w:sz="0" w:space="0" w:color="auto"/>
            <w:right w:val="none" w:sz="0" w:space="0" w:color="auto"/>
          </w:divBdr>
        </w:div>
      </w:divsChild>
    </w:div>
    <w:div w:id="1762724417">
      <w:bodyDiv w:val="1"/>
      <w:marLeft w:val="0"/>
      <w:marRight w:val="0"/>
      <w:marTop w:val="0"/>
      <w:marBottom w:val="0"/>
      <w:divBdr>
        <w:top w:val="none" w:sz="0" w:space="0" w:color="auto"/>
        <w:left w:val="none" w:sz="0" w:space="0" w:color="auto"/>
        <w:bottom w:val="none" w:sz="0" w:space="0" w:color="auto"/>
        <w:right w:val="none" w:sz="0" w:space="0" w:color="auto"/>
      </w:divBdr>
    </w:div>
    <w:div w:id="1766612980">
      <w:bodyDiv w:val="1"/>
      <w:marLeft w:val="0"/>
      <w:marRight w:val="0"/>
      <w:marTop w:val="0"/>
      <w:marBottom w:val="0"/>
      <w:divBdr>
        <w:top w:val="none" w:sz="0" w:space="0" w:color="auto"/>
        <w:left w:val="none" w:sz="0" w:space="0" w:color="auto"/>
        <w:bottom w:val="none" w:sz="0" w:space="0" w:color="auto"/>
        <w:right w:val="none" w:sz="0" w:space="0" w:color="auto"/>
      </w:divBdr>
    </w:div>
    <w:div w:id="1821380510">
      <w:bodyDiv w:val="1"/>
      <w:marLeft w:val="0"/>
      <w:marRight w:val="0"/>
      <w:marTop w:val="0"/>
      <w:marBottom w:val="0"/>
      <w:divBdr>
        <w:top w:val="none" w:sz="0" w:space="0" w:color="auto"/>
        <w:left w:val="none" w:sz="0" w:space="0" w:color="auto"/>
        <w:bottom w:val="none" w:sz="0" w:space="0" w:color="auto"/>
        <w:right w:val="none" w:sz="0" w:space="0" w:color="auto"/>
      </w:divBdr>
      <w:divsChild>
        <w:div w:id="31081943">
          <w:marLeft w:val="0"/>
          <w:marRight w:val="0"/>
          <w:marTop w:val="0"/>
          <w:marBottom w:val="0"/>
          <w:divBdr>
            <w:top w:val="none" w:sz="0" w:space="0" w:color="auto"/>
            <w:left w:val="none" w:sz="0" w:space="0" w:color="auto"/>
            <w:bottom w:val="none" w:sz="0" w:space="0" w:color="auto"/>
            <w:right w:val="none" w:sz="0" w:space="0" w:color="auto"/>
          </w:divBdr>
        </w:div>
        <w:div w:id="270279686">
          <w:marLeft w:val="0"/>
          <w:marRight w:val="0"/>
          <w:marTop w:val="0"/>
          <w:marBottom w:val="0"/>
          <w:divBdr>
            <w:top w:val="none" w:sz="0" w:space="0" w:color="auto"/>
            <w:left w:val="none" w:sz="0" w:space="0" w:color="auto"/>
            <w:bottom w:val="none" w:sz="0" w:space="0" w:color="auto"/>
            <w:right w:val="none" w:sz="0" w:space="0" w:color="auto"/>
          </w:divBdr>
        </w:div>
        <w:div w:id="1706321601">
          <w:marLeft w:val="0"/>
          <w:marRight w:val="0"/>
          <w:marTop w:val="0"/>
          <w:marBottom w:val="0"/>
          <w:divBdr>
            <w:top w:val="none" w:sz="0" w:space="0" w:color="auto"/>
            <w:left w:val="none" w:sz="0" w:space="0" w:color="auto"/>
            <w:bottom w:val="none" w:sz="0" w:space="0" w:color="auto"/>
            <w:right w:val="none" w:sz="0" w:space="0" w:color="auto"/>
          </w:divBdr>
        </w:div>
      </w:divsChild>
    </w:div>
    <w:div w:id="1828394956">
      <w:bodyDiv w:val="1"/>
      <w:marLeft w:val="0"/>
      <w:marRight w:val="0"/>
      <w:marTop w:val="0"/>
      <w:marBottom w:val="0"/>
      <w:divBdr>
        <w:top w:val="none" w:sz="0" w:space="0" w:color="auto"/>
        <w:left w:val="none" w:sz="0" w:space="0" w:color="auto"/>
        <w:bottom w:val="none" w:sz="0" w:space="0" w:color="auto"/>
        <w:right w:val="none" w:sz="0" w:space="0" w:color="auto"/>
      </w:divBdr>
    </w:div>
    <w:div w:id="1854034156">
      <w:bodyDiv w:val="1"/>
      <w:marLeft w:val="0"/>
      <w:marRight w:val="0"/>
      <w:marTop w:val="0"/>
      <w:marBottom w:val="0"/>
      <w:divBdr>
        <w:top w:val="none" w:sz="0" w:space="0" w:color="auto"/>
        <w:left w:val="none" w:sz="0" w:space="0" w:color="auto"/>
        <w:bottom w:val="none" w:sz="0" w:space="0" w:color="auto"/>
        <w:right w:val="none" w:sz="0" w:space="0" w:color="auto"/>
      </w:divBdr>
    </w:div>
    <w:div w:id="1866747999">
      <w:bodyDiv w:val="1"/>
      <w:marLeft w:val="0"/>
      <w:marRight w:val="0"/>
      <w:marTop w:val="0"/>
      <w:marBottom w:val="0"/>
      <w:divBdr>
        <w:top w:val="none" w:sz="0" w:space="0" w:color="auto"/>
        <w:left w:val="none" w:sz="0" w:space="0" w:color="auto"/>
        <w:bottom w:val="none" w:sz="0" w:space="0" w:color="auto"/>
        <w:right w:val="none" w:sz="0" w:space="0" w:color="auto"/>
      </w:divBdr>
    </w:div>
    <w:div w:id="1891644791">
      <w:bodyDiv w:val="1"/>
      <w:marLeft w:val="0"/>
      <w:marRight w:val="0"/>
      <w:marTop w:val="0"/>
      <w:marBottom w:val="0"/>
      <w:divBdr>
        <w:top w:val="none" w:sz="0" w:space="0" w:color="auto"/>
        <w:left w:val="none" w:sz="0" w:space="0" w:color="auto"/>
        <w:bottom w:val="none" w:sz="0" w:space="0" w:color="auto"/>
        <w:right w:val="none" w:sz="0" w:space="0" w:color="auto"/>
      </w:divBdr>
    </w:div>
    <w:div w:id="1973751518">
      <w:bodyDiv w:val="1"/>
      <w:marLeft w:val="0"/>
      <w:marRight w:val="0"/>
      <w:marTop w:val="0"/>
      <w:marBottom w:val="0"/>
      <w:divBdr>
        <w:top w:val="none" w:sz="0" w:space="0" w:color="auto"/>
        <w:left w:val="none" w:sz="0" w:space="0" w:color="auto"/>
        <w:bottom w:val="none" w:sz="0" w:space="0" w:color="auto"/>
        <w:right w:val="none" w:sz="0" w:space="0" w:color="auto"/>
      </w:divBdr>
      <w:divsChild>
        <w:div w:id="1518036922">
          <w:marLeft w:val="0"/>
          <w:marRight w:val="0"/>
          <w:marTop w:val="0"/>
          <w:marBottom w:val="0"/>
          <w:divBdr>
            <w:top w:val="none" w:sz="0" w:space="0" w:color="auto"/>
            <w:left w:val="none" w:sz="0" w:space="0" w:color="auto"/>
            <w:bottom w:val="none" w:sz="0" w:space="0" w:color="auto"/>
            <w:right w:val="none" w:sz="0" w:space="0" w:color="auto"/>
          </w:divBdr>
          <w:divsChild>
            <w:div w:id="264575757">
              <w:marLeft w:val="0"/>
              <w:marRight w:val="0"/>
              <w:marTop w:val="0"/>
              <w:marBottom w:val="0"/>
              <w:divBdr>
                <w:top w:val="none" w:sz="0" w:space="0" w:color="auto"/>
                <w:left w:val="none" w:sz="0" w:space="0" w:color="auto"/>
                <w:bottom w:val="none" w:sz="0" w:space="0" w:color="auto"/>
                <w:right w:val="none" w:sz="0" w:space="0" w:color="auto"/>
              </w:divBdr>
              <w:divsChild>
                <w:div w:id="174070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868975">
      <w:bodyDiv w:val="1"/>
      <w:marLeft w:val="0"/>
      <w:marRight w:val="0"/>
      <w:marTop w:val="0"/>
      <w:marBottom w:val="0"/>
      <w:divBdr>
        <w:top w:val="none" w:sz="0" w:space="0" w:color="auto"/>
        <w:left w:val="none" w:sz="0" w:space="0" w:color="auto"/>
        <w:bottom w:val="none" w:sz="0" w:space="0" w:color="auto"/>
        <w:right w:val="none" w:sz="0" w:space="0" w:color="auto"/>
      </w:divBdr>
    </w:div>
    <w:div w:id="1981416923">
      <w:bodyDiv w:val="1"/>
      <w:marLeft w:val="0"/>
      <w:marRight w:val="0"/>
      <w:marTop w:val="0"/>
      <w:marBottom w:val="0"/>
      <w:divBdr>
        <w:top w:val="none" w:sz="0" w:space="0" w:color="auto"/>
        <w:left w:val="none" w:sz="0" w:space="0" w:color="auto"/>
        <w:bottom w:val="none" w:sz="0" w:space="0" w:color="auto"/>
        <w:right w:val="none" w:sz="0" w:space="0" w:color="auto"/>
      </w:divBdr>
    </w:div>
    <w:div w:id="1984265086">
      <w:bodyDiv w:val="1"/>
      <w:marLeft w:val="0"/>
      <w:marRight w:val="0"/>
      <w:marTop w:val="0"/>
      <w:marBottom w:val="0"/>
      <w:divBdr>
        <w:top w:val="none" w:sz="0" w:space="0" w:color="auto"/>
        <w:left w:val="none" w:sz="0" w:space="0" w:color="auto"/>
        <w:bottom w:val="none" w:sz="0" w:space="0" w:color="auto"/>
        <w:right w:val="none" w:sz="0" w:space="0" w:color="auto"/>
      </w:divBdr>
      <w:divsChild>
        <w:div w:id="1312783534">
          <w:marLeft w:val="0"/>
          <w:marRight w:val="0"/>
          <w:marTop w:val="0"/>
          <w:marBottom w:val="0"/>
          <w:divBdr>
            <w:top w:val="none" w:sz="0" w:space="0" w:color="auto"/>
            <w:left w:val="none" w:sz="0" w:space="0" w:color="auto"/>
            <w:bottom w:val="none" w:sz="0" w:space="0" w:color="auto"/>
            <w:right w:val="none" w:sz="0" w:space="0" w:color="auto"/>
          </w:divBdr>
        </w:div>
        <w:div w:id="1372733237">
          <w:marLeft w:val="0"/>
          <w:marRight w:val="0"/>
          <w:marTop w:val="0"/>
          <w:marBottom w:val="0"/>
          <w:divBdr>
            <w:top w:val="none" w:sz="0" w:space="0" w:color="auto"/>
            <w:left w:val="none" w:sz="0" w:space="0" w:color="auto"/>
            <w:bottom w:val="none" w:sz="0" w:space="0" w:color="auto"/>
            <w:right w:val="none" w:sz="0" w:space="0" w:color="auto"/>
          </w:divBdr>
        </w:div>
      </w:divsChild>
    </w:div>
    <w:div w:id="1988437291">
      <w:bodyDiv w:val="1"/>
      <w:marLeft w:val="0"/>
      <w:marRight w:val="0"/>
      <w:marTop w:val="0"/>
      <w:marBottom w:val="0"/>
      <w:divBdr>
        <w:top w:val="none" w:sz="0" w:space="0" w:color="auto"/>
        <w:left w:val="none" w:sz="0" w:space="0" w:color="auto"/>
        <w:bottom w:val="none" w:sz="0" w:space="0" w:color="auto"/>
        <w:right w:val="none" w:sz="0" w:space="0" w:color="auto"/>
      </w:divBdr>
      <w:divsChild>
        <w:div w:id="682785063">
          <w:marLeft w:val="0"/>
          <w:marRight w:val="0"/>
          <w:marTop w:val="0"/>
          <w:marBottom w:val="0"/>
          <w:divBdr>
            <w:top w:val="none" w:sz="0" w:space="0" w:color="auto"/>
            <w:left w:val="none" w:sz="0" w:space="0" w:color="auto"/>
            <w:bottom w:val="none" w:sz="0" w:space="0" w:color="auto"/>
            <w:right w:val="none" w:sz="0" w:space="0" w:color="auto"/>
          </w:divBdr>
        </w:div>
        <w:div w:id="1575583330">
          <w:marLeft w:val="0"/>
          <w:marRight w:val="0"/>
          <w:marTop w:val="0"/>
          <w:marBottom w:val="0"/>
          <w:divBdr>
            <w:top w:val="none" w:sz="0" w:space="0" w:color="auto"/>
            <w:left w:val="none" w:sz="0" w:space="0" w:color="auto"/>
            <w:bottom w:val="none" w:sz="0" w:space="0" w:color="auto"/>
            <w:right w:val="none" w:sz="0" w:space="0" w:color="auto"/>
          </w:divBdr>
        </w:div>
      </w:divsChild>
    </w:div>
    <w:div w:id="1994797491">
      <w:bodyDiv w:val="1"/>
      <w:marLeft w:val="0"/>
      <w:marRight w:val="0"/>
      <w:marTop w:val="0"/>
      <w:marBottom w:val="0"/>
      <w:divBdr>
        <w:top w:val="none" w:sz="0" w:space="0" w:color="auto"/>
        <w:left w:val="none" w:sz="0" w:space="0" w:color="auto"/>
        <w:bottom w:val="none" w:sz="0" w:space="0" w:color="auto"/>
        <w:right w:val="none" w:sz="0" w:space="0" w:color="auto"/>
      </w:divBdr>
      <w:divsChild>
        <w:div w:id="630787136">
          <w:marLeft w:val="0"/>
          <w:marRight w:val="0"/>
          <w:marTop w:val="0"/>
          <w:marBottom w:val="0"/>
          <w:divBdr>
            <w:top w:val="none" w:sz="0" w:space="0" w:color="auto"/>
            <w:left w:val="none" w:sz="0" w:space="0" w:color="auto"/>
            <w:bottom w:val="none" w:sz="0" w:space="0" w:color="auto"/>
            <w:right w:val="none" w:sz="0" w:space="0" w:color="auto"/>
          </w:divBdr>
        </w:div>
        <w:div w:id="1766998292">
          <w:marLeft w:val="0"/>
          <w:marRight w:val="0"/>
          <w:marTop w:val="0"/>
          <w:marBottom w:val="0"/>
          <w:divBdr>
            <w:top w:val="none" w:sz="0" w:space="0" w:color="auto"/>
            <w:left w:val="none" w:sz="0" w:space="0" w:color="auto"/>
            <w:bottom w:val="none" w:sz="0" w:space="0" w:color="auto"/>
            <w:right w:val="none" w:sz="0" w:space="0" w:color="auto"/>
          </w:divBdr>
        </w:div>
      </w:divsChild>
    </w:div>
    <w:div w:id="2016493087">
      <w:bodyDiv w:val="1"/>
      <w:marLeft w:val="0"/>
      <w:marRight w:val="0"/>
      <w:marTop w:val="0"/>
      <w:marBottom w:val="0"/>
      <w:divBdr>
        <w:top w:val="none" w:sz="0" w:space="0" w:color="auto"/>
        <w:left w:val="none" w:sz="0" w:space="0" w:color="auto"/>
        <w:bottom w:val="none" w:sz="0" w:space="0" w:color="auto"/>
        <w:right w:val="none" w:sz="0" w:space="0" w:color="auto"/>
      </w:divBdr>
    </w:div>
    <w:div w:id="2041971063">
      <w:bodyDiv w:val="1"/>
      <w:marLeft w:val="0"/>
      <w:marRight w:val="0"/>
      <w:marTop w:val="0"/>
      <w:marBottom w:val="0"/>
      <w:divBdr>
        <w:top w:val="none" w:sz="0" w:space="0" w:color="auto"/>
        <w:left w:val="none" w:sz="0" w:space="0" w:color="auto"/>
        <w:bottom w:val="none" w:sz="0" w:space="0" w:color="auto"/>
        <w:right w:val="none" w:sz="0" w:space="0" w:color="auto"/>
      </w:divBdr>
    </w:div>
    <w:div w:id="2045134659">
      <w:bodyDiv w:val="1"/>
      <w:marLeft w:val="0"/>
      <w:marRight w:val="0"/>
      <w:marTop w:val="0"/>
      <w:marBottom w:val="0"/>
      <w:divBdr>
        <w:top w:val="none" w:sz="0" w:space="0" w:color="auto"/>
        <w:left w:val="none" w:sz="0" w:space="0" w:color="auto"/>
        <w:bottom w:val="none" w:sz="0" w:space="0" w:color="auto"/>
        <w:right w:val="none" w:sz="0" w:space="0" w:color="auto"/>
      </w:divBdr>
      <w:divsChild>
        <w:div w:id="1468359917">
          <w:marLeft w:val="0"/>
          <w:marRight w:val="0"/>
          <w:marTop w:val="0"/>
          <w:marBottom w:val="0"/>
          <w:divBdr>
            <w:top w:val="none" w:sz="0" w:space="0" w:color="auto"/>
            <w:left w:val="none" w:sz="0" w:space="0" w:color="auto"/>
            <w:bottom w:val="none" w:sz="0" w:space="0" w:color="auto"/>
            <w:right w:val="none" w:sz="0" w:space="0" w:color="auto"/>
          </w:divBdr>
          <w:divsChild>
            <w:div w:id="1974481886">
              <w:marLeft w:val="0"/>
              <w:marRight w:val="0"/>
              <w:marTop w:val="0"/>
              <w:marBottom w:val="0"/>
              <w:divBdr>
                <w:top w:val="none" w:sz="0" w:space="0" w:color="auto"/>
                <w:left w:val="none" w:sz="0" w:space="0" w:color="auto"/>
                <w:bottom w:val="none" w:sz="0" w:space="0" w:color="auto"/>
                <w:right w:val="none" w:sz="0" w:space="0" w:color="auto"/>
              </w:divBdr>
              <w:divsChild>
                <w:div w:id="896673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607691">
      <w:bodyDiv w:val="1"/>
      <w:marLeft w:val="0"/>
      <w:marRight w:val="0"/>
      <w:marTop w:val="0"/>
      <w:marBottom w:val="0"/>
      <w:divBdr>
        <w:top w:val="none" w:sz="0" w:space="0" w:color="auto"/>
        <w:left w:val="none" w:sz="0" w:space="0" w:color="auto"/>
        <w:bottom w:val="none" w:sz="0" w:space="0" w:color="auto"/>
        <w:right w:val="none" w:sz="0" w:space="0" w:color="auto"/>
      </w:divBdr>
      <w:divsChild>
        <w:div w:id="274679919">
          <w:marLeft w:val="0"/>
          <w:marRight w:val="0"/>
          <w:marTop w:val="0"/>
          <w:marBottom w:val="0"/>
          <w:divBdr>
            <w:top w:val="none" w:sz="0" w:space="0" w:color="auto"/>
            <w:left w:val="none" w:sz="0" w:space="0" w:color="auto"/>
            <w:bottom w:val="none" w:sz="0" w:space="0" w:color="auto"/>
            <w:right w:val="none" w:sz="0" w:space="0" w:color="auto"/>
          </w:divBdr>
        </w:div>
        <w:div w:id="1494953296">
          <w:marLeft w:val="0"/>
          <w:marRight w:val="0"/>
          <w:marTop w:val="0"/>
          <w:marBottom w:val="0"/>
          <w:divBdr>
            <w:top w:val="none" w:sz="0" w:space="0" w:color="auto"/>
            <w:left w:val="none" w:sz="0" w:space="0" w:color="auto"/>
            <w:bottom w:val="none" w:sz="0" w:space="0" w:color="auto"/>
            <w:right w:val="none" w:sz="0" w:space="0" w:color="auto"/>
          </w:divBdr>
        </w:div>
      </w:divsChild>
    </w:div>
    <w:div w:id="2056660817">
      <w:bodyDiv w:val="1"/>
      <w:marLeft w:val="0"/>
      <w:marRight w:val="0"/>
      <w:marTop w:val="0"/>
      <w:marBottom w:val="0"/>
      <w:divBdr>
        <w:top w:val="none" w:sz="0" w:space="0" w:color="auto"/>
        <w:left w:val="none" w:sz="0" w:space="0" w:color="auto"/>
        <w:bottom w:val="none" w:sz="0" w:space="0" w:color="auto"/>
        <w:right w:val="none" w:sz="0" w:space="0" w:color="auto"/>
      </w:divBdr>
      <w:divsChild>
        <w:div w:id="1283225231">
          <w:marLeft w:val="0"/>
          <w:marRight w:val="0"/>
          <w:marTop w:val="0"/>
          <w:marBottom w:val="0"/>
          <w:divBdr>
            <w:top w:val="none" w:sz="0" w:space="0" w:color="auto"/>
            <w:left w:val="none" w:sz="0" w:space="0" w:color="auto"/>
            <w:bottom w:val="none" w:sz="0" w:space="0" w:color="auto"/>
            <w:right w:val="none" w:sz="0" w:space="0" w:color="auto"/>
          </w:divBdr>
          <w:divsChild>
            <w:div w:id="1997372320">
              <w:marLeft w:val="0"/>
              <w:marRight w:val="0"/>
              <w:marTop w:val="0"/>
              <w:marBottom w:val="0"/>
              <w:divBdr>
                <w:top w:val="none" w:sz="0" w:space="0" w:color="auto"/>
                <w:left w:val="none" w:sz="0" w:space="0" w:color="auto"/>
                <w:bottom w:val="none" w:sz="0" w:space="0" w:color="auto"/>
                <w:right w:val="none" w:sz="0" w:space="0" w:color="auto"/>
              </w:divBdr>
              <w:divsChild>
                <w:div w:id="64324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8548108">
      <w:bodyDiv w:val="1"/>
      <w:marLeft w:val="0"/>
      <w:marRight w:val="0"/>
      <w:marTop w:val="0"/>
      <w:marBottom w:val="0"/>
      <w:divBdr>
        <w:top w:val="none" w:sz="0" w:space="0" w:color="auto"/>
        <w:left w:val="none" w:sz="0" w:space="0" w:color="auto"/>
        <w:bottom w:val="none" w:sz="0" w:space="0" w:color="auto"/>
        <w:right w:val="none" w:sz="0" w:space="0" w:color="auto"/>
      </w:divBdr>
      <w:divsChild>
        <w:div w:id="257101696">
          <w:marLeft w:val="0"/>
          <w:marRight w:val="0"/>
          <w:marTop w:val="0"/>
          <w:marBottom w:val="0"/>
          <w:divBdr>
            <w:top w:val="none" w:sz="0" w:space="0" w:color="auto"/>
            <w:left w:val="none" w:sz="0" w:space="0" w:color="auto"/>
            <w:bottom w:val="none" w:sz="0" w:space="0" w:color="auto"/>
            <w:right w:val="none" w:sz="0" w:space="0" w:color="auto"/>
          </w:divBdr>
        </w:div>
        <w:div w:id="380518158">
          <w:marLeft w:val="0"/>
          <w:marRight w:val="0"/>
          <w:marTop w:val="0"/>
          <w:marBottom w:val="0"/>
          <w:divBdr>
            <w:top w:val="none" w:sz="0" w:space="0" w:color="auto"/>
            <w:left w:val="none" w:sz="0" w:space="0" w:color="auto"/>
            <w:bottom w:val="none" w:sz="0" w:space="0" w:color="auto"/>
            <w:right w:val="none" w:sz="0" w:space="0" w:color="auto"/>
          </w:divBdr>
        </w:div>
        <w:div w:id="823005531">
          <w:marLeft w:val="0"/>
          <w:marRight w:val="0"/>
          <w:marTop w:val="0"/>
          <w:marBottom w:val="0"/>
          <w:divBdr>
            <w:top w:val="none" w:sz="0" w:space="0" w:color="auto"/>
            <w:left w:val="none" w:sz="0" w:space="0" w:color="auto"/>
            <w:bottom w:val="none" w:sz="0" w:space="0" w:color="auto"/>
            <w:right w:val="none" w:sz="0" w:space="0" w:color="auto"/>
          </w:divBdr>
        </w:div>
        <w:div w:id="973219616">
          <w:marLeft w:val="0"/>
          <w:marRight w:val="0"/>
          <w:marTop w:val="0"/>
          <w:marBottom w:val="0"/>
          <w:divBdr>
            <w:top w:val="none" w:sz="0" w:space="0" w:color="auto"/>
            <w:left w:val="none" w:sz="0" w:space="0" w:color="auto"/>
            <w:bottom w:val="none" w:sz="0" w:space="0" w:color="auto"/>
            <w:right w:val="none" w:sz="0" w:space="0" w:color="auto"/>
          </w:divBdr>
        </w:div>
        <w:div w:id="1220165720">
          <w:marLeft w:val="0"/>
          <w:marRight w:val="0"/>
          <w:marTop w:val="0"/>
          <w:marBottom w:val="0"/>
          <w:divBdr>
            <w:top w:val="none" w:sz="0" w:space="0" w:color="auto"/>
            <w:left w:val="none" w:sz="0" w:space="0" w:color="auto"/>
            <w:bottom w:val="none" w:sz="0" w:space="0" w:color="auto"/>
            <w:right w:val="none" w:sz="0" w:space="0" w:color="auto"/>
          </w:divBdr>
        </w:div>
        <w:div w:id="1869223682">
          <w:marLeft w:val="0"/>
          <w:marRight w:val="0"/>
          <w:marTop w:val="0"/>
          <w:marBottom w:val="0"/>
          <w:divBdr>
            <w:top w:val="none" w:sz="0" w:space="0" w:color="auto"/>
            <w:left w:val="none" w:sz="0" w:space="0" w:color="auto"/>
            <w:bottom w:val="none" w:sz="0" w:space="0" w:color="auto"/>
            <w:right w:val="none" w:sz="0" w:space="0" w:color="auto"/>
          </w:divBdr>
        </w:div>
      </w:divsChild>
    </w:div>
    <w:div w:id="2146851596">
      <w:bodyDiv w:val="1"/>
      <w:marLeft w:val="0"/>
      <w:marRight w:val="0"/>
      <w:marTop w:val="0"/>
      <w:marBottom w:val="0"/>
      <w:divBdr>
        <w:top w:val="none" w:sz="0" w:space="0" w:color="auto"/>
        <w:left w:val="none" w:sz="0" w:space="0" w:color="auto"/>
        <w:bottom w:val="none" w:sz="0" w:space="0" w:color="auto"/>
        <w:right w:val="none" w:sz="0" w:space="0" w:color="auto"/>
      </w:divBdr>
      <w:divsChild>
        <w:div w:id="1299996008">
          <w:marLeft w:val="0"/>
          <w:marRight w:val="0"/>
          <w:marTop w:val="0"/>
          <w:marBottom w:val="0"/>
          <w:divBdr>
            <w:top w:val="none" w:sz="0" w:space="0" w:color="auto"/>
            <w:left w:val="none" w:sz="0" w:space="0" w:color="auto"/>
            <w:bottom w:val="none" w:sz="0" w:space="0" w:color="auto"/>
            <w:right w:val="none" w:sz="0" w:space="0" w:color="auto"/>
          </w:divBdr>
          <w:divsChild>
            <w:div w:id="2004312967">
              <w:marLeft w:val="0"/>
              <w:marRight w:val="0"/>
              <w:marTop w:val="0"/>
              <w:marBottom w:val="0"/>
              <w:divBdr>
                <w:top w:val="none" w:sz="0" w:space="0" w:color="auto"/>
                <w:left w:val="none" w:sz="0" w:space="0" w:color="auto"/>
                <w:bottom w:val="none" w:sz="0" w:space="0" w:color="auto"/>
                <w:right w:val="none" w:sz="0" w:space="0" w:color="auto"/>
              </w:divBdr>
              <w:divsChild>
                <w:div w:id="106884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73B43-62CA-49D2-A893-3BC49ACED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88</Pages>
  <Words>72360</Words>
  <Characters>412456</Characters>
  <Application>Microsoft Office Word</Application>
  <DocSecurity>0</DocSecurity>
  <Lines>3437</Lines>
  <Paragraphs>967</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483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Microsoft account</cp:lastModifiedBy>
  <cp:revision>36</cp:revision>
  <dcterms:created xsi:type="dcterms:W3CDTF">2021-12-08T07:45:00Z</dcterms:created>
  <dcterms:modified xsi:type="dcterms:W3CDTF">2021-12-0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yh6Q2CK"/&gt;&lt;style id="http://www.zotero.org/styles/harvard-educational-review" hasBibliography="1" bibliographyStyleHasBeenSet="1"/&gt;&lt;prefs&gt;&lt;pref name="fieldType" value="Field"/&gt;&lt;/prefs&gt;&lt;/data&gt;</vt:lpwstr>
  </property>
</Properties>
</file>